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01BF412C" w14:textId="77777777" w:rsidR="00BD7167" w:rsidRPr="00630043" w:rsidRDefault="00BD7167" w:rsidP="00BD7167">
      <w:pPr>
        <w:pStyle w:val="Title-sign"/>
      </w:pPr>
      <w:r w:rsidRPr="006B1A60">
        <w:object w:dxaOrig="3300" w:dyaOrig="2954" w14:anchorId="7733F5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3pt" o:ole="">
            <v:imagedata r:id="rId8" o:title=""/>
          </v:shape>
          <o:OLEObject Type="Embed" ProgID="CorelDraw.Graphic.9" ShapeID="_x0000_i1025" DrawAspect="Content" ObjectID="_1590950577" r:id="rId9"/>
        </w:object>
      </w:r>
    </w:p>
    <w:p w14:paraId="2133DAE6" w14:textId="77777777" w:rsidR="00BD7167" w:rsidRPr="00630043" w:rsidRDefault="00BD7167" w:rsidP="00BD7167">
      <w:pPr>
        <w:pStyle w:val="Title-dept"/>
      </w:pPr>
      <w:r w:rsidRPr="00630043">
        <w:t>ÚSTAV BIOMEDICÍNSKÉHO INŽENÝRSTVÍ</w:t>
      </w:r>
    </w:p>
    <w:p w14:paraId="5D617FF3" w14:textId="077EF3AB" w:rsidR="00BD7167" w:rsidRPr="00630043" w:rsidRDefault="00BD7167" w:rsidP="00BD7167">
      <w:pPr>
        <w:pStyle w:val="Title-pojed"/>
        <w:spacing w:before="2400" w:after="960"/>
        <w:rPr>
          <w:i w:val="0"/>
          <w:shd w:val="clear" w:color="auto" w:fill="FFFFFF"/>
        </w:rPr>
      </w:pPr>
      <w:r w:rsidRPr="00630043">
        <w:rPr>
          <w:i w:val="0"/>
          <w:shd w:val="clear" w:color="auto" w:fill="FFFFFF"/>
        </w:rPr>
        <w:t xml:space="preserve">Stanovení parametrů pro výpočet </w:t>
      </w:r>
      <w:r w:rsidR="009076DD">
        <w:rPr>
          <w:i w:val="0"/>
          <w:shd w:val="clear" w:color="auto" w:fill="FFFFFF"/>
        </w:rPr>
        <w:t>srdečn</w:t>
      </w:r>
      <w:r w:rsidRPr="00630043">
        <w:rPr>
          <w:i w:val="0"/>
          <w:shd w:val="clear" w:color="auto" w:fill="FFFFFF"/>
        </w:rPr>
        <w:t>ího výdeje z dat celotělové bioimpedance</w:t>
      </w:r>
    </w:p>
    <w:p w14:paraId="00766852" w14:textId="77777777" w:rsidR="00BD7167" w:rsidRPr="00630043" w:rsidRDefault="00BD7167" w:rsidP="00BD7167">
      <w:pPr>
        <w:pStyle w:val="Title-pojed"/>
        <w:spacing w:after="1800"/>
        <w:rPr>
          <w:sz w:val="40"/>
          <w:szCs w:val="40"/>
        </w:rPr>
      </w:pPr>
      <w:r w:rsidRPr="00630043">
        <w:rPr>
          <w:sz w:val="40"/>
          <w:szCs w:val="40"/>
        </w:rPr>
        <w:t>Disertační práce</w:t>
      </w:r>
    </w:p>
    <w:p w14:paraId="598CB980" w14:textId="77777777" w:rsidR="00BD7167" w:rsidRPr="00630043" w:rsidRDefault="00BD7167" w:rsidP="00BD7167">
      <w:pPr>
        <w:pStyle w:val="Title-autor"/>
        <w:spacing w:after="240"/>
        <w:ind w:left="2268" w:hanging="2268"/>
        <w:jc w:val="left"/>
        <w:rPr>
          <w:sz w:val="28"/>
          <w:szCs w:val="28"/>
        </w:rPr>
      </w:pPr>
      <w:r w:rsidRPr="00630043">
        <w:rPr>
          <w:sz w:val="28"/>
          <w:szCs w:val="28"/>
        </w:rPr>
        <w:t>Doktorand:</w:t>
      </w:r>
      <w:r w:rsidRPr="00630043">
        <w:rPr>
          <w:sz w:val="28"/>
          <w:szCs w:val="28"/>
        </w:rPr>
        <w:tab/>
        <w:t>Mgr. Peter Langer</w:t>
      </w:r>
    </w:p>
    <w:p w14:paraId="06B547AF" w14:textId="77777777" w:rsidR="00BD7167" w:rsidRPr="00630043" w:rsidRDefault="00BD7167" w:rsidP="00BD7167">
      <w:pPr>
        <w:pStyle w:val="Title-autor"/>
        <w:spacing w:after="1200"/>
        <w:ind w:left="2268" w:hanging="2268"/>
        <w:jc w:val="left"/>
        <w:rPr>
          <w:sz w:val="28"/>
          <w:szCs w:val="28"/>
        </w:rPr>
      </w:pPr>
      <w:r w:rsidRPr="00630043">
        <w:rPr>
          <w:sz w:val="28"/>
          <w:szCs w:val="28"/>
        </w:rPr>
        <w:t>Školitel:</w:t>
      </w:r>
      <w:r w:rsidRPr="00630043">
        <w:rPr>
          <w:sz w:val="28"/>
          <w:szCs w:val="28"/>
        </w:rPr>
        <w:tab/>
        <w:t>Ing. Pavel Jurák, CSc.</w:t>
      </w:r>
    </w:p>
    <w:p w14:paraId="738BBDE4" w14:textId="77777777" w:rsidR="00BD7167" w:rsidRPr="00630043" w:rsidRDefault="00BD7167" w:rsidP="00BD7167">
      <w:pPr>
        <w:pStyle w:val="Title-autor"/>
        <w:spacing w:after="2040"/>
        <w:ind w:left="2268" w:hanging="2268"/>
        <w:rPr>
          <w:sz w:val="28"/>
          <w:szCs w:val="28"/>
        </w:rPr>
        <w:sectPr w:rsidR="00BD7167" w:rsidRPr="00630043" w:rsidSect="00BD7167">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630043">
        <w:rPr>
          <w:sz w:val="28"/>
          <w:szCs w:val="28"/>
        </w:rPr>
        <w:t>Brno, duben 2018</w:t>
      </w:r>
    </w:p>
    <w:p w14:paraId="5300D24E" w14:textId="77777777" w:rsidR="00BD7167" w:rsidRPr="00630043" w:rsidRDefault="00BD7167" w:rsidP="00BD7167">
      <w:pPr>
        <w:pStyle w:val="Nadpis1"/>
        <w:numPr>
          <w:ilvl w:val="0"/>
          <w:numId w:val="0"/>
        </w:numPr>
      </w:pPr>
      <w:bookmarkStart w:id="2" w:name="_Toc509993364"/>
      <w:bookmarkStart w:id="3" w:name="_Toc510359964"/>
      <w:bookmarkStart w:id="4" w:name="_Toc516835596"/>
      <w:bookmarkStart w:id="5" w:name="_Toc386404197"/>
      <w:r w:rsidRPr="00630043">
        <w:lastRenderedPageBreak/>
        <w:t>ABSTRAKT</w:t>
      </w:r>
      <w:bookmarkEnd w:id="2"/>
      <w:bookmarkEnd w:id="3"/>
      <w:bookmarkEnd w:id="4"/>
    </w:p>
    <w:p w14:paraId="6190EB8D" w14:textId="0DBC81D7" w:rsidR="00BD7167" w:rsidRPr="00630043" w:rsidRDefault="00BD7167" w:rsidP="00BD7167">
      <w:bookmarkStart w:id="6" w:name="_Toc509993365"/>
      <w:r w:rsidRPr="00B66FCC">
        <w:rPr>
          <w:b/>
        </w:rPr>
        <w:t xml:space="preserve">ÚVOD: </w:t>
      </w:r>
      <w:r w:rsidRPr="00630043">
        <w:t xml:space="preserve">Tepový objem je dôležitou veličinou pri diagnostike funkcie obehovej sústavy. Výpočet tepového objemu z dát bioimpedancie je metóda neinvazívna, finančne nenáročná a takisto nenáročná na obsluhu, v súčasnosti však dosahuje nízku presnosť pri výpočte absolútnej hodnoty tepového objemu. </w:t>
      </w:r>
      <w:r w:rsidRPr="00B66FCC">
        <w:rPr>
          <w:b/>
        </w:rPr>
        <w:t>Cieľe:</w:t>
      </w:r>
      <w:r w:rsidRPr="00630043">
        <w:t xml:space="preserve"> Cieľom tejto práca je návrh metodiky a následná analýza vzájomných vzťahov hemodynamických parametrov vypočítaných z dát celotelovej viackanálovej bioimpedancie, krvného tlaku, EKG a </w:t>
      </w:r>
      <w:r w:rsidR="00701162">
        <w:t>srdcov</w:t>
      </w:r>
      <w:r w:rsidRPr="00630043">
        <w:t xml:space="preserve">ých zvukov a tým prispieť k spresneniu výpočtu srdcového výdaja z bioimpedancie. </w:t>
      </w:r>
      <w:r w:rsidRPr="00B66FCC">
        <w:rPr>
          <w:b/>
        </w:rPr>
        <w:t>Metódy:</w:t>
      </w:r>
      <w:r w:rsidRPr="00630043">
        <w:t xml:space="preserve"> Hemodynamické parametre sú korelované s dýchaním. Je sledovaná sila väzby dýchania na parametre a posun reakcia parametra na dýchanie. Ďalej je v tejto práci uvedený výpočet srdecového výdaja z impedancie krku a tento výpočet je porovnaný s meraním srdcového výdaja echokardiografiou. Kontinuálnym meraním srdcového výdaja je sledovaná relatívna zmena srdcového výdaja pri fyzickej záťaži. Relatívna zmena je porovnaná so simultánnym meraním echokardiografiou a termodilúciou. </w:t>
      </w:r>
      <w:r w:rsidRPr="00B66FCC">
        <w:rPr>
          <w:b/>
        </w:rPr>
        <w:t>Výsledky:</w:t>
      </w:r>
      <w:r w:rsidRPr="00630043">
        <w:rPr>
          <w:b/>
        </w:rPr>
        <w:t xml:space="preserve"> </w:t>
      </w:r>
      <w:r w:rsidRPr="00630043">
        <w:t>Táto práca prináša nové informácie o vzťahu hemodynamických parametrov a ich reakcií na excitáciu srdcovocievneho systému hlbokým a spontánnym dýchaním. Prináša takisto informácie o miere variability hemodynamických parametrov a ich vplyve na výpočet tepového objemu. Nová metóda na výpočet tepového objemu z dát impedancie krku dosahuje porovnateľných výsledkov ako metóda výpočtu tepového objemu, je však pohodlnejšia na meranie a nieje tak ovplyvnená dýchaním ako meranie z impednacie z hrudníka. Kontinuálne meranie srdcového výdaja bioimpedanciou dosahuje podobné relatívne zmeny ako meranie srdcového výdaja echokardiografiou.</w:t>
      </w:r>
    </w:p>
    <w:p w14:paraId="0FA96BAC" w14:textId="77777777" w:rsidR="00BD7167" w:rsidRPr="00630043" w:rsidRDefault="00BD7167" w:rsidP="00BD7167">
      <w:pPr>
        <w:pStyle w:val="Nadpis1"/>
        <w:numPr>
          <w:ilvl w:val="0"/>
          <w:numId w:val="0"/>
        </w:numPr>
        <w:ind w:left="432" w:hanging="432"/>
      </w:pPr>
      <w:bookmarkStart w:id="7" w:name="_Toc510359965"/>
      <w:bookmarkStart w:id="8" w:name="_Toc516835597"/>
      <w:r w:rsidRPr="00630043">
        <w:t>KĽÚČOVÉ SLOVÁ</w:t>
      </w:r>
      <w:bookmarkEnd w:id="6"/>
      <w:bookmarkEnd w:id="7"/>
      <w:bookmarkEnd w:id="8"/>
    </w:p>
    <w:p w14:paraId="71946B17" w14:textId="4B4D0A14" w:rsidR="00BD7167" w:rsidRPr="00630043" w:rsidRDefault="00BD7167" w:rsidP="00BD7167">
      <w:pPr>
        <w:rPr>
          <w:rFonts w:ascii="Arial" w:hAnsi="Arial" w:cs="Arial"/>
          <w:b/>
          <w:sz w:val="36"/>
          <w:szCs w:val="36"/>
        </w:rPr>
      </w:pPr>
      <w:r w:rsidRPr="00630043">
        <w:t xml:space="preserve">Bioimpedancia, </w:t>
      </w:r>
      <w:r w:rsidR="009076DD">
        <w:t>srdcov</w:t>
      </w:r>
      <w:r w:rsidRPr="00630043">
        <w:t>ý výdaj, tepový objem, hemodynamické parametre</w:t>
      </w:r>
      <w:r w:rsidRPr="00630043">
        <w:rPr>
          <w:rFonts w:ascii="Arial" w:hAnsi="Arial" w:cs="Arial"/>
          <w:b/>
          <w:sz w:val="36"/>
          <w:szCs w:val="36"/>
        </w:rPr>
        <w:br w:type="page"/>
      </w:r>
    </w:p>
    <w:p w14:paraId="65DD47BD" w14:textId="77777777" w:rsidR="00BD7167" w:rsidRPr="00630043" w:rsidRDefault="00BD7167" w:rsidP="00BD7167">
      <w:pPr>
        <w:pStyle w:val="Nadpis1"/>
        <w:numPr>
          <w:ilvl w:val="0"/>
          <w:numId w:val="0"/>
        </w:numPr>
        <w:ind w:left="432"/>
      </w:pPr>
      <w:bookmarkStart w:id="9" w:name="_Toc509993366"/>
      <w:bookmarkStart w:id="10" w:name="_Toc510359966"/>
      <w:bookmarkStart w:id="11" w:name="_Toc516835598"/>
      <w:r w:rsidRPr="00630043">
        <w:lastRenderedPageBreak/>
        <w:t>ABSTRACT</w:t>
      </w:r>
      <w:bookmarkEnd w:id="9"/>
      <w:bookmarkEnd w:id="10"/>
      <w:bookmarkEnd w:id="11"/>
    </w:p>
    <w:p w14:paraId="75161D8F" w14:textId="77777777" w:rsidR="00BD7167" w:rsidRPr="00630043" w:rsidRDefault="00BD7167" w:rsidP="00BD7167">
      <w:pPr>
        <w:pStyle w:val="Nadpis1"/>
        <w:numPr>
          <w:ilvl w:val="0"/>
          <w:numId w:val="0"/>
        </w:numPr>
        <w:ind w:left="432"/>
      </w:pPr>
      <w:bookmarkStart w:id="12" w:name="_Toc509993367"/>
      <w:bookmarkStart w:id="13" w:name="_Toc510359967"/>
      <w:bookmarkStart w:id="14" w:name="_Toc516835599"/>
      <w:r w:rsidRPr="00630043">
        <w:t>KEYWORDS</w:t>
      </w:r>
      <w:bookmarkEnd w:id="12"/>
      <w:bookmarkEnd w:id="13"/>
      <w:bookmarkEnd w:id="14"/>
    </w:p>
    <w:p w14:paraId="6C78F979" w14:textId="77777777" w:rsidR="00BD7167" w:rsidRPr="00630043" w:rsidRDefault="00BD7167" w:rsidP="00BD7167"/>
    <w:p w14:paraId="780780FA" w14:textId="77777777" w:rsidR="00BD7167" w:rsidRPr="00630043" w:rsidRDefault="00BD7167" w:rsidP="00BD7167">
      <w:pPr>
        <w:overflowPunct/>
        <w:autoSpaceDE/>
        <w:autoSpaceDN/>
        <w:adjustRightInd/>
        <w:spacing w:line="240" w:lineRule="auto"/>
        <w:textAlignment w:val="auto"/>
      </w:pPr>
      <w:r w:rsidRPr="00630043">
        <w:br w:type="page"/>
      </w:r>
    </w:p>
    <w:p w14:paraId="4D3512C6" w14:textId="77777777" w:rsidR="00701162" w:rsidRDefault="00BD7167" w:rsidP="00BD7167">
      <w:pPr>
        <w:pStyle w:val="Obsah1"/>
      </w:pPr>
      <w:r w:rsidRPr="00B66FCC">
        <w:rPr>
          <w:b w:val="0"/>
          <w:noProof w:val="0"/>
          <w:sz w:val="36"/>
          <w:szCs w:val="36"/>
        </w:rPr>
        <w:lastRenderedPageBreak/>
        <w:t>Obsah</w:t>
      </w:r>
      <w:r w:rsidRPr="00B66FCC">
        <w:rPr>
          <w:b w:val="0"/>
          <w:bCs w:val="0"/>
          <w:noProof w:val="0"/>
        </w:rPr>
        <w:fldChar w:fldCharType="begin"/>
      </w:r>
      <w:r w:rsidRPr="00B66FCC">
        <w:rPr>
          <w:b w:val="0"/>
          <w:bCs w:val="0"/>
          <w:noProof w:val="0"/>
        </w:rPr>
        <w:instrText xml:space="preserve"> TOC \o "1-3" \h \z \u </w:instrText>
      </w:r>
      <w:r w:rsidRPr="00B66FCC">
        <w:rPr>
          <w:b w:val="0"/>
          <w:bCs w:val="0"/>
          <w:noProof w:val="0"/>
        </w:rPr>
        <w:fldChar w:fldCharType="separate"/>
      </w:r>
    </w:p>
    <w:p w14:paraId="081E0B80" w14:textId="77777777" w:rsidR="00701162" w:rsidRDefault="006372A4">
      <w:pPr>
        <w:pStyle w:val="Obsah1"/>
        <w:rPr>
          <w:rFonts w:asciiTheme="minorHAnsi" w:eastAsiaTheme="minorEastAsia" w:hAnsiTheme="minorHAnsi" w:cstheme="minorBidi"/>
          <w:b w:val="0"/>
          <w:bCs w:val="0"/>
          <w:sz w:val="22"/>
          <w:szCs w:val="22"/>
          <w:lang w:val="cs-CZ"/>
        </w:rPr>
      </w:pPr>
      <w:hyperlink w:anchor="_Toc516835596" w:history="1">
        <w:r w:rsidR="00701162" w:rsidRPr="00DE7EA2">
          <w:rPr>
            <w:rStyle w:val="Hypertextovprepojenie"/>
          </w:rPr>
          <w:t>ABSTRAKT</w:t>
        </w:r>
        <w:r w:rsidR="00701162">
          <w:rPr>
            <w:webHidden/>
          </w:rPr>
          <w:tab/>
        </w:r>
        <w:r w:rsidR="00701162">
          <w:rPr>
            <w:webHidden/>
          </w:rPr>
          <w:fldChar w:fldCharType="begin"/>
        </w:r>
        <w:r w:rsidR="00701162">
          <w:rPr>
            <w:webHidden/>
          </w:rPr>
          <w:instrText xml:space="preserve"> PAGEREF _Toc516835596 \h </w:instrText>
        </w:r>
        <w:r w:rsidR="00701162">
          <w:rPr>
            <w:webHidden/>
          </w:rPr>
        </w:r>
        <w:r w:rsidR="00701162">
          <w:rPr>
            <w:webHidden/>
          </w:rPr>
          <w:fldChar w:fldCharType="separate"/>
        </w:r>
        <w:r w:rsidR="00701162">
          <w:rPr>
            <w:webHidden/>
          </w:rPr>
          <w:t>I</w:t>
        </w:r>
        <w:r w:rsidR="00701162">
          <w:rPr>
            <w:webHidden/>
          </w:rPr>
          <w:fldChar w:fldCharType="end"/>
        </w:r>
      </w:hyperlink>
    </w:p>
    <w:p w14:paraId="03ABF19D" w14:textId="77777777" w:rsidR="00701162" w:rsidRDefault="006372A4">
      <w:pPr>
        <w:pStyle w:val="Obsah1"/>
        <w:rPr>
          <w:rFonts w:asciiTheme="minorHAnsi" w:eastAsiaTheme="minorEastAsia" w:hAnsiTheme="minorHAnsi" w:cstheme="minorBidi"/>
          <w:b w:val="0"/>
          <w:bCs w:val="0"/>
          <w:sz w:val="22"/>
          <w:szCs w:val="22"/>
          <w:lang w:val="cs-CZ"/>
        </w:rPr>
      </w:pPr>
      <w:hyperlink w:anchor="_Toc516835597" w:history="1">
        <w:r w:rsidR="00701162" w:rsidRPr="00DE7EA2">
          <w:rPr>
            <w:rStyle w:val="Hypertextovprepojenie"/>
          </w:rPr>
          <w:t>KĽÚČOVÉ SLOVÁ</w:t>
        </w:r>
        <w:r w:rsidR="00701162">
          <w:rPr>
            <w:webHidden/>
          </w:rPr>
          <w:tab/>
        </w:r>
        <w:r w:rsidR="00701162">
          <w:rPr>
            <w:webHidden/>
          </w:rPr>
          <w:fldChar w:fldCharType="begin"/>
        </w:r>
        <w:r w:rsidR="00701162">
          <w:rPr>
            <w:webHidden/>
          </w:rPr>
          <w:instrText xml:space="preserve"> PAGEREF _Toc516835597 \h </w:instrText>
        </w:r>
        <w:r w:rsidR="00701162">
          <w:rPr>
            <w:webHidden/>
          </w:rPr>
        </w:r>
        <w:r w:rsidR="00701162">
          <w:rPr>
            <w:webHidden/>
          </w:rPr>
          <w:fldChar w:fldCharType="separate"/>
        </w:r>
        <w:r w:rsidR="00701162">
          <w:rPr>
            <w:webHidden/>
          </w:rPr>
          <w:t>I</w:t>
        </w:r>
        <w:r w:rsidR="00701162">
          <w:rPr>
            <w:webHidden/>
          </w:rPr>
          <w:fldChar w:fldCharType="end"/>
        </w:r>
      </w:hyperlink>
    </w:p>
    <w:p w14:paraId="7660CBC7" w14:textId="77777777" w:rsidR="00701162" w:rsidRDefault="006372A4">
      <w:pPr>
        <w:pStyle w:val="Obsah1"/>
        <w:rPr>
          <w:rFonts w:asciiTheme="minorHAnsi" w:eastAsiaTheme="minorEastAsia" w:hAnsiTheme="minorHAnsi" w:cstheme="minorBidi"/>
          <w:b w:val="0"/>
          <w:bCs w:val="0"/>
          <w:sz w:val="22"/>
          <w:szCs w:val="22"/>
          <w:lang w:val="cs-CZ"/>
        </w:rPr>
      </w:pPr>
      <w:hyperlink w:anchor="_Toc516835598" w:history="1">
        <w:r w:rsidR="00701162" w:rsidRPr="00DE7EA2">
          <w:rPr>
            <w:rStyle w:val="Hypertextovprepojenie"/>
          </w:rPr>
          <w:t>ABSTRACT</w:t>
        </w:r>
        <w:r w:rsidR="00701162">
          <w:rPr>
            <w:webHidden/>
          </w:rPr>
          <w:tab/>
        </w:r>
        <w:r w:rsidR="00701162">
          <w:rPr>
            <w:webHidden/>
          </w:rPr>
          <w:fldChar w:fldCharType="begin"/>
        </w:r>
        <w:r w:rsidR="00701162">
          <w:rPr>
            <w:webHidden/>
          </w:rPr>
          <w:instrText xml:space="preserve"> PAGEREF _Toc516835598 \h </w:instrText>
        </w:r>
        <w:r w:rsidR="00701162">
          <w:rPr>
            <w:webHidden/>
          </w:rPr>
        </w:r>
        <w:r w:rsidR="00701162">
          <w:rPr>
            <w:webHidden/>
          </w:rPr>
          <w:fldChar w:fldCharType="separate"/>
        </w:r>
        <w:r w:rsidR="00701162">
          <w:rPr>
            <w:webHidden/>
          </w:rPr>
          <w:t>II</w:t>
        </w:r>
        <w:r w:rsidR="00701162">
          <w:rPr>
            <w:webHidden/>
          </w:rPr>
          <w:fldChar w:fldCharType="end"/>
        </w:r>
      </w:hyperlink>
    </w:p>
    <w:p w14:paraId="7A7696E3" w14:textId="77777777" w:rsidR="00701162" w:rsidRDefault="006372A4">
      <w:pPr>
        <w:pStyle w:val="Obsah1"/>
        <w:rPr>
          <w:rFonts w:asciiTheme="minorHAnsi" w:eastAsiaTheme="minorEastAsia" w:hAnsiTheme="minorHAnsi" w:cstheme="minorBidi"/>
          <w:b w:val="0"/>
          <w:bCs w:val="0"/>
          <w:sz w:val="22"/>
          <w:szCs w:val="22"/>
          <w:lang w:val="cs-CZ"/>
        </w:rPr>
      </w:pPr>
      <w:hyperlink w:anchor="_Toc516835599" w:history="1">
        <w:r w:rsidR="00701162" w:rsidRPr="00DE7EA2">
          <w:rPr>
            <w:rStyle w:val="Hypertextovprepojenie"/>
          </w:rPr>
          <w:t>KEYWORDS</w:t>
        </w:r>
        <w:r w:rsidR="00701162">
          <w:rPr>
            <w:webHidden/>
          </w:rPr>
          <w:tab/>
        </w:r>
        <w:r w:rsidR="00701162">
          <w:rPr>
            <w:webHidden/>
          </w:rPr>
          <w:fldChar w:fldCharType="begin"/>
        </w:r>
        <w:r w:rsidR="00701162">
          <w:rPr>
            <w:webHidden/>
          </w:rPr>
          <w:instrText xml:space="preserve"> PAGEREF _Toc516835599 \h </w:instrText>
        </w:r>
        <w:r w:rsidR="00701162">
          <w:rPr>
            <w:webHidden/>
          </w:rPr>
        </w:r>
        <w:r w:rsidR="00701162">
          <w:rPr>
            <w:webHidden/>
          </w:rPr>
          <w:fldChar w:fldCharType="separate"/>
        </w:r>
        <w:r w:rsidR="00701162">
          <w:rPr>
            <w:webHidden/>
          </w:rPr>
          <w:t>II</w:t>
        </w:r>
        <w:r w:rsidR="00701162">
          <w:rPr>
            <w:webHidden/>
          </w:rPr>
          <w:fldChar w:fldCharType="end"/>
        </w:r>
      </w:hyperlink>
    </w:p>
    <w:p w14:paraId="32877D93" w14:textId="77777777" w:rsidR="00701162" w:rsidRDefault="006372A4">
      <w:pPr>
        <w:pStyle w:val="Obsah1"/>
        <w:rPr>
          <w:rFonts w:asciiTheme="minorHAnsi" w:eastAsiaTheme="minorEastAsia" w:hAnsiTheme="minorHAnsi" w:cstheme="minorBidi"/>
          <w:b w:val="0"/>
          <w:bCs w:val="0"/>
          <w:sz w:val="22"/>
          <w:szCs w:val="22"/>
          <w:lang w:val="cs-CZ"/>
        </w:rPr>
      </w:pPr>
      <w:hyperlink w:anchor="_Toc516835600" w:history="1">
        <w:r w:rsidR="00701162" w:rsidRPr="00DE7EA2">
          <w:rPr>
            <w:rStyle w:val="Hypertextovprepojenie"/>
          </w:rPr>
          <w:t>PREHLÁSENIE</w:t>
        </w:r>
        <w:r w:rsidR="00701162">
          <w:rPr>
            <w:webHidden/>
          </w:rPr>
          <w:tab/>
        </w:r>
        <w:r w:rsidR="00701162">
          <w:rPr>
            <w:webHidden/>
          </w:rPr>
          <w:fldChar w:fldCharType="begin"/>
        </w:r>
        <w:r w:rsidR="00701162">
          <w:rPr>
            <w:webHidden/>
          </w:rPr>
          <w:instrText xml:space="preserve"> PAGEREF _Toc516835600 \h </w:instrText>
        </w:r>
        <w:r w:rsidR="00701162">
          <w:rPr>
            <w:webHidden/>
          </w:rPr>
        </w:r>
        <w:r w:rsidR="00701162">
          <w:rPr>
            <w:webHidden/>
          </w:rPr>
          <w:fldChar w:fldCharType="separate"/>
        </w:r>
        <w:r w:rsidR="00701162">
          <w:rPr>
            <w:webHidden/>
          </w:rPr>
          <w:t>IV</w:t>
        </w:r>
        <w:r w:rsidR="00701162">
          <w:rPr>
            <w:webHidden/>
          </w:rPr>
          <w:fldChar w:fldCharType="end"/>
        </w:r>
      </w:hyperlink>
    </w:p>
    <w:p w14:paraId="12E934AA" w14:textId="77777777" w:rsidR="00701162" w:rsidRDefault="006372A4">
      <w:pPr>
        <w:pStyle w:val="Obsah1"/>
        <w:rPr>
          <w:rFonts w:asciiTheme="minorHAnsi" w:eastAsiaTheme="minorEastAsia" w:hAnsiTheme="minorHAnsi" w:cstheme="minorBidi"/>
          <w:b w:val="0"/>
          <w:bCs w:val="0"/>
          <w:sz w:val="22"/>
          <w:szCs w:val="22"/>
          <w:lang w:val="cs-CZ"/>
        </w:rPr>
      </w:pPr>
      <w:hyperlink w:anchor="_Toc516835601" w:history="1">
        <w:r w:rsidR="00701162" w:rsidRPr="00DE7EA2">
          <w:rPr>
            <w:rStyle w:val="Hypertextovprepojenie"/>
          </w:rPr>
          <w:t>ZOZNAM OBRÁZKOV</w:t>
        </w:r>
        <w:r w:rsidR="00701162">
          <w:rPr>
            <w:webHidden/>
          </w:rPr>
          <w:tab/>
        </w:r>
        <w:r w:rsidR="00701162">
          <w:rPr>
            <w:webHidden/>
          </w:rPr>
          <w:fldChar w:fldCharType="begin"/>
        </w:r>
        <w:r w:rsidR="00701162">
          <w:rPr>
            <w:webHidden/>
          </w:rPr>
          <w:instrText xml:space="preserve"> PAGEREF _Toc516835601 \h </w:instrText>
        </w:r>
        <w:r w:rsidR="00701162">
          <w:rPr>
            <w:webHidden/>
          </w:rPr>
        </w:r>
        <w:r w:rsidR="00701162">
          <w:rPr>
            <w:webHidden/>
          </w:rPr>
          <w:fldChar w:fldCharType="separate"/>
        </w:r>
        <w:r w:rsidR="00701162">
          <w:rPr>
            <w:webHidden/>
          </w:rPr>
          <w:t>IX</w:t>
        </w:r>
        <w:r w:rsidR="00701162">
          <w:rPr>
            <w:webHidden/>
          </w:rPr>
          <w:fldChar w:fldCharType="end"/>
        </w:r>
      </w:hyperlink>
    </w:p>
    <w:p w14:paraId="17962372" w14:textId="77777777" w:rsidR="00701162" w:rsidRDefault="006372A4">
      <w:pPr>
        <w:pStyle w:val="Obsah1"/>
        <w:rPr>
          <w:rFonts w:asciiTheme="minorHAnsi" w:eastAsiaTheme="minorEastAsia" w:hAnsiTheme="minorHAnsi" w:cstheme="minorBidi"/>
          <w:b w:val="0"/>
          <w:bCs w:val="0"/>
          <w:sz w:val="22"/>
          <w:szCs w:val="22"/>
          <w:lang w:val="cs-CZ"/>
        </w:rPr>
      </w:pPr>
      <w:hyperlink w:anchor="_Toc516835602" w:history="1">
        <w:r w:rsidR="00701162" w:rsidRPr="00DE7EA2">
          <w:rPr>
            <w:rStyle w:val="Hypertextovprepojenie"/>
          </w:rPr>
          <w:t>ZOZNAM TABULIEK</w:t>
        </w:r>
        <w:r w:rsidR="00701162">
          <w:rPr>
            <w:webHidden/>
          </w:rPr>
          <w:tab/>
        </w:r>
        <w:r w:rsidR="00701162">
          <w:rPr>
            <w:webHidden/>
          </w:rPr>
          <w:fldChar w:fldCharType="begin"/>
        </w:r>
        <w:r w:rsidR="00701162">
          <w:rPr>
            <w:webHidden/>
          </w:rPr>
          <w:instrText xml:space="preserve"> PAGEREF _Toc516835602 \h </w:instrText>
        </w:r>
        <w:r w:rsidR="00701162">
          <w:rPr>
            <w:webHidden/>
          </w:rPr>
        </w:r>
        <w:r w:rsidR="00701162">
          <w:rPr>
            <w:webHidden/>
          </w:rPr>
          <w:fldChar w:fldCharType="separate"/>
        </w:r>
        <w:r w:rsidR="00701162">
          <w:rPr>
            <w:webHidden/>
          </w:rPr>
          <w:t>XIII</w:t>
        </w:r>
        <w:r w:rsidR="00701162">
          <w:rPr>
            <w:webHidden/>
          </w:rPr>
          <w:fldChar w:fldCharType="end"/>
        </w:r>
      </w:hyperlink>
    </w:p>
    <w:p w14:paraId="75DA7D0A" w14:textId="77777777" w:rsidR="00701162" w:rsidRDefault="006372A4">
      <w:pPr>
        <w:pStyle w:val="Obsah1"/>
        <w:rPr>
          <w:rFonts w:asciiTheme="minorHAnsi" w:eastAsiaTheme="minorEastAsia" w:hAnsiTheme="minorHAnsi" w:cstheme="minorBidi"/>
          <w:b w:val="0"/>
          <w:bCs w:val="0"/>
          <w:sz w:val="22"/>
          <w:szCs w:val="22"/>
          <w:lang w:val="cs-CZ"/>
        </w:rPr>
      </w:pPr>
      <w:hyperlink w:anchor="_Toc516835603" w:history="1">
        <w:r w:rsidR="00701162" w:rsidRPr="00DE7EA2">
          <w:rPr>
            <w:rStyle w:val="Hypertextovprepojenie"/>
          </w:rPr>
          <w:t>Úvod</w:t>
        </w:r>
        <w:r w:rsidR="00701162">
          <w:rPr>
            <w:webHidden/>
          </w:rPr>
          <w:tab/>
        </w:r>
        <w:r w:rsidR="00701162">
          <w:rPr>
            <w:webHidden/>
          </w:rPr>
          <w:fldChar w:fldCharType="begin"/>
        </w:r>
        <w:r w:rsidR="00701162">
          <w:rPr>
            <w:webHidden/>
          </w:rPr>
          <w:instrText xml:space="preserve"> PAGEREF _Toc516835603 \h </w:instrText>
        </w:r>
        <w:r w:rsidR="00701162">
          <w:rPr>
            <w:webHidden/>
          </w:rPr>
        </w:r>
        <w:r w:rsidR="00701162">
          <w:rPr>
            <w:webHidden/>
          </w:rPr>
          <w:fldChar w:fldCharType="separate"/>
        </w:r>
        <w:r w:rsidR="00701162">
          <w:rPr>
            <w:webHidden/>
          </w:rPr>
          <w:t>1</w:t>
        </w:r>
        <w:r w:rsidR="00701162">
          <w:rPr>
            <w:webHidden/>
          </w:rPr>
          <w:fldChar w:fldCharType="end"/>
        </w:r>
      </w:hyperlink>
    </w:p>
    <w:p w14:paraId="59FBE46A" w14:textId="77777777" w:rsidR="00701162" w:rsidRDefault="006372A4">
      <w:pPr>
        <w:pStyle w:val="Obsah1"/>
        <w:rPr>
          <w:rFonts w:asciiTheme="minorHAnsi" w:eastAsiaTheme="minorEastAsia" w:hAnsiTheme="minorHAnsi" w:cstheme="minorBidi"/>
          <w:b w:val="0"/>
          <w:bCs w:val="0"/>
          <w:sz w:val="22"/>
          <w:szCs w:val="22"/>
          <w:lang w:val="cs-CZ"/>
        </w:rPr>
      </w:pPr>
      <w:hyperlink w:anchor="_Toc516835604" w:history="1">
        <w:r w:rsidR="00701162" w:rsidRPr="00DE7EA2">
          <w:rPr>
            <w:rStyle w:val="Hypertextovprepojenie"/>
          </w:rPr>
          <w:t>1</w:t>
        </w:r>
        <w:r w:rsidR="00701162">
          <w:rPr>
            <w:rFonts w:asciiTheme="minorHAnsi" w:eastAsiaTheme="minorEastAsia" w:hAnsiTheme="minorHAnsi" w:cstheme="minorBidi"/>
            <w:b w:val="0"/>
            <w:bCs w:val="0"/>
            <w:sz w:val="22"/>
            <w:szCs w:val="22"/>
            <w:lang w:val="cs-CZ"/>
          </w:rPr>
          <w:tab/>
        </w:r>
        <w:r w:rsidR="00701162" w:rsidRPr="00DE7EA2">
          <w:rPr>
            <w:rStyle w:val="Hypertextovprepojenie"/>
          </w:rPr>
          <w:t>Teoretická časť</w:t>
        </w:r>
        <w:r w:rsidR="00701162">
          <w:rPr>
            <w:webHidden/>
          </w:rPr>
          <w:tab/>
        </w:r>
        <w:r w:rsidR="00701162">
          <w:rPr>
            <w:webHidden/>
          </w:rPr>
          <w:fldChar w:fldCharType="begin"/>
        </w:r>
        <w:r w:rsidR="00701162">
          <w:rPr>
            <w:webHidden/>
          </w:rPr>
          <w:instrText xml:space="preserve"> PAGEREF _Toc516835604 \h </w:instrText>
        </w:r>
        <w:r w:rsidR="00701162">
          <w:rPr>
            <w:webHidden/>
          </w:rPr>
        </w:r>
        <w:r w:rsidR="00701162">
          <w:rPr>
            <w:webHidden/>
          </w:rPr>
          <w:fldChar w:fldCharType="separate"/>
        </w:r>
        <w:r w:rsidR="00701162">
          <w:rPr>
            <w:webHidden/>
          </w:rPr>
          <w:t>3</w:t>
        </w:r>
        <w:r w:rsidR="00701162">
          <w:rPr>
            <w:webHidden/>
          </w:rPr>
          <w:fldChar w:fldCharType="end"/>
        </w:r>
      </w:hyperlink>
    </w:p>
    <w:p w14:paraId="2F76930C" w14:textId="77777777" w:rsidR="00701162" w:rsidRDefault="006372A4">
      <w:pPr>
        <w:pStyle w:val="Obsah2"/>
        <w:rPr>
          <w:rFonts w:asciiTheme="minorHAnsi" w:eastAsiaTheme="minorEastAsia" w:hAnsiTheme="minorHAnsi" w:cstheme="minorBidi"/>
          <w:noProof/>
          <w:sz w:val="22"/>
          <w:szCs w:val="22"/>
          <w:lang w:val="cs-CZ"/>
        </w:rPr>
      </w:pPr>
      <w:hyperlink w:anchor="_Toc516835605" w:history="1">
        <w:r w:rsidR="00701162" w:rsidRPr="00DE7EA2">
          <w:rPr>
            <w:rStyle w:val="Hypertextovprepojenie"/>
            <w:noProof/>
          </w:rPr>
          <w:t>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Kardiovaskulárne parametre</w:t>
        </w:r>
        <w:r w:rsidR="00701162">
          <w:rPr>
            <w:noProof/>
            <w:webHidden/>
          </w:rPr>
          <w:tab/>
        </w:r>
        <w:r w:rsidR="00701162">
          <w:rPr>
            <w:noProof/>
            <w:webHidden/>
          </w:rPr>
          <w:fldChar w:fldCharType="begin"/>
        </w:r>
        <w:r w:rsidR="00701162">
          <w:rPr>
            <w:noProof/>
            <w:webHidden/>
          </w:rPr>
          <w:instrText xml:space="preserve"> PAGEREF _Toc516835605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72F3F358" w14:textId="77777777" w:rsidR="00701162" w:rsidRDefault="006372A4">
      <w:pPr>
        <w:pStyle w:val="Obsah3"/>
        <w:rPr>
          <w:rFonts w:asciiTheme="minorHAnsi" w:eastAsiaTheme="minorEastAsia" w:hAnsiTheme="minorHAnsi" w:cstheme="minorBidi"/>
          <w:noProof/>
          <w:sz w:val="22"/>
          <w:szCs w:val="22"/>
          <w:lang w:val="cs-CZ"/>
        </w:rPr>
      </w:pPr>
      <w:hyperlink w:anchor="_Toc516835606" w:history="1">
        <w:r w:rsidR="00701162" w:rsidRPr="00DE7EA2">
          <w:rPr>
            <w:rStyle w:val="Hypertextovprepojenie"/>
            <w:noProof/>
          </w:rPr>
          <w:t>1.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Rozťažnosť artérií</w:t>
        </w:r>
        <w:r w:rsidR="00701162">
          <w:rPr>
            <w:noProof/>
            <w:webHidden/>
          </w:rPr>
          <w:tab/>
        </w:r>
        <w:r w:rsidR="00701162">
          <w:rPr>
            <w:noProof/>
            <w:webHidden/>
          </w:rPr>
          <w:fldChar w:fldCharType="begin"/>
        </w:r>
        <w:r w:rsidR="00701162">
          <w:rPr>
            <w:noProof/>
            <w:webHidden/>
          </w:rPr>
          <w:instrText xml:space="preserve"> PAGEREF _Toc516835606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13CB7BD2" w14:textId="77777777" w:rsidR="00701162" w:rsidRDefault="006372A4">
      <w:pPr>
        <w:pStyle w:val="Obsah3"/>
        <w:rPr>
          <w:rFonts w:asciiTheme="minorHAnsi" w:eastAsiaTheme="minorEastAsia" w:hAnsiTheme="minorHAnsi" w:cstheme="minorBidi"/>
          <w:noProof/>
          <w:sz w:val="22"/>
          <w:szCs w:val="22"/>
          <w:lang w:val="cs-CZ"/>
        </w:rPr>
      </w:pPr>
      <w:hyperlink w:anchor="_Toc516835607" w:history="1">
        <w:r w:rsidR="00701162" w:rsidRPr="00DE7EA2">
          <w:rPr>
            <w:rStyle w:val="Hypertextovprepojenie"/>
            <w:noProof/>
          </w:rPr>
          <w:t>1.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Periférny odbor</w:t>
        </w:r>
        <w:r w:rsidR="00701162">
          <w:rPr>
            <w:noProof/>
            <w:webHidden/>
          </w:rPr>
          <w:tab/>
        </w:r>
        <w:r w:rsidR="00701162">
          <w:rPr>
            <w:noProof/>
            <w:webHidden/>
          </w:rPr>
          <w:fldChar w:fldCharType="begin"/>
        </w:r>
        <w:r w:rsidR="00701162">
          <w:rPr>
            <w:noProof/>
            <w:webHidden/>
          </w:rPr>
          <w:instrText xml:space="preserve"> PAGEREF _Toc516835607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0059DCB8" w14:textId="77777777" w:rsidR="00701162" w:rsidRDefault="006372A4">
      <w:pPr>
        <w:pStyle w:val="Obsah3"/>
        <w:rPr>
          <w:rFonts w:asciiTheme="minorHAnsi" w:eastAsiaTheme="minorEastAsia" w:hAnsiTheme="minorHAnsi" w:cstheme="minorBidi"/>
          <w:noProof/>
          <w:sz w:val="22"/>
          <w:szCs w:val="22"/>
          <w:lang w:val="cs-CZ"/>
        </w:rPr>
      </w:pPr>
      <w:hyperlink w:anchor="_Toc516835608" w:history="1">
        <w:r w:rsidR="00701162" w:rsidRPr="00DE7EA2">
          <w:rPr>
            <w:rStyle w:val="Hypertextovprepojenie"/>
            <w:noProof/>
          </w:rPr>
          <w:t>1.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Intertancia krvi</w:t>
        </w:r>
        <w:r w:rsidR="00701162">
          <w:rPr>
            <w:noProof/>
            <w:webHidden/>
          </w:rPr>
          <w:tab/>
        </w:r>
        <w:r w:rsidR="00701162">
          <w:rPr>
            <w:noProof/>
            <w:webHidden/>
          </w:rPr>
          <w:fldChar w:fldCharType="begin"/>
        </w:r>
        <w:r w:rsidR="00701162">
          <w:rPr>
            <w:noProof/>
            <w:webHidden/>
          </w:rPr>
          <w:instrText xml:space="preserve"> PAGEREF _Toc516835608 \h </w:instrText>
        </w:r>
        <w:r w:rsidR="00701162">
          <w:rPr>
            <w:noProof/>
            <w:webHidden/>
          </w:rPr>
        </w:r>
        <w:r w:rsidR="00701162">
          <w:rPr>
            <w:noProof/>
            <w:webHidden/>
          </w:rPr>
          <w:fldChar w:fldCharType="separate"/>
        </w:r>
        <w:r w:rsidR="00701162">
          <w:rPr>
            <w:noProof/>
            <w:webHidden/>
          </w:rPr>
          <w:t>5</w:t>
        </w:r>
        <w:r w:rsidR="00701162">
          <w:rPr>
            <w:noProof/>
            <w:webHidden/>
          </w:rPr>
          <w:fldChar w:fldCharType="end"/>
        </w:r>
      </w:hyperlink>
    </w:p>
    <w:p w14:paraId="12751F84" w14:textId="77777777" w:rsidR="00701162" w:rsidRDefault="006372A4">
      <w:pPr>
        <w:pStyle w:val="Obsah2"/>
        <w:rPr>
          <w:rFonts w:asciiTheme="minorHAnsi" w:eastAsiaTheme="minorEastAsia" w:hAnsiTheme="minorHAnsi" w:cstheme="minorBidi"/>
          <w:noProof/>
          <w:sz w:val="22"/>
          <w:szCs w:val="22"/>
          <w:lang w:val="cs-CZ"/>
        </w:rPr>
      </w:pPr>
      <w:hyperlink w:anchor="_Toc516835609" w:history="1">
        <w:r w:rsidR="00701162" w:rsidRPr="00DE7EA2">
          <w:rPr>
            <w:rStyle w:val="Hypertextovprepojenie"/>
            <w:noProof/>
          </w:rPr>
          <w:t>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Dvojprvkový windkesselov hemodynamický model</w:t>
        </w:r>
        <w:r w:rsidR="00701162">
          <w:rPr>
            <w:noProof/>
            <w:webHidden/>
          </w:rPr>
          <w:tab/>
        </w:r>
        <w:r w:rsidR="00701162">
          <w:rPr>
            <w:noProof/>
            <w:webHidden/>
          </w:rPr>
          <w:fldChar w:fldCharType="begin"/>
        </w:r>
        <w:r w:rsidR="00701162">
          <w:rPr>
            <w:noProof/>
            <w:webHidden/>
          </w:rPr>
          <w:instrText xml:space="preserve"> PAGEREF _Toc516835609 \h </w:instrText>
        </w:r>
        <w:r w:rsidR="00701162">
          <w:rPr>
            <w:noProof/>
            <w:webHidden/>
          </w:rPr>
        </w:r>
        <w:r w:rsidR="00701162">
          <w:rPr>
            <w:noProof/>
            <w:webHidden/>
          </w:rPr>
          <w:fldChar w:fldCharType="separate"/>
        </w:r>
        <w:r w:rsidR="00701162">
          <w:rPr>
            <w:noProof/>
            <w:webHidden/>
          </w:rPr>
          <w:t>5</w:t>
        </w:r>
        <w:r w:rsidR="00701162">
          <w:rPr>
            <w:noProof/>
            <w:webHidden/>
          </w:rPr>
          <w:fldChar w:fldCharType="end"/>
        </w:r>
      </w:hyperlink>
    </w:p>
    <w:p w14:paraId="3246C5ED" w14:textId="77777777" w:rsidR="00701162" w:rsidRDefault="006372A4">
      <w:pPr>
        <w:pStyle w:val="Obsah2"/>
        <w:rPr>
          <w:rFonts w:asciiTheme="minorHAnsi" w:eastAsiaTheme="minorEastAsia" w:hAnsiTheme="minorHAnsi" w:cstheme="minorBidi"/>
          <w:noProof/>
          <w:sz w:val="22"/>
          <w:szCs w:val="22"/>
          <w:lang w:val="cs-CZ"/>
        </w:rPr>
      </w:pPr>
      <w:hyperlink w:anchor="_Toc516835610" w:history="1">
        <w:r w:rsidR="00701162" w:rsidRPr="00DE7EA2">
          <w:rPr>
            <w:rStyle w:val="Hypertextovprepojenie"/>
            <w:noProof/>
          </w:rPr>
          <w:t>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Trojprvkový windkesselov hemodynamický model</w:t>
        </w:r>
        <w:r w:rsidR="00701162">
          <w:rPr>
            <w:noProof/>
            <w:webHidden/>
          </w:rPr>
          <w:tab/>
        </w:r>
        <w:r w:rsidR="00701162">
          <w:rPr>
            <w:noProof/>
            <w:webHidden/>
          </w:rPr>
          <w:fldChar w:fldCharType="begin"/>
        </w:r>
        <w:r w:rsidR="00701162">
          <w:rPr>
            <w:noProof/>
            <w:webHidden/>
          </w:rPr>
          <w:instrText xml:space="preserve"> PAGEREF _Toc516835610 \h </w:instrText>
        </w:r>
        <w:r w:rsidR="00701162">
          <w:rPr>
            <w:noProof/>
            <w:webHidden/>
          </w:rPr>
        </w:r>
        <w:r w:rsidR="00701162">
          <w:rPr>
            <w:noProof/>
            <w:webHidden/>
          </w:rPr>
          <w:fldChar w:fldCharType="separate"/>
        </w:r>
        <w:r w:rsidR="00701162">
          <w:rPr>
            <w:noProof/>
            <w:webHidden/>
          </w:rPr>
          <w:t>8</w:t>
        </w:r>
        <w:r w:rsidR="00701162">
          <w:rPr>
            <w:noProof/>
            <w:webHidden/>
          </w:rPr>
          <w:fldChar w:fldCharType="end"/>
        </w:r>
      </w:hyperlink>
    </w:p>
    <w:p w14:paraId="6023D511" w14:textId="77777777" w:rsidR="00701162" w:rsidRDefault="006372A4">
      <w:pPr>
        <w:pStyle w:val="Obsah2"/>
        <w:rPr>
          <w:rFonts w:asciiTheme="minorHAnsi" w:eastAsiaTheme="minorEastAsia" w:hAnsiTheme="minorHAnsi" w:cstheme="minorBidi"/>
          <w:noProof/>
          <w:sz w:val="22"/>
          <w:szCs w:val="22"/>
          <w:lang w:val="cs-CZ"/>
        </w:rPr>
      </w:pPr>
      <w:hyperlink w:anchor="_Toc516835611" w:history="1">
        <w:r w:rsidR="00701162" w:rsidRPr="00DE7EA2">
          <w:rPr>
            <w:rStyle w:val="Hypertextovprepojenie"/>
            <w:noProof/>
          </w:rPr>
          <w:t>1.4</w:t>
        </w:r>
        <w:r w:rsidR="00701162">
          <w:rPr>
            <w:rFonts w:asciiTheme="minorHAnsi" w:eastAsiaTheme="minorEastAsia" w:hAnsiTheme="minorHAnsi" w:cstheme="minorBidi"/>
            <w:noProof/>
            <w:sz w:val="22"/>
            <w:szCs w:val="22"/>
            <w:lang w:val="cs-CZ"/>
          </w:rPr>
          <w:tab/>
        </w:r>
        <w:r w:rsidR="00701162" w:rsidRPr="00DE7EA2">
          <w:rPr>
            <w:rStyle w:val="Hypertextovprepojenie"/>
            <w:noProof/>
          </w:rPr>
          <w:t>Štvordielny windeksselov hemodynamický model</w:t>
        </w:r>
        <w:r w:rsidR="00701162">
          <w:rPr>
            <w:noProof/>
            <w:webHidden/>
          </w:rPr>
          <w:tab/>
        </w:r>
        <w:r w:rsidR="00701162">
          <w:rPr>
            <w:noProof/>
            <w:webHidden/>
          </w:rPr>
          <w:fldChar w:fldCharType="begin"/>
        </w:r>
        <w:r w:rsidR="00701162">
          <w:rPr>
            <w:noProof/>
            <w:webHidden/>
          </w:rPr>
          <w:instrText xml:space="preserve"> PAGEREF _Toc516835611 \h </w:instrText>
        </w:r>
        <w:r w:rsidR="00701162">
          <w:rPr>
            <w:noProof/>
            <w:webHidden/>
          </w:rPr>
        </w:r>
        <w:r w:rsidR="00701162">
          <w:rPr>
            <w:noProof/>
            <w:webHidden/>
          </w:rPr>
          <w:fldChar w:fldCharType="separate"/>
        </w:r>
        <w:r w:rsidR="00701162">
          <w:rPr>
            <w:noProof/>
            <w:webHidden/>
          </w:rPr>
          <w:t>10</w:t>
        </w:r>
        <w:r w:rsidR="00701162">
          <w:rPr>
            <w:noProof/>
            <w:webHidden/>
          </w:rPr>
          <w:fldChar w:fldCharType="end"/>
        </w:r>
      </w:hyperlink>
    </w:p>
    <w:p w14:paraId="59B1D387" w14:textId="77777777" w:rsidR="00701162" w:rsidRDefault="006372A4">
      <w:pPr>
        <w:pStyle w:val="Obsah2"/>
        <w:rPr>
          <w:rFonts w:asciiTheme="minorHAnsi" w:eastAsiaTheme="minorEastAsia" w:hAnsiTheme="minorHAnsi" w:cstheme="minorBidi"/>
          <w:noProof/>
          <w:sz w:val="22"/>
          <w:szCs w:val="22"/>
          <w:lang w:val="cs-CZ"/>
        </w:rPr>
      </w:pPr>
      <w:hyperlink w:anchor="_Toc516835612" w:history="1">
        <w:r w:rsidR="00701162" w:rsidRPr="00DE7EA2">
          <w:rPr>
            <w:rStyle w:val="Hypertextovprepojenie"/>
            <w:noProof/>
          </w:rPr>
          <w:t>1.5</w:t>
        </w:r>
        <w:r w:rsidR="00701162">
          <w:rPr>
            <w:rFonts w:asciiTheme="minorHAnsi" w:eastAsiaTheme="minorEastAsia" w:hAnsiTheme="minorHAnsi" w:cstheme="minorBidi"/>
            <w:noProof/>
            <w:sz w:val="22"/>
            <w:szCs w:val="22"/>
            <w:lang w:val="cs-CZ"/>
          </w:rPr>
          <w:tab/>
        </w:r>
        <w:r w:rsidR="00701162" w:rsidRPr="00DE7EA2">
          <w:rPr>
            <w:rStyle w:val="Hypertextovprepojenie"/>
            <w:noProof/>
          </w:rPr>
          <w:t>Spôsoby merania srdcového výdaja – CO</w:t>
        </w:r>
        <w:r w:rsidR="00701162">
          <w:rPr>
            <w:noProof/>
            <w:webHidden/>
          </w:rPr>
          <w:tab/>
        </w:r>
        <w:r w:rsidR="00701162">
          <w:rPr>
            <w:noProof/>
            <w:webHidden/>
          </w:rPr>
          <w:fldChar w:fldCharType="begin"/>
        </w:r>
        <w:r w:rsidR="00701162">
          <w:rPr>
            <w:noProof/>
            <w:webHidden/>
          </w:rPr>
          <w:instrText xml:space="preserve"> PAGEREF _Toc516835612 \h </w:instrText>
        </w:r>
        <w:r w:rsidR="00701162">
          <w:rPr>
            <w:noProof/>
            <w:webHidden/>
          </w:rPr>
        </w:r>
        <w:r w:rsidR="00701162">
          <w:rPr>
            <w:noProof/>
            <w:webHidden/>
          </w:rPr>
          <w:fldChar w:fldCharType="separate"/>
        </w:r>
        <w:r w:rsidR="00701162">
          <w:rPr>
            <w:noProof/>
            <w:webHidden/>
          </w:rPr>
          <w:t>10</w:t>
        </w:r>
        <w:r w:rsidR="00701162">
          <w:rPr>
            <w:noProof/>
            <w:webHidden/>
          </w:rPr>
          <w:fldChar w:fldCharType="end"/>
        </w:r>
      </w:hyperlink>
    </w:p>
    <w:p w14:paraId="160CC088" w14:textId="77777777" w:rsidR="00701162" w:rsidRDefault="006372A4">
      <w:pPr>
        <w:pStyle w:val="Obsah3"/>
        <w:rPr>
          <w:rFonts w:asciiTheme="minorHAnsi" w:eastAsiaTheme="minorEastAsia" w:hAnsiTheme="minorHAnsi" w:cstheme="minorBidi"/>
          <w:noProof/>
          <w:sz w:val="22"/>
          <w:szCs w:val="22"/>
          <w:lang w:val="cs-CZ"/>
        </w:rPr>
      </w:pPr>
      <w:hyperlink w:anchor="_Toc516835613" w:history="1">
        <w:r w:rsidR="00701162" w:rsidRPr="00DE7EA2">
          <w:rPr>
            <w:rStyle w:val="Hypertextovprepojenie"/>
            <w:noProof/>
          </w:rPr>
          <w:t>1.5.1</w:t>
        </w:r>
        <w:r w:rsidR="00701162">
          <w:rPr>
            <w:rFonts w:asciiTheme="minorHAnsi" w:eastAsiaTheme="minorEastAsia" w:hAnsiTheme="minorHAnsi" w:cstheme="minorBidi"/>
            <w:noProof/>
            <w:sz w:val="22"/>
            <w:szCs w:val="22"/>
            <w:lang w:val="cs-CZ"/>
          </w:rPr>
          <w:tab/>
        </w:r>
        <w:r w:rsidR="00701162" w:rsidRPr="00DE7EA2">
          <w:rPr>
            <w:rStyle w:val="Hypertextovprepojenie"/>
            <w:noProof/>
          </w:rPr>
          <w:t>Invazívne</w:t>
        </w:r>
        <w:r w:rsidR="00701162">
          <w:rPr>
            <w:noProof/>
            <w:webHidden/>
          </w:rPr>
          <w:tab/>
        </w:r>
        <w:r w:rsidR="00701162">
          <w:rPr>
            <w:noProof/>
            <w:webHidden/>
          </w:rPr>
          <w:fldChar w:fldCharType="begin"/>
        </w:r>
        <w:r w:rsidR="00701162">
          <w:rPr>
            <w:noProof/>
            <w:webHidden/>
          </w:rPr>
          <w:instrText xml:space="preserve"> PAGEREF _Toc516835613 \h </w:instrText>
        </w:r>
        <w:r w:rsidR="00701162">
          <w:rPr>
            <w:noProof/>
            <w:webHidden/>
          </w:rPr>
        </w:r>
        <w:r w:rsidR="00701162">
          <w:rPr>
            <w:noProof/>
            <w:webHidden/>
          </w:rPr>
          <w:fldChar w:fldCharType="separate"/>
        </w:r>
        <w:r w:rsidR="00701162">
          <w:rPr>
            <w:noProof/>
            <w:webHidden/>
          </w:rPr>
          <w:t>10</w:t>
        </w:r>
        <w:r w:rsidR="00701162">
          <w:rPr>
            <w:noProof/>
            <w:webHidden/>
          </w:rPr>
          <w:fldChar w:fldCharType="end"/>
        </w:r>
      </w:hyperlink>
    </w:p>
    <w:p w14:paraId="0242D6C2" w14:textId="77777777" w:rsidR="00701162" w:rsidRDefault="006372A4">
      <w:pPr>
        <w:pStyle w:val="Obsah3"/>
        <w:rPr>
          <w:rFonts w:asciiTheme="minorHAnsi" w:eastAsiaTheme="minorEastAsia" w:hAnsiTheme="minorHAnsi" w:cstheme="minorBidi"/>
          <w:noProof/>
          <w:sz w:val="22"/>
          <w:szCs w:val="22"/>
          <w:lang w:val="cs-CZ"/>
        </w:rPr>
      </w:pPr>
      <w:hyperlink w:anchor="_Toc516835614" w:history="1">
        <w:r w:rsidR="00701162" w:rsidRPr="00DE7EA2">
          <w:rPr>
            <w:rStyle w:val="Hypertextovprepojenie"/>
            <w:noProof/>
          </w:rPr>
          <w:t>1.5.2</w:t>
        </w:r>
        <w:r w:rsidR="00701162">
          <w:rPr>
            <w:rFonts w:asciiTheme="minorHAnsi" w:eastAsiaTheme="minorEastAsia" w:hAnsiTheme="minorHAnsi" w:cstheme="minorBidi"/>
            <w:noProof/>
            <w:sz w:val="22"/>
            <w:szCs w:val="22"/>
            <w:lang w:val="cs-CZ"/>
          </w:rPr>
          <w:tab/>
        </w:r>
        <w:r w:rsidR="00701162" w:rsidRPr="00DE7EA2">
          <w:rPr>
            <w:rStyle w:val="Hypertextovprepojenie"/>
            <w:noProof/>
          </w:rPr>
          <w:t>Neinvazívne</w:t>
        </w:r>
        <w:r w:rsidR="00701162">
          <w:rPr>
            <w:noProof/>
            <w:webHidden/>
          </w:rPr>
          <w:tab/>
        </w:r>
        <w:r w:rsidR="00701162">
          <w:rPr>
            <w:noProof/>
            <w:webHidden/>
          </w:rPr>
          <w:fldChar w:fldCharType="begin"/>
        </w:r>
        <w:r w:rsidR="00701162">
          <w:rPr>
            <w:noProof/>
            <w:webHidden/>
          </w:rPr>
          <w:instrText xml:space="preserve"> PAGEREF _Toc516835614 \h </w:instrText>
        </w:r>
        <w:r w:rsidR="00701162">
          <w:rPr>
            <w:noProof/>
            <w:webHidden/>
          </w:rPr>
        </w:r>
        <w:r w:rsidR="00701162">
          <w:rPr>
            <w:noProof/>
            <w:webHidden/>
          </w:rPr>
          <w:fldChar w:fldCharType="separate"/>
        </w:r>
        <w:r w:rsidR="00701162">
          <w:rPr>
            <w:noProof/>
            <w:webHidden/>
          </w:rPr>
          <w:t>11</w:t>
        </w:r>
        <w:r w:rsidR="00701162">
          <w:rPr>
            <w:noProof/>
            <w:webHidden/>
          </w:rPr>
          <w:fldChar w:fldCharType="end"/>
        </w:r>
      </w:hyperlink>
    </w:p>
    <w:p w14:paraId="5935908A" w14:textId="77777777" w:rsidR="00701162" w:rsidRDefault="006372A4">
      <w:pPr>
        <w:pStyle w:val="Obsah2"/>
        <w:rPr>
          <w:rFonts w:asciiTheme="minorHAnsi" w:eastAsiaTheme="minorEastAsia" w:hAnsiTheme="minorHAnsi" w:cstheme="minorBidi"/>
          <w:noProof/>
          <w:sz w:val="22"/>
          <w:szCs w:val="22"/>
          <w:lang w:val="cs-CZ"/>
        </w:rPr>
      </w:pPr>
      <w:hyperlink w:anchor="_Toc516835615" w:history="1">
        <w:r w:rsidR="00701162" w:rsidRPr="00DE7EA2">
          <w:rPr>
            <w:rStyle w:val="Hypertextovprepojenie"/>
            <w:noProof/>
          </w:rPr>
          <w:t>1.6</w:t>
        </w:r>
        <w:r w:rsidR="00701162">
          <w:rPr>
            <w:rFonts w:asciiTheme="minorHAnsi" w:eastAsiaTheme="minorEastAsia" w:hAnsiTheme="minorHAnsi" w:cstheme="minorBidi"/>
            <w:noProof/>
            <w:sz w:val="22"/>
            <w:szCs w:val="22"/>
            <w:lang w:val="cs-CZ"/>
          </w:rPr>
          <w:tab/>
        </w:r>
        <w:r w:rsidR="00701162" w:rsidRPr="00DE7EA2">
          <w:rPr>
            <w:rStyle w:val="Hypertextovprepojenie"/>
            <w:noProof/>
          </w:rPr>
          <w:t>Impedančná kardiografia</w:t>
        </w:r>
        <w:r w:rsidR="00701162">
          <w:rPr>
            <w:noProof/>
            <w:webHidden/>
          </w:rPr>
          <w:tab/>
        </w:r>
        <w:r w:rsidR="00701162">
          <w:rPr>
            <w:noProof/>
            <w:webHidden/>
          </w:rPr>
          <w:fldChar w:fldCharType="begin"/>
        </w:r>
        <w:r w:rsidR="00701162">
          <w:rPr>
            <w:noProof/>
            <w:webHidden/>
          </w:rPr>
          <w:instrText xml:space="preserve"> PAGEREF _Toc516835615 \h </w:instrText>
        </w:r>
        <w:r w:rsidR="00701162">
          <w:rPr>
            <w:noProof/>
            <w:webHidden/>
          </w:rPr>
        </w:r>
        <w:r w:rsidR="00701162">
          <w:rPr>
            <w:noProof/>
            <w:webHidden/>
          </w:rPr>
          <w:fldChar w:fldCharType="separate"/>
        </w:r>
        <w:r w:rsidR="00701162">
          <w:rPr>
            <w:noProof/>
            <w:webHidden/>
          </w:rPr>
          <w:t>12</w:t>
        </w:r>
        <w:r w:rsidR="00701162">
          <w:rPr>
            <w:noProof/>
            <w:webHidden/>
          </w:rPr>
          <w:fldChar w:fldCharType="end"/>
        </w:r>
      </w:hyperlink>
    </w:p>
    <w:p w14:paraId="76F6E396" w14:textId="77777777" w:rsidR="00701162" w:rsidRDefault="006372A4">
      <w:pPr>
        <w:pStyle w:val="Obsah2"/>
        <w:rPr>
          <w:rFonts w:asciiTheme="minorHAnsi" w:eastAsiaTheme="minorEastAsia" w:hAnsiTheme="minorHAnsi" w:cstheme="minorBidi"/>
          <w:noProof/>
          <w:sz w:val="22"/>
          <w:szCs w:val="22"/>
          <w:lang w:val="cs-CZ"/>
        </w:rPr>
      </w:pPr>
      <w:hyperlink w:anchor="_Toc516835616" w:history="1">
        <w:r w:rsidR="00701162" w:rsidRPr="00DE7EA2">
          <w:rPr>
            <w:rStyle w:val="Hypertextovprepojenie"/>
            <w:noProof/>
          </w:rPr>
          <w:t>1.7</w:t>
        </w:r>
        <w:r w:rsidR="00701162">
          <w:rPr>
            <w:rFonts w:asciiTheme="minorHAnsi" w:eastAsiaTheme="minorEastAsia" w:hAnsiTheme="minorHAnsi" w:cstheme="minorBidi"/>
            <w:noProof/>
            <w:sz w:val="22"/>
            <w:szCs w:val="22"/>
            <w:lang w:val="cs-CZ"/>
          </w:rPr>
          <w:tab/>
        </w:r>
        <w:r w:rsidR="00701162" w:rsidRPr="00DE7EA2">
          <w:rPr>
            <w:rStyle w:val="Hypertextovprepojenie"/>
            <w:noProof/>
          </w:rPr>
          <w:t>Výpočet SV</w:t>
        </w:r>
        <w:r w:rsidR="00701162">
          <w:rPr>
            <w:noProof/>
            <w:webHidden/>
          </w:rPr>
          <w:tab/>
        </w:r>
        <w:r w:rsidR="00701162">
          <w:rPr>
            <w:noProof/>
            <w:webHidden/>
          </w:rPr>
          <w:fldChar w:fldCharType="begin"/>
        </w:r>
        <w:r w:rsidR="00701162">
          <w:rPr>
            <w:noProof/>
            <w:webHidden/>
          </w:rPr>
          <w:instrText xml:space="preserve"> PAGEREF _Toc516835616 \h </w:instrText>
        </w:r>
        <w:r w:rsidR="00701162">
          <w:rPr>
            <w:noProof/>
            <w:webHidden/>
          </w:rPr>
        </w:r>
        <w:r w:rsidR="00701162">
          <w:rPr>
            <w:noProof/>
            <w:webHidden/>
          </w:rPr>
          <w:fldChar w:fldCharType="separate"/>
        </w:r>
        <w:r w:rsidR="00701162">
          <w:rPr>
            <w:noProof/>
            <w:webHidden/>
          </w:rPr>
          <w:t>16</w:t>
        </w:r>
        <w:r w:rsidR="00701162">
          <w:rPr>
            <w:noProof/>
            <w:webHidden/>
          </w:rPr>
          <w:fldChar w:fldCharType="end"/>
        </w:r>
      </w:hyperlink>
    </w:p>
    <w:p w14:paraId="7885E015" w14:textId="77777777" w:rsidR="00701162" w:rsidRDefault="006372A4">
      <w:pPr>
        <w:pStyle w:val="Obsah3"/>
        <w:rPr>
          <w:rFonts w:asciiTheme="minorHAnsi" w:eastAsiaTheme="minorEastAsia" w:hAnsiTheme="minorHAnsi" w:cstheme="minorBidi"/>
          <w:noProof/>
          <w:sz w:val="22"/>
          <w:szCs w:val="22"/>
          <w:lang w:val="cs-CZ"/>
        </w:rPr>
      </w:pPr>
      <w:hyperlink w:anchor="_Toc516835617" w:history="1">
        <w:r w:rsidR="00701162" w:rsidRPr="00DE7EA2">
          <w:rPr>
            <w:rStyle w:val="Hypertextovprepojenie"/>
            <w:noProof/>
          </w:rPr>
          <w:t>1.7.1</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tódy výpočtu SV na základe zmeny objemu krvi</w:t>
        </w:r>
        <w:r w:rsidR="00701162">
          <w:rPr>
            <w:noProof/>
            <w:webHidden/>
          </w:rPr>
          <w:tab/>
        </w:r>
        <w:r w:rsidR="00701162">
          <w:rPr>
            <w:noProof/>
            <w:webHidden/>
          </w:rPr>
          <w:fldChar w:fldCharType="begin"/>
        </w:r>
        <w:r w:rsidR="00701162">
          <w:rPr>
            <w:noProof/>
            <w:webHidden/>
          </w:rPr>
          <w:instrText xml:space="preserve"> PAGEREF _Toc516835617 \h </w:instrText>
        </w:r>
        <w:r w:rsidR="00701162">
          <w:rPr>
            <w:noProof/>
            <w:webHidden/>
          </w:rPr>
        </w:r>
        <w:r w:rsidR="00701162">
          <w:rPr>
            <w:noProof/>
            <w:webHidden/>
          </w:rPr>
          <w:fldChar w:fldCharType="separate"/>
        </w:r>
        <w:r w:rsidR="00701162">
          <w:rPr>
            <w:noProof/>
            <w:webHidden/>
          </w:rPr>
          <w:t>17</w:t>
        </w:r>
        <w:r w:rsidR="00701162">
          <w:rPr>
            <w:noProof/>
            <w:webHidden/>
          </w:rPr>
          <w:fldChar w:fldCharType="end"/>
        </w:r>
      </w:hyperlink>
    </w:p>
    <w:p w14:paraId="42F289BA" w14:textId="77777777" w:rsidR="00701162" w:rsidRDefault="006372A4">
      <w:pPr>
        <w:pStyle w:val="Obsah3"/>
        <w:rPr>
          <w:rFonts w:asciiTheme="minorHAnsi" w:eastAsiaTheme="minorEastAsia" w:hAnsiTheme="minorHAnsi" w:cstheme="minorBidi"/>
          <w:noProof/>
          <w:sz w:val="22"/>
          <w:szCs w:val="22"/>
          <w:lang w:val="cs-CZ"/>
        </w:rPr>
      </w:pPr>
      <w:hyperlink w:anchor="_Toc516835618" w:history="1">
        <w:r w:rsidR="00701162" w:rsidRPr="00DE7EA2">
          <w:rPr>
            <w:rStyle w:val="Hypertextovprepojenie"/>
            <w:noProof/>
          </w:rPr>
          <w:t>1.7.2</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tódy výpočtu SV na základe zmeny vodivosti krvi</w:t>
        </w:r>
        <w:r w:rsidR="00701162">
          <w:rPr>
            <w:noProof/>
            <w:webHidden/>
          </w:rPr>
          <w:tab/>
        </w:r>
        <w:r w:rsidR="00701162">
          <w:rPr>
            <w:noProof/>
            <w:webHidden/>
          </w:rPr>
          <w:fldChar w:fldCharType="begin"/>
        </w:r>
        <w:r w:rsidR="00701162">
          <w:rPr>
            <w:noProof/>
            <w:webHidden/>
          </w:rPr>
          <w:instrText xml:space="preserve"> PAGEREF _Toc516835618 \h </w:instrText>
        </w:r>
        <w:r w:rsidR="00701162">
          <w:rPr>
            <w:noProof/>
            <w:webHidden/>
          </w:rPr>
        </w:r>
        <w:r w:rsidR="00701162">
          <w:rPr>
            <w:noProof/>
            <w:webHidden/>
          </w:rPr>
          <w:fldChar w:fldCharType="separate"/>
        </w:r>
        <w:r w:rsidR="00701162">
          <w:rPr>
            <w:noProof/>
            <w:webHidden/>
          </w:rPr>
          <w:t>21</w:t>
        </w:r>
        <w:r w:rsidR="00701162">
          <w:rPr>
            <w:noProof/>
            <w:webHidden/>
          </w:rPr>
          <w:fldChar w:fldCharType="end"/>
        </w:r>
      </w:hyperlink>
    </w:p>
    <w:p w14:paraId="6D9A8766" w14:textId="77777777" w:rsidR="00701162" w:rsidRDefault="006372A4">
      <w:pPr>
        <w:pStyle w:val="Obsah3"/>
        <w:rPr>
          <w:rFonts w:asciiTheme="minorHAnsi" w:eastAsiaTheme="minorEastAsia" w:hAnsiTheme="minorHAnsi" w:cstheme="minorBidi"/>
          <w:noProof/>
          <w:sz w:val="22"/>
          <w:szCs w:val="22"/>
          <w:lang w:val="cs-CZ"/>
        </w:rPr>
      </w:pPr>
      <w:hyperlink w:anchor="_Toc516835619" w:history="1">
        <w:r w:rsidR="00701162" w:rsidRPr="00DE7EA2">
          <w:rPr>
            <w:rStyle w:val="Hypertextovprepojenie"/>
            <w:noProof/>
          </w:rPr>
          <w:t>1.7.3</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ranie SV z brachiálnej artérie</w:t>
        </w:r>
        <w:r w:rsidR="00701162">
          <w:rPr>
            <w:noProof/>
            <w:webHidden/>
          </w:rPr>
          <w:tab/>
        </w:r>
        <w:r w:rsidR="00701162">
          <w:rPr>
            <w:noProof/>
            <w:webHidden/>
          </w:rPr>
          <w:fldChar w:fldCharType="begin"/>
        </w:r>
        <w:r w:rsidR="00701162">
          <w:rPr>
            <w:noProof/>
            <w:webHidden/>
          </w:rPr>
          <w:instrText xml:space="preserve"> PAGEREF _Toc516835619 \h </w:instrText>
        </w:r>
        <w:r w:rsidR="00701162">
          <w:rPr>
            <w:noProof/>
            <w:webHidden/>
          </w:rPr>
        </w:r>
        <w:r w:rsidR="00701162">
          <w:rPr>
            <w:noProof/>
            <w:webHidden/>
          </w:rPr>
          <w:fldChar w:fldCharType="separate"/>
        </w:r>
        <w:r w:rsidR="00701162">
          <w:rPr>
            <w:noProof/>
            <w:webHidden/>
          </w:rPr>
          <w:t>26</w:t>
        </w:r>
        <w:r w:rsidR="00701162">
          <w:rPr>
            <w:noProof/>
            <w:webHidden/>
          </w:rPr>
          <w:fldChar w:fldCharType="end"/>
        </w:r>
      </w:hyperlink>
    </w:p>
    <w:p w14:paraId="5C49444C" w14:textId="77777777" w:rsidR="00701162" w:rsidRDefault="006372A4">
      <w:pPr>
        <w:pStyle w:val="Obsah2"/>
        <w:rPr>
          <w:rFonts w:asciiTheme="minorHAnsi" w:eastAsiaTheme="minorEastAsia" w:hAnsiTheme="minorHAnsi" w:cstheme="minorBidi"/>
          <w:noProof/>
          <w:sz w:val="22"/>
          <w:szCs w:val="22"/>
          <w:lang w:val="cs-CZ"/>
        </w:rPr>
      </w:pPr>
      <w:hyperlink w:anchor="_Toc516835620" w:history="1">
        <w:r w:rsidR="00701162" w:rsidRPr="00DE7EA2">
          <w:rPr>
            <w:rStyle w:val="Hypertextovprepojenie"/>
            <w:noProof/>
          </w:rPr>
          <w:t>1.8</w:t>
        </w:r>
        <w:r w:rsidR="00701162">
          <w:rPr>
            <w:rFonts w:asciiTheme="minorHAnsi" w:eastAsiaTheme="minorEastAsia" w:hAnsiTheme="minorHAnsi" w:cstheme="minorBidi"/>
            <w:noProof/>
            <w:sz w:val="22"/>
            <w:szCs w:val="22"/>
            <w:lang w:val="cs-CZ"/>
          </w:rPr>
          <w:tab/>
        </w:r>
        <w:r w:rsidR="00701162" w:rsidRPr="00DE7EA2">
          <w:rPr>
            <w:rStyle w:val="Hypertextovprepojenie"/>
            <w:noProof/>
          </w:rPr>
          <w:t>Parametre výpočtu SV</w:t>
        </w:r>
        <w:r w:rsidR="00701162">
          <w:rPr>
            <w:noProof/>
            <w:webHidden/>
          </w:rPr>
          <w:tab/>
        </w:r>
        <w:r w:rsidR="00701162">
          <w:rPr>
            <w:noProof/>
            <w:webHidden/>
          </w:rPr>
          <w:fldChar w:fldCharType="begin"/>
        </w:r>
        <w:r w:rsidR="00701162">
          <w:rPr>
            <w:noProof/>
            <w:webHidden/>
          </w:rPr>
          <w:instrText xml:space="preserve"> PAGEREF _Toc516835620 \h </w:instrText>
        </w:r>
        <w:r w:rsidR="00701162">
          <w:rPr>
            <w:noProof/>
            <w:webHidden/>
          </w:rPr>
        </w:r>
        <w:r w:rsidR="00701162">
          <w:rPr>
            <w:noProof/>
            <w:webHidden/>
          </w:rPr>
          <w:fldChar w:fldCharType="separate"/>
        </w:r>
        <w:r w:rsidR="00701162">
          <w:rPr>
            <w:noProof/>
            <w:webHidden/>
          </w:rPr>
          <w:t>27</w:t>
        </w:r>
        <w:r w:rsidR="00701162">
          <w:rPr>
            <w:noProof/>
            <w:webHidden/>
          </w:rPr>
          <w:fldChar w:fldCharType="end"/>
        </w:r>
      </w:hyperlink>
    </w:p>
    <w:p w14:paraId="01CDF559" w14:textId="77777777" w:rsidR="00701162" w:rsidRDefault="006372A4">
      <w:pPr>
        <w:pStyle w:val="Obsah3"/>
        <w:rPr>
          <w:rFonts w:asciiTheme="minorHAnsi" w:eastAsiaTheme="minorEastAsia" w:hAnsiTheme="minorHAnsi" w:cstheme="minorBidi"/>
          <w:noProof/>
          <w:sz w:val="22"/>
          <w:szCs w:val="22"/>
          <w:lang w:val="cs-CZ"/>
        </w:rPr>
      </w:pPr>
      <w:hyperlink w:anchor="_Toc516835621" w:history="1">
        <w:r w:rsidR="00701162" w:rsidRPr="00DE7EA2">
          <w:rPr>
            <w:rStyle w:val="Hypertextovprepojenie"/>
            <w:noProof/>
          </w:rPr>
          <w:t>1.8.1</w:t>
        </w:r>
        <w:r w:rsidR="00701162">
          <w:rPr>
            <w:rFonts w:asciiTheme="minorHAnsi" w:eastAsiaTheme="minorEastAsia" w:hAnsiTheme="minorHAnsi" w:cstheme="minorBidi"/>
            <w:noProof/>
            <w:sz w:val="22"/>
            <w:szCs w:val="22"/>
            <w:lang w:val="cs-CZ"/>
          </w:rPr>
          <w:tab/>
        </w:r>
        <w:r w:rsidR="00701162" w:rsidRPr="00DE7EA2">
          <w:rPr>
            <w:rStyle w:val="Hypertextovprepojenie"/>
            <w:noProof/>
          </w:rPr>
          <w:t xml:space="preserve">Maximum derivovaného impedančného signálu </w:t>
        </w:r>
        <m:oMath>
          <m:r>
            <m:rPr>
              <m:sty m:val="p"/>
            </m:rPr>
            <w:rPr>
              <w:rStyle w:val="Hypertextovprepojenie"/>
              <w:rFonts w:ascii="Cambria Math" w:hAnsi="Cambria Math"/>
              <w:noProof/>
            </w:rPr>
            <m:t>-</m:t>
          </m:r>
          <m:r>
            <m:rPr>
              <m:sty m:val="bi"/>
            </m:rPr>
            <w:rPr>
              <w:rStyle w:val="Hypertextovprepojenie"/>
              <w:rFonts w:ascii="Cambria Math" w:hAnsi="Cambria Math"/>
              <w:noProof/>
            </w:rPr>
            <m:t>dZ</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sidR="00701162">
          <w:rPr>
            <w:noProof/>
            <w:webHidden/>
          </w:rPr>
          <w:tab/>
        </w:r>
        <w:r w:rsidR="00701162">
          <w:rPr>
            <w:noProof/>
            <w:webHidden/>
          </w:rPr>
          <w:fldChar w:fldCharType="begin"/>
        </w:r>
        <w:r w:rsidR="00701162">
          <w:rPr>
            <w:noProof/>
            <w:webHidden/>
          </w:rPr>
          <w:instrText xml:space="preserve"> PAGEREF _Toc516835621 \h </w:instrText>
        </w:r>
        <w:r w:rsidR="00701162">
          <w:rPr>
            <w:noProof/>
            <w:webHidden/>
          </w:rPr>
        </w:r>
        <w:r w:rsidR="00701162">
          <w:rPr>
            <w:noProof/>
            <w:webHidden/>
          </w:rPr>
          <w:fldChar w:fldCharType="separate"/>
        </w:r>
        <w:r w:rsidR="00701162">
          <w:rPr>
            <w:noProof/>
            <w:webHidden/>
          </w:rPr>
          <w:t>27</w:t>
        </w:r>
        <w:r w:rsidR="00701162">
          <w:rPr>
            <w:noProof/>
            <w:webHidden/>
          </w:rPr>
          <w:fldChar w:fldCharType="end"/>
        </w:r>
      </w:hyperlink>
    </w:p>
    <w:p w14:paraId="554A13B9" w14:textId="77777777" w:rsidR="00701162" w:rsidRDefault="006372A4">
      <w:pPr>
        <w:pStyle w:val="Obsah2"/>
        <w:rPr>
          <w:rFonts w:asciiTheme="minorHAnsi" w:eastAsiaTheme="minorEastAsia" w:hAnsiTheme="minorHAnsi" w:cstheme="minorBidi"/>
          <w:noProof/>
          <w:sz w:val="22"/>
          <w:szCs w:val="22"/>
          <w:lang w:val="cs-CZ"/>
        </w:rPr>
      </w:pPr>
      <w:hyperlink w:anchor="_Toc516835622" w:history="1">
        <w:r w:rsidR="00701162" w:rsidRPr="00DE7EA2">
          <w:rPr>
            <w:rStyle w:val="Hypertextovprepojenie"/>
            <w:noProof/>
          </w:rPr>
          <w:t>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Stanovenie parametrov zo srdcových zvukov (HS)</w:t>
        </w:r>
        <w:r w:rsidR="00701162">
          <w:rPr>
            <w:noProof/>
            <w:webHidden/>
          </w:rPr>
          <w:tab/>
        </w:r>
        <w:r w:rsidR="00701162">
          <w:rPr>
            <w:noProof/>
            <w:webHidden/>
          </w:rPr>
          <w:fldChar w:fldCharType="begin"/>
        </w:r>
        <w:r w:rsidR="00701162">
          <w:rPr>
            <w:noProof/>
            <w:webHidden/>
          </w:rPr>
          <w:instrText xml:space="preserve"> PAGEREF _Toc516835622 \h </w:instrText>
        </w:r>
        <w:r w:rsidR="00701162">
          <w:rPr>
            <w:noProof/>
            <w:webHidden/>
          </w:rPr>
        </w:r>
        <w:r w:rsidR="00701162">
          <w:rPr>
            <w:noProof/>
            <w:webHidden/>
          </w:rPr>
          <w:fldChar w:fldCharType="separate"/>
        </w:r>
        <w:r w:rsidR="00701162">
          <w:rPr>
            <w:noProof/>
            <w:webHidden/>
          </w:rPr>
          <w:t>28</w:t>
        </w:r>
        <w:r w:rsidR="00701162">
          <w:rPr>
            <w:noProof/>
            <w:webHidden/>
          </w:rPr>
          <w:fldChar w:fldCharType="end"/>
        </w:r>
      </w:hyperlink>
    </w:p>
    <w:p w14:paraId="15E3897D" w14:textId="77777777" w:rsidR="00701162" w:rsidRDefault="006372A4">
      <w:pPr>
        <w:pStyle w:val="Obsah3"/>
        <w:rPr>
          <w:rFonts w:asciiTheme="minorHAnsi" w:eastAsiaTheme="minorEastAsia" w:hAnsiTheme="minorHAnsi" w:cstheme="minorBidi"/>
          <w:noProof/>
          <w:sz w:val="22"/>
          <w:szCs w:val="22"/>
          <w:lang w:val="cs-CZ"/>
        </w:rPr>
      </w:pPr>
      <w:hyperlink w:anchor="_Toc516835623" w:history="1">
        <w:r w:rsidR="00701162" w:rsidRPr="00DE7EA2">
          <w:rPr>
            <w:rStyle w:val="Hypertextovprepojenie"/>
            <w:noProof/>
          </w:rPr>
          <w:t>1.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S1S2 interval- odhad počiatku systoly</w:t>
        </w:r>
        <w:r w:rsidR="00701162">
          <w:rPr>
            <w:noProof/>
            <w:webHidden/>
          </w:rPr>
          <w:tab/>
        </w:r>
        <w:r w:rsidR="00701162">
          <w:rPr>
            <w:noProof/>
            <w:webHidden/>
          </w:rPr>
          <w:fldChar w:fldCharType="begin"/>
        </w:r>
        <w:r w:rsidR="00701162">
          <w:rPr>
            <w:noProof/>
            <w:webHidden/>
          </w:rPr>
          <w:instrText xml:space="preserve"> PAGEREF _Toc516835623 \h </w:instrText>
        </w:r>
        <w:r w:rsidR="00701162">
          <w:rPr>
            <w:noProof/>
            <w:webHidden/>
          </w:rPr>
        </w:r>
        <w:r w:rsidR="00701162">
          <w:rPr>
            <w:noProof/>
            <w:webHidden/>
          </w:rPr>
          <w:fldChar w:fldCharType="separate"/>
        </w:r>
        <w:r w:rsidR="00701162">
          <w:rPr>
            <w:noProof/>
            <w:webHidden/>
          </w:rPr>
          <w:t>29</w:t>
        </w:r>
        <w:r w:rsidR="00701162">
          <w:rPr>
            <w:noProof/>
            <w:webHidden/>
          </w:rPr>
          <w:fldChar w:fldCharType="end"/>
        </w:r>
      </w:hyperlink>
    </w:p>
    <w:p w14:paraId="551E2C64" w14:textId="77777777" w:rsidR="00701162" w:rsidRDefault="006372A4">
      <w:pPr>
        <w:pStyle w:val="Obsah3"/>
        <w:rPr>
          <w:rFonts w:asciiTheme="minorHAnsi" w:eastAsiaTheme="minorEastAsia" w:hAnsiTheme="minorHAnsi" w:cstheme="minorBidi"/>
          <w:noProof/>
          <w:sz w:val="22"/>
          <w:szCs w:val="22"/>
          <w:lang w:val="cs-CZ"/>
        </w:rPr>
      </w:pPr>
      <w:hyperlink w:anchor="_Toc516835624" w:history="1">
        <w:r w:rsidR="00701162" w:rsidRPr="00DE7EA2">
          <w:rPr>
            <w:rStyle w:val="Hypertextovprepojenie"/>
            <w:noProof/>
          </w:rPr>
          <w:t>1.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S1S2 interval  - odhad konca systoly</w:t>
        </w:r>
        <w:r w:rsidR="00701162">
          <w:rPr>
            <w:noProof/>
            <w:webHidden/>
          </w:rPr>
          <w:tab/>
        </w:r>
        <w:r w:rsidR="00701162">
          <w:rPr>
            <w:noProof/>
            <w:webHidden/>
          </w:rPr>
          <w:fldChar w:fldCharType="begin"/>
        </w:r>
        <w:r w:rsidR="00701162">
          <w:rPr>
            <w:noProof/>
            <w:webHidden/>
          </w:rPr>
          <w:instrText xml:space="preserve"> PAGEREF _Toc516835624 \h </w:instrText>
        </w:r>
        <w:r w:rsidR="00701162">
          <w:rPr>
            <w:noProof/>
            <w:webHidden/>
          </w:rPr>
        </w:r>
        <w:r w:rsidR="00701162">
          <w:rPr>
            <w:noProof/>
            <w:webHidden/>
          </w:rPr>
          <w:fldChar w:fldCharType="separate"/>
        </w:r>
        <w:r w:rsidR="00701162">
          <w:rPr>
            <w:noProof/>
            <w:webHidden/>
          </w:rPr>
          <w:t>29</w:t>
        </w:r>
        <w:r w:rsidR="00701162">
          <w:rPr>
            <w:noProof/>
            <w:webHidden/>
          </w:rPr>
          <w:fldChar w:fldCharType="end"/>
        </w:r>
      </w:hyperlink>
    </w:p>
    <w:p w14:paraId="0199EA13" w14:textId="77777777" w:rsidR="00701162" w:rsidRDefault="006372A4">
      <w:pPr>
        <w:pStyle w:val="Obsah3"/>
        <w:rPr>
          <w:rFonts w:asciiTheme="minorHAnsi" w:eastAsiaTheme="minorEastAsia" w:hAnsiTheme="minorHAnsi" w:cstheme="minorBidi"/>
          <w:noProof/>
          <w:sz w:val="22"/>
          <w:szCs w:val="22"/>
          <w:lang w:val="cs-CZ"/>
        </w:rPr>
      </w:pPr>
      <w:hyperlink w:anchor="_Toc516835625" w:history="1">
        <w:r w:rsidR="00701162" w:rsidRPr="00DE7EA2">
          <w:rPr>
            <w:rStyle w:val="Hypertextovprepojenie"/>
            <w:noProof/>
          </w:rPr>
          <w:t>1.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Spracovanie HS</w:t>
        </w:r>
        <w:r w:rsidR="00701162">
          <w:rPr>
            <w:noProof/>
            <w:webHidden/>
          </w:rPr>
          <w:tab/>
        </w:r>
        <w:r w:rsidR="00701162">
          <w:rPr>
            <w:noProof/>
            <w:webHidden/>
          </w:rPr>
          <w:fldChar w:fldCharType="begin"/>
        </w:r>
        <w:r w:rsidR="00701162">
          <w:rPr>
            <w:noProof/>
            <w:webHidden/>
          </w:rPr>
          <w:instrText xml:space="preserve"> PAGEREF _Toc516835625 \h </w:instrText>
        </w:r>
        <w:r w:rsidR="00701162">
          <w:rPr>
            <w:noProof/>
            <w:webHidden/>
          </w:rPr>
        </w:r>
        <w:r w:rsidR="00701162">
          <w:rPr>
            <w:noProof/>
            <w:webHidden/>
          </w:rPr>
          <w:fldChar w:fldCharType="separate"/>
        </w:r>
        <w:r w:rsidR="00701162">
          <w:rPr>
            <w:noProof/>
            <w:webHidden/>
          </w:rPr>
          <w:t>30</w:t>
        </w:r>
        <w:r w:rsidR="00701162">
          <w:rPr>
            <w:noProof/>
            <w:webHidden/>
          </w:rPr>
          <w:fldChar w:fldCharType="end"/>
        </w:r>
      </w:hyperlink>
    </w:p>
    <w:p w14:paraId="08B5840B" w14:textId="77777777" w:rsidR="00701162" w:rsidRDefault="006372A4">
      <w:pPr>
        <w:pStyle w:val="Obsah3"/>
        <w:rPr>
          <w:rFonts w:asciiTheme="minorHAnsi" w:eastAsiaTheme="minorEastAsia" w:hAnsiTheme="minorHAnsi" w:cstheme="minorBidi"/>
          <w:noProof/>
          <w:sz w:val="22"/>
          <w:szCs w:val="22"/>
          <w:lang w:val="cs-CZ"/>
        </w:rPr>
      </w:pPr>
      <w:hyperlink w:anchor="_Toc516835626" w:history="1">
        <w:r w:rsidR="00701162" w:rsidRPr="00DE7EA2">
          <w:rPr>
            <w:rStyle w:val="Hypertextovprepojenie"/>
            <w:noProof/>
          </w:rPr>
          <w:t>1.1.4</w:t>
        </w:r>
        <w:r w:rsidR="00701162">
          <w:rPr>
            <w:rFonts w:asciiTheme="minorHAnsi" w:eastAsiaTheme="minorEastAsia" w:hAnsiTheme="minorHAnsi" w:cstheme="minorBidi"/>
            <w:noProof/>
            <w:sz w:val="22"/>
            <w:szCs w:val="22"/>
            <w:lang w:val="cs-CZ"/>
          </w:rPr>
          <w:tab/>
        </w:r>
        <w:r w:rsidR="00701162" w:rsidRPr="00DE7EA2">
          <w:rPr>
            <w:rStyle w:val="Hypertextovprepojenie"/>
            <w:noProof/>
          </w:rPr>
          <w:t>Komplikácie pri spracovaní HS</w:t>
        </w:r>
        <w:r w:rsidR="00701162">
          <w:rPr>
            <w:noProof/>
            <w:webHidden/>
          </w:rPr>
          <w:tab/>
        </w:r>
        <w:r w:rsidR="00701162">
          <w:rPr>
            <w:noProof/>
            <w:webHidden/>
          </w:rPr>
          <w:fldChar w:fldCharType="begin"/>
        </w:r>
        <w:r w:rsidR="00701162">
          <w:rPr>
            <w:noProof/>
            <w:webHidden/>
          </w:rPr>
          <w:instrText xml:space="preserve"> PAGEREF _Toc516835626 \h </w:instrText>
        </w:r>
        <w:r w:rsidR="00701162">
          <w:rPr>
            <w:noProof/>
            <w:webHidden/>
          </w:rPr>
        </w:r>
        <w:r w:rsidR="00701162">
          <w:rPr>
            <w:noProof/>
            <w:webHidden/>
          </w:rPr>
          <w:fldChar w:fldCharType="separate"/>
        </w:r>
        <w:r w:rsidR="00701162">
          <w:rPr>
            <w:noProof/>
            <w:webHidden/>
          </w:rPr>
          <w:t>31</w:t>
        </w:r>
        <w:r w:rsidR="00701162">
          <w:rPr>
            <w:noProof/>
            <w:webHidden/>
          </w:rPr>
          <w:fldChar w:fldCharType="end"/>
        </w:r>
      </w:hyperlink>
    </w:p>
    <w:p w14:paraId="369742C2" w14:textId="77777777" w:rsidR="00701162" w:rsidRDefault="006372A4">
      <w:pPr>
        <w:pStyle w:val="Obsah1"/>
        <w:rPr>
          <w:rFonts w:asciiTheme="minorHAnsi" w:eastAsiaTheme="minorEastAsia" w:hAnsiTheme="minorHAnsi" w:cstheme="minorBidi"/>
          <w:b w:val="0"/>
          <w:bCs w:val="0"/>
          <w:sz w:val="22"/>
          <w:szCs w:val="22"/>
          <w:lang w:val="cs-CZ"/>
        </w:rPr>
      </w:pPr>
      <w:hyperlink w:anchor="_Toc516835627" w:history="1">
        <w:r w:rsidR="00701162" w:rsidRPr="00DE7EA2">
          <w:rPr>
            <w:rStyle w:val="Hypertextovprepojenie"/>
          </w:rPr>
          <w:t>2</w:t>
        </w:r>
        <w:r w:rsidR="00701162">
          <w:rPr>
            <w:rFonts w:asciiTheme="minorHAnsi" w:eastAsiaTheme="minorEastAsia" w:hAnsiTheme="minorHAnsi" w:cstheme="minorBidi"/>
            <w:b w:val="0"/>
            <w:bCs w:val="0"/>
            <w:sz w:val="22"/>
            <w:szCs w:val="22"/>
            <w:lang w:val="cs-CZ"/>
          </w:rPr>
          <w:tab/>
        </w:r>
        <w:r w:rsidR="00701162" w:rsidRPr="00DE7EA2">
          <w:rPr>
            <w:rStyle w:val="Hypertextovprepojenie"/>
          </w:rPr>
          <w:t>Ciele dizertácie</w:t>
        </w:r>
        <w:r w:rsidR="00701162">
          <w:rPr>
            <w:webHidden/>
          </w:rPr>
          <w:tab/>
        </w:r>
        <w:r w:rsidR="00701162">
          <w:rPr>
            <w:webHidden/>
          </w:rPr>
          <w:fldChar w:fldCharType="begin"/>
        </w:r>
        <w:r w:rsidR="00701162">
          <w:rPr>
            <w:webHidden/>
          </w:rPr>
          <w:instrText xml:space="preserve"> PAGEREF _Toc516835627 \h </w:instrText>
        </w:r>
        <w:r w:rsidR="00701162">
          <w:rPr>
            <w:webHidden/>
          </w:rPr>
        </w:r>
        <w:r w:rsidR="00701162">
          <w:rPr>
            <w:webHidden/>
          </w:rPr>
          <w:fldChar w:fldCharType="separate"/>
        </w:r>
        <w:r w:rsidR="00701162">
          <w:rPr>
            <w:webHidden/>
          </w:rPr>
          <w:t>32</w:t>
        </w:r>
        <w:r w:rsidR="00701162">
          <w:rPr>
            <w:webHidden/>
          </w:rPr>
          <w:fldChar w:fldCharType="end"/>
        </w:r>
      </w:hyperlink>
    </w:p>
    <w:p w14:paraId="63E8EA9F" w14:textId="77777777" w:rsidR="00701162" w:rsidRDefault="006372A4">
      <w:pPr>
        <w:pStyle w:val="Obsah1"/>
        <w:rPr>
          <w:rFonts w:asciiTheme="minorHAnsi" w:eastAsiaTheme="minorEastAsia" w:hAnsiTheme="minorHAnsi" w:cstheme="minorBidi"/>
          <w:b w:val="0"/>
          <w:bCs w:val="0"/>
          <w:sz w:val="22"/>
          <w:szCs w:val="22"/>
          <w:lang w:val="cs-CZ"/>
        </w:rPr>
      </w:pPr>
      <w:hyperlink w:anchor="_Toc516835628" w:history="1">
        <w:r w:rsidR="00701162" w:rsidRPr="00DE7EA2">
          <w:rPr>
            <w:rStyle w:val="Hypertextovprepojenie"/>
          </w:rPr>
          <w:t>3</w:t>
        </w:r>
        <w:r w:rsidR="00701162">
          <w:rPr>
            <w:rFonts w:asciiTheme="minorHAnsi" w:eastAsiaTheme="minorEastAsia" w:hAnsiTheme="minorHAnsi" w:cstheme="minorBidi"/>
            <w:b w:val="0"/>
            <w:bCs w:val="0"/>
            <w:sz w:val="22"/>
            <w:szCs w:val="22"/>
            <w:lang w:val="cs-CZ"/>
          </w:rPr>
          <w:tab/>
        </w:r>
        <w:r w:rsidR="00701162" w:rsidRPr="00DE7EA2">
          <w:rPr>
            <w:rStyle w:val="Hypertextovprepojenie"/>
          </w:rPr>
          <w:t>Dosiahnuté vedecké poznatky</w:t>
        </w:r>
        <w:r w:rsidR="00701162">
          <w:rPr>
            <w:webHidden/>
          </w:rPr>
          <w:tab/>
        </w:r>
        <w:r w:rsidR="00701162">
          <w:rPr>
            <w:webHidden/>
          </w:rPr>
          <w:fldChar w:fldCharType="begin"/>
        </w:r>
        <w:r w:rsidR="00701162">
          <w:rPr>
            <w:webHidden/>
          </w:rPr>
          <w:instrText xml:space="preserve"> PAGEREF _Toc516835628 \h </w:instrText>
        </w:r>
        <w:r w:rsidR="00701162">
          <w:rPr>
            <w:webHidden/>
          </w:rPr>
        </w:r>
        <w:r w:rsidR="00701162">
          <w:rPr>
            <w:webHidden/>
          </w:rPr>
          <w:fldChar w:fldCharType="separate"/>
        </w:r>
        <w:r w:rsidR="00701162">
          <w:rPr>
            <w:webHidden/>
          </w:rPr>
          <w:t>33</w:t>
        </w:r>
        <w:r w:rsidR="00701162">
          <w:rPr>
            <w:webHidden/>
          </w:rPr>
          <w:fldChar w:fldCharType="end"/>
        </w:r>
      </w:hyperlink>
    </w:p>
    <w:p w14:paraId="797DCBB2" w14:textId="77777777" w:rsidR="00701162" w:rsidRDefault="006372A4">
      <w:pPr>
        <w:pStyle w:val="Obsah2"/>
        <w:rPr>
          <w:rFonts w:asciiTheme="minorHAnsi" w:eastAsiaTheme="minorEastAsia" w:hAnsiTheme="minorHAnsi" w:cstheme="minorBidi"/>
          <w:noProof/>
          <w:sz w:val="22"/>
          <w:szCs w:val="22"/>
          <w:lang w:val="cs-CZ"/>
        </w:rPr>
      </w:pPr>
      <w:hyperlink w:anchor="_Toc516835629" w:history="1">
        <w:r w:rsidR="00701162" w:rsidRPr="00DE7EA2">
          <w:rPr>
            <w:rStyle w:val="Hypertextovprepojenie"/>
            <w:noProof/>
          </w:rPr>
          <w:t>3.1</w:t>
        </w:r>
        <w:r w:rsidR="00701162">
          <w:rPr>
            <w:rFonts w:asciiTheme="minorHAnsi" w:eastAsiaTheme="minorEastAsia" w:hAnsiTheme="minorHAnsi" w:cstheme="minorBidi"/>
            <w:noProof/>
            <w:sz w:val="22"/>
            <w:szCs w:val="22"/>
            <w:lang w:val="cs-CZ"/>
          </w:rPr>
          <w:tab/>
        </w:r>
        <w:r w:rsidR="00701162" w:rsidRPr="00DE7EA2">
          <w:rPr>
            <w:rStyle w:val="Hypertextovprepojenie"/>
            <w:noProof/>
          </w:rPr>
          <w:t>Detekcia bioimpedančných parametrov</w:t>
        </w:r>
        <w:r w:rsidR="00701162">
          <w:rPr>
            <w:noProof/>
            <w:webHidden/>
          </w:rPr>
          <w:tab/>
        </w:r>
        <w:r w:rsidR="00701162">
          <w:rPr>
            <w:noProof/>
            <w:webHidden/>
          </w:rPr>
          <w:fldChar w:fldCharType="begin"/>
        </w:r>
        <w:r w:rsidR="00701162">
          <w:rPr>
            <w:noProof/>
            <w:webHidden/>
          </w:rPr>
          <w:instrText xml:space="preserve"> PAGEREF _Toc516835629 \h </w:instrText>
        </w:r>
        <w:r w:rsidR="00701162">
          <w:rPr>
            <w:noProof/>
            <w:webHidden/>
          </w:rPr>
        </w:r>
        <w:r w:rsidR="00701162">
          <w:rPr>
            <w:noProof/>
            <w:webHidden/>
          </w:rPr>
          <w:fldChar w:fldCharType="separate"/>
        </w:r>
        <w:r w:rsidR="00701162">
          <w:rPr>
            <w:noProof/>
            <w:webHidden/>
          </w:rPr>
          <w:t>33</w:t>
        </w:r>
        <w:r w:rsidR="00701162">
          <w:rPr>
            <w:noProof/>
            <w:webHidden/>
          </w:rPr>
          <w:fldChar w:fldCharType="end"/>
        </w:r>
      </w:hyperlink>
    </w:p>
    <w:p w14:paraId="69FC681E" w14:textId="77777777" w:rsidR="00701162" w:rsidRDefault="006372A4">
      <w:pPr>
        <w:pStyle w:val="Obsah3"/>
        <w:rPr>
          <w:rFonts w:asciiTheme="minorHAnsi" w:eastAsiaTheme="minorEastAsia" w:hAnsiTheme="minorHAnsi" w:cstheme="minorBidi"/>
          <w:noProof/>
          <w:sz w:val="22"/>
          <w:szCs w:val="22"/>
          <w:lang w:val="cs-CZ"/>
        </w:rPr>
      </w:pPr>
      <w:hyperlink w:anchor="_Toc516835630" w:history="1">
        <w:r w:rsidR="00701162" w:rsidRPr="00DE7EA2">
          <w:rPr>
            <w:rStyle w:val="Hypertextovprepojenie"/>
            <w:noProof/>
          </w:rPr>
          <w:t>3.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raní dobrovoľníci</w:t>
        </w:r>
        <w:r w:rsidR="00701162">
          <w:rPr>
            <w:noProof/>
            <w:webHidden/>
          </w:rPr>
          <w:tab/>
        </w:r>
        <w:r w:rsidR="00701162">
          <w:rPr>
            <w:noProof/>
            <w:webHidden/>
          </w:rPr>
          <w:fldChar w:fldCharType="begin"/>
        </w:r>
        <w:r w:rsidR="00701162">
          <w:rPr>
            <w:noProof/>
            <w:webHidden/>
          </w:rPr>
          <w:instrText xml:space="preserve"> PAGEREF _Toc516835630 \h </w:instrText>
        </w:r>
        <w:r w:rsidR="00701162">
          <w:rPr>
            <w:noProof/>
            <w:webHidden/>
          </w:rPr>
        </w:r>
        <w:r w:rsidR="00701162">
          <w:rPr>
            <w:noProof/>
            <w:webHidden/>
          </w:rPr>
          <w:fldChar w:fldCharType="separate"/>
        </w:r>
        <w:r w:rsidR="00701162">
          <w:rPr>
            <w:noProof/>
            <w:webHidden/>
          </w:rPr>
          <w:t>33</w:t>
        </w:r>
        <w:r w:rsidR="00701162">
          <w:rPr>
            <w:noProof/>
            <w:webHidden/>
          </w:rPr>
          <w:fldChar w:fldCharType="end"/>
        </w:r>
      </w:hyperlink>
    </w:p>
    <w:p w14:paraId="13333BDD" w14:textId="77777777" w:rsidR="00701162" w:rsidRDefault="006372A4">
      <w:pPr>
        <w:pStyle w:val="Obsah3"/>
        <w:rPr>
          <w:rFonts w:asciiTheme="minorHAnsi" w:eastAsiaTheme="minorEastAsia" w:hAnsiTheme="minorHAnsi" w:cstheme="minorBidi"/>
          <w:noProof/>
          <w:sz w:val="22"/>
          <w:szCs w:val="22"/>
          <w:lang w:val="cs-CZ"/>
        </w:rPr>
      </w:pPr>
      <w:hyperlink w:anchor="_Toc516835631" w:history="1">
        <w:r w:rsidR="00701162" w:rsidRPr="00DE7EA2">
          <w:rPr>
            <w:rStyle w:val="Hypertextovprepojenie"/>
            <w:noProof/>
          </w:rPr>
          <w:t>3.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rací protokol</w:t>
        </w:r>
        <w:r w:rsidR="00701162">
          <w:rPr>
            <w:noProof/>
            <w:webHidden/>
          </w:rPr>
          <w:tab/>
        </w:r>
        <w:r w:rsidR="00701162">
          <w:rPr>
            <w:noProof/>
            <w:webHidden/>
          </w:rPr>
          <w:fldChar w:fldCharType="begin"/>
        </w:r>
        <w:r w:rsidR="00701162">
          <w:rPr>
            <w:noProof/>
            <w:webHidden/>
          </w:rPr>
          <w:instrText xml:space="preserve"> PAGEREF _Toc516835631 \h </w:instrText>
        </w:r>
        <w:r w:rsidR="00701162">
          <w:rPr>
            <w:noProof/>
            <w:webHidden/>
          </w:rPr>
        </w:r>
        <w:r w:rsidR="00701162">
          <w:rPr>
            <w:noProof/>
            <w:webHidden/>
          </w:rPr>
          <w:fldChar w:fldCharType="separate"/>
        </w:r>
        <w:r w:rsidR="00701162">
          <w:rPr>
            <w:noProof/>
            <w:webHidden/>
          </w:rPr>
          <w:t>34</w:t>
        </w:r>
        <w:r w:rsidR="00701162">
          <w:rPr>
            <w:noProof/>
            <w:webHidden/>
          </w:rPr>
          <w:fldChar w:fldCharType="end"/>
        </w:r>
      </w:hyperlink>
    </w:p>
    <w:p w14:paraId="2F8C5584" w14:textId="77777777" w:rsidR="00701162" w:rsidRDefault="006372A4">
      <w:pPr>
        <w:pStyle w:val="Obsah3"/>
        <w:rPr>
          <w:rFonts w:asciiTheme="minorHAnsi" w:eastAsiaTheme="minorEastAsia" w:hAnsiTheme="minorHAnsi" w:cstheme="minorBidi"/>
          <w:noProof/>
          <w:sz w:val="22"/>
          <w:szCs w:val="22"/>
          <w:lang w:val="cs-CZ"/>
        </w:rPr>
      </w:pPr>
      <w:hyperlink w:anchor="_Toc516835632" w:history="1">
        <w:r w:rsidR="00701162" w:rsidRPr="00DE7EA2">
          <w:rPr>
            <w:rStyle w:val="Hypertextovprepojenie"/>
            <w:noProof/>
          </w:rPr>
          <w:t>3.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rané signály</w:t>
        </w:r>
        <w:r w:rsidR="00701162">
          <w:rPr>
            <w:noProof/>
            <w:webHidden/>
          </w:rPr>
          <w:tab/>
        </w:r>
        <w:r w:rsidR="00701162">
          <w:rPr>
            <w:noProof/>
            <w:webHidden/>
          </w:rPr>
          <w:fldChar w:fldCharType="begin"/>
        </w:r>
        <w:r w:rsidR="00701162">
          <w:rPr>
            <w:noProof/>
            <w:webHidden/>
          </w:rPr>
          <w:instrText xml:space="preserve"> PAGEREF _Toc516835632 \h </w:instrText>
        </w:r>
        <w:r w:rsidR="00701162">
          <w:rPr>
            <w:noProof/>
            <w:webHidden/>
          </w:rPr>
        </w:r>
        <w:r w:rsidR="00701162">
          <w:rPr>
            <w:noProof/>
            <w:webHidden/>
          </w:rPr>
          <w:fldChar w:fldCharType="separate"/>
        </w:r>
        <w:r w:rsidR="00701162">
          <w:rPr>
            <w:noProof/>
            <w:webHidden/>
          </w:rPr>
          <w:t>35</w:t>
        </w:r>
        <w:r w:rsidR="00701162">
          <w:rPr>
            <w:noProof/>
            <w:webHidden/>
          </w:rPr>
          <w:fldChar w:fldCharType="end"/>
        </w:r>
      </w:hyperlink>
    </w:p>
    <w:p w14:paraId="35B986B0" w14:textId="77777777" w:rsidR="00701162" w:rsidRDefault="006372A4">
      <w:pPr>
        <w:pStyle w:val="Obsah3"/>
        <w:rPr>
          <w:rFonts w:asciiTheme="minorHAnsi" w:eastAsiaTheme="minorEastAsia" w:hAnsiTheme="minorHAnsi" w:cstheme="minorBidi"/>
          <w:noProof/>
          <w:sz w:val="22"/>
          <w:szCs w:val="22"/>
          <w:lang w:val="cs-CZ"/>
        </w:rPr>
      </w:pPr>
      <w:hyperlink w:anchor="_Toc516835633" w:history="1">
        <w:r w:rsidR="00701162" w:rsidRPr="00DE7EA2">
          <w:rPr>
            <w:rStyle w:val="Hypertextovprepojenie"/>
            <w:noProof/>
          </w:rPr>
          <w:t>3.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Multikanálový bioimpedančný monitor</w:t>
        </w:r>
        <w:r w:rsidR="00701162">
          <w:rPr>
            <w:noProof/>
            <w:webHidden/>
          </w:rPr>
          <w:tab/>
        </w:r>
        <w:r w:rsidR="00701162">
          <w:rPr>
            <w:noProof/>
            <w:webHidden/>
          </w:rPr>
          <w:fldChar w:fldCharType="begin"/>
        </w:r>
        <w:r w:rsidR="00701162">
          <w:rPr>
            <w:noProof/>
            <w:webHidden/>
          </w:rPr>
          <w:instrText xml:space="preserve"> PAGEREF _Toc516835633 \h </w:instrText>
        </w:r>
        <w:r w:rsidR="00701162">
          <w:rPr>
            <w:noProof/>
            <w:webHidden/>
          </w:rPr>
        </w:r>
        <w:r w:rsidR="00701162">
          <w:rPr>
            <w:noProof/>
            <w:webHidden/>
          </w:rPr>
          <w:fldChar w:fldCharType="separate"/>
        </w:r>
        <w:r w:rsidR="00701162">
          <w:rPr>
            <w:noProof/>
            <w:webHidden/>
          </w:rPr>
          <w:t>35</w:t>
        </w:r>
        <w:r w:rsidR="00701162">
          <w:rPr>
            <w:noProof/>
            <w:webHidden/>
          </w:rPr>
          <w:fldChar w:fldCharType="end"/>
        </w:r>
      </w:hyperlink>
    </w:p>
    <w:p w14:paraId="2970F0B2" w14:textId="77777777" w:rsidR="00701162" w:rsidRDefault="006372A4">
      <w:pPr>
        <w:pStyle w:val="Obsah3"/>
        <w:rPr>
          <w:rFonts w:asciiTheme="minorHAnsi" w:eastAsiaTheme="minorEastAsia" w:hAnsiTheme="minorHAnsi" w:cstheme="minorBidi"/>
          <w:noProof/>
          <w:sz w:val="22"/>
          <w:szCs w:val="22"/>
          <w:lang w:val="cs-CZ"/>
        </w:rPr>
      </w:pPr>
      <w:hyperlink w:anchor="_Toc516835634" w:history="1">
        <w:r w:rsidR="00701162" w:rsidRPr="00DE7EA2">
          <w:rPr>
            <w:rStyle w:val="Hypertextovprepojenie"/>
            <w:noProof/>
          </w:rPr>
          <w:t>3.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Spracovanie dát</w:t>
        </w:r>
        <w:r w:rsidR="00701162">
          <w:rPr>
            <w:noProof/>
            <w:webHidden/>
          </w:rPr>
          <w:tab/>
        </w:r>
        <w:r w:rsidR="00701162">
          <w:rPr>
            <w:noProof/>
            <w:webHidden/>
          </w:rPr>
          <w:fldChar w:fldCharType="begin"/>
        </w:r>
        <w:r w:rsidR="00701162">
          <w:rPr>
            <w:noProof/>
            <w:webHidden/>
          </w:rPr>
          <w:instrText xml:space="preserve"> PAGEREF _Toc516835634 \h </w:instrText>
        </w:r>
        <w:r w:rsidR="00701162">
          <w:rPr>
            <w:noProof/>
            <w:webHidden/>
          </w:rPr>
        </w:r>
        <w:r w:rsidR="00701162">
          <w:rPr>
            <w:noProof/>
            <w:webHidden/>
          </w:rPr>
          <w:fldChar w:fldCharType="separate"/>
        </w:r>
        <w:r w:rsidR="00701162">
          <w:rPr>
            <w:noProof/>
            <w:webHidden/>
          </w:rPr>
          <w:t>38</w:t>
        </w:r>
        <w:r w:rsidR="00701162">
          <w:rPr>
            <w:noProof/>
            <w:webHidden/>
          </w:rPr>
          <w:fldChar w:fldCharType="end"/>
        </w:r>
      </w:hyperlink>
    </w:p>
    <w:p w14:paraId="6CCE9F93" w14:textId="77777777" w:rsidR="00701162" w:rsidRDefault="006372A4">
      <w:pPr>
        <w:pStyle w:val="Obsah3"/>
        <w:rPr>
          <w:rFonts w:asciiTheme="minorHAnsi" w:eastAsiaTheme="minorEastAsia" w:hAnsiTheme="minorHAnsi" w:cstheme="minorBidi"/>
          <w:noProof/>
          <w:sz w:val="22"/>
          <w:szCs w:val="22"/>
          <w:lang w:val="cs-CZ"/>
        </w:rPr>
      </w:pPr>
      <w:hyperlink w:anchor="_Toc516835635" w:history="1">
        <w:r w:rsidR="00701162" w:rsidRPr="00DE7EA2">
          <w:rPr>
            <w:rStyle w:val="Hypertextovprepojenie"/>
            <w:noProof/>
          </w:rPr>
          <w:t>3.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Detekcia prvého srdcového zvuku (S1)</w:t>
        </w:r>
        <w:r w:rsidR="00701162">
          <w:rPr>
            <w:noProof/>
            <w:webHidden/>
          </w:rPr>
          <w:tab/>
        </w:r>
        <w:r w:rsidR="00701162">
          <w:rPr>
            <w:noProof/>
            <w:webHidden/>
          </w:rPr>
          <w:fldChar w:fldCharType="begin"/>
        </w:r>
        <w:r w:rsidR="00701162">
          <w:rPr>
            <w:noProof/>
            <w:webHidden/>
          </w:rPr>
          <w:instrText xml:space="preserve"> PAGEREF _Toc516835635 \h </w:instrText>
        </w:r>
        <w:r w:rsidR="00701162">
          <w:rPr>
            <w:noProof/>
            <w:webHidden/>
          </w:rPr>
        </w:r>
        <w:r w:rsidR="00701162">
          <w:rPr>
            <w:noProof/>
            <w:webHidden/>
          </w:rPr>
          <w:fldChar w:fldCharType="separate"/>
        </w:r>
        <w:r w:rsidR="00701162">
          <w:rPr>
            <w:noProof/>
            <w:webHidden/>
          </w:rPr>
          <w:t>41</w:t>
        </w:r>
        <w:r w:rsidR="00701162">
          <w:rPr>
            <w:noProof/>
            <w:webHidden/>
          </w:rPr>
          <w:fldChar w:fldCharType="end"/>
        </w:r>
      </w:hyperlink>
    </w:p>
    <w:p w14:paraId="4DCCAC1C" w14:textId="77777777" w:rsidR="00701162" w:rsidRDefault="006372A4">
      <w:pPr>
        <w:pStyle w:val="Obsah3"/>
        <w:rPr>
          <w:rFonts w:asciiTheme="minorHAnsi" w:eastAsiaTheme="minorEastAsia" w:hAnsiTheme="minorHAnsi" w:cstheme="minorBidi"/>
          <w:noProof/>
          <w:sz w:val="22"/>
          <w:szCs w:val="22"/>
          <w:lang w:val="cs-CZ"/>
        </w:rPr>
      </w:pPr>
      <w:hyperlink w:anchor="_Toc516835636" w:history="1">
        <w:r w:rsidR="00701162" w:rsidRPr="00DE7EA2">
          <w:rPr>
            <w:rStyle w:val="Hypertextovprepojenie"/>
            <w:noProof/>
          </w:rPr>
          <w:t>3.1.4</w:t>
        </w:r>
        <w:r w:rsidR="00701162">
          <w:rPr>
            <w:rFonts w:asciiTheme="minorHAnsi" w:eastAsiaTheme="minorEastAsia" w:hAnsiTheme="minorHAnsi" w:cstheme="minorBidi"/>
            <w:noProof/>
            <w:sz w:val="22"/>
            <w:szCs w:val="22"/>
            <w:lang w:val="cs-CZ"/>
          </w:rPr>
          <w:tab/>
        </w:r>
        <w:r w:rsidR="00701162" w:rsidRPr="00DE7EA2">
          <w:rPr>
            <w:rStyle w:val="Hypertextovprepojenie"/>
            <w:noProof/>
          </w:rPr>
          <w:t>Detekcia srdcového zvuku S2</w:t>
        </w:r>
        <w:r w:rsidR="00701162">
          <w:rPr>
            <w:noProof/>
            <w:webHidden/>
          </w:rPr>
          <w:tab/>
        </w:r>
        <w:r w:rsidR="00701162">
          <w:rPr>
            <w:noProof/>
            <w:webHidden/>
          </w:rPr>
          <w:fldChar w:fldCharType="begin"/>
        </w:r>
        <w:r w:rsidR="00701162">
          <w:rPr>
            <w:noProof/>
            <w:webHidden/>
          </w:rPr>
          <w:instrText xml:space="preserve"> PAGEREF _Toc516835636 \h </w:instrText>
        </w:r>
        <w:r w:rsidR="00701162">
          <w:rPr>
            <w:noProof/>
            <w:webHidden/>
          </w:rPr>
        </w:r>
        <w:r w:rsidR="00701162">
          <w:rPr>
            <w:noProof/>
            <w:webHidden/>
          </w:rPr>
          <w:fldChar w:fldCharType="separate"/>
        </w:r>
        <w:r w:rsidR="00701162">
          <w:rPr>
            <w:noProof/>
            <w:webHidden/>
          </w:rPr>
          <w:t>52</w:t>
        </w:r>
        <w:r w:rsidR="00701162">
          <w:rPr>
            <w:noProof/>
            <w:webHidden/>
          </w:rPr>
          <w:fldChar w:fldCharType="end"/>
        </w:r>
      </w:hyperlink>
    </w:p>
    <w:p w14:paraId="3FF3829E" w14:textId="77777777" w:rsidR="00701162" w:rsidRDefault="006372A4">
      <w:pPr>
        <w:pStyle w:val="Obsah2"/>
        <w:rPr>
          <w:rFonts w:asciiTheme="minorHAnsi" w:eastAsiaTheme="minorEastAsia" w:hAnsiTheme="minorHAnsi" w:cstheme="minorBidi"/>
          <w:noProof/>
          <w:sz w:val="22"/>
          <w:szCs w:val="22"/>
          <w:lang w:val="cs-CZ"/>
        </w:rPr>
      </w:pPr>
      <w:hyperlink w:anchor="_Toc516835637" w:history="1">
        <w:r w:rsidR="00701162" w:rsidRPr="00DE7EA2">
          <w:rPr>
            <w:rStyle w:val="Hypertextovprepojenie"/>
            <w:noProof/>
          </w:rPr>
          <w:t>3.2</w:t>
        </w:r>
        <w:r w:rsidR="00701162">
          <w:rPr>
            <w:rFonts w:asciiTheme="minorHAnsi" w:eastAsiaTheme="minorEastAsia" w:hAnsiTheme="minorHAnsi" w:cstheme="minorBidi"/>
            <w:noProof/>
            <w:sz w:val="22"/>
            <w:szCs w:val="22"/>
            <w:lang w:val="cs-CZ"/>
          </w:rPr>
          <w:tab/>
        </w:r>
        <w:r w:rsidR="00701162" w:rsidRPr="00DE7EA2">
          <w:rPr>
            <w:rStyle w:val="Hypertextovprepojenie"/>
            <w:noProof/>
          </w:rPr>
          <w:t>Detekcia bioimpedančných parametrov</w:t>
        </w:r>
        <w:r w:rsidR="00701162">
          <w:rPr>
            <w:noProof/>
            <w:webHidden/>
          </w:rPr>
          <w:tab/>
        </w:r>
        <w:r w:rsidR="00701162">
          <w:rPr>
            <w:noProof/>
            <w:webHidden/>
          </w:rPr>
          <w:fldChar w:fldCharType="begin"/>
        </w:r>
        <w:r w:rsidR="00701162">
          <w:rPr>
            <w:noProof/>
            <w:webHidden/>
          </w:rPr>
          <w:instrText xml:space="preserve"> PAGEREF _Toc516835637 \h </w:instrText>
        </w:r>
        <w:r w:rsidR="00701162">
          <w:rPr>
            <w:noProof/>
            <w:webHidden/>
          </w:rPr>
        </w:r>
        <w:r w:rsidR="00701162">
          <w:rPr>
            <w:noProof/>
            <w:webHidden/>
          </w:rPr>
          <w:fldChar w:fldCharType="separate"/>
        </w:r>
        <w:r w:rsidR="00701162">
          <w:rPr>
            <w:noProof/>
            <w:webHidden/>
          </w:rPr>
          <w:t>53</w:t>
        </w:r>
        <w:r w:rsidR="00701162">
          <w:rPr>
            <w:noProof/>
            <w:webHidden/>
          </w:rPr>
          <w:fldChar w:fldCharType="end"/>
        </w:r>
      </w:hyperlink>
    </w:p>
    <w:p w14:paraId="7BE6B612" w14:textId="77777777" w:rsidR="00701162" w:rsidRDefault="006372A4">
      <w:pPr>
        <w:pStyle w:val="Obsah3"/>
        <w:rPr>
          <w:rFonts w:asciiTheme="minorHAnsi" w:eastAsiaTheme="minorEastAsia" w:hAnsiTheme="minorHAnsi" w:cstheme="minorBidi"/>
          <w:noProof/>
          <w:sz w:val="22"/>
          <w:szCs w:val="22"/>
          <w:lang w:val="cs-CZ"/>
        </w:rPr>
      </w:pPr>
      <w:hyperlink w:anchor="_Toc516835638" w:history="1">
        <w:r w:rsidR="00701162" w:rsidRPr="00DE7EA2">
          <w:rPr>
            <w:rStyle w:val="Hypertextovprepojenie"/>
            <w:noProof/>
          </w:rPr>
          <w:t>3.2.1</w:t>
        </w:r>
        <w:r w:rsidR="00701162">
          <w:rPr>
            <w:rFonts w:asciiTheme="minorHAnsi" w:eastAsiaTheme="minorEastAsia" w:hAnsiTheme="minorHAnsi" w:cstheme="minorBidi"/>
            <w:noProof/>
            <w:sz w:val="22"/>
            <w:szCs w:val="22"/>
            <w:lang w:val="cs-CZ"/>
          </w:rPr>
          <w:tab/>
        </w:r>
        <w:r w:rsidR="00701162" w:rsidRPr="00DE7EA2">
          <w:rPr>
            <w:rStyle w:val="Hypertextovprepojenie"/>
            <w:noProof/>
          </w:rPr>
          <w:t>Úvod do navrhnutej metodiky</w:t>
        </w:r>
        <w:r w:rsidR="00701162">
          <w:rPr>
            <w:noProof/>
            <w:webHidden/>
          </w:rPr>
          <w:tab/>
        </w:r>
        <w:r w:rsidR="00701162">
          <w:rPr>
            <w:noProof/>
            <w:webHidden/>
          </w:rPr>
          <w:fldChar w:fldCharType="begin"/>
        </w:r>
        <w:r w:rsidR="00701162">
          <w:rPr>
            <w:noProof/>
            <w:webHidden/>
          </w:rPr>
          <w:instrText xml:space="preserve"> PAGEREF _Toc516835638 \h </w:instrText>
        </w:r>
        <w:r w:rsidR="00701162">
          <w:rPr>
            <w:noProof/>
            <w:webHidden/>
          </w:rPr>
        </w:r>
        <w:r w:rsidR="00701162">
          <w:rPr>
            <w:noProof/>
            <w:webHidden/>
          </w:rPr>
          <w:fldChar w:fldCharType="separate"/>
        </w:r>
        <w:r w:rsidR="00701162">
          <w:rPr>
            <w:noProof/>
            <w:webHidden/>
          </w:rPr>
          <w:t>53</w:t>
        </w:r>
        <w:r w:rsidR="00701162">
          <w:rPr>
            <w:noProof/>
            <w:webHidden/>
          </w:rPr>
          <w:fldChar w:fldCharType="end"/>
        </w:r>
      </w:hyperlink>
    </w:p>
    <w:p w14:paraId="5CE3C61A" w14:textId="77777777" w:rsidR="00701162" w:rsidRDefault="006372A4">
      <w:pPr>
        <w:pStyle w:val="Obsah3"/>
        <w:rPr>
          <w:rFonts w:asciiTheme="minorHAnsi" w:eastAsiaTheme="minorEastAsia" w:hAnsiTheme="minorHAnsi" w:cstheme="minorBidi"/>
          <w:noProof/>
          <w:sz w:val="22"/>
          <w:szCs w:val="22"/>
          <w:lang w:val="cs-CZ"/>
        </w:rPr>
      </w:pPr>
      <w:hyperlink w:anchor="_Toc516835639" w:history="1">
        <w:r w:rsidR="00701162" w:rsidRPr="00DE7EA2">
          <w:rPr>
            <w:rStyle w:val="Hypertextovprepojenie"/>
            <w:noProof/>
          </w:rPr>
          <w:t>3.2.2</w:t>
        </w:r>
        <w:r w:rsidR="00701162">
          <w:rPr>
            <w:rFonts w:asciiTheme="minorHAnsi" w:eastAsiaTheme="minorEastAsia" w:hAnsiTheme="minorHAnsi" w:cstheme="minorBidi"/>
            <w:noProof/>
            <w:sz w:val="22"/>
            <w:szCs w:val="22"/>
            <w:lang w:val="cs-CZ"/>
          </w:rPr>
          <w:tab/>
        </w:r>
        <w:r w:rsidR="00701162" w:rsidRPr="00DE7EA2">
          <w:rPr>
            <w:rStyle w:val="Hypertextovprepojenie"/>
            <w:noProof/>
          </w:rPr>
          <w:t>Popisná štatistika - spontánne dýchanie</w:t>
        </w:r>
        <w:r w:rsidR="00701162">
          <w:rPr>
            <w:noProof/>
            <w:webHidden/>
          </w:rPr>
          <w:tab/>
        </w:r>
        <w:r w:rsidR="00701162">
          <w:rPr>
            <w:noProof/>
            <w:webHidden/>
          </w:rPr>
          <w:fldChar w:fldCharType="begin"/>
        </w:r>
        <w:r w:rsidR="00701162">
          <w:rPr>
            <w:noProof/>
            <w:webHidden/>
          </w:rPr>
          <w:instrText xml:space="preserve"> PAGEREF _Toc516835639 \h </w:instrText>
        </w:r>
        <w:r w:rsidR="00701162">
          <w:rPr>
            <w:noProof/>
            <w:webHidden/>
          </w:rPr>
        </w:r>
        <w:r w:rsidR="00701162">
          <w:rPr>
            <w:noProof/>
            <w:webHidden/>
          </w:rPr>
          <w:fldChar w:fldCharType="separate"/>
        </w:r>
        <w:r w:rsidR="00701162">
          <w:rPr>
            <w:noProof/>
            <w:webHidden/>
          </w:rPr>
          <w:t>57</w:t>
        </w:r>
        <w:r w:rsidR="00701162">
          <w:rPr>
            <w:noProof/>
            <w:webHidden/>
          </w:rPr>
          <w:fldChar w:fldCharType="end"/>
        </w:r>
      </w:hyperlink>
    </w:p>
    <w:p w14:paraId="2933AD23" w14:textId="77777777" w:rsidR="00701162" w:rsidRDefault="006372A4">
      <w:pPr>
        <w:pStyle w:val="Obsah3"/>
        <w:rPr>
          <w:rFonts w:asciiTheme="minorHAnsi" w:eastAsiaTheme="minorEastAsia" w:hAnsiTheme="minorHAnsi" w:cstheme="minorBidi"/>
          <w:noProof/>
          <w:sz w:val="22"/>
          <w:szCs w:val="22"/>
          <w:lang w:val="cs-CZ"/>
        </w:rPr>
      </w:pPr>
      <w:hyperlink w:anchor="_Toc516835640" w:history="1">
        <w:r w:rsidR="00701162" w:rsidRPr="00DE7EA2">
          <w:rPr>
            <w:rStyle w:val="Hypertextovprepojenie"/>
            <w:noProof/>
          </w:rPr>
          <w:t>3.2.3</w:t>
        </w:r>
        <w:r w:rsidR="00701162">
          <w:rPr>
            <w:rFonts w:asciiTheme="minorHAnsi" w:eastAsiaTheme="minorEastAsia" w:hAnsiTheme="minorHAnsi" w:cstheme="minorBidi"/>
            <w:noProof/>
            <w:sz w:val="22"/>
            <w:szCs w:val="22"/>
            <w:lang w:val="cs-CZ"/>
          </w:rPr>
          <w:tab/>
        </w:r>
        <w:r w:rsidR="00701162" w:rsidRPr="00DE7EA2">
          <w:rPr>
            <w:rStyle w:val="Hypertextovprepojenie"/>
            <w:noProof/>
          </w:rPr>
          <w:t>Popisná štatistika - Hlboké dýchanie</w:t>
        </w:r>
        <w:r w:rsidR="00701162">
          <w:rPr>
            <w:noProof/>
            <w:webHidden/>
          </w:rPr>
          <w:tab/>
        </w:r>
        <w:r w:rsidR="00701162">
          <w:rPr>
            <w:noProof/>
            <w:webHidden/>
          </w:rPr>
          <w:fldChar w:fldCharType="begin"/>
        </w:r>
        <w:r w:rsidR="00701162">
          <w:rPr>
            <w:noProof/>
            <w:webHidden/>
          </w:rPr>
          <w:instrText xml:space="preserve"> PAGEREF _Toc516835640 \h </w:instrText>
        </w:r>
        <w:r w:rsidR="00701162">
          <w:rPr>
            <w:noProof/>
            <w:webHidden/>
          </w:rPr>
        </w:r>
        <w:r w:rsidR="00701162">
          <w:rPr>
            <w:noProof/>
            <w:webHidden/>
          </w:rPr>
          <w:fldChar w:fldCharType="separate"/>
        </w:r>
        <w:r w:rsidR="00701162">
          <w:rPr>
            <w:noProof/>
            <w:webHidden/>
          </w:rPr>
          <w:t>61</w:t>
        </w:r>
        <w:r w:rsidR="00701162">
          <w:rPr>
            <w:noProof/>
            <w:webHidden/>
          </w:rPr>
          <w:fldChar w:fldCharType="end"/>
        </w:r>
      </w:hyperlink>
    </w:p>
    <w:p w14:paraId="3E85DB73" w14:textId="77777777" w:rsidR="00701162" w:rsidRDefault="006372A4">
      <w:pPr>
        <w:pStyle w:val="Obsah3"/>
        <w:rPr>
          <w:rFonts w:asciiTheme="minorHAnsi" w:eastAsiaTheme="minorEastAsia" w:hAnsiTheme="minorHAnsi" w:cstheme="minorBidi"/>
          <w:noProof/>
          <w:sz w:val="22"/>
          <w:szCs w:val="22"/>
          <w:lang w:val="cs-CZ"/>
        </w:rPr>
      </w:pPr>
      <w:hyperlink w:anchor="_Toc516835641" w:history="1">
        <w:r w:rsidR="00701162" w:rsidRPr="00DE7EA2">
          <w:rPr>
            <w:rStyle w:val="Hypertextovprepojenie"/>
            <w:noProof/>
          </w:rPr>
          <w:t>3.2.4</w:t>
        </w:r>
        <w:r w:rsidR="00701162">
          <w:rPr>
            <w:rFonts w:asciiTheme="minorHAnsi" w:eastAsiaTheme="minorEastAsia" w:hAnsiTheme="minorHAnsi" w:cstheme="minorBidi"/>
            <w:noProof/>
            <w:sz w:val="22"/>
            <w:szCs w:val="22"/>
            <w:lang w:val="cs-CZ"/>
          </w:rPr>
          <w:tab/>
        </w:r>
        <w:r w:rsidR="00701162" w:rsidRPr="00DE7EA2">
          <w:rPr>
            <w:rStyle w:val="Hypertextovprepojenie"/>
            <w:noProof/>
          </w:rPr>
          <w:t>Porovnanie výsledkov meraní s meraniami z literatúry</w:t>
        </w:r>
        <w:r w:rsidR="00701162">
          <w:rPr>
            <w:noProof/>
            <w:webHidden/>
          </w:rPr>
          <w:tab/>
        </w:r>
        <w:r w:rsidR="00701162">
          <w:rPr>
            <w:noProof/>
            <w:webHidden/>
          </w:rPr>
          <w:fldChar w:fldCharType="begin"/>
        </w:r>
        <w:r w:rsidR="00701162">
          <w:rPr>
            <w:noProof/>
            <w:webHidden/>
          </w:rPr>
          <w:instrText xml:space="preserve"> PAGEREF _Toc516835641 \h </w:instrText>
        </w:r>
        <w:r w:rsidR="00701162">
          <w:rPr>
            <w:noProof/>
            <w:webHidden/>
          </w:rPr>
        </w:r>
        <w:r w:rsidR="00701162">
          <w:rPr>
            <w:noProof/>
            <w:webHidden/>
          </w:rPr>
          <w:fldChar w:fldCharType="separate"/>
        </w:r>
        <w:r w:rsidR="00701162">
          <w:rPr>
            <w:noProof/>
            <w:webHidden/>
          </w:rPr>
          <w:t>63</w:t>
        </w:r>
        <w:r w:rsidR="00701162">
          <w:rPr>
            <w:noProof/>
            <w:webHidden/>
          </w:rPr>
          <w:fldChar w:fldCharType="end"/>
        </w:r>
      </w:hyperlink>
    </w:p>
    <w:p w14:paraId="3040AC69" w14:textId="77777777" w:rsidR="00701162" w:rsidRDefault="006372A4">
      <w:pPr>
        <w:pStyle w:val="Obsah3"/>
        <w:rPr>
          <w:rFonts w:asciiTheme="minorHAnsi" w:eastAsiaTheme="minorEastAsia" w:hAnsiTheme="minorHAnsi" w:cstheme="minorBidi"/>
          <w:noProof/>
          <w:sz w:val="22"/>
          <w:szCs w:val="22"/>
          <w:lang w:val="cs-CZ"/>
        </w:rPr>
      </w:pPr>
      <w:hyperlink w:anchor="_Toc516835642" w:history="1">
        <w:r w:rsidR="00701162" w:rsidRPr="00DE7EA2">
          <w:rPr>
            <w:rStyle w:val="Hypertextovprepojenie"/>
            <w:noProof/>
          </w:rPr>
          <w:t>3.2.5</w:t>
        </w:r>
        <w:r w:rsidR="00701162">
          <w:rPr>
            <w:rFonts w:asciiTheme="minorHAnsi" w:eastAsiaTheme="minorEastAsia" w:hAnsiTheme="minorHAnsi" w:cstheme="minorBidi"/>
            <w:noProof/>
            <w:sz w:val="22"/>
            <w:szCs w:val="22"/>
            <w:lang w:val="cs-CZ"/>
          </w:rPr>
          <w:tab/>
        </w:r>
        <w:r w:rsidR="00701162" w:rsidRPr="00DE7EA2">
          <w:rPr>
            <w:rStyle w:val="Hypertextovprepojenie"/>
            <w:noProof/>
          </w:rPr>
          <w:t>Reakcia hemodynamických parametrov na dýchanie</w:t>
        </w:r>
        <w:r w:rsidR="00701162">
          <w:rPr>
            <w:noProof/>
            <w:webHidden/>
          </w:rPr>
          <w:tab/>
        </w:r>
        <w:r w:rsidR="00701162">
          <w:rPr>
            <w:noProof/>
            <w:webHidden/>
          </w:rPr>
          <w:fldChar w:fldCharType="begin"/>
        </w:r>
        <w:r w:rsidR="00701162">
          <w:rPr>
            <w:noProof/>
            <w:webHidden/>
          </w:rPr>
          <w:instrText xml:space="preserve"> PAGEREF _Toc516835642 \h </w:instrText>
        </w:r>
        <w:r w:rsidR="00701162">
          <w:rPr>
            <w:noProof/>
            <w:webHidden/>
          </w:rPr>
        </w:r>
        <w:r w:rsidR="00701162">
          <w:rPr>
            <w:noProof/>
            <w:webHidden/>
          </w:rPr>
          <w:fldChar w:fldCharType="separate"/>
        </w:r>
        <w:r w:rsidR="00701162">
          <w:rPr>
            <w:noProof/>
            <w:webHidden/>
          </w:rPr>
          <w:t>65</w:t>
        </w:r>
        <w:r w:rsidR="00701162">
          <w:rPr>
            <w:noProof/>
            <w:webHidden/>
          </w:rPr>
          <w:fldChar w:fldCharType="end"/>
        </w:r>
      </w:hyperlink>
    </w:p>
    <w:p w14:paraId="3C23059F" w14:textId="77777777" w:rsidR="00701162" w:rsidRDefault="006372A4">
      <w:pPr>
        <w:pStyle w:val="Obsah3"/>
        <w:rPr>
          <w:rFonts w:asciiTheme="minorHAnsi" w:eastAsiaTheme="minorEastAsia" w:hAnsiTheme="minorHAnsi" w:cstheme="minorBidi"/>
          <w:noProof/>
          <w:sz w:val="22"/>
          <w:szCs w:val="22"/>
          <w:lang w:val="cs-CZ"/>
        </w:rPr>
      </w:pPr>
      <w:hyperlink w:anchor="_Toc516835643" w:history="1">
        <w:r w:rsidR="00701162" w:rsidRPr="00DE7EA2">
          <w:rPr>
            <w:rStyle w:val="Hypertextovprepojenie"/>
            <w:noProof/>
          </w:rPr>
          <w:t>3.2.6</w:t>
        </w:r>
        <w:r w:rsidR="00701162">
          <w:rPr>
            <w:rFonts w:asciiTheme="minorHAnsi" w:eastAsiaTheme="minorEastAsia" w:hAnsiTheme="minorHAnsi" w:cstheme="minorBidi"/>
            <w:noProof/>
            <w:sz w:val="22"/>
            <w:szCs w:val="22"/>
            <w:lang w:val="cs-CZ"/>
          </w:rPr>
          <w:tab/>
        </w:r>
        <w:r w:rsidR="00701162" w:rsidRPr="00DE7EA2">
          <w:rPr>
            <w:rStyle w:val="Hypertextovprepojenie"/>
            <w:noProof/>
          </w:rPr>
          <w:t xml:space="preserve">Parameter rozloženia krvi: </w:t>
        </w:r>
        <m:oMath>
          <m:r>
            <m:rPr>
              <m:sty m:val="bi"/>
            </m:rPr>
            <w:rPr>
              <w:rStyle w:val="Hypertextovprepojenie"/>
              <w:rFonts w:ascii="Cambria Math" w:hAnsi="Cambria Math"/>
              <w:noProof/>
            </w:rPr>
            <m:t>Z</m:t>
          </m:r>
          <m:r>
            <m:rPr>
              <m:sty m:val="bi"/>
            </m:rPr>
            <w:rPr>
              <w:rStyle w:val="Hypertextovprepojenie"/>
              <w:rFonts w:ascii="Cambria Math" w:hAnsi="Cambria Math"/>
              <w:noProof/>
            </w:rPr>
            <m:t>0</m:t>
          </m:r>
          <m:r>
            <m:rPr>
              <m:sty m:val="bi"/>
            </m:rPr>
            <w:rPr>
              <w:rStyle w:val="Hypertextovprepojenie"/>
              <w:rFonts w:ascii="Cambria Math" w:hAnsi="Cambria Math"/>
              <w:noProof/>
            </w:rPr>
            <m:t>i</m:t>
          </m:r>
        </m:oMath>
        <w:r w:rsidR="00701162">
          <w:rPr>
            <w:noProof/>
            <w:webHidden/>
          </w:rPr>
          <w:tab/>
        </w:r>
        <w:r w:rsidR="00701162">
          <w:rPr>
            <w:noProof/>
            <w:webHidden/>
          </w:rPr>
          <w:fldChar w:fldCharType="begin"/>
        </w:r>
        <w:r w:rsidR="00701162">
          <w:rPr>
            <w:noProof/>
            <w:webHidden/>
          </w:rPr>
          <w:instrText xml:space="preserve"> PAGEREF _Toc516835643 \h </w:instrText>
        </w:r>
        <w:r w:rsidR="00701162">
          <w:rPr>
            <w:noProof/>
            <w:webHidden/>
          </w:rPr>
        </w:r>
        <w:r w:rsidR="00701162">
          <w:rPr>
            <w:noProof/>
            <w:webHidden/>
          </w:rPr>
          <w:fldChar w:fldCharType="separate"/>
        </w:r>
        <w:r w:rsidR="00701162">
          <w:rPr>
            <w:noProof/>
            <w:webHidden/>
          </w:rPr>
          <w:t>71</w:t>
        </w:r>
        <w:r w:rsidR="00701162">
          <w:rPr>
            <w:noProof/>
            <w:webHidden/>
          </w:rPr>
          <w:fldChar w:fldCharType="end"/>
        </w:r>
      </w:hyperlink>
    </w:p>
    <w:p w14:paraId="269B778F" w14:textId="77777777" w:rsidR="00701162" w:rsidRDefault="006372A4">
      <w:pPr>
        <w:pStyle w:val="Obsah3"/>
        <w:rPr>
          <w:rFonts w:asciiTheme="minorHAnsi" w:eastAsiaTheme="minorEastAsia" w:hAnsiTheme="minorHAnsi" w:cstheme="minorBidi"/>
          <w:noProof/>
          <w:sz w:val="22"/>
          <w:szCs w:val="22"/>
          <w:lang w:val="cs-CZ"/>
        </w:rPr>
      </w:pPr>
      <w:hyperlink w:anchor="_Toc516835644" w:history="1">
        <w:r w:rsidR="00701162" w:rsidRPr="00DE7EA2">
          <w:rPr>
            <w:rStyle w:val="Hypertextovprepojenie"/>
            <w:noProof/>
          </w:rPr>
          <w:t>3.2.7</w:t>
        </w:r>
        <w:r w:rsidR="00701162">
          <w:rPr>
            <w:rFonts w:asciiTheme="minorHAnsi" w:eastAsiaTheme="minorEastAsia" w:hAnsiTheme="minorHAnsi" w:cstheme="minorBidi"/>
            <w:noProof/>
            <w:sz w:val="22"/>
            <w:szCs w:val="22"/>
            <w:lang w:val="cs-CZ"/>
          </w:rPr>
          <w:tab/>
        </w:r>
        <w:r w:rsidR="00701162" w:rsidRPr="00DE7EA2">
          <w:rPr>
            <w:rStyle w:val="Hypertextovprepojenie"/>
            <w:noProof/>
          </w:rPr>
          <w:t xml:space="preserve">Parameter toku krvi: </w:t>
        </w:r>
        <m:oMath>
          <m:r>
            <m:rPr>
              <m:sty m:val="p"/>
            </m:rPr>
            <w:rPr>
              <w:rStyle w:val="Hypertextovprepojenie"/>
              <w:rFonts w:ascii="Cambria Math" w:hAnsi="Cambria Math"/>
              <w:noProof/>
            </w:rPr>
            <m:t>-</m:t>
          </m:r>
          <m:r>
            <m:rPr>
              <m:sty m:val="bi"/>
            </m:rPr>
            <w:rPr>
              <w:rStyle w:val="Hypertextovprepojenie"/>
              <w:rFonts w:ascii="Cambria Math" w:hAnsi="Cambria Math"/>
              <w:noProof/>
            </w:rPr>
            <m:t>dZi</m:t>
          </m:r>
          <m:r>
            <m:rPr>
              <m:sty m:val="p"/>
            </m:rPr>
            <w:rPr>
              <w:rStyle w:val="Hypertextovprepojenie"/>
              <w:rFonts w:ascii="Cambria Math" w:hAnsi="Cambria Math"/>
              <w:noProof/>
            </w:rPr>
            <m:t>(</m:t>
          </m:r>
          <m:r>
            <m:rPr>
              <m:sty m:val="bi"/>
            </m:rPr>
            <w:rPr>
              <w:rStyle w:val="Hypertextovprepojenie"/>
              <w:rFonts w:ascii="Cambria Math" w:hAnsi="Cambria Math"/>
              <w:noProof/>
            </w:rPr>
            <m:t>t</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sidR="00701162">
          <w:rPr>
            <w:noProof/>
            <w:webHidden/>
          </w:rPr>
          <w:tab/>
        </w:r>
        <w:r w:rsidR="00701162">
          <w:rPr>
            <w:noProof/>
            <w:webHidden/>
          </w:rPr>
          <w:fldChar w:fldCharType="begin"/>
        </w:r>
        <w:r w:rsidR="00701162">
          <w:rPr>
            <w:noProof/>
            <w:webHidden/>
          </w:rPr>
          <w:instrText xml:space="preserve"> PAGEREF _Toc516835644 \h </w:instrText>
        </w:r>
        <w:r w:rsidR="00701162">
          <w:rPr>
            <w:noProof/>
            <w:webHidden/>
          </w:rPr>
        </w:r>
        <w:r w:rsidR="00701162">
          <w:rPr>
            <w:noProof/>
            <w:webHidden/>
          </w:rPr>
          <w:fldChar w:fldCharType="separate"/>
        </w:r>
        <w:r w:rsidR="00701162">
          <w:rPr>
            <w:noProof/>
            <w:webHidden/>
          </w:rPr>
          <w:t>72</w:t>
        </w:r>
        <w:r w:rsidR="00701162">
          <w:rPr>
            <w:noProof/>
            <w:webHidden/>
          </w:rPr>
          <w:fldChar w:fldCharType="end"/>
        </w:r>
      </w:hyperlink>
    </w:p>
    <w:p w14:paraId="354677C6" w14:textId="77777777" w:rsidR="00701162" w:rsidRDefault="006372A4">
      <w:pPr>
        <w:pStyle w:val="Obsah3"/>
        <w:rPr>
          <w:rFonts w:asciiTheme="minorHAnsi" w:eastAsiaTheme="minorEastAsia" w:hAnsiTheme="minorHAnsi" w:cstheme="minorBidi"/>
          <w:noProof/>
          <w:sz w:val="22"/>
          <w:szCs w:val="22"/>
          <w:lang w:val="cs-CZ"/>
        </w:rPr>
      </w:pPr>
      <w:hyperlink w:anchor="_Toc516835645" w:history="1">
        <w:r w:rsidR="00701162" w:rsidRPr="00DE7EA2">
          <w:rPr>
            <w:rStyle w:val="Hypertextovprepojenie"/>
            <w:noProof/>
          </w:rPr>
          <w:t>3.2.8</w:t>
        </w:r>
        <w:r w:rsidR="00701162">
          <w:rPr>
            <w:rFonts w:asciiTheme="minorHAnsi" w:eastAsiaTheme="minorEastAsia" w:hAnsiTheme="minorHAnsi" w:cstheme="minorBidi"/>
            <w:noProof/>
            <w:sz w:val="22"/>
            <w:szCs w:val="22"/>
            <w:lang w:val="cs-CZ"/>
          </w:rPr>
          <w:tab/>
        </w:r>
        <w:r w:rsidR="00701162" w:rsidRPr="00DE7EA2">
          <w:rPr>
            <w:rStyle w:val="Hypertextovprepojenie"/>
            <w:noProof/>
          </w:rPr>
          <w:t>Rýchlosť pulznej vlny: PVW</w:t>
        </w:r>
        <w:r w:rsidR="00701162">
          <w:rPr>
            <w:noProof/>
            <w:webHidden/>
          </w:rPr>
          <w:tab/>
        </w:r>
        <w:r w:rsidR="00701162">
          <w:rPr>
            <w:noProof/>
            <w:webHidden/>
          </w:rPr>
          <w:fldChar w:fldCharType="begin"/>
        </w:r>
        <w:r w:rsidR="00701162">
          <w:rPr>
            <w:noProof/>
            <w:webHidden/>
          </w:rPr>
          <w:instrText xml:space="preserve"> PAGEREF _Toc516835645 \h </w:instrText>
        </w:r>
        <w:r w:rsidR="00701162">
          <w:rPr>
            <w:noProof/>
            <w:webHidden/>
          </w:rPr>
        </w:r>
        <w:r w:rsidR="00701162">
          <w:rPr>
            <w:noProof/>
            <w:webHidden/>
          </w:rPr>
          <w:fldChar w:fldCharType="separate"/>
        </w:r>
        <w:r w:rsidR="00701162">
          <w:rPr>
            <w:noProof/>
            <w:webHidden/>
          </w:rPr>
          <w:t>72</w:t>
        </w:r>
        <w:r w:rsidR="00701162">
          <w:rPr>
            <w:noProof/>
            <w:webHidden/>
          </w:rPr>
          <w:fldChar w:fldCharType="end"/>
        </w:r>
      </w:hyperlink>
    </w:p>
    <w:p w14:paraId="6B6DC410" w14:textId="77777777" w:rsidR="00701162" w:rsidRDefault="006372A4">
      <w:pPr>
        <w:pStyle w:val="Obsah3"/>
        <w:rPr>
          <w:rFonts w:asciiTheme="minorHAnsi" w:eastAsiaTheme="minorEastAsia" w:hAnsiTheme="minorHAnsi" w:cstheme="minorBidi"/>
          <w:noProof/>
          <w:sz w:val="22"/>
          <w:szCs w:val="22"/>
          <w:lang w:val="cs-CZ"/>
        </w:rPr>
      </w:pPr>
      <w:hyperlink w:anchor="_Toc516835646" w:history="1">
        <w:r w:rsidR="00701162" w:rsidRPr="00DE7EA2">
          <w:rPr>
            <w:rStyle w:val="Hypertextovprepojenie"/>
            <w:noProof/>
          </w:rPr>
          <w:t>3.2.9</w:t>
        </w:r>
        <w:r w:rsidR="00701162">
          <w:rPr>
            <w:rFonts w:asciiTheme="minorHAnsi" w:eastAsiaTheme="minorEastAsia" w:hAnsiTheme="minorHAnsi" w:cstheme="minorBidi"/>
            <w:noProof/>
            <w:sz w:val="22"/>
            <w:szCs w:val="22"/>
            <w:lang w:val="cs-CZ"/>
          </w:rPr>
          <w:tab/>
        </w:r>
        <w:r w:rsidR="00701162" w:rsidRPr="00DE7EA2">
          <w:rPr>
            <w:rStyle w:val="Hypertextovprepojenie"/>
            <w:noProof/>
          </w:rPr>
          <w:t>Srdcové zvuky</w:t>
        </w:r>
        <w:r w:rsidR="00701162">
          <w:rPr>
            <w:noProof/>
            <w:webHidden/>
          </w:rPr>
          <w:tab/>
        </w:r>
        <w:r w:rsidR="00701162">
          <w:rPr>
            <w:noProof/>
            <w:webHidden/>
          </w:rPr>
          <w:fldChar w:fldCharType="begin"/>
        </w:r>
        <w:r w:rsidR="00701162">
          <w:rPr>
            <w:noProof/>
            <w:webHidden/>
          </w:rPr>
          <w:instrText xml:space="preserve"> PAGEREF _Toc516835646 \h </w:instrText>
        </w:r>
        <w:r w:rsidR="00701162">
          <w:rPr>
            <w:noProof/>
            <w:webHidden/>
          </w:rPr>
        </w:r>
        <w:r w:rsidR="00701162">
          <w:rPr>
            <w:noProof/>
            <w:webHidden/>
          </w:rPr>
          <w:fldChar w:fldCharType="separate"/>
        </w:r>
        <w:r w:rsidR="00701162">
          <w:rPr>
            <w:noProof/>
            <w:webHidden/>
          </w:rPr>
          <w:t>74</w:t>
        </w:r>
        <w:r w:rsidR="00701162">
          <w:rPr>
            <w:noProof/>
            <w:webHidden/>
          </w:rPr>
          <w:fldChar w:fldCharType="end"/>
        </w:r>
      </w:hyperlink>
    </w:p>
    <w:p w14:paraId="6D07918C" w14:textId="77777777" w:rsidR="00701162" w:rsidRDefault="006372A4">
      <w:pPr>
        <w:pStyle w:val="Obsah3"/>
        <w:rPr>
          <w:rFonts w:asciiTheme="minorHAnsi" w:eastAsiaTheme="minorEastAsia" w:hAnsiTheme="minorHAnsi" w:cstheme="minorBidi"/>
          <w:noProof/>
          <w:sz w:val="22"/>
          <w:szCs w:val="22"/>
          <w:lang w:val="cs-CZ"/>
        </w:rPr>
      </w:pPr>
      <w:hyperlink w:anchor="_Toc516835647" w:history="1">
        <w:r w:rsidR="00701162" w:rsidRPr="00DE7EA2">
          <w:rPr>
            <w:rStyle w:val="Hypertextovprepojenie"/>
            <w:noProof/>
          </w:rPr>
          <w:t>3.2.10</w:t>
        </w:r>
        <w:r w:rsidR="00701162">
          <w:rPr>
            <w:rFonts w:asciiTheme="minorHAnsi" w:eastAsiaTheme="minorEastAsia" w:hAnsiTheme="minorHAnsi" w:cstheme="minorBidi"/>
            <w:noProof/>
            <w:sz w:val="22"/>
            <w:szCs w:val="22"/>
            <w:lang w:val="cs-CZ"/>
          </w:rPr>
          <w:tab/>
        </w:r>
        <w:r w:rsidR="00701162" w:rsidRPr="00DE7EA2">
          <w:rPr>
            <w:rStyle w:val="Hypertextovprepojenie"/>
            <w:noProof/>
          </w:rPr>
          <w:t>RR intervaly</w:t>
        </w:r>
        <w:r w:rsidR="00701162">
          <w:rPr>
            <w:noProof/>
            <w:webHidden/>
          </w:rPr>
          <w:tab/>
        </w:r>
        <w:r w:rsidR="00701162">
          <w:rPr>
            <w:noProof/>
            <w:webHidden/>
          </w:rPr>
          <w:fldChar w:fldCharType="begin"/>
        </w:r>
        <w:r w:rsidR="00701162">
          <w:rPr>
            <w:noProof/>
            <w:webHidden/>
          </w:rPr>
          <w:instrText xml:space="preserve"> PAGEREF _Toc516835647 \h </w:instrText>
        </w:r>
        <w:r w:rsidR="00701162">
          <w:rPr>
            <w:noProof/>
            <w:webHidden/>
          </w:rPr>
        </w:r>
        <w:r w:rsidR="00701162">
          <w:rPr>
            <w:noProof/>
            <w:webHidden/>
          </w:rPr>
          <w:fldChar w:fldCharType="separate"/>
        </w:r>
        <w:r w:rsidR="00701162">
          <w:rPr>
            <w:noProof/>
            <w:webHidden/>
          </w:rPr>
          <w:t>74</w:t>
        </w:r>
        <w:r w:rsidR="00701162">
          <w:rPr>
            <w:noProof/>
            <w:webHidden/>
          </w:rPr>
          <w:fldChar w:fldCharType="end"/>
        </w:r>
      </w:hyperlink>
    </w:p>
    <w:p w14:paraId="56678BE3" w14:textId="77777777" w:rsidR="00701162" w:rsidRDefault="006372A4">
      <w:pPr>
        <w:pStyle w:val="Obsah3"/>
        <w:rPr>
          <w:rFonts w:asciiTheme="minorHAnsi" w:eastAsiaTheme="minorEastAsia" w:hAnsiTheme="minorHAnsi" w:cstheme="minorBidi"/>
          <w:noProof/>
          <w:sz w:val="22"/>
          <w:szCs w:val="22"/>
          <w:lang w:val="cs-CZ"/>
        </w:rPr>
      </w:pPr>
      <w:hyperlink w:anchor="_Toc516835648" w:history="1">
        <w:r w:rsidR="00701162" w:rsidRPr="00DE7EA2">
          <w:rPr>
            <w:rStyle w:val="Hypertextovprepojenie"/>
            <w:noProof/>
          </w:rPr>
          <w:t>3.2.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Diskusia</w:t>
        </w:r>
        <w:r w:rsidR="00701162">
          <w:rPr>
            <w:noProof/>
            <w:webHidden/>
          </w:rPr>
          <w:tab/>
        </w:r>
        <w:r w:rsidR="00701162">
          <w:rPr>
            <w:noProof/>
            <w:webHidden/>
          </w:rPr>
          <w:fldChar w:fldCharType="begin"/>
        </w:r>
        <w:r w:rsidR="00701162">
          <w:rPr>
            <w:noProof/>
            <w:webHidden/>
          </w:rPr>
          <w:instrText xml:space="preserve"> PAGEREF _Toc516835648 \h </w:instrText>
        </w:r>
        <w:r w:rsidR="00701162">
          <w:rPr>
            <w:noProof/>
            <w:webHidden/>
          </w:rPr>
        </w:r>
        <w:r w:rsidR="00701162">
          <w:rPr>
            <w:noProof/>
            <w:webHidden/>
          </w:rPr>
          <w:fldChar w:fldCharType="separate"/>
        </w:r>
        <w:r w:rsidR="00701162">
          <w:rPr>
            <w:noProof/>
            <w:webHidden/>
          </w:rPr>
          <w:t>74</w:t>
        </w:r>
        <w:r w:rsidR="00701162">
          <w:rPr>
            <w:noProof/>
            <w:webHidden/>
          </w:rPr>
          <w:fldChar w:fldCharType="end"/>
        </w:r>
      </w:hyperlink>
    </w:p>
    <w:p w14:paraId="5D6E702F" w14:textId="77777777" w:rsidR="00701162" w:rsidRDefault="006372A4">
      <w:pPr>
        <w:pStyle w:val="Obsah3"/>
        <w:rPr>
          <w:rFonts w:asciiTheme="minorHAnsi" w:eastAsiaTheme="minorEastAsia" w:hAnsiTheme="minorHAnsi" w:cstheme="minorBidi"/>
          <w:noProof/>
          <w:sz w:val="22"/>
          <w:szCs w:val="22"/>
          <w:lang w:val="cs-CZ"/>
        </w:rPr>
      </w:pPr>
      <w:hyperlink w:anchor="_Toc516835649" w:history="1">
        <w:r w:rsidR="00701162" w:rsidRPr="00DE7EA2">
          <w:rPr>
            <w:rStyle w:val="Hypertextovprepojenie"/>
            <w:noProof/>
          </w:rPr>
          <w:t>3.2.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Limitácie</w:t>
        </w:r>
        <w:r w:rsidR="00701162">
          <w:rPr>
            <w:noProof/>
            <w:webHidden/>
          </w:rPr>
          <w:tab/>
        </w:r>
        <w:r w:rsidR="00701162">
          <w:rPr>
            <w:noProof/>
            <w:webHidden/>
          </w:rPr>
          <w:fldChar w:fldCharType="begin"/>
        </w:r>
        <w:r w:rsidR="00701162">
          <w:rPr>
            <w:noProof/>
            <w:webHidden/>
          </w:rPr>
          <w:instrText xml:space="preserve"> PAGEREF _Toc516835649 \h </w:instrText>
        </w:r>
        <w:r w:rsidR="00701162">
          <w:rPr>
            <w:noProof/>
            <w:webHidden/>
          </w:rPr>
        </w:r>
        <w:r w:rsidR="00701162">
          <w:rPr>
            <w:noProof/>
            <w:webHidden/>
          </w:rPr>
          <w:fldChar w:fldCharType="separate"/>
        </w:r>
        <w:r w:rsidR="00701162">
          <w:rPr>
            <w:noProof/>
            <w:webHidden/>
          </w:rPr>
          <w:t>77</w:t>
        </w:r>
        <w:r w:rsidR="00701162">
          <w:rPr>
            <w:noProof/>
            <w:webHidden/>
          </w:rPr>
          <w:fldChar w:fldCharType="end"/>
        </w:r>
      </w:hyperlink>
    </w:p>
    <w:p w14:paraId="70D2AA6A" w14:textId="77777777" w:rsidR="00701162" w:rsidRDefault="006372A4">
      <w:pPr>
        <w:pStyle w:val="Obsah2"/>
        <w:rPr>
          <w:rFonts w:asciiTheme="minorHAnsi" w:eastAsiaTheme="minorEastAsia" w:hAnsiTheme="minorHAnsi" w:cstheme="minorBidi"/>
          <w:noProof/>
          <w:sz w:val="22"/>
          <w:szCs w:val="22"/>
          <w:lang w:val="cs-CZ"/>
        </w:rPr>
      </w:pPr>
      <w:hyperlink w:anchor="_Toc516835650" w:history="1">
        <w:r w:rsidR="00701162" w:rsidRPr="00DE7EA2">
          <w:rPr>
            <w:rStyle w:val="Hypertextovprepojenie"/>
            <w:noProof/>
          </w:rPr>
          <w:t>3.3</w:t>
        </w:r>
        <w:r w:rsidR="00701162">
          <w:rPr>
            <w:rFonts w:asciiTheme="minorHAnsi" w:eastAsiaTheme="minorEastAsia" w:hAnsiTheme="minorHAnsi" w:cstheme="minorBidi"/>
            <w:noProof/>
            <w:sz w:val="22"/>
            <w:szCs w:val="22"/>
            <w:lang w:val="cs-CZ"/>
          </w:rPr>
          <w:tab/>
        </w:r>
        <w:r w:rsidR="00701162" w:rsidRPr="00DE7EA2">
          <w:rPr>
            <w:rStyle w:val="Hypertextovprepojenie"/>
            <w:noProof/>
          </w:rPr>
          <w:t>Počítanie SV u subjektov po transplantácií srdca</w:t>
        </w:r>
        <w:r w:rsidR="00701162">
          <w:rPr>
            <w:noProof/>
            <w:webHidden/>
          </w:rPr>
          <w:tab/>
        </w:r>
        <w:r w:rsidR="00701162">
          <w:rPr>
            <w:noProof/>
            <w:webHidden/>
          </w:rPr>
          <w:fldChar w:fldCharType="begin"/>
        </w:r>
        <w:r w:rsidR="00701162">
          <w:rPr>
            <w:noProof/>
            <w:webHidden/>
          </w:rPr>
          <w:instrText xml:space="preserve"> PAGEREF _Toc516835650 \h </w:instrText>
        </w:r>
        <w:r w:rsidR="00701162">
          <w:rPr>
            <w:noProof/>
            <w:webHidden/>
          </w:rPr>
        </w:r>
        <w:r w:rsidR="00701162">
          <w:rPr>
            <w:noProof/>
            <w:webHidden/>
          </w:rPr>
          <w:fldChar w:fldCharType="separate"/>
        </w:r>
        <w:r w:rsidR="00701162">
          <w:rPr>
            <w:noProof/>
            <w:webHidden/>
          </w:rPr>
          <w:t>77</w:t>
        </w:r>
        <w:r w:rsidR="00701162">
          <w:rPr>
            <w:noProof/>
            <w:webHidden/>
          </w:rPr>
          <w:fldChar w:fldCharType="end"/>
        </w:r>
      </w:hyperlink>
    </w:p>
    <w:p w14:paraId="5CE0A190" w14:textId="77777777" w:rsidR="00701162" w:rsidRDefault="006372A4">
      <w:pPr>
        <w:pStyle w:val="Obsah3"/>
        <w:rPr>
          <w:rFonts w:asciiTheme="minorHAnsi" w:eastAsiaTheme="minorEastAsia" w:hAnsiTheme="minorHAnsi" w:cstheme="minorBidi"/>
          <w:noProof/>
          <w:sz w:val="22"/>
          <w:szCs w:val="22"/>
          <w:lang w:val="cs-CZ"/>
        </w:rPr>
      </w:pPr>
      <w:hyperlink w:anchor="_Toc516835651" w:history="1">
        <w:r w:rsidR="00701162" w:rsidRPr="00DE7EA2">
          <w:rPr>
            <w:rStyle w:val="Hypertextovprepojenie"/>
            <w:noProof/>
          </w:rPr>
          <w:t>3.3.1</w:t>
        </w:r>
        <w:r w:rsidR="00701162">
          <w:rPr>
            <w:rFonts w:asciiTheme="minorHAnsi" w:eastAsiaTheme="minorEastAsia" w:hAnsiTheme="minorHAnsi" w:cstheme="minorBidi"/>
            <w:noProof/>
            <w:sz w:val="22"/>
            <w:szCs w:val="22"/>
            <w:lang w:val="cs-CZ"/>
          </w:rPr>
          <w:tab/>
        </w:r>
        <w:r w:rsidR="00701162" w:rsidRPr="00DE7EA2">
          <w:rPr>
            <w:rStyle w:val="Hypertextovprepojenie"/>
            <w:noProof/>
          </w:rPr>
          <w:t>Protokol</w:t>
        </w:r>
        <w:r w:rsidR="00701162">
          <w:rPr>
            <w:noProof/>
            <w:webHidden/>
          </w:rPr>
          <w:tab/>
        </w:r>
        <w:r w:rsidR="00701162">
          <w:rPr>
            <w:noProof/>
            <w:webHidden/>
          </w:rPr>
          <w:fldChar w:fldCharType="begin"/>
        </w:r>
        <w:r w:rsidR="00701162">
          <w:rPr>
            <w:noProof/>
            <w:webHidden/>
          </w:rPr>
          <w:instrText xml:space="preserve"> PAGEREF _Toc516835651 \h </w:instrText>
        </w:r>
        <w:r w:rsidR="00701162">
          <w:rPr>
            <w:noProof/>
            <w:webHidden/>
          </w:rPr>
        </w:r>
        <w:r w:rsidR="00701162">
          <w:rPr>
            <w:noProof/>
            <w:webHidden/>
          </w:rPr>
          <w:fldChar w:fldCharType="separate"/>
        </w:r>
        <w:r w:rsidR="00701162">
          <w:rPr>
            <w:noProof/>
            <w:webHidden/>
          </w:rPr>
          <w:t>78</w:t>
        </w:r>
        <w:r w:rsidR="00701162">
          <w:rPr>
            <w:noProof/>
            <w:webHidden/>
          </w:rPr>
          <w:fldChar w:fldCharType="end"/>
        </w:r>
      </w:hyperlink>
    </w:p>
    <w:p w14:paraId="30A2F14C" w14:textId="77777777" w:rsidR="00701162" w:rsidRDefault="006372A4">
      <w:pPr>
        <w:pStyle w:val="Obsah2"/>
        <w:rPr>
          <w:rFonts w:asciiTheme="minorHAnsi" w:eastAsiaTheme="minorEastAsia" w:hAnsiTheme="minorHAnsi" w:cstheme="minorBidi"/>
          <w:noProof/>
          <w:sz w:val="22"/>
          <w:szCs w:val="22"/>
          <w:lang w:val="cs-CZ"/>
        </w:rPr>
      </w:pPr>
      <w:hyperlink w:anchor="_Toc516835652" w:history="1">
        <w:r w:rsidR="00701162" w:rsidRPr="00DE7EA2">
          <w:rPr>
            <w:rStyle w:val="Hypertextovprepojenie"/>
            <w:noProof/>
          </w:rPr>
          <w:t>Výpočet srdcového výdaja z impedancie krku</w:t>
        </w:r>
        <w:r w:rsidR="00701162">
          <w:rPr>
            <w:noProof/>
            <w:webHidden/>
          </w:rPr>
          <w:tab/>
        </w:r>
        <w:r w:rsidR="00701162">
          <w:rPr>
            <w:noProof/>
            <w:webHidden/>
          </w:rPr>
          <w:fldChar w:fldCharType="begin"/>
        </w:r>
        <w:r w:rsidR="00701162">
          <w:rPr>
            <w:noProof/>
            <w:webHidden/>
          </w:rPr>
          <w:instrText xml:space="preserve"> PAGEREF _Toc516835652 \h </w:instrText>
        </w:r>
        <w:r w:rsidR="00701162">
          <w:rPr>
            <w:noProof/>
            <w:webHidden/>
          </w:rPr>
        </w:r>
        <w:r w:rsidR="00701162">
          <w:rPr>
            <w:noProof/>
            <w:webHidden/>
          </w:rPr>
          <w:fldChar w:fldCharType="separate"/>
        </w:r>
        <w:r w:rsidR="00701162">
          <w:rPr>
            <w:noProof/>
            <w:webHidden/>
          </w:rPr>
          <w:t>79</w:t>
        </w:r>
        <w:r w:rsidR="00701162">
          <w:rPr>
            <w:noProof/>
            <w:webHidden/>
          </w:rPr>
          <w:fldChar w:fldCharType="end"/>
        </w:r>
      </w:hyperlink>
    </w:p>
    <w:p w14:paraId="760FBE3B" w14:textId="77777777" w:rsidR="00701162" w:rsidRDefault="006372A4">
      <w:pPr>
        <w:pStyle w:val="Obsah3"/>
        <w:rPr>
          <w:rFonts w:asciiTheme="minorHAnsi" w:eastAsiaTheme="minorEastAsia" w:hAnsiTheme="minorHAnsi" w:cstheme="minorBidi"/>
          <w:noProof/>
          <w:sz w:val="22"/>
          <w:szCs w:val="22"/>
          <w:lang w:val="cs-CZ"/>
        </w:rPr>
      </w:pPr>
      <w:hyperlink w:anchor="_Toc516835653" w:history="1">
        <w:r w:rsidR="00701162" w:rsidRPr="00DE7EA2">
          <w:rPr>
            <w:rStyle w:val="Hypertextovprepojenie"/>
            <w:noProof/>
          </w:rPr>
          <w:t>3.3.2</w:t>
        </w:r>
        <w:r w:rsidR="00701162">
          <w:rPr>
            <w:rFonts w:asciiTheme="minorHAnsi" w:eastAsiaTheme="minorEastAsia" w:hAnsiTheme="minorHAnsi" w:cstheme="minorBidi"/>
            <w:noProof/>
            <w:sz w:val="22"/>
            <w:szCs w:val="22"/>
            <w:lang w:val="cs-CZ"/>
          </w:rPr>
          <w:tab/>
        </w:r>
        <w:r w:rsidR="00701162" w:rsidRPr="00DE7EA2">
          <w:rPr>
            <w:rStyle w:val="Hypertextovprepojenie"/>
            <w:noProof/>
          </w:rPr>
          <w:t>Štatistické vyhodnotenie simultánneho merania</w:t>
        </w:r>
        <w:r w:rsidR="00701162">
          <w:rPr>
            <w:noProof/>
            <w:webHidden/>
          </w:rPr>
          <w:tab/>
        </w:r>
        <w:r w:rsidR="00701162">
          <w:rPr>
            <w:noProof/>
            <w:webHidden/>
          </w:rPr>
          <w:fldChar w:fldCharType="begin"/>
        </w:r>
        <w:r w:rsidR="00701162">
          <w:rPr>
            <w:noProof/>
            <w:webHidden/>
          </w:rPr>
          <w:instrText xml:space="preserve"> PAGEREF _Toc516835653 \h </w:instrText>
        </w:r>
        <w:r w:rsidR="00701162">
          <w:rPr>
            <w:noProof/>
            <w:webHidden/>
          </w:rPr>
        </w:r>
        <w:r w:rsidR="00701162">
          <w:rPr>
            <w:noProof/>
            <w:webHidden/>
          </w:rPr>
          <w:fldChar w:fldCharType="separate"/>
        </w:r>
        <w:r w:rsidR="00701162">
          <w:rPr>
            <w:noProof/>
            <w:webHidden/>
          </w:rPr>
          <w:t>80</w:t>
        </w:r>
        <w:r w:rsidR="00701162">
          <w:rPr>
            <w:noProof/>
            <w:webHidden/>
          </w:rPr>
          <w:fldChar w:fldCharType="end"/>
        </w:r>
      </w:hyperlink>
    </w:p>
    <w:p w14:paraId="5501E487" w14:textId="77777777" w:rsidR="00701162" w:rsidRDefault="006372A4">
      <w:pPr>
        <w:pStyle w:val="Obsah3"/>
        <w:rPr>
          <w:rFonts w:asciiTheme="minorHAnsi" w:eastAsiaTheme="minorEastAsia" w:hAnsiTheme="minorHAnsi" w:cstheme="minorBidi"/>
          <w:noProof/>
          <w:sz w:val="22"/>
          <w:szCs w:val="22"/>
          <w:lang w:val="cs-CZ"/>
        </w:rPr>
      </w:pPr>
      <w:hyperlink w:anchor="_Toc516835654" w:history="1">
        <w:r w:rsidR="00701162" w:rsidRPr="00DE7EA2">
          <w:rPr>
            <w:rStyle w:val="Hypertextovprepojenie"/>
            <w:noProof/>
          </w:rPr>
          <w:t>3.3.3</w:t>
        </w:r>
        <w:r w:rsidR="00701162">
          <w:rPr>
            <w:rFonts w:asciiTheme="minorHAnsi" w:eastAsiaTheme="minorEastAsia" w:hAnsiTheme="minorHAnsi" w:cstheme="minorBidi"/>
            <w:noProof/>
            <w:sz w:val="22"/>
            <w:szCs w:val="22"/>
            <w:lang w:val="cs-CZ"/>
          </w:rPr>
          <w:tab/>
        </w:r>
        <w:r w:rsidR="00701162" w:rsidRPr="00DE7EA2">
          <w:rPr>
            <w:rStyle w:val="Hypertextovprepojenie"/>
            <w:noProof/>
          </w:rPr>
          <w:t>Výsledky</w:t>
        </w:r>
        <w:r w:rsidR="00701162">
          <w:rPr>
            <w:noProof/>
            <w:webHidden/>
          </w:rPr>
          <w:tab/>
        </w:r>
        <w:r w:rsidR="00701162">
          <w:rPr>
            <w:noProof/>
            <w:webHidden/>
          </w:rPr>
          <w:fldChar w:fldCharType="begin"/>
        </w:r>
        <w:r w:rsidR="00701162">
          <w:rPr>
            <w:noProof/>
            <w:webHidden/>
          </w:rPr>
          <w:instrText xml:space="preserve"> PAGEREF _Toc516835654 \h </w:instrText>
        </w:r>
        <w:r w:rsidR="00701162">
          <w:rPr>
            <w:noProof/>
            <w:webHidden/>
          </w:rPr>
        </w:r>
        <w:r w:rsidR="00701162">
          <w:rPr>
            <w:noProof/>
            <w:webHidden/>
          </w:rPr>
          <w:fldChar w:fldCharType="separate"/>
        </w:r>
        <w:r w:rsidR="00701162">
          <w:rPr>
            <w:noProof/>
            <w:webHidden/>
          </w:rPr>
          <w:t>81</w:t>
        </w:r>
        <w:r w:rsidR="00701162">
          <w:rPr>
            <w:noProof/>
            <w:webHidden/>
          </w:rPr>
          <w:fldChar w:fldCharType="end"/>
        </w:r>
      </w:hyperlink>
    </w:p>
    <w:p w14:paraId="44A8FC10" w14:textId="77777777" w:rsidR="00701162" w:rsidRDefault="006372A4">
      <w:pPr>
        <w:pStyle w:val="Obsah3"/>
        <w:rPr>
          <w:rFonts w:asciiTheme="minorHAnsi" w:eastAsiaTheme="minorEastAsia" w:hAnsiTheme="minorHAnsi" w:cstheme="minorBidi"/>
          <w:noProof/>
          <w:sz w:val="22"/>
          <w:szCs w:val="22"/>
          <w:lang w:val="cs-CZ"/>
        </w:rPr>
      </w:pPr>
      <w:hyperlink w:anchor="_Toc516835655" w:history="1">
        <w:r w:rsidR="00701162" w:rsidRPr="00DE7EA2">
          <w:rPr>
            <w:rStyle w:val="Hypertextovprepojenie"/>
            <w:noProof/>
          </w:rPr>
          <w:t>3.3.4</w:t>
        </w:r>
        <w:r w:rsidR="00701162">
          <w:rPr>
            <w:rFonts w:asciiTheme="minorHAnsi" w:eastAsiaTheme="minorEastAsia" w:hAnsiTheme="minorHAnsi" w:cstheme="minorBidi"/>
            <w:noProof/>
            <w:sz w:val="22"/>
            <w:szCs w:val="22"/>
            <w:lang w:val="cs-CZ"/>
          </w:rPr>
          <w:tab/>
        </w:r>
        <w:r w:rsidR="00701162" w:rsidRPr="00DE7EA2">
          <w:rPr>
            <w:rStyle w:val="Hypertextovprepojenie"/>
            <w:noProof/>
          </w:rPr>
          <w:t>Bland Altmanova štatistická analýza</w:t>
        </w:r>
        <w:r w:rsidR="00701162">
          <w:rPr>
            <w:noProof/>
            <w:webHidden/>
          </w:rPr>
          <w:tab/>
        </w:r>
        <w:r w:rsidR="00701162">
          <w:rPr>
            <w:noProof/>
            <w:webHidden/>
          </w:rPr>
          <w:fldChar w:fldCharType="begin"/>
        </w:r>
        <w:r w:rsidR="00701162">
          <w:rPr>
            <w:noProof/>
            <w:webHidden/>
          </w:rPr>
          <w:instrText xml:space="preserve"> PAGEREF _Toc516835655 \h </w:instrText>
        </w:r>
        <w:r w:rsidR="00701162">
          <w:rPr>
            <w:noProof/>
            <w:webHidden/>
          </w:rPr>
        </w:r>
        <w:r w:rsidR="00701162">
          <w:rPr>
            <w:noProof/>
            <w:webHidden/>
          </w:rPr>
          <w:fldChar w:fldCharType="separate"/>
        </w:r>
        <w:r w:rsidR="00701162">
          <w:rPr>
            <w:noProof/>
            <w:webHidden/>
          </w:rPr>
          <w:t>83</w:t>
        </w:r>
        <w:r w:rsidR="00701162">
          <w:rPr>
            <w:noProof/>
            <w:webHidden/>
          </w:rPr>
          <w:fldChar w:fldCharType="end"/>
        </w:r>
      </w:hyperlink>
    </w:p>
    <w:p w14:paraId="21DAD6AB" w14:textId="77777777" w:rsidR="00701162" w:rsidRDefault="006372A4">
      <w:pPr>
        <w:pStyle w:val="Obsah3"/>
        <w:rPr>
          <w:rFonts w:asciiTheme="minorHAnsi" w:eastAsiaTheme="minorEastAsia" w:hAnsiTheme="minorHAnsi" w:cstheme="minorBidi"/>
          <w:noProof/>
          <w:sz w:val="22"/>
          <w:szCs w:val="22"/>
          <w:lang w:val="cs-CZ"/>
        </w:rPr>
      </w:pPr>
      <w:hyperlink w:anchor="_Toc516835656" w:history="1">
        <w:r w:rsidR="00701162" w:rsidRPr="00DE7EA2">
          <w:rPr>
            <w:rStyle w:val="Hypertextovprepojenie"/>
            <w:noProof/>
          </w:rPr>
          <w:t>3.3.5</w:t>
        </w:r>
        <w:r w:rsidR="00701162">
          <w:rPr>
            <w:rFonts w:asciiTheme="minorHAnsi" w:eastAsiaTheme="minorEastAsia" w:hAnsiTheme="minorHAnsi" w:cstheme="minorBidi"/>
            <w:noProof/>
            <w:sz w:val="22"/>
            <w:szCs w:val="22"/>
            <w:lang w:val="cs-CZ"/>
          </w:rPr>
          <w:tab/>
        </w:r>
        <w:r w:rsidR="00701162" w:rsidRPr="00DE7EA2">
          <w:rPr>
            <w:rStyle w:val="Hypertextovprepojenie"/>
            <w:noProof/>
          </w:rPr>
          <w:t>Diskusia</w:t>
        </w:r>
        <w:r w:rsidR="00701162">
          <w:rPr>
            <w:noProof/>
            <w:webHidden/>
          </w:rPr>
          <w:tab/>
        </w:r>
        <w:r w:rsidR="00701162">
          <w:rPr>
            <w:noProof/>
            <w:webHidden/>
          </w:rPr>
          <w:fldChar w:fldCharType="begin"/>
        </w:r>
        <w:r w:rsidR="00701162">
          <w:rPr>
            <w:noProof/>
            <w:webHidden/>
          </w:rPr>
          <w:instrText xml:space="preserve"> PAGEREF _Toc516835656 \h </w:instrText>
        </w:r>
        <w:r w:rsidR="00701162">
          <w:rPr>
            <w:noProof/>
            <w:webHidden/>
          </w:rPr>
        </w:r>
        <w:r w:rsidR="00701162">
          <w:rPr>
            <w:noProof/>
            <w:webHidden/>
          </w:rPr>
          <w:fldChar w:fldCharType="separate"/>
        </w:r>
        <w:r w:rsidR="00701162">
          <w:rPr>
            <w:noProof/>
            <w:webHidden/>
          </w:rPr>
          <w:t>85</w:t>
        </w:r>
        <w:r w:rsidR="00701162">
          <w:rPr>
            <w:noProof/>
            <w:webHidden/>
          </w:rPr>
          <w:fldChar w:fldCharType="end"/>
        </w:r>
      </w:hyperlink>
    </w:p>
    <w:p w14:paraId="636A2454" w14:textId="77777777" w:rsidR="00701162" w:rsidRDefault="006372A4">
      <w:pPr>
        <w:pStyle w:val="Obsah2"/>
        <w:rPr>
          <w:rFonts w:asciiTheme="minorHAnsi" w:eastAsiaTheme="minorEastAsia" w:hAnsiTheme="minorHAnsi" w:cstheme="minorBidi"/>
          <w:noProof/>
          <w:sz w:val="22"/>
          <w:szCs w:val="22"/>
          <w:lang w:val="cs-CZ"/>
        </w:rPr>
      </w:pPr>
      <w:hyperlink w:anchor="_Toc516835657" w:history="1">
        <w:r w:rsidR="00701162" w:rsidRPr="00DE7EA2">
          <w:rPr>
            <w:rStyle w:val="Hypertextovprepojenie"/>
            <w:noProof/>
          </w:rPr>
          <w:t>3.4</w:t>
        </w:r>
        <w:r w:rsidR="00701162">
          <w:rPr>
            <w:rFonts w:asciiTheme="minorHAnsi" w:eastAsiaTheme="minorEastAsia" w:hAnsiTheme="minorHAnsi" w:cstheme="minorBidi"/>
            <w:noProof/>
            <w:sz w:val="22"/>
            <w:szCs w:val="22"/>
            <w:lang w:val="cs-CZ"/>
          </w:rPr>
          <w:tab/>
        </w:r>
        <w:r w:rsidR="00701162" w:rsidRPr="00DE7EA2">
          <w:rPr>
            <w:rStyle w:val="Hypertextovprepojenie"/>
            <w:noProof/>
          </w:rPr>
          <w:t>Relatívne zmeny SV u subjektov po transplantácií srdca</w:t>
        </w:r>
        <w:r w:rsidR="00701162">
          <w:rPr>
            <w:noProof/>
            <w:webHidden/>
          </w:rPr>
          <w:tab/>
        </w:r>
        <w:r w:rsidR="00701162">
          <w:rPr>
            <w:noProof/>
            <w:webHidden/>
          </w:rPr>
          <w:fldChar w:fldCharType="begin"/>
        </w:r>
        <w:r w:rsidR="00701162">
          <w:rPr>
            <w:noProof/>
            <w:webHidden/>
          </w:rPr>
          <w:instrText xml:space="preserve"> PAGEREF _Toc516835657 \h </w:instrText>
        </w:r>
        <w:r w:rsidR="00701162">
          <w:rPr>
            <w:noProof/>
            <w:webHidden/>
          </w:rPr>
        </w:r>
        <w:r w:rsidR="00701162">
          <w:rPr>
            <w:noProof/>
            <w:webHidden/>
          </w:rPr>
          <w:fldChar w:fldCharType="separate"/>
        </w:r>
        <w:r w:rsidR="00701162">
          <w:rPr>
            <w:noProof/>
            <w:webHidden/>
          </w:rPr>
          <w:t>86</w:t>
        </w:r>
        <w:r w:rsidR="00701162">
          <w:rPr>
            <w:noProof/>
            <w:webHidden/>
          </w:rPr>
          <w:fldChar w:fldCharType="end"/>
        </w:r>
      </w:hyperlink>
    </w:p>
    <w:p w14:paraId="7A008BEB" w14:textId="77777777" w:rsidR="00701162" w:rsidRDefault="006372A4">
      <w:pPr>
        <w:pStyle w:val="Obsah3"/>
        <w:rPr>
          <w:rFonts w:asciiTheme="minorHAnsi" w:eastAsiaTheme="minorEastAsia" w:hAnsiTheme="minorHAnsi" w:cstheme="minorBidi"/>
          <w:noProof/>
          <w:sz w:val="22"/>
          <w:szCs w:val="22"/>
          <w:lang w:val="cs-CZ"/>
        </w:rPr>
      </w:pPr>
      <w:hyperlink w:anchor="_Toc516835658" w:history="1">
        <w:r w:rsidR="00701162" w:rsidRPr="00DE7EA2">
          <w:rPr>
            <w:rStyle w:val="Hypertextovprepojenie"/>
            <w:noProof/>
          </w:rPr>
          <w:t>3.4.1</w:t>
        </w:r>
        <w:r w:rsidR="00701162">
          <w:rPr>
            <w:rFonts w:asciiTheme="minorHAnsi" w:eastAsiaTheme="minorEastAsia" w:hAnsiTheme="minorHAnsi" w:cstheme="minorBidi"/>
            <w:noProof/>
            <w:sz w:val="22"/>
            <w:szCs w:val="22"/>
            <w:lang w:val="cs-CZ"/>
          </w:rPr>
          <w:tab/>
        </w:r>
        <w:r w:rsidR="00701162" w:rsidRPr="00DE7EA2">
          <w:rPr>
            <w:rStyle w:val="Hypertextovprepojenie"/>
            <w:noProof/>
          </w:rPr>
          <w:t>Výsledky</w:t>
        </w:r>
        <w:r w:rsidR="00701162">
          <w:rPr>
            <w:noProof/>
            <w:webHidden/>
          </w:rPr>
          <w:tab/>
        </w:r>
        <w:r w:rsidR="00701162">
          <w:rPr>
            <w:noProof/>
            <w:webHidden/>
          </w:rPr>
          <w:fldChar w:fldCharType="begin"/>
        </w:r>
        <w:r w:rsidR="00701162">
          <w:rPr>
            <w:noProof/>
            <w:webHidden/>
          </w:rPr>
          <w:instrText xml:space="preserve"> PAGEREF _Toc516835658 \h </w:instrText>
        </w:r>
        <w:r w:rsidR="00701162">
          <w:rPr>
            <w:noProof/>
            <w:webHidden/>
          </w:rPr>
        </w:r>
        <w:r w:rsidR="00701162">
          <w:rPr>
            <w:noProof/>
            <w:webHidden/>
          </w:rPr>
          <w:fldChar w:fldCharType="separate"/>
        </w:r>
        <w:r w:rsidR="00701162">
          <w:rPr>
            <w:noProof/>
            <w:webHidden/>
          </w:rPr>
          <w:t>86</w:t>
        </w:r>
        <w:r w:rsidR="00701162">
          <w:rPr>
            <w:noProof/>
            <w:webHidden/>
          </w:rPr>
          <w:fldChar w:fldCharType="end"/>
        </w:r>
      </w:hyperlink>
    </w:p>
    <w:p w14:paraId="0204BBAC" w14:textId="77777777" w:rsidR="00701162" w:rsidRDefault="006372A4">
      <w:pPr>
        <w:pStyle w:val="Obsah3"/>
        <w:rPr>
          <w:rFonts w:asciiTheme="minorHAnsi" w:eastAsiaTheme="minorEastAsia" w:hAnsiTheme="minorHAnsi" w:cstheme="minorBidi"/>
          <w:noProof/>
          <w:sz w:val="22"/>
          <w:szCs w:val="22"/>
          <w:lang w:val="cs-CZ"/>
        </w:rPr>
      </w:pPr>
      <w:hyperlink w:anchor="_Toc516835659" w:history="1">
        <w:r w:rsidR="00701162" w:rsidRPr="00DE7EA2">
          <w:rPr>
            <w:rStyle w:val="Hypertextovprepojenie"/>
            <w:noProof/>
          </w:rPr>
          <w:t>3.4.2</w:t>
        </w:r>
        <w:r w:rsidR="00701162">
          <w:rPr>
            <w:rFonts w:asciiTheme="minorHAnsi" w:eastAsiaTheme="minorEastAsia" w:hAnsiTheme="minorHAnsi" w:cstheme="minorBidi"/>
            <w:noProof/>
            <w:sz w:val="22"/>
            <w:szCs w:val="22"/>
            <w:lang w:val="cs-CZ"/>
          </w:rPr>
          <w:tab/>
        </w:r>
        <w:r w:rsidR="00701162" w:rsidRPr="00DE7EA2">
          <w:rPr>
            <w:rStyle w:val="Hypertextovprepojenie"/>
            <w:noProof/>
          </w:rPr>
          <w:t>Diskusia</w:t>
        </w:r>
        <w:r w:rsidR="00701162">
          <w:rPr>
            <w:noProof/>
            <w:webHidden/>
          </w:rPr>
          <w:tab/>
        </w:r>
        <w:r w:rsidR="00701162">
          <w:rPr>
            <w:noProof/>
            <w:webHidden/>
          </w:rPr>
          <w:fldChar w:fldCharType="begin"/>
        </w:r>
        <w:r w:rsidR="00701162">
          <w:rPr>
            <w:noProof/>
            <w:webHidden/>
          </w:rPr>
          <w:instrText xml:space="preserve"> PAGEREF _Toc516835659 \h </w:instrText>
        </w:r>
        <w:r w:rsidR="00701162">
          <w:rPr>
            <w:noProof/>
            <w:webHidden/>
          </w:rPr>
        </w:r>
        <w:r w:rsidR="00701162">
          <w:rPr>
            <w:noProof/>
            <w:webHidden/>
          </w:rPr>
          <w:fldChar w:fldCharType="separate"/>
        </w:r>
        <w:r w:rsidR="00701162">
          <w:rPr>
            <w:noProof/>
            <w:webHidden/>
          </w:rPr>
          <w:t>88</w:t>
        </w:r>
        <w:r w:rsidR="00701162">
          <w:rPr>
            <w:noProof/>
            <w:webHidden/>
          </w:rPr>
          <w:fldChar w:fldCharType="end"/>
        </w:r>
      </w:hyperlink>
    </w:p>
    <w:p w14:paraId="0AA06E5C" w14:textId="77777777" w:rsidR="00701162" w:rsidRDefault="006372A4">
      <w:pPr>
        <w:pStyle w:val="Obsah1"/>
        <w:rPr>
          <w:rFonts w:asciiTheme="minorHAnsi" w:eastAsiaTheme="minorEastAsia" w:hAnsiTheme="minorHAnsi" w:cstheme="minorBidi"/>
          <w:b w:val="0"/>
          <w:bCs w:val="0"/>
          <w:sz w:val="22"/>
          <w:szCs w:val="22"/>
          <w:lang w:val="cs-CZ"/>
        </w:rPr>
      </w:pPr>
      <w:hyperlink w:anchor="_Toc516835660" w:history="1">
        <w:r w:rsidR="00701162" w:rsidRPr="00DE7EA2">
          <w:rPr>
            <w:rStyle w:val="Hypertextovprepojenie"/>
          </w:rPr>
          <w:t>4</w:t>
        </w:r>
        <w:r w:rsidR="00701162">
          <w:rPr>
            <w:rFonts w:asciiTheme="minorHAnsi" w:eastAsiaTheme="minorEastAsia" w:hAnsiTheme="minorHAnsi" w:cstheme="minorBidi"/>
            <w:b w:val="0"/>
            <w:bCs w:val="0"/>
            <w:sz w:val="22"/>
            <w:szCs w:val="22"/>
            <w:lang w:val="cs-CZ"/>
          </w:rPr>
          <w:tab/>
        </w:r>
        <w:r w:rsidR="00701162" w:rsidRPr="00DE7EA2">
          <w:rPr>
            <w:rStyle w:val="Hypertextovprepojenie"/>
          </w:rPr>
          <w:t>Záver</w:t>
        </w:r>
        <w:r w:rsidR="00701162">
          <w:rPr>
            <w:webHidden/>
          </w:rPr>
          <w:tab/>
        </w:r>
        <w:r w:rsidR="00701162">
          <w:rPr>
            <w:webHidden/>
          </w:rPr>
          <w:fldChar w:fldCharType="begin"/>
        </w:r>
        <w:r w:rsidR="00701162">
          <w:rPr>
            <w:webHidden/>
          </w:rPr>
          <w:instrText xml:space="preserve"> PAGEREF _Toc516835660 \h </w:instrText>
        </w:r>
        <w:r w:rsidR="00701162">
          <w:rPr>
            <w:webHidden/>
          </w:rPr>
        </w:r>
        <w:r w:rsidR="00701162">
          <w:rPr>
            <w:webHidden/>
          </w:rPr>
          <w:fldChar w:fldCharType="separate"/>
        </w:r>
        <w:r w:rsidR="00701162">
          <w:rPr>
            <w:webHidden/>
          </w:rPr>
          <w:t>89</w:t>
        </w:r>
        <w:r w:rsidR="00701162">
          <w:rPr>
            <w:webHidden/>
          </w:rPr>
          <w:fldChar w:fldCharType="end"/>
        </w:r>
      </w:hyperlink>
    </w:p>
    <w:p w14:paraId="47B66DBB" w14:textId="77777777" w:rsidR="00701162" w:rsidRDefault="006372A4">
      <w:pPr>
        <w:pStyle w:val="Obsah1"/>
        <w:rPr>
          <w:rFonts w:asciiTheme="minorHAnsi" w:eastAsiaTheme="minorEastAsia" w:hAnsiTheme="minorHAnsi" w:cstheme="minorBidi"/>
          <w:b w:val="0"/>
          <w:bCs w:val="0"/>
          <w:sz w:val="22"/>
          <w:szCs w:val="22"/>
          <w:lang w:val="cs-CZ"/>
        </w:rPr>
      </w:pPr>
      <w:hyperlink w:anchor="_Toc516835661" w:history="1">
        <w:r w:rsidR="00701162" w:rsidRPr="00DE7EA2">
          <w:rPr>
            <w:rStyle w:val="Hypertextovprepojenie"/>
          </w:rPr>
          <w:t>Literatúra</w:t>
        </w:r>
        <w:r w:rsidR="00701162">
          <w:rPr>
            <w:webHidden/>
          </w:rPr>
          <w:tab/>
        </w:r>
        <w:r w:rsidR="00701162">
          <w:rPr>
            <w:webHidden/>
          </w:rPr>
          <w:fldChar w:fldCharType="begin"/>
        </w:r>
        <w:r w:rsidR="00701162">
          <w:rPr>
            <w:webHidden/>
          </w:rPr>
          <w:instrText xml:space="preserve"> PAGEREF _Toc516835661 \h </w:instrText>
        </w:r>
        <w:r w:rsidR="00701162">
          <w:rPr>
            <w:webHidden/>
          </w:rPr>
        </w:r>
        <w:r w:rsidR="00701162">
          <w:rPr>
            <w:webHidden/>
          </w:rPr>
          <w:fldChar w:fldCharType="separate"/>
        </w:r>
        <w:r w:rsidR="00701162">
          <w:rPr>
            <w:webHidden/>
          </w:rPr>
          <w:t>93</w:t>
        </w:r>
        <w:r w:rsidR="00701162">
          <w:rPr>
            <w:webHidden/>
          </w:rPr>
          <w:fldChar w:fldCharType="end"/>
        </w:r>
      </w:hyperlink>
    </w:p>
    <w:p w14:paraId="3C9C7325" w14:textId="77777777" w:rsidR="00701162" w:rsidRDefault="006372A4">
      <w:pPr>
        <w:pStyle w:val="Obsah1"/>
        <w:rPr>
          <w:rFonts w:asciiTheme="minorHAnsi" w:eastAsiaTheme="minorEastAsia" w:hAnsiTheme="minorHAnsi" w:cstheme="minorBidi"/>
          <w:b w:val="0"/>
          <w:bCs w:val="0"/>
          <w:sz w:val="22"/>
          <w:szCs w:val="22"/>
          <w:lang w:val="cs-CZ"/>
        </w:rPr>
      </w:pPr>
      <w:hyperlink w:anchor="_Toc516835662" w:history="1">
        <w:r w:rsidR="00701162" w:rsidRPr="00DE7EA2">
          <w:rPr>
            <w:rStyle w:val="Hypertextovprepojenie"/>
          </w:rPr>
          <w:t>ZOZNAM SYMBOLOV, VELIČÍN A SKRATIEK</w:t>
        </w:r>
        <w:r w:rsidR="00701162">
          <w:rPr>
            <w:webHidden/>
          </w:rPr>
          <w:tab/>
        </w:r>
        <w:r w:rsidR="00701162">
          <w:rPr>
            <w:webHidden/>
          </w:rPr>
          <w:fldChar w:fldCharType="begin"/>
        </w:r>
        <w:r w:rsidR="00701162">
          <w:rPr>
            <w:webHidden/>
          </w:rPr>
          <w:instrText xml:space="preserve"> PAGEREF _Toc516835662 \h </w:instrText>
        </w:r>
        <w:r w:rsidR="00701162">
          <w:rPr>
            <w:webHidden/>
          </w:rPr>
        </w:r>
        <w:r w:rsidR="00701162">
          <w:rPr>
            <w:webHidden/>
          </w:rPr>
          <w:fldChar w:fldCharType="separate"/>
        </w:r>
        <w:r w:rsidR="00701162">
          <w:rPr>
            <w:webHidden/>
          </w:rPr>
          <w:t>97</w:t>
        </w:r>
        <w:r w:rsidR="00701162">
          <w:rPr>
            <w:webHidden/>
          </w:rPr>
          <w:fldChar w:fldCharType="end"/>
        </w:r>
      </w:hyperlink>
    </w:p>
    <w:p w14:paraId="00621E5A" w14:textId="77777777" w:rsidR="00BD7167" w:rsidRPr="00B66FCC" w:rsidRDefault="00BD7167" w:rsidP="00BD7167">
      <w:pPr>
        <w:pStyle w:val="Obsah1"/>
        <w:rPr>
          <w:b w:val="0"/>
          <w:bCs w:val="0"/>
          <w:noProof w:val="0"/>
        </w:rPr>
      </w:pPr>
      <w:r w:rsidRPr="00B66FCC">
        <w:rPr>
          <w:b w:val="0"/>
          <w:bCs w:val="0"/>
          <w:noProof w:val="0"/>
        </w:rPr>
        <w:fldChar w:fldCharType="end"/>
      </w:r>
      <w:r w:rsidRPr="00B66FCC">
        <w:rPr>
          <w:b w:val="0"/>
          <w:bCs w:val="0"/>
          <w:noProof w:val="0"/>
        </w:rPr>
        <w:br w:type="page"/>
      </w:r>
    </w:p>
    <w:p w14:paraId="144A1F28" w14:textId="4063C575" w:rsidR="00BD7167" w:rsidRPr="00630043" w:rsidRDefault="00BD7167" w:rsidP="00BD7167">
      <w:pPr>
        <w:sectPr w:rsidR="00BD7167" w:rsidRPr="00630043" w:rsidSect="00BD7167">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p>
    <w:p w14:paraId="7A99FC0C" w14:textId="77777777" w:rsidR="00BD7167" w:rsidRPr="00630043" w:rsidRDefault="00BD7167" w:rsidP="00BD7167">
      <w:pPr>
        <w:pStyle w:val="Nadpis1"/>
        <w:numPr>
          <w:ilvl w:val="0"/>
          <w:numId w:val="0"/>
        </w:numPr>
        <w:tabs>
          <w:tab w:val="num" w:pos="1070"/>
        </w:tabs>
        <w:ind w:left="432" w:hanging="432"/>
      </w:pPr>
      <w:bookmarkStart w:id="15" w:name="_Toc516835603"/>
      <w:r w:rsidRPr="00630043">
        <w:lastRenderedPageBreak/>
        <w:t>Úvod</w:t>
      </w:r>
      <w:bookmarkEnd w:id="5"/>
      <w:bookmarkEnd w:id="15"/>
    </w:p>
    <w:p w14:paraId="414407B3" w14:textId="156E9FB8" w:rsidR="00BD7167" w:rsidRDefault="00BD7167" w:rsidP="00BD7167">
      <w:r w:rsidRPr="00630043">
        <w:t xml:space="preserve">Činnosť srdcovocievneho systému je popísaná hemodynamickými parametrami. Medzi dôležité hemodynamické parametre patrí srdcový výdaj (CO – cardiac output) . CO vyjadruje objem krvi vypudenej ľavou komorou za jednu minútu. Pri niektorých ochoreniach ako napríklad ischemickej chorobe srdca, chybách na chlopniach a zápaloch dochádza k poklesu CO. </w:t>
      </w:r>
    </w:p>
    <w:p w14:paraId="5D26D27A" w14:textId="77777777" w:rsidR="00896546" w:rsidRDefault="00896546" w:rsidP="00BD7167"/>
    <w:p w14:paraId="68D4AC76" w14:textId="1196F2EC" w:rsidR="00BD7167" w:rsidRPr="00630043" w:rsidRDefault="00896546" w:rsidP="00BD7167">
      <w:r w:rsidRPr="00630043">
        <w:t xml:space="preserve">Táto práca sa zaoberá stanovením parametrov potrebných pre výpočet </w:t>
      </w:r>
      <w:r w:rsidR="00D46096">
        <w:t>CO</w:t>
      </w:r>
      <w:r w:rsidRPr="00630043">
        <w:t xml:space="preserve">. Tieto parametre sa </w:t>
      </w:r>
      <w:r>
        <w:t xml:space="preserve">môžu </w:t>
      </w:r>
      <w:r w:rsidRPr="00630043">
        <w:t>detek</w:t>
      </w:r>
      <w:r>
        <w:t>ovať</w:t>
      </w:r>
      <w:r w:rsidRPr="00630043">
        <w:t xml:space="preserve"> z dát celotelovej impedancie a srdcových zvukov.</w:t>
      </w:r>
      <w:r>
        <w:t xml:space="preserve"> </w:t>
      </w:r>
      <w:r w:rsidR="00BD7167" w:rsidRPr="00630043">
        <w:t xml:space="preserve">Aj keď je impedančná kardiografia známa metodika už od 50-tych rokov </w:t>
      </w:r>
      <w:r w:rsidR="00BD7167"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BD7167" w:rsidRPr="00B66FCC">
        <w:fldChar w:fldCharType="separate"/>
      </w:r>
      <w:r w:rsidR="00BD7167">
        <w:rPr>
          <w:noProof/>
        </w:rPr>
        <w:t>[4]</w:t>
      </w:r>
      <w:r w:rsidR="00BD7167" w:rsidRPr="00B66FCC">
        <w:fldChar w:fldCharType="end"/>
      </w:r>
      <w:r w:rsidR="00BD7167" w:rsidRPr="00630043">
        <w:t xml:space="preserve">, jej využitie v klinickej praxi je obmedzené, hlavne pre slabú presnosť vo vypočítaných </w:t>
      </w:r>
      <w:r w:rsidR="00FA5C18">
        <w:t>absolútnych hodnotách parametra</w:t>
      </w:r>
      <w:r w:rsidR="00BD7167" w:rsidRPr="00630043">
        <w:t xml:space="preserve"> CO</w:t>
      </w:r>
      <w:r w:rsidR="00BD7167"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 </w:instrText>
      </w:r>
      <w:r w:rsidR="00284C6A">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DATA </w:instrText>
      </w:r>
      <w:r w:rsidR="00284C6A">
        <w:fldChar w:fldCharType="end"/>
      </w:r>
      <w:r w:rsidR="00BD7167" w:rsidRPr="00B66FCC">
        <w:fldChar w:fldCharType="separate"/>
      </w:r>
      <w:r w:rsidR="00BD7167">
        <w:rPr>
          <w:noProof/>
        </w:rPr>
        <w:t>[5]</w:t>
      </w:r>
      <w:r w:rsidR="00BD7167" w:rsidRPr="00B66FCC">
        <w:fldChar w:fldCharType="end"/>
      </w:r>
      <w:r w:rsidR="00BD7167" w:rsidRPr="00630043">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00BD7167" w:rsidRPr="00B66FCC">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 </w:instrText>
      </w:r>
      <w:r w:rsidR="00284C6A">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DATA </w:instrText>
      </w:r>
      <w:r w:rsidR="00284C6A">
        <w:fldChar w:fldCharType="end"/>
      </w:r>
      <w:r w:rsidR="00BD7167" w:rsidRPr="00B66FCC">
        <w:fldChar w:fldCharType="separate"/>
      </w:r>
      <w:r w:rsidR="00BD7167">
        <w:rPr>
          <w:noProof/>
        </w:rPr>
        <w:t>[6]</w:t>
      </w:r>
      <w:r w:rsidR="00BD7167" w:rsidRPr="00B66FCC">
        <w:fldChar w:fldCharType="end"/>
      </w:r>
      <w:r w:rsidR="00BD7167" w:rsidRPr="00630043">
        <w:t>.</w:t>
      </w:r>
      <w:r w:rsidR="00FA5C18">
        <w:t xml:space="preserve"> </w:t>
      </w:r>
      <w:r w:rsidR="00BD7167" w:rsidRPr="00630043">
        <w:t>Druhým dôvodom je nejasný pôvodu bioimpedančného signálu</w:t>
      </w:r>
      <w:r w:rsidR="0068248B">
        <w:t xml:space="preserve"> </w:t>
      </w:r>
      <w:r w:rsidR="00BD7167"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BD7167" w:rsidRPr="00B66FCC">
        <w:fldChar w:fldCharType="separate"/>
      </w:r>
      <w:r w:rsidR="00BD7167">
        <w:rPr>
          <w:noProof/>
        </w:rPr>
        <w:t>[3]</w:t>
      </w:r>
      <w:r w:rsidR="00BD7167" w:rsidRPr="00B66FCC">
        <w:fldChar w:fldCharType="end"/>
      </w:r>
      <w:r w:rsidR="00BD7167" w:rsidRPr="00630043">
        <w:t xml:space="preserve">. Impedanciu hrudníka totiž ovplyvňuje nielen krv vyvrhnutá srdcom počas systoly. Je to takisto dýchanie, kontrakcia </w:t>
      </w:r>
      <w:bookmarkStart w:id="16" w:name="_GoBack"/>
      <w:r w:rsidR="00BD7167" w:rsidRPr="00630043">
        <w:t>sv</w:t>
      </w:r>
      <w:bookmarkEnd w:id="16"/>
      <w:r w:rsidR="00BD7167" w:rsidRPr="00630043">
        <w:t>alov, žilný návrat, pľúcny obeh a zmeny v smere toku krvi v aorte počas systoly.</w:t>
      </w:r>
    </w:p>
    <w:p w14:paraId="41E910B2" w14:textId="77777777" w:rsidR="00BD7167" w:rsidRPr="00630043" w:rsidRDefault="00BD7167" w:rsidP="00BD7167"/>
    <w:p w14:paraId="16500E7F" w14:textId="4FF20C8A" w:rsidR="00BD7167" w:rsidRPr="00630043" w:rsidRDefault="00BD7167" w:rsidP="00D46096">
      <w:pPr>
        <w:overflowPunct/>
        <w:autoSpaceDE/>
        <w:autoSpaceDN/>
        <w:adjustRightInd/>
        <w:textAlignment w:val="auto"/>
      </w:pPr>
      <w:r w:rsidRPr="00630043">
        <w:t>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r w:rsidRPr="00630043">
        <w:br w:type="page"/>
      </w:r>
    </w:p>
    <w:p w14:paraId="1848DB95" w14:textId="77777777" w:rsidR="00BD7167" w:rsidRPr="00630043" w:rsidRDefault="00BD7167" w:rsidP="00BD7167">
      <w:pPr>
        <w:pStyle w:val="Nadpis1"/>
        <w:numPr>
          <w:ilvl w:val="0"/>
          <w:numId w:val="26"/>
        </w:numPr>
        <w:spacing w:line="240" w:lineRule="auto"/>
      </w:pPr>
      <w:bookmarkStart w:id="17" w:name="_Toc516835604"/>
      <w:r w:rsidRPr="00630043">
        <w:lastRenderedPageBreak/>
        <w:t>Teoretická časť</w:t>
      </w:r>
      <w:bookmarkEnd w:id="17"/>
    </w:p>
    <w:p w14:paraId="3E1C9482" w14:textId="4D5EB7F8" w:rsidR="00BD7167" w:rsidRPr="00630043" w:rsidRDefault="00BD7167" w:rsidP="00BD7167">
      <w:r w:rsidRPr="00630043">
        <w:rPr>
          <w:color w:val="000000"/>
        </w:rPr>
        <w:t xml:space="preserve">Srdce svojou pumpovacou činnosťou vytvára zmeny tlaku krvi v artériách, čo má za následok tok krvi od srdca smerom do periférií. </w:t>
      </w:r>
      <w:r w:rsidRPr="00630043">
        <w:t>Srdce váži približne 300 g a skladá sa z dvoch púmp, pravého a ľavého srdca. Pravé srdce pumpuje krv do pľúcneho obehu, ľavé srdce pumpuje krv do systémového obehu. Obidve pumpy vypudia približne 5l krvy za minútu pre človeka vážiaceho 70kg v</w:t>
      </w:r>
      <w:r>
        <w:t> </w:t>
      </w:r>
      <w:r w:rsidRPr="00630043">
        <w:t>pokoji</w:t>
      </w:r>
      <w:r>
        <w:t xml:space="preserve"> </w:t>
      </w:r>
      <w:r w:rsidRPr="00FA362E">
        <w:t>(minútový objem – Cardiac Output – CO)</w:t>
      </w:r>
      <w:r w:rsidRPr="00630043">
        <w:t xml:space="preserve">. Tento objem sa ľahko môže zvýšiť až na 5-násobok počas fyzickej záťaž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 Množstvo krvi vypudené jediným sťahom - tepový objem  (Stroke Volume-SV) je v pokoji asi 70ml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w:t>
      </w:r>
      <w:r>
        <w:t>Minútový objem je súčtom tepových objemov za jednu minútu. Tento vzťah vyjadruje rovnica (1)</w:t>
      </w:r>
    </w:p>
    <w:p w14:paraId="697A0D99" w14:textId="77777777" w:rsidR="00BD7167" w:rsidRPr="00630043" w:rsidRDefault="00BD7167" w:rsidP="00BD7167">
      <w:pPr>
        <w:pStyle w:val="Popis"/>
        <w:rPr>
          <w:lang w:val="sk-SK"/>
        </w:rPr>
      </w:pPr>
    </w:p>
    <w:tbl>
      <w:tblPr>
        <w:tblW w:w="0" w:type="auto"/>
        <w:tblLook w:val="04A0" w:firstRow="1" w:lastRow="0" w:firstColumn="1" w:lastColumn="0" w:noHBand="0" w:noVBand="1"/>
      </w:tblPr>
      <w:tblGrid>
        <w:gridCol w:w="704"/>
        <w:gridCol w:w="7088"/>
        <w:gridCol w:w="702"/>
      </w:tblGrid>
      <w:tr w:rsidR="00BD7167" w:rsidRPr="00630043" w14:paraId="2997E532" w14:textId="77777777" w:rsidTr="00BD7167">
        <w:tc>
          <w:tcPr>
            <w:tcW w:w="704" w:type="dxa"/>
          </w:tcPr>
          <w:p w14:paraId="0A68A6A3" w14:textId="77777777" w:rsidR="00BD7167" w:rsidRPr="00630043" w:rsidRDefault="00BD7167" w:rsidP="00BD7167">
            <w:pPr>
              <w:jc w:val="center"/>
              <w:rPr>
                <w:color w:val="000000"/>
              </w:rPr>
            </w:pPr>
          </w:p>
        </w:tc>
        <w:tc>
          <w:tcPr>
            <w:tcW w:w="7088" w:type="dxa"/>
            <w:vAlign w:val="center"/>
          </w:tcPr>
          <w:p w14:paraId="6BCD7EF3" w14:textId="77777777" w:rsidR="00BD7167" w:rsidRPr="00630043" w:rsidRDefault="00BD7167" w:rsidP="00BD7167">
            <w:pPr>
              <w:jc w:val="center"/>
              <w:rPr>
                <w:i/>
                <w:color w:val="000000"/>
              </w:rPr>
            </w:pPr>
            <m:oMathPara>
              <m:oMath>
                <m:r>
                  <w:rPr>
                    <w:rFonts w:ascii="Cambria Math" w:hAnsi="Cambria Math"/>
                    <w:color w:val="000000"/>
                  </w:rPr>
                  <m:t>CO=SV*HR</m:t>
                </m:r>
              </m:oMath>
            </m:oMathPara>
          </w:p>
        </w:tc>
        <w:tc>
          <w:tcPr>
            <w:tcW w:w="702" w:type="dxa"/>
            <w:vAlign w:val="center"/>
          </w:tcPr>
          <w:p w14:paraId="458C11E9"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1</w:t>
            </w:r>
            <w:r w:rsidRPr="00B66FCC">
              <w:rPr>
                <w:color w:val="000000"/>
              </w:rPr>
              <w:fldChar w:fldCharType="end"/>
            </w:r>
            <w:r w:rsidRPr="00630043">
              <w:rPr>
                <w:color w:val="000000"/>
              </w:rPr>
              <w:t>)</w:t>
            </w:r>
          </w:p>
        </w:tc>
      </w:tr>
    </w:tbl>
    <w:p w14:paraId="434088EE" w14:textId="77777777" w:rsidR="00BD7167" w:rsidRPr="00630043" w:rsidRDefault="00BD7167" w:rsidP="00BD7167"/>
    <w:p w14:paraId="05FF606C" w14:textId="761DC3E4" w:rsidR="00BD7167" w:rsidRDefault="00BD7167" w:rsidP="00F15E78">
      <w:pPr>
        <w:rPr>
          <w:color w:val="000000"/>
        </w:rPr>
      </w:pPr>
      <w:r>
        <w:t xml:space="preserve">, kde HR predtavuje srdcovú frekvenciu. </w:t>
      </w:r>
    </w:p>
    <w:p w14:paraId="395B78E7" w14:textId="77777777" w:rsidR="00BD7167" w:rsidRPr="00630043" w:rsidRDefault="00BD7167" w:rsidP="00BD7167"/>
    <w:p w14:paraId="053A1A40" w14:textId="51AC2D4C" w:rsidR="00BD7167" w:rsidRPr="00630043" w:rsidRDefault="00BD7167" w:rsidP="00BD7167">
      <w:pPr>
        <w:pStyle w:val="Nadpis2"/>
      </w:pPr>
      <w:bookmarkStart w:id="18" w:name="_Toc516835612"/>
      <w:r w:rsidRPr="00630043">
        <w:t xml:space="preserve">Spôsoby merania srdcového výdaja – </w:t>
      </w:r>
      <w:r w:rsidR="005D438D">
        <w:t>CO</w:t>
      </w:r>
      <w:bookmarkEnd w:id="18"/>
    </w:p>
    <w:p w14:paraId="210DC50C" w14:textId="77777777" w:rsidR="00BD7167" w:rsidRPr="00630043" w:rsidRDefault="00BD7167" w:rsidP="00BD7167"/>
    <w:p w14:paraId="284D0EE4" w14:textId="498692FF" w:rsidR="00BD7167" w:rsidRPr="00630043" w:rsidRDefault="00BD7167" w:rsidP="00BD7167">
      <w:r w:rsidRPr="00630043">
        <w:t xml:space="preserve">Na meranie </w:t>
      </w:r>
      <w:r w:rsidR="005D438D">
        <w:t>CO</w:t>
      </w:r>
      <w:r w:rsidRPr="00630043">
        <w:t xml:space="preserve"> sa používajú viaceré invazívne aj neinvazívne metódy. </w:t>
      </w:r>
    </w:p>
    <w:p w14:paraId="2F40F6C7" w14:textId="77777777" w:rsidR="00BD7167" w:rsidRPr="00630043" w:rsidRDefault="00BD7167" w:rsidP="00BD7167"/>
    <w:p w14:paraId="6A4801BD" w14:textId="77777777" w:rsidR="00BD7167" w:rsidRPr="00630043" w:rsidRDefault="00BD7167" w:rsidP="00BD7167">
      <w:pPr>
        <w:pStyle w:val="Nadpis3"/>
      </w:pPr>
      <w:bookmarkStart w:id="19" w:name="_Toc516835613"/>
      <w:r w:rsidRPr="00630043">
        <w:t>Invazívne</w:t>
      </w:r>
      <w:bookmarkEnd w:id="19"/>
    </w:p>
    <w:p w14:paraId="67779A81" w14:textId="77777777" w:rsidR="00BD7167" w:rsidRPr="00630043" w:rsidRDefault="00BD7167" w:rsidP="00BD7167"/>
    <w:p w14:paraId="726F47D0" w14:textId="10AE54EF" w:rsidR="00BD7167" w:rsidRPr="00630043" w:rsidRDefault="00BD7167" w:rsidP="00BD7167">
      <w:r w:rsidRPr="00630043">
        <w:t xml:space="preserve">Medzi invazívne patrí dilučná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kde sa meria rozdiel v nasýtení krvi kyslíkom medzi krvou pritekajúcou do pľúc a krvou odtekajúcou z pľúc. Táto metóda je jednou z najpresnejších. </w:t>
      </w:r>
    </w:p>
    <w:p w14:paraId="3222E78E" w14:textId="77777777" w:rsidR="00BD7167" w:rsidRPr="00630043" w:rsidRDefault="00BD7167" w:rsidP="00BD7167"/>
    <w:p w14:paraId="001A0922" w14:textId="77777777" w:rsidR="00BD7167" w:rsidRPr="00630043" w:rsidRDefault="00BD7167" w:rsidP="00BD7167">
      <w:pPr>
        <w:pStyle w:val="Nadpis3"/>
      </w:pPr>
      <w:bookmarkStart w:id="20" w:name="_Toc516835614"/>
      <w:r w:rsidRPr="00630043">
        <w:lastRenderedPageBreak/>
        <w:t>Neinvazívne</w:t>
      </w:r>
      <w:bookmarkEnd w:id="20"/>
    </w:p>
    <w:p w14:paraId="01DD08F7" w14:textId="77777777" w:rsidR="00BD7167" w:rsidRPr="00630043" w:rsidRDefault="00BD7167" w:rsidP="00BD7167"/>
    <w:p w14:paraId="17AD9445" w14:textId="6CE10C88" w:rsidR="00BD7167" w:rsidRPr="00630043" w:rsidRDefault="00BD7167" w:rsidP="00BD7167">
      <w:r w:rsidRPr="00630043">
        <w:t xml:space="preserve">Neinvazívne metódy na výpočet </w:t>
      </w:r>
      <w:r w:rsidR="009076DD">
        <w:t>srdcov</w:t>
      </w:r>
      <w:r w:rsidRPr="00630043">
        <w:t xml:space="preserve">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rPr>
            </m:ctrlPr>
          </m:sSubPr>
          <m:e>
            <m:r>
              <w:rPr>
                <w:rFonts w:ascii="Cambria Math" w:hAnsi="Cambria Math"/>
              </w:rPr>
              <m:t>v</m:t>
            </m:r>
          </m:e>
          <m:sub>
            <m:r>
              <w:rPr>
                <w:rFonts w:ascii="Cambria Math" w:hAnsi="Cambria Math"/>
              </w:rPr>
              <m:t>mean</m:t>
            </m:r>
          </m:sub>
        </m:sSub>
      </m:oMath>
      <w:r w:rsidRPr="00630043">
        <w:t xml:space="preserve"> počas systoly &lt;</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gt;</m:t>
        </m:r>
      </m:oMath>
      <w:r w:rsidRPr="00630043">
        <w:t xml:space="preserve"> , prierezu aorty </w:t>
      </w:r>
      <m:oMath>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rPr>
              <m:t>2</m:t>
            </m:r>
          </m:sup>
        </m:sSup>
      </m:oMath>
      <w:r w:rsidRPr="00630043">
        <w:t xml:space="preserve"> a doby trvania systoly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w:t>
      </w:r>
      <w:r w:rsidRPr="00B66FCC">
        <w:fldChar w:fldCharType="begin"/>
      </w:r>
      <w:r w:rsidRPr="00630043">
        <w:instrText xml:space="preserve"> REF echo_flow \h </w:instrText>
      </w:r>
      <w:r w:rsidRPr="00B66FCC">
        <w:fldChar w:fldCharType="separate"/>
      </w:r>
      <w:r w:rsidR="00A37FEB">
        <w:rPr>
          <w:noProof/>
          <w:color w:val="000000"/>
        </w:rPr>
        <w:t>11</w:t>
      </w:r>
      <w:r w:rsidRPr="00B66FCC">
        <w:fldChar w:fldCharType="end"/>
      </w:r>
      <w:r w:rsidRPr="00630043">
        <w:t xml:space="preserve">) </w:t>
      </w:r>
    </w:p>
    <w:p w14:paraId="791DE72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3D38345" w14:textId="77777777" w:rsidTr="00BD7167">
        <w:tc>
          <w:tcPr>
            <w:tcW w:w="704" w:type="dxa"/>
          </w:tcPr>
          <w:p w14:paraId="0B3ABEA5" w14:textId="77777777" w:rsidR="00BD7167" w:rsidRPr="00630043" w:rsidRDefault="00BD7167" w:rsidP="00BD7167">
            <w:pPr>
              <w:jc w:val="center"/>
              <w:rPr>
                <w:color w:val="000000"/>
              </w:rPr>
            </w:pPr>
          </w:p>
        </w:tc>
        <w:tc>
          <w:tcPr>
            <w:tcW w:w="7088" w:type="dxa"/>
            <w:vAlign w:val="center"/>
          </w:tcPr>
          <w:p w14:paraId="67B08399" w14:textId="77777777" w:rsidR="00BD7167" w:rsidRPr="00630043" w:rsidRDefault="00BD7167" w:rsidP="00BD7167">
            <w:pPr>
              <w:jc w:val="center"/>
              <w:rPr>
                <w:color w:val="000000"/>
              </w:rPr>
            </w:pPr>
            <m:oMathPara>
              <m:oMath>
                <m:r>
                  <w:rPr>
                    <w:rFonts w:ascii="Cambria Math" w:hAnsi="Cambria Math"/>
                  </w:rPr>
                  <m:t>SV=π</m:t>
                </m:r>
                <m:sSup>
                  <m:sSupPr>
                    <m:ctrlPr>
                      <w:rPr>
                        <w:rFonts w:ascii="Cambria Math" w:hAnsi="Cambria Math"/>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1</m:t>
                        </m:r>
                      </m:sub>
                    </m:sSub>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π</m:t>
                </m:r>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hint="eastAsia"/>
                  </w:rPr>
                  <m:t>×</m:t>
                </m:r>
                <m:sSub>
                  <m:sSubPr>
                    <m:ctrlPr>
                      <w:rPr>
                        <w:rFonts w:ascii="Cambria Math" w:hAnsi="Cambria Math"/>
                        <w:i/>
                      </w:rPr>
                    </m:ctrlPr>
                  </m:sSubPr>
                  <m:e>
                    <m:r>
                      <w:rPr>
                        <w:rFonts w:ascii="Cambria Math" w:hAnsi="Cambria Math"/>
                      </w:rPr>
                      <m:t>v</m:t>
                    </m:r>
                  </m:e>
                  <m:sub>
                    <m:r>
                      <w:rPr>
                        <w:rFonts w:ascii="Cambria Math" w:hAnsi="Cambria Math"/>
                      </w:rPr>
                      <m:t>mean</m:t>
                    </m:r>
                  </m:sub>
                </m:sSub>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LVET</m:t>
                    </m:r>
                  </m:sub>
                </m:sSub>
                <m:r>
                  <w:rPr>
                    <w:rFonts w:ascii="Cambria Math" w:hAnsi="Cambria Math"/>
                  </w:rPr>
                  <m:t xml:space="preserve"> (ml)</m:t>
                </m:r>
              </m:oMath>
            </m:oMathPara>
          </w:p>
        </w:tc>
        <w:tc>
          <w:tcPr>
            <w:tcW w:w="702" w:type="dxa"/>
            <w:vAlign w:val="center"/>
          </w:tcPr>
          <w:p w14:paraId="79B5859B" w14:textId="77777777" w:rsidR="00BD7167" w:rsidRPr="00630043" w:rsidRDefault="00BD7167" w:rsidP="00BD7167">
            <w:pPr>
              <w:jc w:val="center"/>
              <w:rPr>
                <w:color w:val="000000"/>
              </w:rPr>
            </w:pPr>
            <w:r w:rsidRPr="00630043">
              <w:rPr>
                <w:color w:val="000000"/>
              </w:rPr>
              <w:t>(</w:t>
            </w:r>
            <w:bookmarkStart w:id="21" w:name="echo_flow"/>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1</w:t>
            </w:r>
            <w:r w:rsidRPr="00B66FCC">
              <w:rPr>
                <w:color w:val="000000"/>
              </w:rPr>
              <w:fldChar w:fldCharType="end"/>
            </w:r>
            <w:bookmarkEnd w:id="21"/>
            <w:r w:rsidRPr="00630043">
              <w:rPr>
                <w:color w:val="000000"/>
              </w:rPr>
              <w:t>)</w:t>
            </w:r>
          </w:p>
        </w:tc>
      </w:tr>
    </w:tbl>
    <w:p w14:paraId="245FC091" w14:textId="77777777" w:rsidR="00BD7167" w:rsidRPr="00630043" w:rsidRDefault="00BD7167" w:rsidP="00BD7167">
      <w:pPr>
        <w:jc w:val="center"/>
      </w:pPr>
    </w:p>
    <w:p w14:paraId="086B2DA1" w14:textId="77777777" w:rsidR="00BD7167" w:rsidRPr="00630043" w:rsidRDefault="00BD7167" w:rsidP="00BD7167">
      <w:r w:rsidRPr="00630043">
        <w:t xml:space="preserve">Táto metóda vyžaduje veľmi skúsený personál. Ďalšia presná ale drahá metóda merania SV je meranie magnetickou </w:t>
      </w:r>
      <w:r w:rsidRPr="00630043">
        <w:rPr>
          <w:szCs w:val="24"/>
        </w:rPr>
        <w:t xml:space="preserve">rezonanciou (Phase contrast magnetic resonance imaging (PC-MRI)) </w:t>
      </w:r>
      <w:r w:rsidRPr="00B66FCC">
        <w:rPr>
          <w:szCs w:val="24"/>
        </w:rPr>
        <w:fldChar w:fldCharType="begin"/>
      </w:r>
      <w:r>
        <w:rPr>
          <w:szCs w:val="24"/>
        </w:rPr>
        <w:instrText xml:space="preserve"> ADDIN EN.CITE &lt;EndNote&gt;&lt;Cite&gt;&lt;Author&gt;Rooney&lt;/Author&gt;&lt;Year&gt;2003&lt;/Year&gt;&lt;RecNum&gt;0&lt;/RecNum&gt;&lt;IDText&gt;MRI: From picture to proton&lt;/IDText&gt;&lt;DisplayText&gt;[20]&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B66FCC">
        <w:rPr>
          <w:szCs w:val="24"/>
        </w:rPr>
        <w:fldChar w:fldCharType="separate"/>
      </w:r>
      <w:r>
        <w:rPr>
          <w:noProof/>
          <w:szCs w:val="24"/>
        </w:rPr>
        <w:t>[20]</w:t>
      </w:r>
      <w:r w:rsidRPr="00B66FCC">
        <w:rPr>
          <w:szCs w:val="24"/>
        </w:rPr>
        <w:fldChar w:fldCharType="end"/>
      </w:r>
      <w:r w:rsidRPr="00630043">
        <w:rPr>
          <w:szCs w:val="24"/>
        </w:rPr>
        <w:t>, a pozitrón emisná tomografia</w:t>
      </w:r>
      <w:r w:rsidRPr="00630043">
        <w:t xml:space="preserve"> (PET) </w:t>
      </w:r>
      <w:r w:rsidRPr="00B66FCC">
        <w:fldChar w:fldCharType="begin"/>
      </w:r>
      <w:r>
        <w:instrText xml:space="preserve"> ADDIN EN.CITE &lt;EndNote&gt;&lt;Cite&gt;&lt;Author&gt;Leenders&lt;/Author&gt;&lt;Year&gt;1994&lt;/Year&gt;&lt;RecNum&gt;0&lt;/RecNum&gt;&lt;IDText&gt;PET - BLOOD-FLOW AND OXYGEN-CONSUMPTION IN BRAIN-TUMORS&lt;/IDText&gt;&lt;DisplayText&gt;[21]&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B66FCC">
        <w:fldChar w:fldCharType="separate"/>
      </w:r>
      <w:r>
        <w:rPr>
          <w:noProof/>
        </w:rPr>
        <w:t>[21]</w:t>
      </w:r>
      <w:r w:rsidRPr="00B66FCC">
        <w:fldChar w:fldCharType="end"/>
      </w:r>
      <w:r w:rsidRPr="00630043">
        <w:t xml:space="preserve">. Nepriamy odhad SV z parametrov obehovej sústavy je možné získať analýzou pulznej vlny </w:t>
      </w:r>
      <w:r w:rsidRPr="00B66FCC">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 </w:instrText>
      </w:r>
      <w: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DATA </w:instrText>
      </w:r>
      <w:r>
        <w:fldChar w:fldCharType="end"/>
      </w:r>
      <w:r w:rsidRPr="00B66FCC">
        <w:fldChar w:fldCharType="separate"/>
      </w:r>
      <w:r>
        <w:rPr>
          <w:noProof/>
        </w:rPr>
        <w:t>[11]</w:t>
      </w:r>
      <w:r w:rsidRPr="00B66FCC">
        <w:fldChar w:fldCharType="end"/>
      </w:r>
      <w:r w:rsidRPr="00630043">
        <w:t xml:space="preserve">. Tok krvi v ľudskom tele vzniká ako následok rozdielu tlaku krvi </w:t>
      </w:r>
      <m:oMath>
        <m:r>
          <w:rPr>
            <w:rFonts w:ascii="Cambria Math" w:hAnsi="Cambria Math"/>
          </w:rPr>
          <m:t>dP/dt</m:t>
        </m:r>
      </m:oMath>
      <w:r w:rsidRPr="00630043">
        <w:t>, ktorý vytvára srdce svojou pumpovanou činnosťou. Vzťah medzi rozdielom tlaku a tokom vyjadruje Darcyho zákon (</w:t>
      </w:r>
      <w:r w:rsidRPr="00B66FCC">
        <w:fldChar w:fldCharType="begin"/>
      </w:r>
      <w:r w:rsidRPr="00630043">
        <w:instrText xml:space="preserve"> REF darciho_zakon \h </w:instrText>
      </w:r>
      <w:r w:rsidRPr="00B66FCC">
        <w:fldChar w:fldCharType="separate"/>
      </w:r>
      <w:r w:rsidR="00A37FEB">
        <w:rPr>
          <w:noProof/>
          <w:color w:val="000000"/>
        </w:rPr>
        <w:t>12</w:t>
      </w:r>
      <w:r w:rsidRPr="00B66FCC">
        <w:fldChar w:fldCharType="end"/>
      </w:r>
      <w:r w:rsidRPr="00630043">
        <w:t>)</w:t>
      </w:r>
      <w:r w:rsidRPr="00B66FCC">
        <w:fldChar w:fldCharType="begin"/>
      </w:r>
      <w:r>
        <w:instrText xml:space="preserve"> ADDIN EN.CITE &lt;EndNote&gt;&lt;Cite&gt;&lt;Author&gt;Mayet&lt;/Author&gt;&lt;Year&gt;2003&lt;/Year&gt;&lt;RecNum&gt;0&lt;/RecNum&gt;&lt;IDText&gt;Cardiac and vascular pathophysiology in hypertension&lt;/IDText&gt;&lt;DisplayText&gt;[22]&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B66FCC">
        <w:fldChar w:fldCharType="separate"/>
      </w:r>
      <w:r>
        <w:rPr>
          <w:noProof/>
        </w:rPr>
        <w:t>[22]</w:t>
      </w:r>
      <w:r w:rsidRPr="00B66FCC">
        <w:fldChar w:fldCharType="end"/>
      </w:r>
    </w:p>
    <w:p w14:paraId="12C240C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47BF90C" w14:textId="77777777" w:rsidTr="00BD7167">
        <w:tc>
          <w:tcPr>
            <w:tcW w:w="704" w:type="dxa"/>
          </w:tcPr>
          <w:p w14:paraId="413AAF43" w14:textId="77777777" w:rsidR="00BD7167" w:rsidRPr="00630043" w:rsidRDefault="00BD7167" w:rsidP="00BD7167">
            <w:pPr>
              <w:jc w:val="center"/>
              <w:rPr>
                <w:color w:val="000000"/>
              </w:rPr>
            </w:pPr>
          </w:p>
        </w:tc>
        <w:tc>
          <w:tcPr>
            <w:tcW w:w="7088" w:type="dxa"/>
            <w:vAlign w:val="center"/>
          </w:tcPr>
          <w:p w14:paraId="036268F2" w14:textId="77777777" w:rsidR="00BD7167" w:rsidRPr="00630043" w:rsidRDefault="00BD7167" w:rsidP="00BD7167">
            <w:pPr>
              <w:jc w:val="center"/>
              <w:rPr>
                <w:rFonts w:eastAsiaTheme="minorEastAsia"/>
              </w:rPr>
            </w:pPr>
            <m:oMath>
              <m:r>
                <w:rPr>
                  <w:rFonts w:ascii="Cambria Math" w:hAnsi="Cambria Math"/>
                </w:rPr>
                <m:t xml:space="preserve">dP/dt=Q </m:t>
              </m:r>
              <m:r>
                <w:rPr>
                  <w:rFonts w:ascii="Cambria Math" w:hAnsi="Cambria Math" w:hint="eastAsia"/>
                </w:rPr>
                <m:t>×</m:t>
              </m:r>
              <m:r>
                <w:rPr>
                  <w:rFonts w:ascii="Cambria Math" w:hAnsi="Cambria Math"/>
                </w:rPr>
                <m:t xml:space="preserve"> R</m:t>
              </m:r>
            </m:oMath>
            <w:r w:rsidRPr="00630043">
              <w:rPr>
                <w:rFonts w:eastAsiaTheme="minorEastAsia"/>
              </w:rPr>
              <w:t>.</w:t>
            </w:r>
          </w:p>
          <w:p w14:paraId="7160C9F4" w14:textId="77777777" w:rsidR="00BD7167" w:rsidRPr="00630043" w:rsidRDefault="00BD7167" w:rsidP="00BD7167">
            <w:pPr>
              <w:jc w:val="center"/>
              <w:rPr>
                <w:color w:val="000000"/>
              </w:rPr>
            </w:pPr>
          </w:p>
        </w:tc>
        <w:tc>
          <w:tcPr>
            <w:tcW w:w="702" w:type="dxa"/>
            <w:vAlign w:val="center"/>
          </w:tcPr>
          <w:p w14:paraId="29307EC4" w14:textId="77777777" w:rsidR="00BD7167" w:rsidRPr="00630043" w:rsidRDefault="00BD7167" w:rsidP="00BD7167">
            <w:pPr>
              <w:jc w:val="center"/>
              <w:rPr>
                <w:color w:val="000000"/>
              </w:rPr>
            </w:pPr>
            <w:r w:rsidRPr="00630043">
              <w:rPr>
                <w:color w:val="000000"/>
              </w:rPr>
              <w:t>(</w:t>
            </w:r>
            <w:bookmarkStart w:id="22" w:name="darciho_zak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2</w:t>
            </w:r>
            <w:r w:rsidRPr="00B66FCC">
              <w:rPr>
                <w:color w:val="000000"/>
              </w:rPr>
              <w:fldChar w:fldCharType="end"/>
            </w:r>
            <w:bookmarkEnd w:id="22"/>
            <w:r w:rsidRPr="00630043">
              <w:rPr>
                <w:color w:val="000000"/>
              </w:rPr>
              <w:t>)</w:t>
            </w:r>
          </w:p>
        </w:tc>
      </w:tr>
    </w:tbl>
    <w:p w14:paraId="630E2503" w14:textId="77777777" w:rsidR="00BD7167" w:rsidRPr="00630043" w:rsidRDefault="00BD7167" w:rsidP="00BD7167"/>
    <w:p w14:paraId="30AED442" w14:textId="38847745" w:rsidR="00BD7167" w:rsidRPr="00630043" w:rsidRDefault="00BD7167" w:rsidP="00BD7167">
      <w:pPr>
        <w:rPr>
          <w:rFonts w:eastAsiaTheme="minorEastAsia"/>
        </w:rPr>
      </w:pPr>
      <w:r w:rsidRPr="00630043">
        <w:t xml:space="preserve">Kde </w:t>
      </w:r>
      <m:oMath>
        <m:r>
          <w:rPr>
            <w:rFonts w:ascii="Cambria Math" w:hAnsi="Cambria Math"/>
          </w:rPr>
          <m:t>dP/dt</m:t>
        </m:r>
      </m:oMath>
      <w:r w:rsidRPr="00630043">
        <w:rPr>
          <w:rFonts w:eastAsiaTheme="minorEastAsia"/>
        </w:rPr>
        <w:t xml:space="preserve"> je zmena tlaku, </w:t>
      </w:r>
      <m:oMath>
        <m:r>
          <w:rPr>
            <w:rFonts w:ascii="Cambria Math" w:hAnsi="Cambria Math"/>
          </w:rPr>
          <m:t>Q</m:t>
        </m:r>
      </m:oMath>
      <w:r w:rsidRPr="00630043">
        <w:rPr>
          <w:rFonts w:eastAsiaTheme="minorEastAsia"/>
        </w:rPr>
        <w:t xml:space="preserve"> je srdcový výdaj a </w:t>
      </w:r>
      <m:oMath>
        <m:r>
          <w:rPr>
            <w:rFonts w:ascii="Cambria Math" w:hAnsi="Cambria Math"/>
          </w:rPr>
          <m:t>R</m:t>
        </m:r>
      </m:oMath>
      <w:r w:rsidRPr="00630043">
        <w:rPr>
          <w:rFonts w:eastAsiaTheme="minorEastAsia"/>
        </w:rPr>
        <w:t xml:space="preserve"> je úplný odpor periférií. Tento zákon je analógiou Ohmovho zákona pre elektrický prúd. Rozdiel tlaku je rozdiel medzi aortálnym systolickým tlakom a aortálnym diastolickým tlakom, označovaným ako pulzný tlak (</w:t>
      </w:r>
      <w:r w:rsidRPr="00630043">
        <w:rPr>
          <w:rFonts w:eastAsiaTheme="minorEastAsia"/>
          <w:i/>
        </w:rPr>
        <w:t>pulse pressure</w:t>
      </w:r>
      <w:r w:rsidRPr="00630043">
        <w:rPr>
          <w:rFonts w:eastAsiaTheme="minorEastAsia"/>
        </w:rPr>
        <w:t xml:space="preserve"> - PP). Jedným z parametrov obehovej sústavy, ktorý sa používa na odhad SV je PP </w:t>
      </w:r>
      <w:r w:rsidRPr="00B66FCC">
        <w:rPr>
          <w:rFonts w:eastAsiaTheme="minorEastAsia"/>
        </w:rPr>
        <w:fldChar w:fldCharType="begin"/>
      </w:r>
      <w:r>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23]&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B66FCC">
        <w:rPr>
          <w:rFonts w:eastAsiaTheme="minorEastAsia"/>
        </w:rPr>
        <w:fldChar w:fldCharType="separate"/>
      </w:r>
      <w:r>
        <w:rPr>
          <w:rFonts w:eastAsiaTheme="minorEastAsia"/>
          <w:noProof/>
        </w:rPr>
        <w:t>[23]</w:t>
      </w:r>
      <w:r w:rsidRPr="00B66FCC">
        <w:rPr>
          <w:rFonts w:eastAsiaTheme="minorEastAsia"/>
        </w:rPr>
        <w:fldChar w:fldCharType="end"/>
      </w:r>
      <w:r w:rsidRPr="00630043">
        <w:rPr>
          <w:rFonts w:eastAsiaTheme="minorEastAsia"/>
        </w:rPr>
        <w:t xml:space="preserve">. Bolo ukázané sa že PP je úmerný SV </w:t>
      </w:r>
      <w:r w:rsidRPr="00B66FCC">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 </w:instrText>
      </w:r>
      <w:r>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4]</w:t>
      </w:r>
      <w:r w:rsidRPr="00B66FCC">
        <w:rPr>
          <w:rFonts w:eastAsiaTheme="minorEastAsia"/>
        </w:rPr>
        <w:fldChar w:fldCharType="end"/>
      </w:r>
      <w:r w:rsidRPr="00630043">
        <w:rPr>
          <w:rFonts w:eastAsiaTheme="minorEastAsia"/>
        </w:rPr>
        <w:t>. Jednoduchá metóda na odhad SV z PP je definovaná rovnicou (</w:t>
      </w:r>
      <w:r w:rsidRPr="00B66FCC">
        <w:rPr>
          <w:rFonts w:eastAsiaTheme="minorEastAsia"/>
        </w:rPr>
        <w:fldChar w:fldCharType="begin"/>
      </w:r>
      <w:r w:rsidRPr="00630043">
        <w:rPr>
          <w:rFonts w:eastAsiaTheme="minorEastAsia"/>
        </w:rPr>
        <w:instrText xml:space="preserve"> REF coESTzPP \h </w:instrText>
      </w:r>
      <w:r w:rsidRPr="00B66FCC">
        <w:rPr>
          <w:rFonts w:eastAsiaTheme="minorEastAsia"/>
        </w:rPr>
      </w:r>
      <w:r w:rsidRPr="00B66FCC">
        <w:rPr>
          <w:rFonts w:eastAsiaTheme="minorEastAsia"/>
        </w:rPr>
        <w:fldChar w:fldCharType="separate"/>
      </w:r>
      <w:r w:rsidR="00A37FEB">
        <w:rPr>
          <w:noProof/>
          <w:color w:val="000000"/>
        </w:rPr>
        <w:t>13</w:t>
      </w:r>
      <w:r w:rsidRPr="00B66FCC">
        <w:rPr>
          <w:rFonts w:eastAsiaTheme="minorEastAsia"/>
        </w:rPr>
        <w:fldChar w:fldCharType="end"/>
      </w:r>
      <w:r w:rsidRPr="00630043">
        <w:rPr>
          <w:rFonts w:eastAsiaTheme="minorEastAsia"/>
        </w:rPr>
        <w:t>)</w:t>
      </w:r>
      <w:r w:rsidRPr="00B66FCC">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5]</w:t>
      </w:r>
      <w:r w:rsidRPr="00B66FCC">
        <w:rPr>
          <w:rFonts w:eastAsiaTheme="minorEastAsia"/>
        </w:rPr>
        <w:fldChar w:fldCharType="end"/>
      </w:r>
      <w:r w:rsidRPr="00630043">
        <w:rPr>
          <w:rFonts w:eastAsiaTheme="minorEastAsia"/>
        </w:rPr>
        <w:t>:</w:t>
      </w:r>
    </w:p>
    <w:p w14:paraId="3E11BE98" w14:textId="77777777" w:rsidR="00BD7167" w:rsidRPr="00630043" w:rsidRDefault="00BD7167" w:rsidP="00BD7167">
      <w:pPr>
        <w:rPr>
          <w:rFonts w:eastAsiaTheme="minorEastAsia"/>
        </w:rPr>
      </w:pPr>
    </w:p>
    <w:tbl>
      <w:tblPr>
        <w:tblW w:w="0" w:type="auto"/>
        <w:tblLook w:val="04A0" w:firstRow="1" w:lastRow="0" w:firstColumn="1" w:lastColumn="0" w:noHBand="0" w:noVBand="1"/>
      </w:tblPr>
      <w:tblGrid>
        <w:gridCol w:w="704"/>
        <w:gridCol w:w="7088"/>
        <w:gridCol w:w="702"/>
      </w:tblGrid>
      <w:tr w:rsidR="00BD7167" w:rsidRPr="00630043" w14:paraId="0202A285" w14:textId="77777777" w:rsidTr="00BD7167">
        <w:tc>
          <w:tcPr>
            <w:tcW w:w="704" w:type="dxa"/>
          </w:tcPr>
          <w:p w14:paraId="49C9A629" w14:textId="77777777" w:rsidR="00BD7167" w:rsidRPr="00630043" w:rsidRDefault="00BD7167" w:rsidP="00BD7167">
            <w:pPr>
              <w:jc w:val="center"/>
              <w:rPr>
                <w:color w:val="000000"/>
              </w:rPr>
            </w:pPr>
          </w:p>
        </w:tc>
        <w:tc>
          <w:tcPr>
            <w:tcW w:w="7088" w:type="dxa"/>
            <w:vAlign w:val="center"/>
          </w:tcPr>
          <w:p w14:paraId="57F83DAC" w14:textId="77777777" w:rsidR="00BD7167" w:rsidRPr="00630043" w:rsidRDefault="006372A4" w:rsidP="00BD7167">
            <w:pPr>
              <w:jc w:val="center"/>
              <w:rPr>
                <w:rFonts w:eastAsiaTheme="minorEastAsia"/>
              </w:rPr>
            </w:pPr>
            <m:oMathPara>
              <m:oMath>
                <m:sSub>
                  <m:sSubPr>
                    <m:ctrlPr>
                      <w:rPr>
                        <w:rFonts w:ascii="Cambria Math" w:hAnsi="Cambria Math"/>
                        <w:i/>
                      </w:rPr>
                    </m:ctrlPr>
                  </m:sSubPr>
                  <m:e>
                    <m:r>
                      <w:rPr>
                        <w:rFonts w:ascii="Cambria Math" w:hAnsi="Cambria Math"/>
                      </w:rPr>
                      <m:t>CO</m:t>
                    </m:r>
                  </m:e>
                  <m:sub>
                    <m:r>
                      <w:rPr>
                        <w:rFonts w:ascii="Cambria Math" w:hAnsi="Cambria Math"/>
                      </w:rPr>
                      <m:t>EST</m:t>
                    </m:r>
                  </m:sub>
                </m:sSub>
                <m:r>
                  <w:rPr>
                    <w:rFonts w:ascii="Cambria Math" w:hAnsi="Cambria Math"/>
                  </w:rPr>
                  <m:t>=</m:t>
                </m:r>
                <m:d>
                  <m:dPr>
                    <m:ctrlPr>
                      <w:rPr>
                        <w:rFonts w:ascii="Cambria Math" w:hAnsi="Cambria Math"/>
                        <w:i/>
                      </w:rPr>
                    </m:ctrlPr>
                  </m:dPr>
                  <m:e>
                    <m:r>
                      <w:rPr>
                        <w:rFonts w:ascii="Cambria Math" w:hAnsi="Cambria Math"/>
                      </w:rPr>
                      <m:t>PP*HR</m:t>
                    </m:r>
                  </m:e>
                </m:d>
                <m:r>
                  <w:rPr>
                    <w:rFonts w:ascii="Cambria Math" w:hAnsi="Cambria Math"/>
                  </w:rPr>
                  <m:t>*2ml</m:t>
                </m:r>
              </m:oMath>
            </m:oMathPara>
          </w:p>
          <w:p w14:paraId="6962D3F6" w14:textId="77777777" w:rsidR="00BD7167" w:rsidRPr="00630043" w:rsidRDefault="00BD7167" w:rsidP="00BD7167">
            <w:pPr>
              <w:jc w:val="center"/>
              <w:rPr>
                <w:color w:val="000000"/>
              </w:rPr>
            </w:pPr>
          </w:p>
        </w:tc>
        <w:tc>
          <w:tcPr>
            <w:tcW w:w="702" w:type="dxa"/>
            <w:vAlign w:val="center"/>
          </w:tcPr>
          <w:p w14:paraId="0F6A7477" w14:textId="77777777" w:rsidR="00BD7167" w:rsidRPr="00630043" w:rsidRDefault="00BD7167" w:rsidP="00BD7167">
            <w:pPr>
              <w:jc w:val="center"/>
              <w:rPr>
                <w:color w:val="000000"/>
              </w:rPr>
            </w:pPr>
            <w:r w:rsidRPr="00630043">
              <w:rPr>
                <w:color w:val="000000"/>
              </w:rPr>
              <w:t>(</w:t>
            </w:r>
            <w:bookmarkStart w:id="23" w:name="coESTzPP"/>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3</w:t>
            </w:r>
            <w:r w:rsidRPr="00B66FCC">
              <w:rPr>
                <w:color w:val="000000"/>
              </w:rPr>
              <w:fldChar w:fldCharType="end"/>
            </w:r>
            <w:bookmarkEnd w:id="23"/>
            <w:r w:rsidRPr="00630043">
              <w:rPr>
                <w:color w:val="000000"/>
              </w:rPr>
              <w:t>)</w:t>
            </w:r>
          </w:p>
        </w:tc>
      </w:tr>
    </w:tbl>
    <w:p w14:paraId="3A217F04" w14:textId="7AD91502" w:rsidR="00BD7167" w:rsidRPr="00630043" w:rsidRDefault="00BD7167" w:rsidP="00BD7167">
      <w:pPr>
        <w:rPr>
          <w:rFonts w:eastAsiaTheme="minorEastAsia"/>
        </w:rPr>
      </w:pPr>
      <w:r w:rsidRPr="00630043">
        <w:rPr>
          <w:rFonts w:eastAsiaTheme="minorEastAsia"/>
        </w:rPr>
        <w:lastRenderedPageBreak/>
        <w:t xml:space="preserve">Komerčný prístroj Finometer odhaduje CO z PP metódou Modelfow, ktorá je založená na Trojdielnom Windkessel modely </w:t>
      </w:r>
      <w:r w:rsidRPr="00B66FCC">
        <w:rPr>
          <w:rFonts w:eastAsiaTheme="minorEastAsia"/>
        </w:rPr>
        <w:fldChar w:fldCharType="begin"/>
      </w:r>
      <w:r w:rsidR="00284C6A">
        <w:rPr>
          <w:rFonts w:eastAsiaTheme="minorEastAsia"/>
        </w:rPr>
        <w:instrText xml:space="preserve"> ADDIN EN.CITE &lt;EndNote&gt;&lt;Cite&gt;&lt;Author&gt;Sollers&lt;/Author&gt;&lt;Year&gt;2006&lt;/Year&gt;&lt;RecNum&gt;0&lt;/RecNum&gt;&lt;IDText&gt;Comparison of arterial compliance indices derived via Beat-toBeat blood pressure waveforms: Aging and ethnicity&lt;/IDText&gt;&lt;DisplayText&gt;[26]&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B66FCC">
        <w:rPr>
          <w:rFonts w:eastAsiaTheme="minorEastAsia"/>
        </w:rPr>
        <w:fldChar w:fldCharType="separate"/>
      </w:r>
      <w:r>
        <w:rPr>
          <w:rFonts w:eastAsiaTheme="minorEastAsia"/>
          <w:noProof/>
        </w:rPr>
        <w:t>[26]</w:t>
      </w:r>
      <w:r w:rsidRPr="00B66FCC">
        <w:rPr>
          <w:rFonts w:eastAsiaTheme="minorEastAsia"/>
        </w:rPr>
        <w:fldChar w:fldCharType="end"/>
      </w:r>
      <w:r w:rsidRPr="00630043">
        <w:rPr>
          <w:rFonts w:eastAsiaTheme="minorEastAsia"/>
        </w:rPr>
        <w:t xml:space="preserve"> a vykazuje podobnú presnosť ako termodilučné metódy </w:t>
      </w:r>
      <w:r w:rsidRPr="00B66FCC">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5]</w:t>
      </w:r>
      <w:r w:rsidRPr="00B66FCC">
        <w:rPr>
          <w:rFonts w:eastAsiaTheme="minorEastAsia"/>
        </w:rPr>
        <w:fldChar w:fldCharType="end"/>
      </w:r>
      <w:r w:rsidRPr="00630043">
        <w:rPr>
          <w:rFonts w:eastAsiaTheme="minorEastAsia"/>
        </w:rPr>
        <w:t xml:space="preserve">. Avšak aj keď PP a SV korelujú ich vzťah sa vykazuje známky nelinearity </w:t>
      </w:r>
      <w:r w:rsidRPr="00B66FCC">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 </w:instrText>
      </w:r>
      <w:r>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7]</w:t>
      </w:r>
      <w:r w:rsidRPr="00B66FCC">
        <w:rPr>
          <w:rFonts w:eastAsiaTheme="minorEastAsia"/>
        </w:rPr>
        <w:fldChar w:fldCharType="end"/>
      </w:r>
      <w:r w:rsidRPr="00630043">
        <w:rPr>
          <w:rFonts w:eastAsiaTheme="minorEastAsia"/>
        </w:rPr>
        <w:t xml:space="preserve">. Medzi ďalšie komerčné produkty, ktoré merajú SV z PP patrí Nexfin. SV počíta pre každý tep </w:t>
      </w:r>
      <w:r w:rsidRPr="00B66FCC">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 </w:instrText>
      </w:r>
      <w:r>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8]</w:t>
      </w:r>
      <w:r w:rsidRPr="00B66FCC">
        <w:rPr>
          <w:rFonts w:eastAsiaTheme="minorEastAsia"/>
        </w:rPr>
        <w:fldChar w:fldCharType="end"/>
      </w:r>
      <w:r w:rsidRPr="00630043">
        <w:rPr>
          <w:rFonts w:eastAsiaTheme="minorEastAsia"/>
        </w:rPr>
        <w:t xml:space="preserve">. </w:t>
      </w:r>
    </w:p>
    <w:p w14:paraId="321286DC" w14:textId="77777777" w:rsidR="00BD7167" w:rsidRPr="00630043" w:rsidRDefault="00BD7167" w:rsidP="00BD7167">
      <w:pPr>
        <w:rPr>
          <w:rFonts w:eastAsiaTheme="minorEastAsia"/>
        </w:rPr>
      </w:pPr>
    </w:p>
    <w:p w14:paraId="0BCC7E91" w14:textId="77777777" w:rsidR="00BD7167" w:rsidRPr="00630043" w:rsidRDefault="00BD7167" w:rsidP="00BD7167">
      <w:pPr>
        <w:rPr>
          <w:rFonts w:eastAsiaTheme="minorEastAsia"/>
        </w:rPr>
      </w:pPr>
      <w:r w:rsidRPr="00630043">
        <w:rPr>
          <w:rFonts w:eastAsiaTheme="minorEastAsia"/>
        </w:rPr>
        <w:t>Skupina metód na odhad SV pomocou zmien v impedancii hrudníka sa nazýva impedančná kardiografia.</w:t>
      </w:r>
    </w:p>
    <w:p w14:paraId="3F202F95" w14:textId="77777777" w:rsidR="00BD7167" w:rsidRPr="00630043" w:rsidRDefault="00BD7167" w:rsidP="00BD7167"/>
    <w:p w14:paraId="50CE35BA" w14:textId="77777777" w:rsidR="00BD7167" w:rsidRPr="00630043" w:rsidRDefault="00BD7167" w:rsidP="00BD7167">
      <w:pPr>
        <w:pStyle w:val="Nadpis2"/>
      </w:pPr>
      <w:bookmarkStart w:id="24" w:name="_Toc516835615"/>
      <w:r w:rsidRPr="00630043">
        <w:t>Impedančná kardiografia</w:t>
      </w:r>
      <w:bookmarkEnd w:id="24"/>
    </w:p>
    <w:p w14:paraId="11F00F2B" w14:textId="77777777" w:rsidR="00BD7167" w:rsidRPr="00630043" w:rsidRDefault="00BD7167" w:rsidP="00BD7167"/>
    <w:p w14:paraId="41829BFE" w14:textId="7F39326F" w:rsidR="00BD7167" w:rsidRPr="00630043" w:rsidRDefault="00BD7167" w:rsidP="00BD7167">
      <w:r w:rsidRPr="00630043">
        <w:t xml:space="preserve">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w:t>
      </w:r>
      <w:r w:rsidR="009076DD">
        <w:t>srdcov</w:t>
      </w:r>
      <w:r w:rsidRPr="00630043">
        <w:t>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B66FCC">
        <w:fldChar w:fldCharType="begin"/>
      </w:r>
      <w: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a Kubíčkov model</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neskôr Šrámkov</w:t>
      </w:r>
      <w:r w:rsidRPr="00B66FCC">
        <w:fldChar w:fldCharType="begin"/>
      </w:r>
      <w:r w:rsidR="00284C6A">
        <w:instrText xml:space="preserve"> ADDIN EN.CITE &lt;EndNote&gt;&lt;Cite&gt;&lt;Author&gt;Bernstein&lt;/Author&gt;&lt;Year&gt;1986&lt;/Year&gt;&lt;RecNum&gt;0&lt;/RecNum&gt;&lt;IDText&gt;A NEW STROKE VOLUME EQUATION FOR THORACIC ELECTRICAL BIOIMPEDANCE - THEORY AND RATIONALE&lt;/IDText&gt;&lt;DisplayText&gt;[30]&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B66FCC">
        <w:fldChar w:fldCharType="separate"/>
      </w:r>
      <w:r>
        <w:rPr>
          <w:noProof/>
        </w:rPr>
        <w:t>[30]</w:t>
      </w:r>
      <w:r w:rsidRPr="00B66FCC">
        <w:fldChar w:fldCharType="end"/>
      </w:r>
      <w:r w:rsidRPr="00630043">
        <w:t xml:space="preserve"> a v súčasnosti hlavne Bernsteinov model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Tieto modely sa ďalej vyvíjajú a objavuje sa nielen použitie elektrickej resistivity ako je to vo vyššie spomenutých modeloch, ale aj použitie elektrickej reaktancie na výpočet SV a CO </w:t>
      </w:r>
      <w:r w:rsidRPr="00B66FCC">
        <w:fldChar w:fldCharType="begin"/>
      </w:r>
      <w:r w:rsidR="00284C6A">
        <w:instrText xml:space="preserve"> ADDIN EN.CITE &lt;EndNote&gt;&lt;Cite&gt;&lt;Author&gt;Keren&lt;/Author&gt;&lt;Year&gt;2007&lt;/Year&gt;&lt;RecNum&gt;0&lt;/RecNum&gt;&lt;IDText&gt;Evaluation of a noninvasive continuous cardiac output monitoring system based on thoracic bioreactance&lt;/IDText&gt;&lt;DisplayText&gt;[3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B66FCC">
        <w:fldChar w:fldCharType="separate"/>
      </w:r>
      <w:r>
        <w:rPr>
          <w:noProof/>
        </w:rPr>
        <w:t>[31]</w:t>
      </w:r>
      <w:r w:rsidRPr="00B66FCC">
        <w:fldChar w:fldCharType="end"/>
      </w:r>
      <w:r w:rsidRPr="00630043">
        <w:t>.</w:t>
      </w:r>
    </w:p>
    <w:p w14:paraId="4AA74207" w14:textId="77777777" w:rsidR="00BD7167" w:rsidRPr="00630043" w:rsidRDefault="00BD7167" w:rsidP="00BD7167"/>
    <w:p w14:paraId="0D9CEFD2" w14:textId="77777777" w:rsidR="00BD7167" w:rsidRPr="00630043" w:rsidRDefault="00BD7167" w:rsidP="00BD7167">
      <w:r w:rsidRPr="00630043">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6770494B" w14:textId="77777777" w:rsidR="00BD7167" w:rsidRPr="00630043" w:rsidRDefault="00BD7167" w:rsidP="00BD7167">
      <w:r w:rsidRPr="00630043">
        <w:lastRenderedPageBreak/>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59B8B748" w14:textId="77777777" w:rsidR="00BD7167" w:rsidRPr="00630043" w:rsidRDefault="00BD7167" w:rsidP="00BD7167">
      <w:bookmarkStart w:id="25" w:name="_Toc386404202"/>
    </w:p>
    <w:p w14:paraId="1E5C3AB9" w14:textId="77777777" w:rsidR="00BD7167" w:rsidRPr="00630043" w:rsidRDefault="00BD7167" w:rsidP="00BD7167">
      <w:pPr>
        <w:rPr>
          <w:color w:val="000000"/>
        </w:rPr>
      </w:pPr>
      <w:r w:rsidRPr="00630043">
        <w:rPr>
          <w:color w:val="000000"/>
        </w:rPr>
        <w:t xml:space="preserve">Pri výpočte SV z bioimpedancie je zavedený nasledujúci model: tepový objem V (mL) považujeme za valec dĺžky </w:t>
      </w:r>
      <m:oMath>
        <m:r>
          <w:rPr>
            <w:rFonts w:ascii="Cambria Math" w:hAnsi="Cambria Math"/>
            <w:color w:val="000000"/>
          </w:rPr>
          <m:t>l</m:t>
        </m:r>
      </m:oMath>
      <w:r w:rsidRPr="00630043">
        <w:rPr>
          <w:color w:val="000000"/>
        </w:rPr>
        <w:t xml:space="preserve"> (cm) a podstavy </w:t>
      </w:r>
      <m:oMath>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cm</m:t>
            </m:r>
          </m:e>
          <m:sup>
            <m:r>
              <w:rPr>
                <w:rFonts w:ascii="Cambria Math" w:hAnsi="Cambria Math"/>
                <w:color w:val="000000"/>
              </w:rPr>
              <m:t>2</m:t>
            </m:r>
          </m:sup>
        </m:sSup>
        <m:r>
          <w:rPr>
            <w:rFonts w:ascii="Cambria Math" w:hAnsi="Cambria Math"/>
            <w:color w:val="000000"/>
          </w:rPr>
          <m:t>)</m:t>
        </m:r>
      </m:oMath>
      <w:r w:rsidRPr="00630043">
        <w:rPr>
          <w:color w:val="000000"/>
        </w:rPr>
        <w:t xml:space="preserve">, kde </w:t>
      </w:r>
      <m:oMath>
        <m:r>
          <w:rPr>
            <w:rFonts w:ascii="Cambria Math" w:hAnsi="Cambria Math"/>
            <w:color w:val="000000"/>
          </w:rPr>
          <m:t>r</m:t>
        </m:r>
      </m:oMath>
      <w:r w:rsidRPr="00630043">
        <w:rPr>
          <w:color w:val="000000"/>
        </w:rPr>
        <w:t xml:space="preserve"> je polomer aorty (</w:t>
      </w:r>
      <w:r w:rsidRPr="00B66FCC">
        <w:rPr>
          <w:color w:val="000000"/>
        </w:rPr>
        <w:fldChar w:fldCharType="begin"/>
      </w:r>
      <w:r w:rsidRPr="00630043">
        <w:rPr>
          <w:color w:val="000000"/>
        </w:rPr>
        <w:instrText xml:space="preserve"> REF valec \h </w:instrText>
      </w:r>
      <w:r w:rsidRPr="00B66FCC">
        <w:rPr>
          <w:color w:val="000000"/>
        </w:rPr>
      </w:r>
      <w:r w:rsidRPr="00B66FCC">
        <w:rPr>
          <w:color w:val="000000"/>
        </w:rPr>
        <w:fldChar w:fldCharType="separate"/>
      </w:r>
      <w:r w:rsidR="00A37FEB">
        <w:rPr>
          <w:noProof/>
          <w:color w:val="000000"/>
        </w:rPr>
        <w:t>14</w:t>
      </w:r>
      <w:r w:rsidRPr="00B66FCC">
        <w:rPr>
          <w:color w:val="000000"/>
        </w:rPr>
        <w:fldChar w:fldCharType="end"/>
      </w:r>
      <w:r w:rsidRPr="00630043">
        <w:rPr>
          <w:color w:val="000000"/>
        </w:rPr>
        <w:t xml:space="preserve">). </w:t>
      </w:r>
      <w:r w:rsidRPr="00630043">
        <w:rPr>
          <w:color w:val="000000"/>
        </w:rPr>
        <w:br/>
      </w:r>
    </w:p>
    <w:tbl>
      <w:tblPr>
        <w:tblW w:w="0" w:type="auto"/>
        <w:tblLook w:val="04A0" w:firstRow="1" w:lastRow="0" w:firstColumn="1" w:lastColumn="0" w:noHBand="0" w:noVBand="1"/>
      </w:tblPr>
      <w:tblGrid>
        <w:gridCol w:w="704"/>
        <w:gridCol w:w="7088"/>
        <w:gridCol w:w="702"/>
      </w:tblGrid>
      <w:tr w:rsidR="00BD7167" w:rsidRPr="00630043" w14:paraId="55D97C69" w14:textId="77777777" w:rsidTr="00BD7167">
        <w:tc>
          <w:tcPr>
            <w:tcW w:w="704" w:type="dxa"/>
          </w:tcPr>
          <w:p w14:paraId="53457E75" w14:textId="77777777" w:rsidR="00BD7167" w:rsidRPr="00630043" w:rsidRDefault="00BD7167" w:rsidP="00BD7167">
            <w:pPr>
              <w:jc w:val="center"/>
              <w:rPr>
                <w:color w:val="000000"/>
              </w:rPr>
            </w:pPr>
          </w:p>
        </w:tc>
        <w:tc>
          <w:tcPr>
            <w:tcW w:w="7088" w:type="dxa"/>
            <w:vAlign w:val="center"/>
          </w:tcPr>
          <w:p w14:paraId="2C1131A3" w14:textId="77777777" w:rsidR="00BD7167" w:rsidRPr="00630043" w:rsidRDefault="00BD7167" w:rsidP="00BD7167">
            <w:pPr>
              <w:jc w:val="center"/>
              <w:rPr>
                <w:color w:val="000000"/>
              </w:rPr>
            </w:pPr>
            <m:oMathPara>
              <m:oMath>
                <m:r>
                  <w:rPr>
                    <w:rFonts w:ascii="Cambria Math" w:hAnsi="Cambria Math"/>
                    <w:color w:val="000000"/>
                  </w:rPr>
                  <m:t>V=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l (ml)</m:t>
                </m:r>
              </m:oMath>
            </m:oMathPara>
          </w:p>
        </w:tc>
        <w:tc>
          <w:tcPr>
            <w:tcW w:w="702" w:type="dxa"/>
            <w:vAlign w:val="center"/>
          </w:tcPr>
          <w:p w14:paraId="2AA9F99B" w14:textId="77777777" w:rsidR="00BD7167" w:rsidRPr="00630043" w:rsidRDefault="00BD7167" w:rsidP="00BD7167">
            <w:pPr>
              <w:jc w:val="center"/>
              <w:rPr>
                <w:color w:val="000000"/>
              </w:rPr>
            </w:pPr>
            <w:r w:rsidRPr="00630043">
              <w:rPr>
                <w:color w:val="000000"/>
              </w:rPr>
              <w:t>(</w:t>
            </w:r>
            <w:bookmarkStart w:id="26" w:name="vale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4</w:t>
            </w:r>
            <w:r w:rsidRPr="00B66FCC">
              <w:rPr>
                <w:color w:val="000000"/>
              </w:rPr>
              <w:fldChar w:fldCharType="end"/>
            </w:r>
            <w:bookmarkEnd w:id="26"/>
            <w:r w:rsidRPr="00630043">
              <w:rPr>
                <w:color w:val="000000"/>
              </w:rPr>
              <w:t>)</w:t>
            </w:r>
          </w:p>
        </w:tc>
      </w:tr>
    </w:tbl>
    <w:p w14:paraId="13869E77" w14:textId="77777777" w:rsidR="00BD7167" w:rsidRPr="00630043" w:rsidRDefault="00BD7167" w:rsidP="00BD7167">
      <w:pPr>
        <w:rPr>
          <w:color w:val="000000"/>
        </w:rPr>
      </w:pPr>
    </w:p>
    <w:p w14:paraId="2E79F84C" w14:textId="77777777" w:rsidR="00BD7167" w:rsidRPr="00630043" w:rsidRDefault="00BD7167" w:rsidP="00BD7167">
      <w:pPr>
        <w:rPr>
          <w:color w:val="000000"/>
        </w:rPr>
      </w:pPr>
      <w:r w:rsidRPr="00630043">
        <w:rPr>
          <w:color w:val="000000"/>
        </w:rPr>
        <w:t xml:space="preserve">V dôsledku poddajnosti aorty a zvýšeného tlaku po sťahu srdca sa aorta o polomere </w:t>
      </w:r>
      <m:oMath>
        <m:r>
          <w:rPr>
            <w:rFonts w:ascii="Cambria Math" w:hAnsi="Cambria Math"/>
            <w:color w:val="000000"/>
          </w:rPr>
          <m:t xml:space="preserve">r </m:t>
        </m:r>
      </m:oMath>
      <w:r w:rsidRPr="00630043">
        <w:rPr>
          <w:color w:val="000000"/>
        </w:rPr>
        <w:t>pri systole roztiahne (</w:t>
      </w:r>
      <m:oMath>
        <m:r>
          <w:rPr>
            <w:rFonts w:ascii="Cambria Math" w:hAnsi="Cambria Math"/>
            <w:color w:val="000000"/>
          </w:rPr>
          <m:t>dr</m:t>
        </m:r>
      </m:oMath>
      <w:r w:rsidRPr="00630043">
        <w:rPr>
          <w:color w:val="000000"/>
        </w:rPr>
        <w:t>) a tým uchová časť krvi vypudenej zo srdca, nazvime to objemový efekt systoly, zvyšná časť krvi prúdi ďalej do periférií (</w:t>
      </w:r>
      <m:oMath>
        <m:r>
          <w:rPr>
            <w:rFonts w:ascii="Cambria Math" w:hAnsi="Cambria Math"/>
            <w:color w:val="000000"/>
          </w:rPr>
          <m:t>dl</m:t>
        </m:r>
      </m:oMath>
      <w:r w:rsidRPr="00630043">
        <w:rPr>
          <w:color w:val="000000"/>
        </w:rPr>
        <w:t>), nazvime to rýchlostný efekt systoly. Zmenu objemu v čase a teda tok krvi aortou popisuje 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183756E0"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56B25298" w14:textId="77777777" w:rsidTr="00BD7167">
        <w:tc>
          <w:tcPr>
            <w:tcW w:w="704" w:type="dxa"/>
          </w:tcPr>
          <w:p w14:paraId="1E0C8BFF" w14:textId="77777777" w:rsidR="00BD7167" w:rsidRPr="00630043" w:rsidRDefault="00BD7167" w:rsidP="00BD7167">
            <w:pPr>
              <w:jc w:val="center"/>
              <w:rPr>
                <w:color w:val="000000"/>
              </w:rPr>
            </w:pPr>
          </w:p>
        </w:tc>
        <w:tc>
          <w:tcPr>
            <w:tcW w:w="7088" w:type="dxa"/>
            <w:vAlign w:val="center"/>
          </w:tcPr>
          <w:p w14:paraId="62636716" w14:textId="77777777" w:rsidR="00BD7167" w:rsidRPr="00630043" w:rsidRDefault="006372A4" w:rsidP="00BD7167">
            <w:pPr>
              <w:jc w:val="center"/>
              <w:rPr>
                <w:color w:val="000000"/>
              </w:rPr>
            </w:pPr>
            <m:oMathPara>
              <m:oMath>
                <m:f>
                  <m:fPr>
                    <m:ctrlPr>
                      <w:rPr>
                        <w:rFonts w:ascii="Cambria Math" w:hAnsi="Cambria Math"/>
                        <w:i/>
                        <w:color w:val="000000"/>
                      </w:rPr>
                    </m:ctrlPr>
                  </m:fPr>
                  <m:num>
                    <m:r>
                      <w:rPr>
                        <w:rFonts w:ascii="Cambria Math" w:hAnsi="Cambria Math"/>
                        <w:color w:val="000000"/>
                      </w:rPr>
                      <m:t>dV(t)</m:t>
                    </m:r>
                  </m:num>
                  <m:den>
                    <m:r>
                      <w:rPr>
                        <w:rFonts w:ascii="Cambria Math" w:hAnsi="Cambria Math"/>
                        <w:color w:val="000000"/>
                      </w:rPr>
                      <m:t>dt</m:t>
                    </m:r>
                  </m:den>
                </m:f>
                <m:r>
                  <w:rPr>
                    <w:rFonts w:ascii="Cambria Math" w:hAnsi="Cambria Math"/>
                    <w:color w:val="000000"/>
                  </w:rPr>
                  <m:t>=Q=2πr</m:t>
                </m:r>
                <m:f>
                  <m:fPr>
                    <m:ctrlPr>
                      <w:rPr>
                        <w:rFonts w:ascii="Cambria Math" w:hAnsi="Cambria Math"/>
                        <w:i/>
                        <w:color w:val="000000"/>
                      </w:rPr>
                    </m:ctrlPr>
                  </m:fPr>
                  <m:num>
                    <m:r>
                      <w:rPr>
                        <w:rFonts w:ascii="Cambria Math" w:hAnsi="Cambria Math"/>
                        <w:color w:val="000000"/>
                      </w:rPr>
                      <m:t>dr(t)</m:t>
                    </m:r>
                  </m:num>
                  <m:den>
                    <m:r>
                      <w:rPr>
                        <w:rFonts w:ascii="Cambria Math" w:hAnsi="Cambria Math"/>
                        <w:color w:val="000000"/>
                      </w:rPr>
                      <m:t>dt</m:t>
                    </m:r>
                  </m:den>
                </m:f>
                <m:r>
                  <w:rPr>
                    <w:rFonts w:ascii="Cambria Math" w:hAnsi="Cambria Math"/>
                    <w:color w:val="000000"/>
                  </w:rPr>
                  <m:t>l+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f>
                  <m:fPr>
                    <m:ctrlPr>
                      <w:rPr>
                        <w:rFonts w:ascii="Cambria Math" w:hAnsi="Cambria Math"/>
                        <w:i/>
                        <w:color w:val="000000"/>
                      </w:rPr>
                    </m:ctrlPr>
                  </m:fPr>
                  <m:num>
                    <m:r>
                      <w:rPr>
                        <w:rFonts w:ascii="Cambria Math" w:hAnsi="Cambria Math"/>
                        <w:color w:val="000000"/>
                      </w:rPr>
                      <m:t>dl(t)</m:t>
                    </m:r>
                  </m:num>
                  <m:den>
                    <m:r>
                      <w:rPr>
                        <w:rFonts w:ascii="Cambria Math" w:hAnsi="Cambria Math"/>
                        <w:color w:val="000000"/>
                      </w:rPr>
                      <m:t>dt</m:t>
                    </m:r>
                  </m:den>
                </m:f>
                <m:d>
                  <m:dPr>
                    <m:ctrlPr>
                      <w:rPr>
                        <w:rFonts w:ascii="Cambria Math" w:hAnsi="Cambria Math"/>
                        <w:i/>
                        <w:color w:val="000000"/>
                      </w:rPr>
                    </m:ctrlPr>
                  </m:dPr>
                  <m:e>
                    <m:r>
                      <w:rPr>
                        <w:rFonts w:ascii="Cambria Math" w:hAnsi="Cambria Math"/>
                        <w:color w:val="000000"/>
                      </w:rPr>
                      <m:t>mL.</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e>
                </m:d>
              </m:oMath>
            </m:oMathPara>
          </w:p>
        </w:tc>
        <w:tc>
          <w:tcPr>
            <w:tcW w:w="702" w:type="dxa"/>
            <w:vAlign w:val="center"/>
          </w:tcPr>
          <w:p w14:paraId="1A76B2B4" w14:textId="77777777" w:rsidR="00BD7167" w:rsidRPr="00630043" w:rsidRDefault="00BD7167" w:rsidP="00BD7167">
            <w:pPr>
              <w:jc w:val="center"/>
              <w:rPr>
                <w:color w:val="000000"/>
              </w:rPr>
            </w:pPr>
            <w:r w:rsidRPr="00630043">
              <w:rPr>
                <w:color w:val="000000"/>
              </w:rPr>
              <w:t>(</w:t>
            </w:r>
            <w:bookmarkStart w:id="27" w:name="tok_bernstai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5</w:t>
            </w:r>
            <w:r w:rsidRPr="00B66FCC">
              <w:rPr>
                <w:color w:val="000000"/>
              </w:rPr>
              <w:fldChar w:fldCharType="end"/>
            </w:r>
            <w:bookmarkEnd w:id="27"/>
            <w:r w:rsidRPr="00630043">
              <w:rPr>
                <w:color w:val="000000"/>
              </w:rPr>
              <w:t>)</w:t>
            </w:r>
          </w:p>
        </w:tc>
      </w:tr>
    </w:tbl>
    <w:p w14:paraId="12177BB2" w14:textId="77777777" w:rsidR="00BD7167" w:rsidRPr="00630043" w:rsidRDefault="00BD7167" w:rsidP="00BD7167">
      <w:pPr>
        <w:jc w:val="center"/>
        <w:rPr>
          <w:color w:val="000000"/>
        </w:rPr>
      </w:pPr>
    </w:p>
    <w:p w14:paraId="29F1136A" w14:textId="77777777" w:rsidR="00BD7167" w:rsidRPr="00630043" w:rsidRDefault="00BD7167" w:rsidP="00BD7167">
      <w:pPr>
        <w:rPr>
          <w:color w:val="000000"/>
        </w:rPr>
      </w:pPr>
      <w:r w:rsidRPr="00630043">
        <w:rPr>
          <w:color w:val="000000"/>
        </w:rPr>
        <w:t>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 je analógiou rovnice (</w:t>
      </w:r>
      <w:r w:rsidRPr="00B66FCC">
        <w:rPr>
          <w:color w:val="000000"/>
        </w:rPr>
        <w:fldChar w:fldCharType="begin"/>
      </w:r>
      <w:r w:rsidRPr="00630043">
        <w:rPr>
          <w:color w:val="000000"/>
        </w:rPr>
        <w:instrText xml:space="preserve"> REF windkessel_3 \h </w:instrText>
      </w:r>
      <w:r w:rsidRPr="00B66FCC">
        <w:rPr>
          <w:color w:val="000000"/>
        </w:rPr>
      </w:r>
      <w:r w:rsidRPr="00B66FCC">
        <w:rPr>
          <w:color w:val="000000"/>
        </w:rPr>
        <w:fldChar w:fldCharType="separate"/>
      </w:r>
      <w:r w:rsidR="00A37FEB">
        <w:rPr>
          <w:noProof/>
          <w:color w:val="000000"/>
        </w:rPr>
        <w:t>8</w:t>
      </w:r>
      <w:r w:rsidRPr="00B66FCC">
        <w:rPr>
          <w:color w:val="000000"/>
        </w:rPr>
        <w:fldChar w:fldCharType="end"/>
      </w:r>
      <w:r w:rsidRPr="00630043">
        <w:rPr>
          <w:color w:val="000000"/>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 Druhý derivant bol vyjadrený ekvivalentnou rovnicou (</w:t>
      </w:r>
      <w:r w:rsidRPr="00B66FCC">
        <w:rPr>
          <w:color w:val="000000"/>
        </w:rPr>
        <w:fldChar w:fldCharType="begin"/>
      </w:r>
      <w:r w:rsidRPr="00630043">
        <w:rPr>
          <w:color w:val="000000"/>
        </w:rPr>
        <w:instrText xml:space="preserve"> REF echo_flow \h </w:instrText>
      </w:r>
      <w:r w:rsidRPr="00B66FCC">
        <w:rPr>
          <w:color w:val="000000"/>
        </w:rPr>
      </w:r>
      <w:r w:rsidRPr="00B66FCC">
        <w:rPr>
          <w:color w:val="000000"/>
        </w:rPr>
        <w:fldChar w:fldCharType="separate"/>
      </w:r>
      <w:r w:rsidR="00A37FEB">
        <w:rPr>
          <w:noProof/>
          <w:color w:val="000000"/>
        </w:rPr>
        <w:t>11</w:t>
      </w:r>
      <w:r w:rsidRPr="00B66FCC">
        <w:rPr>
          <w:color w:val="000000"/>
        </w:rPr>
        <w:fldChar w:fldCharType="end"/>
      </w:r>
      <w:r w:rsidRPr="00630043">
        <w:rPr>
          <w:color w:val="000000"/>
        </w:rPr>
        <w:t>) a takisto ekvivalentnou rovnicou (</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 xml:space="preserve">). </w:t>
      </w:r>
    </w:p>
    <w:p w14:paraId="20828261" w14:textId="77777777" w:rsidR="00BD7167" w:rsidRPr="00630043" w:rsidRDefault="00BD7167" w:rsidP="00BD7167">
      <w:pPr>
        <w:rPr>
          <w:color w:val="000000"/>
        </w:rPr>
      </w:pPr>
    </w:p>
    <w:p w14:paraId="49D097E8" w14:textId="77777777" w:rsidR="00BD7167" w:rsidRPr="00630043" w:rsidRDefault="00BD7167" w:rsidP="00BD7167">
      <w:pPr>
        <w:rPr>
          <w:color w:val="000000"/>
        </w:rPr>
      </w:pPr>
      <w:r w:rsidRPr="00630043">
        <w:rPr>
          <w:color w:val="000000"/>
        </w:rPr>
        <w:t xml:space="preserve">Impedancia hrudníka sa skladá z paralelne zapojených impedancií okolitého tkaniva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w:r w:rsidRPr="00630043">
        <w:rPr>
          <w:color w:val="000000"/>
        </w:rPr>
        <w:t xml:space="preserve">, impedancii krvi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w:r w:rsidRPr="00630043">
        <w:rPr>
          <w:color w:val="000000"/>
        </w:rPr>
        <w:t xml:space="preserve">, a impedancie extra-vaskulárnej pľúcnej vody (extra-vascular lung water)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oMath>
      <w:r w:rsidRPr="00630043">
        <w:rPr>
          <w:color w:val="000000"/>
        </w:rPr>
        <w:t xml:space="preserve">. Impedancia hrudníka sa delí na základnú impedanciu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na meniacu sa impedanci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Impedancie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sú zapojené paralelne ako znázorňuje </w:t>
      </w:r>
      <w:r w:rsidRPr="00B66FCC">
        <w:rPr>
          <w:color w:val="000000" w:themeColor="text1"/>
        </w:rPr>
        <w:fldChar w:fldCharType="begin"/>
      </w:r>
      <w:r w:rsidRPr="00630043">
        <w:rPr>
          <w:color w:val="000000" w:themeColor="text1"/>
        </w:rPr>
        <w:instrText xml:space="preserve"> REF _Ref509499377 \h </w:instrText>
      </w:r>
      <w:r w:rsidRPr="00B66FCC">
        <w:rPr>
          <w:color w:val="000000" w:themeColor="text1"/>
        </w:rPr>
      </w:r>
      <w:r w:rsidRPr="00B66FCC">
        <w:rPr>
          <w:color w:val="000000" w:themeColor="text1"/>
        </w:rPr>
        <w:fldChar w:fldCharType="separate"/>
      </w:r>
      <w:r w:rsidR="00A37FEB" w:rsidRPr="00630043">
        <w:t xml:space="preserve">Obrázok </w:t>
      </w:r>
      <w:r w:rsidR="00A37FEB">
        <w:rPr>
          <w:noProof/>
        </w:rPr>
        <w:t>1</w:t>
      </w:r>
      <w:r w:rsidR="00A37FEB">
        <w:t>.</w:t>
      </w:r>
      <w:r w:rsidR="00A37FEB">
        <w:rPr>
          <w:noProof/>
        </w:rPr>
        <w:t>6</w:t>
      </w:r>
      <w:r w:rsidRPr="00B66FCC">
        <w:rPr>
          <w:color w:val="000000" w:themeColor="text1"/>
        </w:rPr>
        <w:fldChar w:fldCharType="end"/>
      </w:r>
      <w:r w:rsidRPr="00630043">
        <w:rPr>
          <w:color w:val="000000" w:themeColor="text1"/>
        </w:rPr>
        <w:t xml:space="preserve">. Na obrázku je zachytená aj štvorelektródová metóda merania </w:t>
      </w:r>
      <w:r w:rsidRPr="00630043">
        <w:rPr>
          <w:color w:val="000000" w:themeColor="text1"/>
        </w:rPr>
        <w:lastRenderedPageBreak/>
        <w:t xml:space="preserve">bioimpedancie. </w:t>
      </w:r>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reprezentuje striedavý zdroj prúdu a </w:t>
      </w:r>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elektródy zaznamenávajúce hodnotu elektrického napätia.</w:t>
      </w:r>
    </w:p>
    <w:p w14:paraId="626082DC"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3776" behindDoc="0" locked="0" layoutInCell="1" allowOverlap="1" wp14:anchorId="66A50D0A" wp14:editId="64F227C0">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A0CC857" w14:textId="77777777" w:rsidR="006372A4" w:rsidRPr="007B44BE" w:rsidRDefault="006372A4"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6372A4" w:rsidRPr="007B44BE" w:rsidRDefault="006372A4"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A50D0A"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A0CC857" w14:textId="77777777" w:rsidR="006372A4" w:rsidRPr="007B44BE" w:rsidRDefault="006372A4"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6372A4" w:rsidRPr="007B44BE" w:rsidRDefault="006372A4"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25824" behindDoc="0" locked="0" layoutInCell="1" allowOverlap="1" wp14:anchorId="38EBD8E7" wp14:editId="4AECDBD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E54C5C4" id="Ovál 54" o:spid="_x0000_s1026" style="position:absolute;margin-left:0;margin-top:14.65pt;width:38.45pt;height:38.45pt;z-index:25172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B891B1F"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50400" behindDoc="0" locked="0" layoutInCell="1" allowOverlap="1" wp14:anchorId="7BBA198C" wp14:editId="2D72FF4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F89F33" id="Rovná spojnica 75" o:spid="_x0000_s1026" style="position:absolute;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45280" behindDoc="0" locked="0" layoutInCell="1" allowOverlap="1" wp14:anchorId="2FB82488" wp14:editId="465E31CC">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9105E5B" id="Voľný tvar 64" o:spid="_x0000_s1026" style="position:absolute;margin-left:0;margin-top:14.5pt;width:30.85pt;height:7.55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B66FCC">
        <w:rPr>
          <w:noProof/>
          <w:color w:val="000000"/>
          <w:lang w:val="cs-CZ"/>
        </w:rPr>
        <mc:AlternateContent>
          <mc:Choice Requires="wps">
            <w:drawing>
              <wp:anchor distT="0" distB="0" distL="114300" distR="114300" simplePos="0" relativeHeight="251724800" behindDoc="0" locked="0" layoutInCell="1" allowOverlap="1" wp14:anchorId="26A94863" wp14:editId="474AB94F">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DCABCC" id="Rovná spojnica 67" o:spid="_x0000_s1026" style="position:absolute;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9376" behindDoc="0" locked="0" layoutInCell="1" allowOverlap="1" wp14:anchorId="18B3E025" wp14:editId="47AABA1E">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D6EF8F5" id="Rovná spojnica 74"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6304" behindDoc="0" locked="0" layoutInCell="1" allowOverlap="1" wp14:anchorId="7BB2E018" wp14:editId="184BF8B3">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01C409E" id="Rovná spojnica 71" o:spid="_x0000_s1026" style="position:absolute;z-index:2517463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45E24F00" w14:textId="77777777" w:rsidR="00BD7167" w:rsidRPr="00630043" w:rsidRDefault="00BD7167" w:rsidP="00BD7167">
      <w:pPr>
        <w:rPr>
          <w:color w:val="000000"/>
        </w:rPr>
      </w:pPr>
    </w:p>
    <w:p w14:paraId="15FD8B91"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7872" behindDoc="0" locked="0" layoutInCell="1" allowOverlap="1" wp14:anchorId="3590A7CC" wp14:editId="0981FC81">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98E19E4" w14:textId="77777777" w:rsidR="006372A4" w:rsidRPr="007B44BE" w:rsidRDefault="006372A4"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6372A4" w:rsidRPr="007B44BE" w:rsidRDefault="006372A4"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90A7CC" id="_x0000_s1027" type="#_x0000_t202" style="position:absolute;left:0;text-align:left;margin-left:192.15pt;margin-top:10.95pt;width:32.25pt;height:22.5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798E19E4" w14:textId="77777777" w:rsidR="006372A4" w:rsidRPr="007B44BE" w:rsidRDefault="006372A4"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6372A4" w:rsidRPr="007B44BE" w:rsidRDefault="006372A4"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4256" behindDoc="0" locked="0" layoutInCell="1" allowOverlap="1" wp14:anchorId="5AC0879A" wp14:editId="271EF544">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0A3BA7E" id="Ovál 53" o:spid="_x0000_s1026" style="position:absolute;margin-left:0;margin-top:2.75pt;width:38.5pt;height:38.5pt;z-index:251744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3AE007FA" w14:textId="77777777" w:rsidR="00BD7167" w:rsidRPr="00630043" w:rsidRDefault="00BD7167" w:rsidP="00BD7167">
      <w:pPr>
        <w:rPr>
          <w:color w:val="000000"/>
        </w:rPr>
      </w:pPr>
      <w:r w:rsidRPr="00B66FCC">
        <w:rPr>
          <w:noProof/>
          <w:color w:val="000000"/>
          <w:lang w:val="cs-CZ"/>
        </w:rPr>
        <mc:AlternateContent>
          <mc:Choice Requires="wps">
            <w:drawing>
              <wp:anchor distT="4294967295" distB="4294967295" distL="114300" distR="114300" simplePos="0" relativeHeight="251751424" behindDoc="0" locked="0" layoutInCell="1" allowOverlap="1" wp14:anchorId="69B3EEC4" wp14:editId="36DBD6D4">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5EACC8" id="Rovná spojnica 77" o:spid="_x0000_s1026" style="position:absolute;z-index:25175142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26848" behindDoc="0" locked="0" layoutInCell="1" allowOverlap="1" wp14:anchorId="2ACD65FF" wp14:editId="24CEBF74">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81F268" id="Rovná spojnica 66" o:spid="_x0000_s1026" style="position:absolute;z-index:25172684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8352" behindDoc="0" locked="0" layoutInCell="1" allowOverlap="1" wp14:anchorId="2A939A7C" wp14:editId="7B9A5C9D">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978BBF" id="Rovná spojnica 73" o:spid="_x0000_s1026" style="position:absolute;z-index:251748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7328" behindDoc="0" locked="0" layoutInCell="1" allowOverlap="1" wp14:anchorId="6BDFDD82" wp14:editId="0641A26A">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97D208" id="Rovná spojnica 72" o:spid="_x0000_s1026" style="position:absolute;z-index:2517473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3F9ED48B"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5520" behindDoc="0" locked="0" layoutInCell="1" allowOverlap="1" wp14:anchorId="1F007C6D" wp14:editId="70B212BF">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E0FC683" w14:textId="77777777" w:rsidR="006372A4" w:rsidRPr="007B44BE" w:rsidRDefault="006372A4" w:rsidP="00BD7167">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07C6D" id="_x0000_s1028" type="#_x0000_t202" style="position:absolute;left:0;text-align:left;margin-left:193.3pt;margin-top:4.45pt;width:32.25pt;height:22.5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2E0FC683" w14:textId="77777777" w:rsidR="006372A4" w:rsidRPr="007B44BE" w:rsidRDefault="006372A4" w:rsidP="00BD7167">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4496" behindDoc="0" locked="0" layoutInCell="1" allowOverlap="1" wp14:anchorId="7A862F94" wp14:editId="08DC4D43">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705A85" id="Obdĺžnik 80" o:spid="_x0000_s1026" style="position:absolute;margin-left:0;margin-top:15.05pt;width:183.45pt;height:192.8pt;z-index:2517544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4B4CA05A"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8896" behindDoc="0" locked="0" layoutInCell="1" allowOverlap="1" wp14:anchorId="068CA6A3" wp14:editId="5CE15D88">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4E5E196E" w14:textId="77777777" w:rsidR="006372A4" w:rsidRPr="007B44BE" w:rsidRDefault="006372A4"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CA6A3" id="_x0000_s1029" type="#_x0000_t202" style="position:absolute;left:0;text-align:left;margin-left:0;margin-top:.6pt;width:47.05pt;height:22.5pt;z-index:251728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4E5E196E" w14:textId="77777777" w:rsidR="006372A4" w:rsidRPr="007B44BE" w:rsidRDefault="006372A4"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55B07DF4"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36064" behindDoc="0" locked="0" layoutInCell="1" allowOverlap="1" wp14:anchorId="4CCE0B96" wp14:editId="179F69E3">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A003F5" id="Rovná spojnica 48"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0" distB="0" distL="114299" distR="114299" simplePos="0" relativeHeight="251737088" behindDoc="0" locked="0" layoutInCell="1" allowOverlap="1" wp14:anchorId="59ADEE9F" wp14:editId="00A83CB5">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4CCDA0" id="Rovná spojnica 50" o:spid="_x0000_s1026" style="position:absolute;flip:y;z-index:2517370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4294967295" distB="4294967295" distL="114300" distR="114300" simplePos="0" relativeHeight="251734016" behindDoc="0" locked="0" layoutInCell="1" allowOverlap="1" wp14:anchorId="512D914B" wp14:editId="5C2BC429">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6BF949" id="Rovná spojnica 46" o:spid="_x0000_s1026" style="position:absolute;z-index:25173401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35040" behindDoc="0" locked="0" layoutInCell="1" allowOverlap="1" wp14:anchorId="16113D00" wp14:editId="2E5DF641">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8427E4" id="Obdĺžnik 45" o:spid="_x0000_s1026" style="position:absolute;margin-left:0;margin-top:.85pt;width:47.6pt;height:11.9pt;z-index:251735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6EDCCAA3"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3472" behindDoc="0" locked="0" layoutInCell="1" allowOverlap="1" wp14:anchorId="65BCD981" wp14:editId="18F1050E">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8043DEA" w14:textId="77777777" w:rsidR="006372A4" w:rsidRPr="007B44BE" w:rsidRDefault="006372A4"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BCD981" id="_x0000_s1030" type="#_x0000_t202" style="position:absolute;left:0;text-align:left;margin-left:192.9pt;margin-top:5.65pt;width:32.25pt;height:22.5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78043DEA" w14:textId="77777777" w:rsidR="006372A4" w:rsidRPr="007B44BE" w:rsidRDefault="006372A4"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2448" behindDoc="0" locked="0" layoutInCell="1" allowOverlap="1" wp14:anchorId="715B9FBB" wp14:editId="630BCB3B">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86218FA" id="Obdĺžnik 78" o:spid="_x0000_s1026" style="position:absolute;margin-left:141.8pt;margin-top:19.3pt;width:137.75pt;height:11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2756B69E"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30944" behindDoc="0" locked="0" layoutInCell="1" allowOverlap="1" wp14:anchorId="568091D7" wp14:editId="1D67C52A">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E6AEFFB" w14:textId="77777777" w:rsidR="006372A4" w:rsidRPr="007B44BE" w:rsidRDefault="006372A4"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091D7" id="_x0000_s1031" type="#_x0000_t202" style="position:absolute;left:0;text-align:left;margin-left:196.1pt;margin-top:32.1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7E6AEFFB" w14:textId="77777777" w:rsidR="006372A4" w:rsidRPr="007B44BE" w:rsidRDefault="006372A4"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2208" behindDoc="0" locked="0" layoutInCell="1" allowOverlap="1" wp14:anchorId="3103B0DA" wp14:editId="75A477CE">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956AF7" id="Obdĺžnik 43" o:spid="_x0000_s1026" style="position:absolute;margin-left:187.85pt;margin-top:81.65pt;width:47.55pt;height:11.8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0" distB="0" distL="114300" distR="114300" simplePos="0" relativeHeight="251741184" behindDoc="0" locked="0" layoutInCell="1" allowOverlap="1" wp14:anchorId="41950728" wp14:editId="0D4063F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EF2A83" id="Obdĺžnik 42" o:spid="_x0000_s1026" style="position:absolute;margin-left:187.85pt;margin-top:52.65pt;width:47.55pt;height:11.8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294967295" distB="4294967295" distL="114300" distR="114300" simplePos="0" relativeHeight="251738112" behindDoc="0" locked="0" layoutInCell="1" allowOverlap="1" wp14:anchorId="7A480425" wp14:editId="37D4049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BAAC6C" id="Rovná spojnica 51" o:spid="_x0000_s1026" style="position:absolute;flip:y;z-index:25173811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39136" behindDoc="0" locked="0" layoutInCell="1" allowOverlap="1" wp14:anchorId="5BC0E627" wp14:editId="124A431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FC27BB" id="Rovná spojnica 52" o:spid="_x0000_s1026" style="position:absolute;flip:y;z-index:25173913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5720" distB="45720" distL="114300" distR="114300" simplePos="0" relativeHeight="251729920" behindDoc="0" locked="0" layoutInCell="1" allowOverlap="1" wp14:anchorId="45FC3919" wp14:editId="78273DF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03948A8B" w14:textId="77777777" w:rsidR="006372A4" w:rsidRPr="007B44BE" w:rsidRDefault="006372A4"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FC3919" id="_x0000_s1032" type="#_x0000_t202" style="position:absolute;left:0;text-align:left;margin-left:196.1pt;margin-top:1.25pt;width:32.25pt;height:22.5pt;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03948A8B" w14:textId="77777777" w:rsidR="006372A4" w:rsidRPr="007B44BE" w:rsidRDefault="006372A4"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3232" behindDoc="0" locked="0" layoutInCell="1" allowOverlap="1" wp14:anchorId="1480E3F5" wp14:editId="2FB5DC89">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B8DA5E" id="Obdĺžnik 39" o:spid="_x0000_s1026" style="position:absolute;margin-left:187.85pt;margin-top:22.05pt;width:47.55pt;height:11.8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5720" distB="45720" distL="114300" distR="114300" simplePos="0" relativeHeight="251731968" behindDoc="0" locked="0" layoutInCell="1" allowOverlap="1" wp14:anchorId="6EDA45E3" wp14:editId="46B818A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F822BEA" w14:textId="77777777" w:rsidR="006372A4" w:rsidRPr="007B44BE" w:rsidRDefault="006372A4"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A45E3" id="_x0000_s1033" type="#_x0000_t202" style="position:absolute;left:0;text-align:left;margin-left:196.1pt;margin-top:61.45pt;width:32.25pt;height:22.5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5F822BEA" w14:textId="77777777" w:rsidR="006372A4" w:rsidRPr="007B44BE" w:rsidRDefault="006372A4"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B66FCC">
        <w:rPr>
          <w:noProof/>
          <w:color w:val="000000"/>
          <w:lang w:val="cs-CZ"/>
        </w:rPr>
        <mc:AlternateContent>
          <mc:Choice Requires="wps">
            <w:drawing>
              <wp:anchor distT="4294967295" distB="4294967295" distL="114300" distR="114300" simplePos="0" relativeHeight="251740160" behindDoc="0" locked="0" layoutInCell="1" allowOverlap="1" wp14:anchorId="1F970DB2" wp14:editId="00F53AA3">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C31F3C" id="Rovná spojnica 49" o:spid="_x0000_s1026" style="position:absolute;flip:y;z-index:2517401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44A8985A" w14:textId="77777777" w:rsidR="00BD7167" w:rsidRPr="00630043" w:rsidRDefault="00BD7167" w:rsidP="00BD7167">
      <w:pPr>
        <w:rPr>
          <w:color w:val="000000"/>
        </w:rPr>
      </w:pPr>
    </w:p>
    <w:p w14:paraId="12E97D14" w14:textId="77777777" w:rsidR="00BD7167" w:rsidRPr="00630043" w:rsidRDefault="00BD7167" w:rsidP="00BD7167">
      <w:pPr>
        <w:rPr>
          <w:color w:val="000000"/>
        </w:rPr>
      </w:pPr>
    </w:p>
    <w:p w14:paraId="22702D94" w14:textId="77777777" w:rsidR="00BD7167" w:rsidRPr="00630043" w:rsidRDefault="00BD7167" w:rsidP="00BD7167">
      <w:pPr>
        <w:rPr>
          <w:color w:val="000000"/>
        </w:rPr>
      </w:pPr>
    </w:p>
    <w:p w14:paraId="44913AEA" w14:textId="77777777" w:rsidR="00BD7167" w:rsidRPr="00630043" w:rsidRDefault="00BD7167" w:rsidP="00BD7167">
      <w:pPr>
        <w:rPr>
          <w:color w:val="000000"/>
        </w:rPr>
      </w:pPr>
    </w:p>
    <w:p w14:paraId="128E0D09" w14:textId="77777777" w:rsidR="00BD7167" w:rsidRPr="00630043" w:rsidRDefault="00BD7167" w:rsidP="00BD7167">
      <w:pPr>
        <w:rPr>
          <w:color w:val="000000"/>
        </w:rPr>
      </w:pPr>
    </w:p>
    <w:p w14:paraId="6E96C691" w14:textId="77777777" w:rsidR="00BD7167" w:rsidRPr="00630043" w:rsidRDefault="00BD7167" w:rsidP="00BD7167">
      <w:pPr>
        <w:pStyle w:val="Popis"/>
        <w:rPr>
          <w:lang w:val="sk-SK"/>
        </w:rPr>
      </w:pPr>
    </w:p>
    <w:p w14:paraId="294CA0A3" w14:textId="77777777" w:rsidR="00BD7167" w:rsidRPr="00630043" w:rsidRDefault="00BD7167" w:rsidP="00BD7167">
      <w:pPr>
        <w:pStyle w:val="Popis"/>
        <w:rPr>
          <w:vanish/>
          <w:color w:val="000000"/>
          <w:lang w:val="sk-SK"/>
          <w:specVanish/>
        </w:rPr>
      </w:pPr>
      <w:bookmarkStart w:id="28" w:name="_Ref509499377"/>
      <w:bookmarkStart w:id="29" w:name="_Toc51683566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28"/>
      <w:r w:rsidRPr="00630043">
        <w:rPr>
          <w:lang w:val="sk-SK"/>
        </w:rPr>
        <w:t>: Elektrická schéma paralelne zapojených odporov hrudníka.</w:t>
      </w:r>
      <w:bookmarkEnd w:id="29"/>
      <w:r w:rsidRPr="00630043">
        <w:rPr>
          <w:lang w:val="sk-SK"/>
        </w:rPr>
        <w:t xml:space="preserve"> </w:t>
      </w:r>
    </w:p>
    <w:p w14:paraId="7BBB5FB5" w14:textId="2CF0B655" w:rsidR="00BD7167" w:rsidRPr="00630043" w:rsidRDefault="00BD7167" w:rsidP="00BD7167">
      <w:pPr>
        <w:pStyle w:val="Popis"/>
        <w:rPr>
          <w:lang w:val="sk-SK"/>
        </w:rPr>
      </w:pPr>
      <w:r w:rsidRPr="00630043">
        <w:rPr>
          <w:lang w:val="sk-SK"/>
        </w:rPr>
        <w:t xml:space="preserve">Schéma zobrazuje takisto spôsob merania impedancie hrudníka pomocou 4-elektródovej metódy, kde na vonkajších dvoch elektródach je pripojený zdroj prúdu a na vnútorné dve elektródy zaznamenávajú zmeny napätia. </w:t>
      </w:r>
      <w:r>
        <w:rPr>
          <w:lang w:val="sk-SK"/>
        </w:rPr>
        <w:fldChar w:fldCharType="begin"/>
      </w:r>
      <w:r w:rsidR="00284C6A">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Pr>
          <w:lang w:val="sk-SK"/>
        </w:rPr>
        <w:fldChar w:fldCharType="separate"/>
      </w:r>
      <w:r>
        <w:rPr>
          <w:noProof/>
          <w:lang w:val="sk-SK"/>
        </w:rPr>
        <w:t>[3]</w:t>
      </w:r>
      <w:r>
        <w:rPr>
          <w:lang w:val="sk-SK"/>
        </w:rPr>
        <w:fldChar w:fldCharType="end"/>
      </w:r>
    </w:p>
    <w:p w14:paraId="5E53A26E" w14:textId="77777777" w:rsidR="00BD7167" w:rsidRPr="00630043" w:rsidRDefault="00BD7167" w:rsidP="00BD7167">
      <w:pPr>
        <w:rPr>
          <w:color w:val="000000"/>
        </w:rPr>
      </w:pPr>
    </w:p>
    <w:p w14:paraId="498B4395" w14:textId="77777777" w:rsidR="00BD7167" w:rsidRPr="00630043" w:rsidRDefault="00BD7167" w:rsidP="00BD7167">
      <w:pPr>
        <w:rPr>
          <w:color w:val="000000"/>
        </w:rPr>
      </w:pPr>
      <w:r w:rsidRPr="00630043">
        <w:rPr>
          <w:color w:val="000000"/>
        </w:rPr>
        <w:t xml:space="preserve">V impedančnej kardiografii sa využíva premenlivosti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rPr>
        <w:t>v priebehu srdcového cyklu. Jednotlivé zložky impedancie hrudníka sú uvedené v rovnici (</w:t>
      </w:r>
      <w:r w:rsidRPr="00B66FCC">
        <w:rPr>
          <w:color w:val="000000"/>
        </w:rPr>
        <w:fldChar w:fldCharType="begin"/>
      </w:r>
      <w:r w:rsidRPr="00630043">
        <w:rPr>
          <w:color w:val="000000"/>
        </w:rPr>
        <w:instrText xml:space="preserve"> REF icg_odpor_hrude \h </w:instrText>
      </w:r>
      <w:r w:rsidRPr="00B66FCC">
        <w:rPr>
          <w:color w:val="000000"/>
        </w:rPr>
      </w:r>
      <w:r w:rsidRPr="00B66FCC">
        <w:rPr>
          <w:color w:val="000000"/>
        </w:rPr>
        <w:fldChar w:fldCharType="separate"/>
      </w:r>
      <w:r w:rsidR="00A37FEB">
        <w:rPr>
          <w:noProof/>
          <w:color w:val="000000"/>
        </w:rPr>
        <w:t>16</w:t>
      </w:r>
      <w:r w:rsidRPr="00B66FCC">
        <w:rPr>
          <w:color w:val="000000"/>
        </w:rPr>
        <w:fldChar w:fldCharType="end"/>
      </w:r>
      <w:r w:rsidRPr="00630043">
        <w:rPr>
          <w:color w:val="000000"/>
        </w:rPr>
        <w:t xml:space="preserve">)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7EAC7B00"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C632AFB" w14:textId="77777777" w:rsidTr="00BD7167">
        <w:tc>
          <w:tcPr>
            <w:tcW w:w="279" w:type="dxa"/>
          </w:tcPr>
          <w:p w14:paraId="39F7A0F7" w14:textId="77777777" w:rsidR="00BD7167" w:rsidRPr="00630043" w:rsidRDefault="00BD7167" w:rsidP="00BD7167">
            <w:pPr>
              <w:jc w:val="center"/>
              <w:rPr>
                <w:color w:val="000000"/>
              </w:rPr>
            </w:pPr>
          </w:p>
        </w:tc>
        <w:tc>
          <w:tcPr>
            <w:tcW w:w="7513" w:type="dxa"/>
            <w:vAlign w:val="center"/>
          </w:tcPr>
          <w:p w14:paraId="6BE70835" w14:textId="77777777" w:rsidR="00BD7167" w:rsidRPr="00630043" w:rsidRDefault="00BD7167" w:rsidP="00BD7167">
            <w:pPr>
              <w:jc w:val="center"/>
              <w:rPr>
                <w:color w:val="000000"/>
              </w:rPr>
            </w:pPr>
            <m:oMathPara>
              <m:oMath>
                <m:r>
                  <w:rPr>
                    <w:rFonts w:ascii="Cambria Math" w:hAnsi="Cambria Math"/>
                    <w:color w:val="000000"/>
                  </w:rPr>
                  <m:t>I</m:t>
                </m:r>
                <m:d>
                  <m:dPr>
                    <m:ctrlPr>
                      <w:rPr>
                        <w:rFonts w:ascii="Cambria Math" w:hAnsi="Cambria Math"/>
                        <w:i/>
                        <w:color w:val="000000"/>
                      </w:rPr>
                    </m:ctrlPr>
                  </m:dPr>
                  <m:e>
                    <m:r>
                      <w:rPr>
                        <w:rFonts w:ascii="Cambria Math" w:hAnsi="Cambria Math"/>
                        <w:color w:val="000000"/>
                      </w:rPr>
                      <m:t>t</m:t>
                    </m:r>
                  </m:e>
                </m:d>
                <m:d>
                  <m:dPr>
                    <m:begChr m:val="["/>
                    <m:endChr m:val="]"/>
                    <m:ctrlPr>
                      <w:rPr>
                        <w:rFonts w:ascii="Cambria Math" w:hAnsi="Cambria Math"/>
                        <w:i/>
                        <w:color w:val="000000"/>
                      </w:rPr>
                    </m:ctrlPr>
                  </m:dPr>
                  <m:e>
                    <m:d>
                      <m:dPr>
                        <m:end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t</m:t>
                                </m:r>
                              </m:sub>
                            </m:sSub>
                          </m:e>
                        </m:d>
                      </m:e>
                    </m:d>
                    <m:d>
                      <m:dPr>
                        <m:beg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e>
                            </m:d>
                          </m:e>
                        </m:d>
                      </m:e>
                    </m:d>
                    <m:d>
                      <m:dPr>
                        <m:begChr m:val="‖"/>
                        <m:endChr m:val=""/>
                        <m:ctrlPr>
                          <w:rPr>
                            <w:rFonts w:ascii="Cambria Math" w:hAnsi="Cambria Math"/>
                            <w:i/>
                            <w:color w:val="000000"/>
                          </w:rPr>
                        </m:ctrlPr>
                      </m:dPr>
                      <m:e>
                        <m:r>
                          <w:rPr>
                            <w:rFonts w:ascii="Cambria Math" w:hAnsi="Cambria Math"/>
                            <w:color w:val="000000"/>
                          </w:rPr>
                          <m:t xml:space="preserve"> (</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 xml:space="preserve">objem+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r>
                          <w:rPr>
                            <w:rFonts w:ascii="Cambria Math" w:hAnsi="Cambria Math"/>
                            <w:color w:val="000000"/>
                          </w:rPr>
                          <m:t>)</m:t>
                        </m:r>
                      </m:e>
                    </m:d>
                  </m:e>
                </m:d>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e>
                </m:d>
              </m:oMath>
            </m:oMathPara>
          </w:p>
        </w:tc>
        <w:tc>
          <w:tcPr>
            <w:tcW w:w="702" w:type="dxa"/>
            <w:vAlign w:val="center"/>
          </w:tcPr>
          <w:p w14:paraId="1932C959" w14:textId="77777777" w:rsidR="00BD7167" w:rsidRPr="00630043" w:rsidRDefault="00BD7167" w:rsidP="00BD7167">
            <w:pPr>
              <w:jc w:val="center"/>
              <w:rPr>
                <w:color w:val="000000"/>
              </w:rPr>
            </w:pPr>
            <w:r w:rsidRPr="00630043">
              <w:rPr>
                <w:color w:val="000000"/>
              </w:rPr>
              <w:t>(</w:t>
            </w:r>
            <w:bookmarkStart w:id="30" w:name="icg_odpor_hrude"/>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6</w:t>
            </w:r>
            <w:r w:rsidRPr="00B66FCC">
              <w:rPr>
                <w:color w:val="000000"/>
              </w:rPr>
              <w:fldChar w:fldCharType="end"/>
            </w:r>
            <w:bookmarkEnd w:id="30"/>
            <w:r w:rsidRPr="00630043">
              <w:rPr>
                <w:color w:val="000000"/>
              </w:rPr>
              <w:t>)</w:t>
            </w:r>
          </w:p>
        </w:tc>
      </w:tr>
    </w:tbl>
    <w:p w14:paraId="1374BC3F" w14:textId="77777777" w:rsidR="00BD7167" w:rsidRPr="00630043" w:rsidRDefault="00BD7167" w:rsidP="00BD7167">
      <w:pPr>
        <w:jc w:val="center"/>
        <w:rPr>
          <w:color w:val="000000"/>
        </w:rPr>
      </w:pPr>
    </w:p>
    <w:p w14:paraId="0066874B" w14:textId="40F33EE0" w:rsidR="00BD7167" w:rsidRPr="00630043" w:rsidRDefault="00BD7167" w:rsidP="00BD7167">
      <w:pPr>
        <w:rPr>
          <w:color w:val="000000"/>
        </w:rPr>
      </w:pPr>
      <w:r w:rsidRPr="00630043">
        <w:rPr>
          <w:color w:val="000000"/>
        </w:rPr>
        <w:t xml:space="preserve">Zmena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oMath>
      <w:r w:rsidRPr="00630043">
        <w:rPr>
          <w:color w:val="000000"/>
        </w:rPr>
        <w:t xml:space="preserve"> počas srdcového cyklu sa skladá z dvoch častí. Prvá časť je zmena impedancie v dôsledku zmeny </w:t>
      </w:r>
      <w:r w:rsidRPr="00B519B6">
        <w:rPr>
          <w:color w:val="000000"/>
        </w:rPr>
        <w:t xml:space="preserve">objemu krvi v hrudníku počas systoly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objem</m:t>
            </m:r>
          </m:sub>
        </m:sSub>
      </m:oMath>
      <w:r w:rsidRPr="00B519B6">
        <w:rPr>
          <w:color w:val="000000"/>
        </w:rPr>
        <w:t>. Počas systoly sa zväčší objem krvi v aorte, čím dôjde k zväčšeniu priemeru elektrického vodiča v hrudníku, a to spôsobí zníženie impedancie</w:t>
      </w:r>
      <w:r w:rsidRPr="00630043">
        <w:rPr>
          <w:color w:val="000000"/>
        </w:rPr>
        <w:t xml:space="preserve">. Druhou časťou je zmena impedancie </w:t>
      </w:r>
      <w:r w:rsidRPr="00630043">
        <w:rPr>
          <w:color w:val="000000"/>
        </w:rPr>
        <w:lastRenderedPageBreak/>
        <w:t xml:space="preserve">v dôsledku toku krvi aorto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oMath>
      <w:r w:rsidRPr="00630043">
        <w:rPr>
          <w:color w:val="000000"/>
        </w:rPr>
        <w:t>. Pri pohybe krvi aortou sa červené krvinky natočia svojou dlhšou osou v smere toku krvi (</w:t>
      </w:r>
      <w:r w:rsidRPr="00B66FCC">
        <w:rPr>
          <w:color w:val="000000"/>
        </w:rPr>
        <w:fldChar w:fldCharType="begin"/>
      </w:r>
      <w:r w:rsidRPr="00630043">
        <w:rPr>
          <w:color w:val="000000"/>
        </w:rPr>
        <w:instrText xml:space="preserve"> REF _Ref51344669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7</w:t>
      </w:r>
      <w:r w:rsidRPr="00B66FCC">
        <w:rPr>
          <w:color w:val="000000"/>
        </w:rPr>
        <w:fldChar w:fldCharType="end"/>
      </w:r>
      <w:r w:rsidRPr="00630043">
        <w:rPr>
          <w:color w:val="000000"/>
        </w:rPr>
        <w:t xml:space="preserve">), čím sa vytvoria vodivé cesty pre vysoko vodivú plazmu a tým sa zníži impedancia krvi. Maximum zmeny rezistivity nastáva pri natočení červených krviniek dlhšou osou do 20° ku smeru toku krvi </w:t>
      </w:r>
      <w:r w:rsidRPr="00B66FCC">
        <w:rPr>
          <w:color w:val="000000"/>
          <w:sz w:val="22"/>
          <w:szCs w:val="22"/>
        </w:rPr>
        <w:fldChar w:fldCharType="begin"/>
      </w:r>
      <w:r w:rsidR="00284C6A">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rPr>
        <w:t>.</w:t>
      </w:r>
    </w:p>
    <w:p w14:paraId="786109E1" w14:textId="77777777" w:rsidR="00BD7167" w:rsidRPr="00630043" w:rsidRDefault="00BD7167" w:rsidP="00BD7167">
      <w:pPr>
        <w:jc w:val="center"/>
        <w:rPr>
          <w:b/>
          <w:color w:val="000000"/>
        </w:rPr>
      </w:pPr>
      <w:r w:rsidRPr="00B66FCC">
        <w:rPr>
          <w:b/>
          <w:noProof/>
          <w:color w:val="000000"/>
          <w:lang w:val="cs-CZ"/>
        </w:rPr>
        <w:drawing>
          <wp:inline distT="0" distB="0" distL="0" distR="0" wp14:anchorId="5AD731F1" wp14:editId="0CA3C345">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18"/>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3DC50170" w14:textId="77777777" w:rsidR="00BD7167" w:rsidRPr="00630043" w:rsidRDefault="00BD7167" w:rsidP="00BD7167">
      <w:pPr>
        <w:pStyle w:val="Popis"/>
        <w:rPr>
          <w:vanish/>
          <w:color w:val="000000"/>
          <w:szCs w:val="22"/>
          <w:lang w:val="sk-SK"/>
          <w:specVanish/>
        </w:rPr>
      </w:pPr>
      <w:bookmarkStart w:id="31" w:name="_Ref513446698"/>
      <w:bookmarkStart w:id="32" w:name="_Toc51683566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Start w:id="33" w:name="_Ref509500146"/>
      <w:bookmarkEnd w:id="31"/>
      <w:r w:rsidRPr="00630043">
        <w:rPr>
          <w:lang w:val="sk-SK"/>
        </w:rPr>
        <w:t>:</w:t>
      </w:r>
      <w:r w:rsidRPr="00630043">
        <w:rPr>
          <w:color w:val="000000"/>
          <w:szCs w:val="22"/>
          <w:lang w:val="sk-SK"/>
        </w:rPr>
        <w:t>Princíp zmeny vodivosti krvi</w:t>
      </w:r>
      <w:r>
        <w:rPr>
          <w:color w:val="000000"/>
          <w:szCs w:val="22"/>
          <w:lang w:val="sk-SK"/>
        </w:rPr>
        <w:t>.</w:t>
      </w:r>
      <w:bookmarkEnd w:id="32"/>
    </w:p>
    <w:p w14:paraId="49D501ED" w14:textId="77777777" w:rsidR="00BD7167" w:rsidRPr="00630043" w:rsidRDefault="00BD7167" w:rsidP="00BD7167">
      <w:pPr>
        <w:pStyle w:val="Popis"/>
        <w:rPr>
          <w:color w:val="000000"/>
          <w:szCs w:val="22"/>
          <w:lang w:val="sk-SK"/>
        </w:rPr>
      </w:pPr>
      <w:r>
        <w:rPr>
          <w:color w:val="000000"/>
          <w:szCs w:val="22"/>
          <w:lang w:val="sk-SK"/>
        </w:rPr>
        <w:t xml:space="preserve"> Prevzaté z </w:t>
      </w:r>
      <w:r w:rsidRPr="00B66FCC">
        <w:rPr>
          <w:color w:val="000000"/>
          <w:szCs w:val="22"/>
          <w:lang w:val="sk-SK"/>
        </w:rPr>
        <w:fldChar w:fldCharType="begin"/>
      </w:r>
      <w:r>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szCs w:val="22"/>
          <w:lang w:val="sk-SK"/>
        </w:rPr>
        <w:fldChar w:fldCharType="separate"/>
      </w:r>
      <w:r>
        <w:rPr>
          <w:noProof/>
          <w:color w:val="000000"/>
          <w:szCs w:val="22"/>
          <w:lang w:val="sk-SK"/>
        </w:rPr>
        <w:t>[3]</w:t>
      </w:r>
      <w:r w:rsidRPr="00B66FCC">
        <w:rPr>
          <w:color w:val="000000"/>
          <w:szCs w:val="22"/>
          <w:lang w:val="sk-SK"/>
        </w:rPr>
        <w:fldChar w:fldCharType="end"/>
      </w:r>
      <w:r w:rsidRPr="00630043">
        <w:rPr>
          <w:color w:val="000000"/>
          <w:szCs w:val="22"/>
          <w:lang w:val="sk-SK"/>
        </w:rPr>
        <w:t>.</w:t>
      </w:r>
      <w:bookmarkEnd w:id="33"/>
      <w:r w:rsidRPr="00630043">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BB7AB94" w14:textId="77777777" w:rsidR="00BD7167" w:rsidRPr="00630043" w:rsidRDefault="00BD7167" w:rsidP="00BD7167">
      <w:pPr>
        <w:rPr>
          <w:lang w:eastAsia="en-US" w:bidi="en-US"/>
        </w:rPr>
      </w:pPr>
    </w:p>
    <w:p w14:paraId="203E1560" w14:textId="77777777" w:rsidR="00BD7167" w:rsidRPr="00630043" w:rsidRDefault="00BD7167" w:rsidP="00BD7167">
      <w:pPr>
        <w:rPr>
          <w:color w:val="000000"/>
        </w:rPr>
      </w:pPr>
      <w:r w:rsidRPr="00630043">
        <w:t xml:space="preserve">Simultánne meranie vodivosti krvi a zmeny rýchlosti krvi zachytáva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Rýchlosť toku krvi na priereze cievy nie je rovnaký vo všetkých miestach. Preto sa zavádza pojem priemerná priestorová rýchlosť </w:t>
      </w:r>
      <m:oMath>
        <m:r>
          <w:rPr>
            <w:rFonts w:ascii="Cambria Math" w:hAnsi="Cambria Math"/>
          </w:rPr>
          <m:t>&lt;v&gt;</m:t>
        </m:r>
      </m:oMath>
      <w:r w:rsidRPr="00630043">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w:t>
      </w:r>
    </w:p>
    <w:p w14:paraId="08C6B7BB"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F2519DB" w14:textId="77777777" w:rsidTr="00BD7167">
        <w:tc>
          <w:tcPr>
            <w:tcW w:w="279" w:type="dxa"/>
          </w:tcPr>
          <w:p w14:paraId="4A8328B8" w14:textId="77777777" w:rsidR="00BD7167" w:rsidRPr="00630043" w:rsidRDefault="00BD7167" w:rsidP="00BD7167">
            <w:pPr>
              <w:jc w:val="center"/>
              <w:rPr>
                <w:color w:val="000000"/>
              </w:rPr>
            </w:pPr>
          </w:p>
          <w:p w14:paraId="24BE05FE" w14:textId="77777777" w:rsidR="00BD7167" w:rsidRPr="00630043" w:rsidRDefault="00BD7167" w:rsidP="00BD7167">
            <w:pPr>
              <w:jc w:val="center"/>
              <w:rPr>
                <w:color w:val="000000"/>
              </w:rPr>
            </w:pPr>
          </w:p>
        </w:tc>
        <w:tc>
          <w:tcPr>
            <w:tcW w:w="7513" w:type="dxa"/>
            <w:vAlign w:val="center"/>
          </w:tcPr>
          <w:p w14:paraId="28F8B160" w14:textId="77777777" w:rsidR="00BD7167" w:rsidRPr="00630043" w:rsidRDefault="006372A4"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SAV</m:t>
                    </m:r>
                  </m:sub>
                </m:sSub>
                <m:r>
                  <w:rPr>
                    <w:rFonts w:ascii="Cambria Math" w:hAnsi="Cambria Math"/>
                    <w:color w:val="000000"/>
                  </w:rPr>
                  <m:t xml:space="preserve">= </m:t>
                </m:r>
                <m:f>
                  <m:fPr>
                    <m:ctrlPr>
                      <w:rPr>
                        <w:rFonts w:ascii="Cambria Math" w:hAnsi="Cambria Math"/>
                        <w:i/>
                      </w:rPr>
                    </m:ctrlPr>
                  </m:fPr>
                  <m:num>
                    <m:r>
                      <w:rPr>
                        <w:rFonts w:ascii="Cambria Math" w:hAnsi="Cambria Math"/>
                      </w:rPr>
                      <m:t>&lt;v&gt;</m:t>
                    </m:r>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r>
                  <w:rPr>
                    <w:rFonts w:ascii="Cambria Math" w:hAnsi="Cambria Math"/>
                    <w:color w:val="000000"/>
                  </w:rPr>
                  <m:t xml:space="preserve">) </m:t>
                </m:r>
              </m:oMath>
            </m:oMathPara>
          </w:p>
        </w:tc>
        <w:tc>
          <w:tcPr>
            <w:tcW w:w="702" w:type="dxa"/>
            <w:vAlign w:val="center"/>
          </w:tcPr>
          <w:p w14:paraId="67B96A04" w14:textId="77777777" w:rsidR="00BD7167" w:rsidRPr="00630043" w:rsidRDefault="00BD7167" w:rsidP="00BD7167">
            <w:pPr>
              <w:jc w:val="center"/>
              <w:rPr>
                <w:color w:val="000000"/>
              </w:rPr>
            </w:pPr>
            <w:r w:rsidRPr="00630043">
              <w:rPr>
                <w:color w:val="000000"/>
              </w:rPr>
              <w:t>(</w:t>
            </w:r>
            <w:bookmarkStart w:id="34" w:name="vsav"/>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7</w:t>
            </w:r>
            <w:r w:rsidRPr="00B66FCC">
              <w:rPr>
                <w:color w:val="000000"/>
              </w:rPr>
              <w:fldChar w:fldCharType="end"/>
            </w:r>
            <w:bookmarkEnd w:id="34"/>
            <w:r w:rsidRPr="00630043">
              <w:rPr>
                <w:color w:val="000000"/>
              </w:rPr>
              <w:t>)</w:t>
            </w:r>
          </w:p>
        </w:tc>
      </w:tr>
    </w:tbl>
    <w:p w14:paraId="5D5DD0CE" w14:textId="77777777" w:rsidR="00BD7167" w:rsidRPr="00630043" w:rsidRDefault="00BD7167" w:rsidP="00BD7167"/>
    <w:p w14:paraId="73205E67" w14:textId="77777777" w:rsidR="00BD7167" w:rsidRPr="00630043" w:rsidRDefault="00BD7167" w:rsidP="00BD7167">
      <m:oMath>
        <m:r>
          <w:rPr>
            <w:rFonts w:ascii="Cambria Math" w:hAnsi="Cambria Math"/>
          </w:rPr>
          <m:t>kde&lt;v&gt;</m:t>
        </m:r>
      </m:oMath>
      <w:r w:rsidRPr="00630043">
        <w:t xml:space="preserve"> je priemerná priestorová rýchlosť a R je polomer cievy. Ďalej zaveďme pojem maximálne zrýchlenie redukovanej priemernej priestorovej rýchlosti v aorte počas systoly (Peak Aortic  Reduced Average Blood Acceleration – PARABA)</w:t>
      </w:r>
    </w:p>
    <w:p w14:paraId="3BD28104"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E0C1407" w14:textId="77777777" w:rsidTr="00BD7167">
        <w:tc>
          <w:tcPr>
            <w:tcW w:w="704" w:type="dxa"/>
          </w:tcPr>
          <w:p w14:paraId="15AC4A00" w14:textId="77777777" w:rsidR="00BD7167" w:rsidRPr="00630043" w:rsidRDefault="00BD7167" w:rsidP="00BD7167">
            <w:pPr>
              <w:jc w:val="center"/>
              <w:rPr>
                <w:color w:val="000000"/>
              </w:rPr>
            </w:pPr>
          </w:p>
        </w:tc>
        <w:tc>
          <w:tcPr>
            <w:tcW w:w="7088" w:type="dxa"/>
            <w:vAlign w:val="center"/>
          </w:tcPr>
          <w:p w14:paraId="0D9FA9C9" w14:textId="77777777" w:rsidR="00BD7167" w:rsidRPr="00630043" w:rsidRDefault="00BD7167" w:rsidP="00BD7167">
            <w:pPr>
              <w:jc w:val="center"/>
              <w:rPr>
                <w:color w:val="000000"/>
              </w:rPr>
            </w:pPr>
            <m:oMathPara>
              <m:oMath>
                <m:r>
                  <w:rPr>
                    <w:rFonts w:ascii="Cambria Math" w:hAnsi="Cambria Math"/>
                  </w:rPr>
                  <m:t xml:space="preserve">PARABA= </m:t>
                </m:r>
                <m:f>
                  <m:fPr>
                    <m:ctrlPr>
                      <w:rPr>
                        <w:rFonts w:ascii="Cambria Math" w:hAnsi="Cambria Math"/>
                        <w:i/>
                      </w:rPr>
                    </m:ctrlPr>
                  </m:fPr>
                  <m:num>
                    <m:r>
                      <w:rPr>
                        <w:rFonts w:ascii="Cambria Math" w:hAnsi="Cambria Math"/>
                      </w:rPr>
                      <m:t>d&lt;v&gt;/</m:t>
                    </m:r>
                    <m:sSub>
                      <m:sSubPr>
                        <m:ctrlPr>
                          <w:rPr>
                            <w:rFonts w:ascii="Cambria Math" w:hAnsi="Cambria Math"/>
                            <w:i/>
                          </w:rPr>
                        </m:ctrlPr>
                      </m:sSubPr>
                      <m:e>
                        <m:r>
                          <w:rPr>
                            <w:rFonts w:ascii="Cambria Math" w:hAnsi="Cambria Math"/>
                          </w:rPr>
                          <m:t>dt</m:t>
                        </m:r>
                      </m:e>
                      <m:sub>
                        <m:r>
                          <w:rPr>
                            <w:rFonts w:ascii="Cambria Math" w:hAnsi="Cambria Math"/>
                          </w:rPr>
                          <m:t>max</m:t>
                        </m:r>
                      </m:sub>
                    </m:sSub>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2</m:t>
                    </m:r>
                  </m:sup>
                </m:sSup>
                <m:r>
                  <w:rPr>
                    <w:rFonts w:ascii="Cambria Math" w:hAnsi="Cambria Math"/>
                    <w:color w:val="000000"/>
                  </w:rPr>
                  <m:t>)</m:t>
                </m:r>
                <m:r>
                  <w:rPr>
                    <w:rFonts w:ascii="Cambria Math" w:hAnsi="Cambria Math"/>
                  </w:rPr>
                  <m:t xml:space="preserve"> .</m:t>
                </m:r>
              </m:oMath>
            </m:oMathPara>
          </w:p>
        </w:tc>
        <w:tc>
          <w:tcPr>
            <w:tcW w:w="702" w:type="dxa"/>
            <w:vAlign w:val="center"/>
          </w:tcPr>
          <w:p w14:paraId="414137F2" w14:textId="77777777" w:rsidR="00BD7167" w:rsidRPr="00630043" w:rsidRDefault="00BD7167" w:rsidP="00BD7167">
            <w:pPr>
              <w:jc w:val="center"/>
              <w:rPr>
                <w:color w:val="000000"/>
              </w:rPr>
            </w:pPr>
            <w:r w:rsidRPr="00630043">
              <w:rPr>
                <w:color w:val="000000"/>
              </w:rPr>
              <w:t>(</w:t>
            </w:r>
            <w:bookmarkStart w:id="35" w:name="parab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8</w:t>
            </w:r>
            <w:r w:rsidRPr="00B66FCC">
              <w:rPr>
                <w:color w:val="000000"/>
              </w:rPr>
              <w:fldChar w:fldCharType="end"/>
            </w:r>
            <w:bookmarkEnd w:id="35"/>
            <w:r w:rsidRPr="00630043">
              <w:rPr>
                <w:color w:val="000000"/>
              </w:rPr>
              <w:t>)</w:t>
            </w:r>
          </w:p>
        </w:tc>
      </w:tr>
    </w:tbl>
    <w:p w14:paraId="30695DEF" w14:textId="77777777" w:rsidR="00BD7167" w:rsidRPr="00630043" w:rsidRDefault="00BD7167" w:rsidP="00BD7167"/>
    <w:p w14:paraId="55456A5F" w14:textId="1F0FD184" w:rsidR="00BD7167" w:rsidRPr="00630043" w:rsidRDefault="00BD7167" w:rsidP="00BD7167">
      <w:pPr>
        <w:rPr>
          <w:lang w:eastAsia="en-US" w:bidi="en-US"/>
        </w:rPr>
      </w:pPr>
      <w:r w:rsidRPr="00630043">
        <w:t xml:space="preserve">Na počiatku systoly dochádza ku výraznej zhode medzi výskytom </w:t>
      </w:r>
      <m:oMath>
        <m:r>
          <w:rPr>
            <w:rFonts w:ascii="Cambria Math" w:hAnsi="Cambria Math"/>
          </w:rPr>
          <m:t>PARABA</m:t>
        </m:r>
      </m:oMath>
      <w:r w:rsidRPr="00630043">
        <w:t xml:space="preserve"> a maximom zmeny impedancie (r=0.99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DATA </w:instrText>
      </w:r>
      <w:r w:rsidR="00284C6A">
        <w:fldChar w:fldCharType="end"/>
      </w:r>
      <w:r w:rsidRPr="00B66FCC">
        <w:fldChar w:fldCharType="separate"/>
      </w:r>
      <w:r>
        <w:rPr>
          <w:noProof/>
        </w:rPr>
        <w:t>[3, 32]</w:t>
      </w:r>
      <w:r w:rsidRPr="00B66FCC">
        <w:fldChar w:fldCharType="end"/>
      </w:r>
      <w:r w:rsidRPr="00630043">
        <w:t>)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630EA277" w14:textId="77777777" w:rsidR="00BD7167" w:rsidRPr="00630043" w:rsidRDefault="00BD7167" w:rsidP="00BD7167">
      <w:pPr>
        <w:jc w:val="center"/>
        <w:rPr>
          <w:color w:val="000000"/>
        </w:rPr>
      </w:pPr>
      <w:r w:rsidRPr="00B66FCC">
        <w:rPr>
          <w:noProof/>
          <w:color w:val="000000"/>
          <w:lang w:val="cs-CZ"/>
        </w:rPr>
        <w:drawing>
          <wp:inline distT="0" distB="0" distL="0" distR="0" wp14:anchorId="0186EF68" wp14:editId="309B2B3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437B94E9" w14:textId="77777777" w:rsidR="00BD7167" w:rsidRPr="00630043" w:rsidRDefault="00BD7167" w:rsidP="00BD7167">
      <w:pPr>
        <w:pStyle w:val="Popis"/>
        <w:rPr>
          <w:vanish/>
          <w:color w:val="000000"/>
          <w:szCs w:val="22"/>
          <w:lang w:val="sk-SK"/>
          <w:specVanish/>
        </w:rPr>
      </w:pPr>
      <w:bookmarkStart w:id="36" w:name="_Ref510019868"/>
      <w:bookmarkStart w:id="37" w:name="_Ref510098038"/>
      <w:bookmarkStart w:id="38" w:name="_Toc51683567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36"/>
      <w:r w:rsidRPr="00630043">
        <w:rPr>
          <w:lang w:val="sk-SK"/>
        </w:rPr>
        <w:t xml:space="preserve">: </w:t>
      </w:r>
      <w:r w:rsidRPr="00630043">
        <w:rPr>
          <w:color w:val="000000"/>
          <w:szCs w:val="22"/>
          <w:lang w:val="sk-SK"/>
        </w:rPr>
        <w:t>Vzťah zmeny rýchlosti krvi a vodivosti krvi</w:t>
      </w:r>
      <w:bookmarkEnd w:id="37"/>
      <w:r>
        <w:rPr>
          <w:color w:val="000000"/>
          <w:szCs w:val="22"/>
          <w:lang w:val="sk-SK"/>
        </w:rPr>
        <w:t>.</w:t>
      </w:r>
      <w:bookmarkEnd w:id="38"/>
    </w:p>
    <w:p w14:paraId="770C74C6" w14:textId="486F7572" w:rsidR="00BD7167" w:rsidRDefault="00BD7167" w:rsidP="00BD7167">
      <w:pPr>
        <w:rPr>
          <w:rFonts w:eastAsiaTheme="majorEastAsia" w:cstheme="majorBidi"/>
          <w:color w:val="000000"/>
          <w:spacing w:val="10"/>
          <w:sz w:val="22"/>
          <w:szCs w:val="22"/>
          <w:lang w:eastAsia="en-US" w:bidi="en-US"/>
        </w:rPr>
      </w:pPr>
      <w:r>
        <w:rPr>
          <w:color w:val="000000"/>
          <w:sz w:val="22"/>
          <w:szCs w:val="22"/>
        </w:rPr>
        <w:t xml:space="preserve"> Prevzaté z </w:t>
      </w:r>
      <w:r w:rsidRPr="00B66FCC">
        <w:rPr>
          <w:color w:val="000000"/>
          <w:sz w:val="22"/>
          <w:szCs w:val="22"/>
        </w:rPr>
        <w:fldChar w:fldCharType="begin"/>
      </w:r>
      <w:r w:rsidR="00284C6A">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sz w:val="22"/>
          <w:szCs w:val="22"/>
        </w:rPr>
        <w:t>.</w:t>
      </w:r>
      <w:r w:rsidR="005D438D">
        <w:rPr>
          <w:color w:val="000000"/>
          <w:sz w:val="22"/>
          <w:szCs w:val="22"/>
        </w:rPr>
        <w:t xml:space="preserve"> </w:t>
      </w:r>
      <w:r w:rsidRPr="00630043">
        <w:rPr>
          <w:rFonts w:eastAsiaTheme="majorEastAsia" w:cstheme="majorBidi"/>
          <w:color w:val="000000"/>
          <w:spacing w:val="10"/>
          <w:sz w:val="22"/>
          <w:szCs w:val="22"/>
          <w:lang w:eastAsia="en-US" w:bidi="en-US"/>
        </w:rPr>
        <w:t xml:space="preserve">Vzťah zachytáva zmenu vodivosti a rýchlosti toku krvi počas jedného </w:t>
      </w:r>
      <w:r w:rsidR="009076DD">
        <w:rPr>
          <w:rFonts w:eastAsiaTheme="majorEastAsia" w:cstheme="majorBidi"/>
          <w:color w:val="000000"/>
          <w:spacing w:val="10"/>
          <w:sz w:val="22"/>
          <w:szCs w:val="22"/>
          <w:lang w:eastAsia="en-US" w:bidi="en-US"/>
        </w:rPr>
        <w:t>srdcov</w:t>
      </w:r>
      <w:r w:rsidRPr="00630043">
        <w:rPr>
          <w:rFonts w:eastAsiaTheme="majorEastAsia" w:cstheme="majorBidi"/>
          <w:color w:val="000000"/>
          <w:spacing w:val="10"/>
          <w:sz w:val="22"/>
          <w:szCs w:val="22"/>
          <w:lang w:eastAsia="en-US" w:bidi="en-US"/>
        </w:rPr>
        <w:t>ého cyklu. Významná je zhoda v zrýchlení krvi a zmene impednacie pri počiatku systoly.</w:t>
      </w:r>
    </w:p>
    <w:p w14:paraId="7B6A989B" w14:textId="77777777" w:rsidR="005D438D" w:rsidRPr="00630043" w:rsidRDefault="005D438D" w:rsidP="00BD7167">
      <w:pPr>
        <w:rPr>
          <w:rFonts w:eastAsiaTheme="majorEastAsia" w:cstheme="majorBidi"/>
          <w:color w:val="000000"/>
          <w:spacing w:val="10"/>
          <w:sz w:val="22"/>
          <w:szCs w:val="22"/>
          <w:lang w:eastAsia="en-US" w:bidi="en-US"/>
        </w:rPr>
      </w:pPr>
    </w:p>
    <w:p w14:paraId="5EDD4090" w14:textId="77777777" w:rsidR="00BD7167" w:rsidRPr="00630043" w:rsidRDefault="00BD7167" w:rsidP="00BD7167">
      <w:pPr>
        <w:pStyle w:val="Nadpis2"/>
        <w:spacing w:line="240" w:lineRule="auto"/>
      </w:pPr>
      <w:bookmarkStart w:id="39" w:name="_Toc386404199"/>
      <w:bookmarkStart w:id="40" w:name="_Toc516835616"/>
      <w:r w:rsidRPr="00630043">
        <w:t>Výpočet SV</w:t>
      </w:r>
      <w:bookmarkEnd w:id="39"/>
      <w:bookmarkEnd w:id="40"/>
    </w:p>
    <w:p w14:paraId="6902C7C6" w14:textId="77777777" w:rsidR="00BD7167" w:rsidRPr="00630043" w:rsidRDefault="00BD7167" w:rsidP="00BD7167">
      <w:pPr>
        <w:jc w:val="center"/>
        <w:rPr>
          <w:b/>
        </w:rPr>
      </w:pPr>
    </w:p>
    <w:p w14:paraId="2AB6F39D" w14:textId="77777777" w:rsidR="00BD7167" w:rsidRPr="00630043" w:rsidRDefault="00BD7167" w:rsidP="00BD7167">
      <w:r w:rsidRPr="00630043">
        <w:t>Impedancia hrudníka (geometricky definovaného ako valec) Z, je určená jeho dĺžkou L, prierezom A a odporom ρ (</w:t>
      </w:r>
      <m:oMath>
        <m:r>
          <w:rPr>
            <w:rFonts w:ascii="Cambria Math" w:hAnsi="Cambria Math"/>
          </w:rPr>
          <m:t>Ω.m)</m:t>
        </m:r>
      </m:oMath>
      <w:r w:rsidRPr="00630043">
        <w:t>. Impedanciu, kde V je objem hrudníka vyjadruje rovnica (</w:t>
      </w:r>
      <w:r w:rsidRPr="00B66FCC">
        <w:fldChar w:fldCharType="begin"/>
      </w:r>
      <w:r w:rsidRPr="00630043">
        <w:instrText xml:space="preserve"> REF odpor_valca \h </w:instrText>
      </w:r>
      <w:r w:rsidRPr="00B66FCC">
        <w:fldChar w:fldCharType="separate"/>
      </w:r>
      <w:r w:rsidR="00A37FEB">
        <w:rPr>
          <w:noProof/>
          <w:color w:val="000000"/>
        </w:rPr>
        <w:t>19</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0ADB351E" w14:textId="77777777" w:rsidTr="00BD7167">
        <w:tc>
          <w:tcPr>
            <w:tcW w:w="704" w:type="dxa"/>
          </w:tcPr>
          <w:p w14:paraId="47AC8B1A" w14:textId="77777777" w:rsidR="00BD7167" w:rsidRPr="00630043" w:rsidRDefault="00BD7167" w:rsidP="00BD7167">
            <w:pPr>
              <w:jc w:val="center"/>
              <w:rPr>
                <w:color w:val="000000"/>
              </w:rPr>
            </w:pPr>
          </w:p>
        </w:tc>
        <w:tc>
          <w:tcPr>
            <w:tcW w:w="7088" w:type="dxa"/>
            <w:vAlign w:val="center"/>
          </w:tcPr>
          <w:p w14:paraId="41613FB5" w14:textId="77777777" w:rsidR="00BD7167" w:rsidRPr="00630043" w:rsidRDefault="00BD7167" w:rsidP="00BD7167">
            <w:pPr>
              <w:jc w:val="center"/>
              <w:rPr>
                <w:color w:val="000000"/>
              </w:rPr>
            </w:pPr>
            <m:oMathPara>
              <m:oMath>
                <m:r>
                  <w:rPr>
                    <w:rFonts w:ascii="Cambria Math" w:hAnsi="Cambria Math"/>
                  </w:rPr>
                  <m:t xml:space="preserve">Z= </m:t>
                </m:r>
                <m:f>
                  <m:fPr>
                    <m:ctrlPr>
                      <w:rPr>
                        <w:rFonts w:ascii="Cambria Math" w:hAnsi="Cambria Math"/>
                        <w:i/>
                      </w:rPr>
                    </m:ctrlPr>
                  </m:fPr>
                  <m:num>
                    <m:r>
                      <w:rPr>
                        <w:rFonts w:ascii="Cambria Math" w:hAnsi="Cambria Math"/>
                      </w:rPr>
                      <m:t>ρL</m:t>
                    </m:r>
                  </m:num>
                  <m:den>
                    <m:r>
                      <w:rPr>
                        <w:rFonts w:ascii="Cambria Math" w:hAnsi="Cambria Math"/>
                      </w:rPr>
                      <m:t>A</m:t>
                    </m:r>
                  </m:den>
                </m:f>
                <m:r>
                  <w:rPr>
                    <w:rFonts w:ascii="Cambria Math" w:hAnsi="Cambria Math"/>
                  </w:rPr>
                  <m:t xml:space="preserve"> ≡ </m:t>
                </m:r>
                <m:f>
                  <m:fPr>
                    <m:ctrlPr>
                      <w:rPr>
                        <w:rFonts w:ascii="Cambria Math" w:hAnsi="Cambria Math"/>
                        <w:i/>
                      </w:rPr>
                    </m:ctrlPr>
                  </m:fPr>
                  <m:num>
                    <m:r>
                      <w:rPr>
                        <w:rFonts w:ascii="Cambria Math" w:hAnsi="Cambria Math"/>
                      </w:rPr>
                      <m:t>ρ</m:t>
                    </m:r>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V</m:t>
                    </m:r>
                  </m:den>
                </m:f>
                <m:d>
                  <m:dPr>
                    <m:ctrlPr>
                      <w:rPr>
                        <w:rFonts w:ascii="Cambria Math" w:hAnsi="Cambria Math"/>
                        <w:i/>
                      </w:rPr>
                    </m:ctrlPr>
                  </m:dPr>
                  <m:e>
                    <m:r>
                      <w:rPr>
                        <w:rFonts w:ascii="Cambria Math" w:hAnsi="Cambria Math"/>
                      </w:rPr>
                      <m:t>Ω</m:t>
                    </m:r>
                  </m:e>
                </m:d>
                <m:r>
                  <w:rPr>
                    <w:rFonts w:ascii="Cambria Math" w:hAnsi="Cambria Math"/>
                  </w:rPr>
                  <m:t>.</m:t>
                </m:r>
              </m:oMath>
            </m:oMathPara>
          </w:p>
        </w:tc>
        <w:tc>
          <w:tcPr>
            <w:tcW w:w="702" w:type="dxa"/>
            <w:vAlign w:val="center"/>
          </w:tcPr>
          <w:p w14:paraId="4AD5E5BC" w14:textId="77777777" w:rsidR="00BD7167" w:rsidRPr="00630043" w:rsidRDefault="00BD7167" w:rsidP="00BD7167">
            <w:pPr>
              <w:jc w:val="center"/>
              <w:rPr>
                <w:color w:val="000000"/>
              </w:rPr>
            </w:pPr>
            <w:r w:rsidRPr="00630043">
              <w:rPr>
                <w:color w:val="000000"/>
              </w:rPr>
              <w:t>(</w:t>
            </w:r>
            <w:bookmarkStart w:id="41" w:name="odpor_valca"/>
            <w:bookmarkStart w:id="42" w:name="vypocetSV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9</w:t>
            </w:r>
            <w:r w:rsidRPr="00B66FCC">
              <w:rPr>
                <w:color w:val="000000"/>
              </w:rPr>
              <w:fldChar w:fldCharType="end"/>
            </w:r>
            <w:bookmarkEnd w:id="41"/>
            <w:bookmarkEnd w:id="42"/>
            <w:r w:rsidRPr="00630043">
              <w:rPr>
                <w:color w:val="000000"/>
              </w:rPr>
              <w:t>)</w:t>
            </w:r>
          </w:p>
        </w:tc>
      </w:tr>
    </w:tbl>
    <w:p w14:paraId="16916EE2" w14:textId="77777777" w:rsidR="00BD7167" w:rsidRPr="00630043" w:rsidRDefault="00BD7167" w:rsidP="00BD7167">
      <w:pPr>
        <w:rPr>
          <w:b/>
        </w:rPr>
      </w:pPr>
    </w:p>
    <w:p w14:paraId="6457834E" w14:textId="77777777" w:rsidR="00BD7167" w:rsidRPr="00630043" w:rsidRDefault="00BD7167" w:rsidP="00BD7167">
      <w:r w:rsidRPr="00630043">
        <w:t xml:space="preserve">Impedancia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t xml:space="preserve"> sa skladá zo základnej impedanci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a impedancie meniacej sa v priebehu srdcového cyklu</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Základná a premenlivá zložka impedancie sú paralelne zapojené a preto môžeme použiť recipročné pravidlo a vyjadriť zmeny impedancie ako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w:t>
      </w:r>
    </w:p>
    <w:p w14:paraId="0C5531D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5C8435B" w14:textId="77777777" w:rsidTr="00BD7167">
        <w:tc>
          <w:tcPr>
            <w:tcW w:w="704" w:type="dxa"/>
          </w:tcPr>
          <w:p w14:paraId="3B64B04F" w14:textId="77777777" w:rsidR="00BD7167" w:rsidRPr="00630043" w:rsidRDefault="00BD7167" w:rsidP="00BD7167">
            <w:pPr>
              <w:jc w:val="center"/>
              <w:rPr>
                <w:color w:val="000000"/>
              </w:rPr>
            </w:pPr>
          </w:p>
        </w:tc>
        <w:tc>
          <w:tcPr>
            <w:tcW w:w="7088" w:type="dxa"/>
            <w:vAlign w:val="center"/>
          </w:tcPr>
          <w:p w14:paraId="20CCA5EF" w14:textId="77777777" w:rsidR="00BD7167" w:rsidRPr="00630043" w:rsidRDefault="006372A4" w:rsidP="00BD7167">
            <w:pPr>
              <w:jc w:val="center"/>
              <w:rPr>
                <w:color w:val="000000"/>
              </w:rPr>
            </w:pPr>
            <m:oMathPara>
              <m:oMath>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d>
                      <m:dPr>
                        <m:ctrlPr>
                          <w:rPr>
                            <w:rFonts w:ascii="Cambria Math" w:hAnsi="Cambria Math"/>
                            <w:i/>
                          </w:rPr>
                        </m:ctrlPr>
                      </m:dPr>
                      <m:e>
                        <m:r>
                          <w:rPr>
                            <w:rFonts w:ascii="Cambria Math" w:hAnsi="Cambria Math"/>
                          </w:rPr>
                          <m:t>Ω</m:t>
                        </m:r>
                      </m:e>
                    </m:d>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r>
                  <w:rPr>
                    <w:rFonts w:ascii="Cambria Math" w:hAnsi="Cambria Math"/>
                  </w:rPr>
                  <m:t>.</m:t>
                </m:r>
              </m:oMath>
            </m:oMathPara>
          </w:p>
        </w:tc>
        <w:tc>
          <w:tcPr>
            <w:tcW w:w="702" w:type="dxa"/>
            <w:vAlign w:val="center"/>
          </w:tcPr>
          <w:p w14:paraId="6606967E" w14:textId="77777777" w:rsidR="00BD7167" w:rsidRPr="00630043" w:rsidRDefault="00BD7167" w:rsidP="00BD7167">
            <w:pPr>
              <w:jc w:val="center"/>
              <w:rPr>
                <w:color w:val="000000"/>
              </w:rPr>
            </w:pPr>
            <w:r w:rsidRPr="00630043">
              <w:rPr>
                <w:color w:val="000000"/>
              </w:rPr>
              <w:t>(</w:t>
            </w:r>
            <w:bookmarkStart w:id="43" w:name="zakldna_a_premenliva_Z"/>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0</w:t>
            </w:r>
            <w:r w:rsidRPr="00B66FCC">
              <w:rPr>
                <w:color w:val="000000"/>
              </w:rPr>
              <w:fldChar w:fldCharType="end"/>
            </w:r>
            <w:bookmarkEnd w:id="43"/>
            <w:r w:rsidRPr="00630043">
              <w:rPr>
                <w:color w:val="000000"/>
              </w:rPr>
              <w:t>)</w:t>
            </w:r>
          </w:p>
        </w:tc>
      </w:tr>
    </w:tbl>
    <w:p w14:paraId="0ECCBCE6" w14:textId="77777777" w:rsidR="00BD7167" w:rsidRPr="00630043" w:rsidRDefault="00BD7167" w:rsidP="00BD7167"/>
    <w:p w14:paraId="5F7777EE" w14:textId="77777777" w:rsidR="00BD7167" w:rsidRPr="00630043" w:rsidRDefault="00BD7167" w:rsidP="00BD7167">
      <w:r w:rsidRPr="00630043">
        <w:t xml:space="preserve">Vyjadrením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xml:space="preserve"> z rovnice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 dostaneme ľavú časť rovnice (</w:t>
      </w:r>
      <w:r w:rsidRPr="00B66FCC">
        <w:fldChar w:fldCharType="begin"/>
      </w:r>
      <w:r w:rsidRPr="00630043">
        <w:instrText xml:space="preserve"> REF deltaZ_prva \h </w:instrText>
      </w:r>
      <w:r w:rsidRPr="00B66FCC">
        <w:fldChar w:fldCharType="separate"/>
      </w:r>
      <w:r w:rsidR="00A37FEB">
        <w:rPr>
          <w:noProof/>
          <w:color w:val="000000"/>
        </w:rPr>
        <w:t>21</w:t>
      </w:r>
      <w:r w:rsidRPr="00B66FCC">
        <w:fldChar w:fldCharType="end"/>
      </w:r>
      <w:r w:rsidRPr="00630043">
        <w:t xml:space="preserve">). Túto rovnicu upravíme tak, že menovateľ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oMath>
      <w:r w:rsidRPr="00630043">
        <w:t xml:space="preserve">nahradíme </w:t>
      </w:r>
      <m:oMath>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 xml:space="preserve">Ďalej v čitateli nahradíme člen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Keďže hodnota Z(t) a</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sa od seba líšia minimálne (a to o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čo dosahuje hodnotu</w:t>
      </w:r>
      <w:r w:rsidRPr="00630043">
        <w:t xml:space="preserve"> výrazne nižšia ako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môžeme namiesto Z(t) dosadiť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rPr>
          <w:color w:val="000000"/>
        </w:rPr>
        <w:t>. V</w:t>
      </w:r>
      <w:r w:rsidRPr="00630043">
        <w:t xml:space="preserve"> menovateli tak nahradíme člen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čelom </w:t>
      </w:r>
      <m:oMath>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oMath>
      <w:r w:rsidRPr="00630043">
        <w:t>. Vzťah pre zmenu impedancie vyjadruje rovnica (</w:t>
      </w:r>
      <w:r w:rsidRPr="00B66FCC">
        <w:fldChar w:fldCharType="begin"/>
      </w:r>
      <w:r w:rsidRPr="00630043">
        <w:instrText xml:space="preserve"> REF vypocetSV_3 \h </w:instrText>
      </w:r>
      <w:r w:rsidRPr="00B66FCC">
        <w:fldChar w:fldCharType="separate"/>
      </w:r>
      <w:r w:rsidR="00A37FEB">
        <w:rPr>
          <w:noProof/>
          <w:color w:val="000000"/>
        </w:rPr>
        <w:t>21</w:t>
      </w:r>
      <w:r w:rsidRPr="00B66FCC">
        <w:fldChar w:fldCharType="end"/>
      </w:r>
      <w:r w:rsidRPr="00630043">
        <w:t>).</w:t>
      </w:r>
    </w:p>
    <w:p w14:paraId="0540BE0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E9A2A4A" w14:textId="77777777" w:rsidTr="00BD7167">
        <w:tc>
          <w:tcPr>
            <w:tcW w:w="704" w:type="dxa"/>
          </w:tcPr>
          <w:p w14:paraId="1FC6E0D8" w14:textId="77777777" w:rsidR="00BD7167" w:rsidRPr="00630043" w:rsidRDefault="00BD7167" w:rsidP="00BD7167">
            <w:pPr>
              <w:jc w:val="center"/>
              <w:rPr>
                <w:color w:val="000000"/>
              </w:rPr>
            </w:pPr>
          </w:p>
        </w:tc>
        <w:tc>
          <w:tcPr>
            <w:tcW w:w="7088" w:type="dxa"/>
            <w:vAlign w:val="center"/>
          </w:tcPr>
          <w:p w14:paraId="2BAC9131"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r>
                  <w:rPr>
                    <w:rFonts w:ascii="Cambria Math" w:hAnsi="Cambria Math"/>
                  </w:rPr>
                  <m:t xml:space="preserve">= </m:t>
                </m:r>
                <m:f>
                  <m:fPr>
                    <m:ctrlPr>
                      <w:rPr>
                        <w:rFonts w:ascii="Cambria Math" w:hAnsi="Cambria Math"/>
                        <w:i/>
                      </w:rPr>
                    </m:ctrlPr>
                  </m:fPr>
                  <m:num>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num>
                  <m:den>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d>
                  <m:dPr>
                    <m:ctrlPr>
                      <w:rPr>
                        <w:rFonts w:ascii="Cambria Math" w:hAnsi="Cambria Math"/>
                        <w:i/>
                      </w:rPr>
                    </m:ctrlPr>
                  </m:dPr>
                  <m:e>
                    <m:r>
                      <w:rPr>
                        <w:rFonts w:ascii="Cambria Math" w:hAnsi="Cambria Math"/>
                      </w:rPr>
                      <m:t>Ω</m:t>
                    </m:r>
                    <m:d>
                      <m:dPr>
                        <m:ctrlPr>
                          <w:rPr>
                            <w:rFonts w:ascii="Cambria Math" w:hAnsi="Cambria Math"/>
                            <w:i/>
                          </w:rPr>
                        </m:ctrlPr>
                      </m:dPr>
                      <m:e>
                        <m:r>
                          <w:rPr>
                            <w:rFonts w:ascii="Cambria Math" w:hAnsi="Cambria Math"/>
                          </w:rPr>
                          <m:t>t</m:t>
                        </m:r>
                      </m:e>
                    </m:d>
                  </m:e>
                </m:d>
                <m:r>
                  <w:rPr>
                    <w:rFonts w:ascii="Cambria Math" w:hAnsi="Cambria Math"/>
                  </w:rPr>
                  <m:t>.</m:t>
                </m:r>
              </m:oMath>
            </m:oMathPara>
          </w:p>
        </w:tc>
        <w:tc>
          <w:tcPr>
            <w:tcW w:w="702" w:type="dxa"/>
            <w:vAlign w:val="center"/>
          </w:tcPr>
          <w:p w14:paraId="164ACCA9" w14:textId="77777777" w:rsidR="00BD7167" w:rsidRPr="00630043" w:rsidRDefault="00BD7167" w:rsidP="00BD7167">
            <w:pPr>
              <w:jc w:val="center"/>
              <w:rPr>
                <w:color w:val="000000"/>
              </w:rPr>
            </w:pPr>
            <w:r w:rsidRPr="00630043">
              <w:rPr>
                <w:color w:val="000000"/>
              </w:rPr>
              <w:t>(</w:t>
            </w:r>
            <w:bookmarkStart w:id="44" w:name="deltaZ_prva"/>
            <w:bookmarkStart w:id="45" w:name="vypocetSV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1</w:t>
            </w:r>
            <w:r w:rsidRPr="00B66FCC">
              <w:rPr>
                <w:color w:val="000000"/>
              </w:rPr>
              <w:fldChar w:fldCharType="end"/>
            </w:r>
            <w:bookmarkEnd w:id="44"/>
            <w:bookmarkEnd w:id="45"/>
            <w:r w:rsidRPr="00630043">
              <w:rPr>
                <w:color w:val="000000"/>
              </w:rPr>
              <w:t>)</w:t>
            </w:r>
          </w:p>
        </w:tc>
      </w:tr>
    </w:tbl>
    <w:p w14:paraId="0B5529E2" w14:textId="77777777" w:rsidR="00BD7167" w:rsidRPr="00630043" w:rsidRDefault="00BD7167" w:rsidP="00BD7167"/>
    <w:p w14:paraId="5D348423" w14:textId="77777777" w:rsidR="00BD7167" w:rsidRPr="00630043" w:rsidRDefault="00BD7167" w:rsidP="00BD7167">
      <w:r w:rsidRPr="00630043">
        <w:t>Na výpočet SV z bioimpedancie sa používajú dva typy metód, ktoré vysvetľujú zmeny impedancie v priebehu srdcového cyklu ako dôsledok:</w:t>
      </w:r>
    </w:p>
    <w:p w14:paraId="42BE2608" w14:textId="77777777" w:rsidR="00BD7167" w:rsidRPr="00630043" w:rsidRDefault="00BD7167" w:rsidP="00BD7167">
      <w:pPr>
        <w:pStyle w:val="Odsekzoznamu"/>
        <w:numPr>
          <w:ilvl w:val="0"/>
          <w:numId w:val="27"/>
        </w:numPr>
      </w:pPr>
      <w:r w:rsidRPr="00630043">
        <w:t>Zmeny objemu krvi</w:t>
      </w:r>
    </w:p>
    <w:p w14:paraId="13C5C94A" w14:textId="77777777" w:rsidR="00BD7167" w:rsidRPr="00630043" w:rsidRDefault="00BD7167" w:rsidP="00BD7167">
      <w:pPr>
        <w:pStyle w:val="Odsekzoznamu"/>
        <w:numPr>
          <w:ilvl w:val="0"/>
          <w:numId w:val="27"/>
        </w:numPr>
      </w:pPr>
      <w:r w:rsidRPr="00630043">
        <w:t>Zmeny elektrickej vodivosti krvi</w:t>
      </w:r>
    </w:p>
    <w:p w14:paraId="25C7E132" w14:textId="77777777" w:rsidR="00BD7167" w:rsidRPr="00630043" w:rsidRDefault="00BD7167" w:rsidP="00BD7167">
      <w:pPr>
        <w:pStyle w:val="Nadpis3"/>
        <w:spacing w:line="240" w:lineRule="auto"/>
      </w:pPr>
      <w:bookmarkStart w:id="46" w:name="_Toc386404200"/>
      <w:bookmarkStart w:id="47" w:name="_Toc516835617"/>
      <w:r w:rsidRPr="00630043">
        <w:t xml:space="preserve">Metódy </w:t>
      </w:r>
      <w:bookmarkEnd w:id="46"/>
      <w:r w:rsidRPr="00630043">
        <w:t>výpočtu SV na základe zmeny objemu krvi</w:t>
      </w:r>
      <w:bookmarkEnd w:id="47"/>
    </w:p>
    <w:p w14:paraId="0016EF52" w14:textId="77777777" w:rsidR="00BD7167" w:rsidRPr="00630043" w:rsidRDefault="00BD7167" w:rsidP="00BD7167"/>
    <w:p w14:paraId="0AE7BA17" w14:textId="77777777" w:rsidR="00BD7167" w:rsidRPr="00630043" w:rsidRDefault="00BD7167" w:rsidP="00BD7167">
      <w:r w:rsidRPr="00630043">
        <w:t xml:space="preserve">Predpokladajme, že zmeny v objeme krvi v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t>
            </m:r>
          </m:sub>
        </m:sSub>
      </m:oMath>
      <w:r w:rsidRPr="00630043">
        <w:rPr>
          <w:color w:val="000000"/>
        </w:rPr>
        <w:t xml:space="preserve"> počas srdcového cyklu spôsobia zmenu v impedancii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Dosadením pravej časti rovnice (</w:t>
      </w:r>
      <w:r w:rsidRPr="00B66FCC">
        <w:rPr>
          <w:color w:val="000000"/>
        </w:rPr>
        <w:fldChar w:fldCharType="begin"/>
      </w:r>
      <w:r w:rsidRPr="00630043">
        <w:instrText xml:space="preserve"> REF vypocetSV_3 \h </w:instrText>
      </w:r>
      <w:r w:rsidRPr="00B66FCC">
        <w:rPr>
          <w:color w:val="000000"/>
        </w:rPr>
      </w:r>
      <w:r w:rsidRPr="00B66FCC">
        <w:rPr>
          <w:color w:val="000000"/>
        </w:rPr>
        <w:fldChar w:fldCharType="separate"/>
      </w:r>
      <w:r w:rsidR="00A37FEB">
        <w:rPr>
          <w:noProof/>
          <w:color w:val="000000"/>
        </w:rPr>
        <w:t>21</w:t>
      </w:r>
      <w:r w:rsidRPr="00B66FCC">
        <w:rPr>
          <w:color w:val="000000"/>
        </w:rPr>
        <w:fldChar w:fldCharType="end"/>
      </w:r>
      <w:r w:rsidRPr="00630043">
        <w:t>) do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xml:space="preserve">), dostaneme vzťah pre maximálnu objemovú zmenu, kde jedinou premennou je -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oMath>
      <w:r w:rsidRPr="00630043">
        <w:rPr>
          <w:color w:val="000000"/>
        </w:rPr>
        <w:t xml:space="preserve">, </w:t>
      </w:r>
      <w:r w:rsidRPr="00630043">
        <w:t>a síce maximálna hodnota zmeny zápornej impedancie:</w:t>
      </w:r>
    </w:p>
    <w:p w14:paraId="76DAB8A7"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08F3A9EB" w14:textId="77777777" w:rsidTr="00BD7167">
        <w:tc>
          <w:tcPr>
            <w:tcW w:w="704" w:type="dxa"/>
          </w:tcPr>
          <w:p w14:paraId="3FEAE449" w14:textId="77777777" w:rsidR="00BD7167" w:rsidRPr="00630043" w:rsidRDefault="00BD7167" w:rsidP="00BD7167">
            <w:pPr>
              <w:jc w:val="center"/>
              <w:rPr>
                <w:color w:val="000000"/>
              </w:rPr>
            </w:pPr>
          </w:p>
        </w:tc>
        <w:tc>
          <w:tcPr>
            <w:tcW w:w="7088" w:type="dxa"/>
            <w:vAlign w:val="center"/>
          </w:tcPr>
          <w:p w14:paraId="31449179"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ax)</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d>
                  <m:dPr>
                    <m:ctrlPr>
                      <w:rPr>
                        <w:rFonts w:ascii="Cambria Math" w:hAnsi="Cambria Math"/>
                        <w:i/>
                        <w:color w:val="000000"/>
                      </w:rPr>
                    </m:ctrlPr>
                  </m:dPr>
                  <m:e>
                    <m:r>
                      <w:rPr>
                        <w:rFonts w:ascii="Cambria Math" w:hAnsi="Cambria Math"/>
                        <w:color w:val="000000"/>
                      </w:rPr>
                      <m:t>ml</m:t>
                    </m:r>
                  </m:e>
                </m:d>
              </m:oMath>
            </m:oMathPara>
          </w:p>
        </w:tc>
        <w:tc>
          <w:tcPr>
            <w:tcW w:w="702" w:type="dxa"/>
            <w:vAlign w:val="center"/>
          </w:tcPr>
          <w:p w14:paraId="2E8D9757" w14:textId="77777777" w:rsidR="00BD7167" w:rsidRPr="00630043" w:rsidRDefault="00BD7167" w:rsidP="00BD7167">
            <w:pPr>
              <w:jc w:val="center"/>
              <w:rPr>
                <w:color w:val="000000"/>
              </w:rPr>
            </w:pPr>
            <w:r w:rsidRPr="00630043">
              <w:rPr>
                <w:color w:val="000000"/>
              </w:rPr>
              <w:t>(</w:t>
            </w:r>
            <w:bookmarkStart w:id="48" w:name="vypocetSV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2</w:t>
            </w:r>
            <w:r w:rsidRPr="00B66FCC">
              <w:rPr>
                <w:color w:val="000000"/>
              </w:rPr>
              <w:fldChar w:fldCharType="end"/>
            </w:r>
            <w:bookmarkEnd w:id="48"/>
            <w:r w:rsidRPr="00630043">
              <w:rPr>
                <w:color w:val="000000"/>
              </w:rPr>
              <w:t>)</w:t>
            </w:r>
          </w:p>
        </w:tc>
      </w:tr>
    </w:tbl>
    <w:p w14:paraId="06CA5086" w14:textId="77777777" w:rsidR="00BD7167" w:rsidRPr="00630043" w:rsidRDefault="00BD7167" w:rsidP="00BD7167"/>
    <w:p w14:paraId="1A7FE858" w14:textId="77777777" w:rsidR="00BD7167" w:rsidRPr="00630043" w:rsidRDefault="00BD7167" w:rsidP="00BD7167">
      <w:r w:rsidRPr="00630043">
        <w:t xml:space="preserve">Táto rovnica však predpokladá nulový odtok krvi z meraného úseku a preto pre reálne použitie je potrebná jej úprava. </w:t>
      </w:r>
    </w:p>
    <w:p w14:paraId="38012C45" w14:textId="77777777" w:rsidR="00BD7167" w:rsidRPr="00630043" w:rsidRDefault="00BD7167" w:rsidP="00BD7167">
      <w:pPr>
        <w:pStyle w:val="Nadpis4"/>
      </w:pPr>
      <w:r w:rsidRPr="00630043">
        <w:t>Neybarov model</w:t>
      </w:r>
    </w:p>
    <w:p w14:paraId="200C24AA" w14:textId="77777777" w:rsidR="00BD7167" w:rsidRPr="00630043" w:rsidRDefault="00BD7167" w:rsidP="00BD7167"/>
    <w:p w14:paraId="0CE7602F" w14:textId="7F268635" w:rsidR="00BD7167" w:rsidRPr="00630043" w:rsidRDefault="00BD7167" w:rsidP="00BD7167">
      <w:r w:rsidRPr="00630043">
        <w:t>O to sa pokúsil Nyboer</w:t>
      </w:r>
      <w:r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ktorý zavádza rovnicu: </w:t>
      </w:r>
    </w:p>
    <w:tbl>
      <w:tblPr>
        <w:tblW w:w="0" w:type="auto"/>
        <w:tblLook w:val="04A0" w:firstRow="1" w:lastRow="0" w:firstColumn="1" w:lastColumn="0" w:noHBand="0" w:noVBand="1"/>
      </w:tblPr>
      <w:tblGrid>
        <w:gridCol w:w="704"/>
        <w:gridCol w:w="7088"/>
        <w:gridCol w:w="702"/>
      </w:tblGrid>
      <w:tr w:rsidR="00BD7167" w:rsidRPr="00630043" w14:paraId="4B5B2827" w14:textId="77777777" w:rsidTr="00BD7167">
        <w:tc>
          <w:tcPr>
            <w:tcW w:w="704" w:type="dxa"/>
          </w:tcPr>
          <w:p w14:paraId="2361970F" w14:textId="77777777" w:rsidR="00BD7167" w:rsidRPr="00630043" w:rsidRDefault="00BD7167" w:rsidP="00BD7167">
            <w:pPr>
              <w:jc w:val="center"/>
              <w:rPr>
                <w:color w:val="000000"/>
              </w:rPr>
            </w:pPr>
          </w:p>
        </w:tc>
        <w:tc>
          <w:tcPr>
            <w:tcW w:w="7088" w:type="dxa"/>
            <w:vAlign w:val="center"/>
          </w:tcPr>
          <w:p w14:paraId="71ECE5D3" w14:textId="77777777" w:rsidR="00BD7167" w:rsidRPr="00630043" w:rsidRDefault="006372A4"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Nyboer</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m:oMathPara>
          </w:p>
        </w:tc>
        <w:tc>
          <w:tcPr>
            <w:tcW w:w="702" w:type="dxa"/>
            <w:vAlign w:val="center"/>
          </w:tcPr>
          <w:p w14:paraId="2839C584"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3</w:t>
            </w:r>
            <w:r w:rsidRPr="00B66FCC">
              <w:rPr>
                <w:color w:val="000000"/>
              </w:rPr>
              <w:fldChar w:fldCharType="end"/>
            </w:r>
            <w:r w:rsidRPr="00630043">
              <w:rPr>
                <w:color w:val="000000"/>
              </w:rPr>
              <w:t>)</w:t>
            </w:r>
          </w:p>
        </w:tc>
      </w:tr>
    </w:tbl>
    <w:p w14:paraId="032039C9" w14:textId="77777777" w:rsidR="00BD7167" w:rsidRPr="00630043" w:rsidRDefault="00BD7167" w:rsidP="00BD7167"/>
    <w:p w14:paraId="065590CA" w14:textId="77777777" w:rsidR="00BD7167" w:rsidRPr="00630043" w:rsidRDefault="00BD7167" w:rsidP="00BD7167">
      <w:r w:rsidRPr="00630043">
        <w:t>s tou modifikáciou, že v tejto rovnici bolo potrebné určiť</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w:r w:rsidRPr="00630043">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1BA054C7" w14:textId="77777777" w:rsidR="00BD7167" w:rsidRPr="00630043" w:rsidRDefault="00BD7167" w:rsidP="00BD7167"/>
    <w:p w14:paraId="70E11406" w14:textId="77777777" w:rsidR="00BD7167" w:rsidRPr="00630043" w:rsidRDefault="00BD7167" w:rsidP="00BD7167">
      <w:pPr>
        <w:keepNext/>
        <w:jc w:val="center"/>
      </w:pPr>
      <w:r w:rsidRPr="00B66FCC">
        <w:rPr>
          <w:noProof/>
          <w:lang w:val="cs-CZ"/>
        </w:rPr>
        <w:drawing>
          <wp:inline distT="0" distB="0" distL="0" distR="0" wp14:anchorId="4BD6C7C9" wp14:editId="3CB3D355">
            <wp:extent cx="3753425" cy="2873076"/>
            <wp:effectExtent l="0" t="0" r="0" b="3810"/>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0"/>
                    <a:srcRect/>
                    <a:stretch>
                      <a:fillRect/>
                    </a:stretch>
                  </pic:blipFill>
                  <pic:spPr bwMode="auto">
                    <a:xfrm>
                      <a:off x="0" y="0"/>
                      <a:ext cx="3757680" cy="2876333"/>
                    </a:xfrm>
                    <a:prstGeom prst="rect">
                      <a:avLst/>
                    </a:prstGeom>
                    <a:noFill/>
                    <a:ln w="9525">
                      <a:noFill/>
                      <a:miter lim="800000"/>
                      <a:headEnd/>
                      <a:tailEnd/>
                    </a:ln>
                  </pic:spPr>
                </pic:pic>
              </a:graphicData>
            </a:graphic>
          </wp:inline>
        </w:drawing>
      </w:r>
    </w:p>
    <w:p w14:paraId="05CA0E8D" w14:textId="77777777" w:rsidR="00BD7167" w:rsidRPr="00630043" w:rsidRDefault="00BD7167" w:rsidP="00BD7167">
      <w:pPr>
        <w:pStyle w:val="Popis"/>
        <w:rPr>
          <w:vanish/>
          <w:szCs w:val="22"/>
          <w:lang w:val="sk-SK"/>
          <w:specVanish/>
        </w:rPr>
      </w:pPr>
      <w:bookmarkStart w:id="49" w:name="_Toc51683567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r w:rsidRPr="00630043">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630043">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49"/>
    </w:p>
    <w:p w14:paraId="339CE35B" w14:textId="77777777" w:rsidR="00BD7167" w:rsidRPr="00630043" w:rsidRDefault="00BD7167" w:rsidP="00BD7167">
      <w:pPr>
        <w:rPr>
          <w:sz w:val="22"/>
          <w:szCs w:val="22"/>
        </w:rPr>
      </w:pPr>
      <w:r w:rsidRPr="00630043">
        <w:t>.</w:t>
      </w:r>
      <w:r w:rsidRPr="00630043">
        <w:rPr>
          <w:sz w:val="22"/>
          <w:szCs w:val="22"/>
        </w:rPr>
        <w:t xml:space="preserve"> </w:t>
      </w:r>
      <w:r>
        <w:rPr>
          <w:sz w:val="22"/>
          <w:szCs w:val="22"/>
        </w:rPr>
        <w:t>Prevzaté z</w:t>
      </w:r>
      <w:r w:rsidRPr="00630043">
        <w:rPr>
          <w:sz w:val="22"/>
          <w:szCs w:val="22"/>
        </w:rPr>
        <w:t xml:space="preserve"> </w:t>
      </w:r>
      <w:r w:rsidRPr="00B66FCC">
        <w:rPr>
          <w:sz w:val="22"/>
          <w:szCs w:val="22"/>
        </w:rPr>
        <w:fldChar w:fldCharType="begin"/>
      </w:r>
      <w:r>
        <w:rPr>
          <w:sz w:val="22"/>
          <w:szCs w:val="22"/>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 w:val="22"/>
          <w:szCs w:val="22"/>
        </w:rPr>
        <w:fldChar w:fldCharType="separate"/>
      </w:r>
      <w:r>
        <w:rPr>
          <w:noProof/>
          <w:sz w:val="22"/>
          <w:szCs w:val="22"/>
        </w:rPr>
        <w:t>[3]</w:t>
      </w:r>
      <w:r w:rsidRPr="00B66FCC">
        <w:rPr>
          <w:sz w:val="22"/>
          <w:szCs w:val="22"/>
        </w:rPr>
        <w:fldChar w:fldCharType="end"/>
      </w:r>
      <w:r w:rsidRPr="00630043">
        <w:rPr>
          <w:sz w:val="22"/>
          <w:szCs w:val="22"/>
        </w:rPr>
        <w:t>.</w:t>
      </w:r>
      <w:r>
        <w:rPr>
          <w:sz w:val="22"/>
          <w:szCs w:val="22"/>
        </w:rPr>
        <w:t xml:space="preserve"> </w:t>
      </w:r>
      <w:r w:rsidRPr="00630043">
        <w:rPr>
          <w:sz w:val="22"/>
          <w:szCs w:val="22"/>
        </w:rPr>
        <w:t>V hornej časti obrázku je načrtnutý princíp spätnej extrapolácie podľa Nyboera a v spodnej časti dopredná extrapolácia podľa Kubíčka</w:t>
      </w:r>
      <w:r>
        <w:rPr>
          <w:sz w:val="22"/>
          <w:szCs w:val="22"/>
        </w:rPr>
        <w:t xml:space="preserve">. </w:t>
      </w:r>
    </w:p>
    <w:p w14:paraId="24CAF360" w14:textId="77777777" w:rsidR="00BD7167" w:rsidRPr="00630043" w:rsidRDefault="00BD7167" w:rsidP="00BD7167">
      <w:pPr>
        <w:rPr>
          <w:vanish/>
          <w:szCs w:val="22"/>
        </w:rPr>
      </w:pPr>
    </w:p>
    <w:p w14:paraId="18E77122" w14:textId="77777777" w:rsidR="00BD7167" w:rsidRPr="00630043" w:rsidRDefault="00BD7167" w:rsidP="00BD7167">
      <w:pPr>
        <w:pStyle w:val="Nadpis4"/>
      </w:pPr>
      <w:r w:rsidRPr="00630043">
        <w:lastRenderedPageBreak/>
        <w:t>Kubíčkov model</w:t>
      </w:r>
    </w:p>
    <w:p w14:paraId="01EBF53B" w14:textId="415E3260" w:rsidR="00BD7167" w:rsidRPr="00630043" w:rsidRDefault="00BD7167" w:rsidP="00BD7167">
      <w:r w:rsidRPr="00630043">
        <w:t xml:space="preserve">Problém sa snažil vyriešiť Kubíček a spol. </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ktorý predpokladá, že ak sa maximum derivácie impedancie udrží konštantné počas celej doby systoly, vykompenzuje sa tak výtok krvi do periférií:</w:t>
      </w:r>
    </w:p>
    <w:p w14:paraId="542B7DAC"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9DD6B3E" w14:textId="77777777" w:rsidTr="00BD7167">
        <w:tc>
          <w:tcPr>
            <w:tcW w:w="704" w:type="dxa"/>
          </w:tcPr>
          <w:p w14:paraId="238113E5" w14:textId="77777777" w:rsidR="00BD7167" w:rsidRPr="00630043" w:rsidRDefault="00BD7167" w:rsidP="00BD7167">
            <w:pPr>
              <w:jc w:val="center"/>
              <w:rPr>
                <w:color w:val="000000"/>
              </w:rPr>
            </w:pPr>
          </w:p>
        </w:tc>
        <w:tc>
          <w:tcPr>
            <w:tcW w:w="7088" w:type="dxa"/>
            <w:vAlign w:val="center"/>
          </w:tcPr>
          <w:p w14:paraId="29E4EB98" w14:textId="77777777" w:rsidR="00BD7167" w:rsidRPr="00630043" w:rsidRDefault="00BD7167" w:rsidP="00BD7167">
            <w:pPr>
              <w:jc w:val="center"/>
              <w:rPr>
                <w:color w:val="000000"/>
              </w:rPr>
            </w:pPr>
            <m:oMathPara>
              <m:oMath>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r>
                  <w:rPr>
                    <w:rFonts w:ascii="Cambria Math" w:hAnsi="Cambria Math"/>
                  </w:rPr>
                  <m:t xml:space="preserve">= </m:t>
                </m:r>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 xml:space="preserve">LVE </m:t>
                    </m:r>
                  </m:sub>
                </m:sSub>
                <m:r>
                  <w:rPr>
                    <w:rFonts w:ascii="Cambria Math" w:hAnsi="Cambria Math"/>
                  </w:rPr>
                  <m:t>.</m:t>
                </m:r>
              </m:oMath>
            </m:oMathPara>
          </w:p>
        </w:tc>
        <w:tc>
          <w:tcPr>
            <w:tcW w:w="702" w:type="dxa"/>
            <w:vAlign w:val="center"/>
          </w:tcPr>
          <w:p w14:paraId="4E2EF0EC"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4</w:t>
            </w:r>
            <w:r w:rsidRPr="00B66FCC">
              <w:rPr>
                <w:color w:val="000000"/>
              </w:rPr>
              <w:fldChar w:fldCharType="end"/>
            </w:r>
            <w:r w:rsidRPr="00630043">
              <w:rPr>
                <w:color w:val="000000"/>
              </w:rPr>
              <w:t>)</w:t>
            </w:r>
          </w:p>
        </w:tc>
      </w:tr>
    </w:tbl>
    <w:p w14:paraId="3E681DBD" w14:textId="77777777" w:rsidR="00BD7167" w:rsidRPr="00630043" w:rsidRDefault="00BD7167" w:rsidP="00BD7167"/>
    <w:p w14:paraId="3B49AB03" w14:textId="447AF69A" w:rsidR="00BD7167" w:rsidRPr="00630043" w:rsidRDefault="00BD7167" w:rsidP="00BD7167">
      <w:r w:rsidRPr="00630043">
        <w:t xml:space="preserve">Po dosadení rovnice </w:t>
      </w:r>
      <w:r w:rsidRPr="00630043">
        <w:rPr>
          <w:color w:val="000000"/>
        </w:rPr>
        <w:t>(</w:t>
      </w:r>
      <w:r w:rsidRPr="00B66FCC">
        <w:rPr>
          <w:color w:val="000000"/>
        </w:rPr>
        <w:fldChar w:fldCharType="begin"/>
      </w:r>
      <w:r w:rsidRPr="00630043">
        <w:rPr>
          <w:color w:val="000000"/>
        </w:rPr>
        <w:instrText xml:space="preserve"> REF kubicek \h </w:instrText>
      </w:r>
      <w:r w:rsidRPr="00B66FCC">
        <w:rPr>
          <w:color w:val="000000"/>
        </w:rPr>
      </w:r>
      <w:r w:rsidRPr="00B66FCC">
        <w:rPr>
          <w:color w:val="000000"/>
        </w:rPr>
        <w:fldChar w:fldCharType="separate"/>
      </w:r>
      <w:r w:rsidR="00A37FEB">
        <w:rPr>
          <w:noProof/>
          <w:color w:val="000000"/>
        </w:rPr>
        <w:t>25</w:t>
      </w:r>
      <w:r w:rsidRPr="00B66FCC">
        <w:rPr>
          <w:color w:val="000000"/>
        </w:rPr>
        <w:fldChar w:fldCharType="end"/>
      </w:r>
      <w:r w:rsidRPr="00630043">
        <w:rPr>
          <w:color w:val="000000"/>
        </w:rPr>
        <w:t>)</w:t>
      </w:r>
      <w:r w:rsidRPr="00630043">
        <w:t xml:space="preserve"> do rovnice </w:t>
      </w:r>
      <w:r w:rsidRPr="00630043">
        <w:rPr>
          <w:color w:val="000000"/>
        </w:rPr>
        <w:t>(</w:t>
      </w:r>
      <w:r w:rsidRPr="00B66FCC">
        <w:rPr>
          <w:color w:val="000000"/>
        </w:rPr>
        <w:fldChar w:fldCharType="begin"/>
      </w:r>
      <w:r w:rsidRPr="00630043">
        <w:rPr>
          <w:color w:val="000000"/>
        </w:rPr>
        <w:instrText xml:space="preserve"> REF vypocetSV_4 \h </w:instrText>
      </w:r>
      <w:r w:rsidRPr="00B66FCC">
        <w:rPr>
          <w:color w:val="000000"/>
        </w:rPr>
      </w:r>
      <w:r w:rsidRPr="00B66FCC">
        <w:rPr>
          <w:color w:val="000000"/>
        </w:rPr>
        <w:fldChar w:fldCharType="separate"/>
      </w:r>
      <w:r w:rsidR="00A37FEB">
        <w:rPr>
          <w:noProof/>
          <w:color w:val="000000"/>
        </w:rPr>
        <w:t>22</w:t>
      </w:r>
      <w:r w:rsidRPr="00B66FCC">
        <w:rPr>
          <w:color w:val="000000"/>
        </w:rPr>
        <w:fldChar w:fldCharType="end"/>
      </w:r>
      <w:r w:rsidRPr="00630043">
        <w:rPr>
          <w:color w:val="000000"/>
        </w:rPr>
        <w:t>)</w:t>
      </w:r>
      <w:r w:rsidRPr="00630043">
        <w:t xml:space="preserve"> dostávame rovnicu pre výpočet SV z maxima impedancie podľa Kubíčka </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w:t>
      </w:r>
    </w:p>
    <w:p w14:paraId="1432534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6F6659B" w14:textId="77777777" w:rsidTr="00BD7167">
        <w:tc>
          <w:tcPr>
            <w:tcW w:w="704" w:type="dxa"/>
          </w:tcPr>
          <w:p w14:paraId="69B1A5AE" w14:textId="77777777" w:rsidR="00BD7167" w:rsidRPr="00630043" w:rsidRDefault="00BD7167" w:rsidP="00BD7167">
            <w:pPr>
              <w:jc w:val="center"/>
              <w:rPr>
                <w:color w:val="000000"/>
              </w:rPr>
            </w:pPr>
          </w:p>
        </w:tc>
        <w:tc>
          <w:tcPr>
            <w:tcW w:w="7088" w:type="dxa"/>
            <w:vAlign w:val="center"/>
          </w:tcPr>
          <w:p w14:paraId="5F2DEAB6" w14:textId="77777777" w:rsidR="00BD7167" w:rsidRPr="00630043" w:rsidRDefault="006372A4"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Kubice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7F923489" w14:textId="77777777" w:rsidR="00BD7167" w:rsidRPr="00630043" w:rsidRDefault="00BD7167" w:rsidP="00BD7167">
            <w:pPr>
              <w:jc w:val="center"/>
              <w:rPr>
                <w:color w:val="000000"/>
              </w:rPr>
            </w:pPr>
            <w:r w:rsidRPr="00630043">
              <w:rPr>
                <w:color w:val="000000"/>
              </w:rPr>
              <w:t>(</w:t>
            </w:r>
            <w:bookmarkStart w:id="50" w:name="kubic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5</w:t>
            </w:r>
            <w:r w:rsidRPr="00B66FCC">
              <w:rPr>
                <w:color w:val="000000"/>
              </w:rPr>
              <w:fldChar w:fldCharType="end"/>
            </w:r>
            <w:bookmarkEnd w:id="50"/>
            <w:r w:rsidRPr="00630043">
              <w:rPr>
                <w:color w:val="000000"/>
              </w:rPr>
              <w:t>)</w:t>
            </w:r>
          </w:p>
        </w:tc>
      </w:tr>
    </w:tbl>
    <w:p w14:paraId="55A4AC45" w14:textId="77777777" w:rsidR="00BD7167" w:rsidRPr="00630043" w:rsidRDefault="00BD7167" w:rsidP="00BD7167"/>
    <w:p w14:paraId="2971BF6A" w14:textId="77777777" w:rsidR="00BD7167" w:rsidRPr="00630043" w:rsidRDefault="00BD7167" w:rsidP="00BD7167">
      <w:r w:rsidRPr="00630043">
        <w:t>Kde L (m) je dĺžka meraného úseku hrudníka. Je to dĺžka medzi elektródami zaznamenávajúcimi zmeny napätia. Hodnota</w:t>
      </w:r>
      <m:oMath>
        <m:sSub>
          <m:sSubPr>
            <m:ctrlPr>
              <w:rPr>
                <w:rFonts w:ascii="Cambria Math" w:hAnsi="Cambria Math"/>
                <w:i/>
              </w:rPr>
            </m:ctrlPr>
          </m:sSubPr>
          <m:e>
            <m:r>
              <w:rPr>
                <w:rFonts w:ascii="Cambria Math" w:hAnsi="Cambria Math"/>
              </w:rPr>
              <m:t>ρ</m:t>
            </m:r>
          </m:e>
          <m:sub>
            <m:r>
              <w:rPr>
                <w:rFonts w:ascii="Cambria Math" w:hAnsi="Cambria Math"/>
              </w:rPr>
              <m:t>b</m:t>
            </m:r>
          </m:sub>
        </m:sSub>
      </m:oMath>
      <w:r w:rsidRPr="00630043">
        <w:t xml:space="preserve"> udáva elektrický odpor krvi, z pozorovaní bol určený na hodnotu 150 Ω cm = 15 kΩm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Ukazuje sa, že hodnota elektrického odporu krvi ostáva rovnaká aj pri zmene hemotokritu. Dokonca aj veľké výchylky hematokritu a to od 26% do 66% sa neodrazili na zmene vodivosti krvi</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Hodnote </w:t>
      </w:r>
      <m:oMath>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a tiež hovorí objemová konštanta </w:t>
      </w:r>
      <m:oMath>
        <m:sSub>
          <m:sSubPr>
            <m:ctrlPr>
              <w:rPr>
                <w:rFonts w:ascii="Cambria Math" w:hAnsi="Cambria Math"/>
                <w:i/>
              </w:rPr>
            </m:ctrlPr>
          </m:sSubPr>
          <m:e>
            <m:r>
              <w:rPr>
                <w:rFonts w:ascii="Cambria Math" w:hAnsi="Cambria Math"/>
              </w:rPr>
              <m:t>- V</m:t>
            </m:r>
          </m:e>
          <m:sub>
            <m:r>
              <w:rPr>
                <w:rFonts w:ascii="Cambria Math" w:hAnsi="Cambria Math"/>
              </w:rPr>
              <m:t>c</m:t>
            </m:r>
          </m:sub>
        </m:sSub>
      </m:oMath>
      <w:r w:rsidRPr="00630043">
        <w:t xml:space="preserve"> . </w:t>
      </w:r>
    </w:p>
    <w:p w14:paraId="0BC91203"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EEDF5AC" w14:textId="77777777" w:rsidTr="00BD7167">
        <w:tc>
          <w:tcPr>
            <w:tcW w:w="704" w:type="dxa"/>
          </w:tcPr>
          <w:p w14:paraId="3BC4C206" w14:textId="77777777" w:rsidR="00BD7167" w:rsidRPr="00630043" w:rsidRDefault="00BD7167" w:rsidP="00BD7167">
            <w:pPr>
              <w:jc w:val="center"/>
              <w:rPr>
                <w:color w:val="000000"/>
              </w:rPr>
            </w:pPr>
          </w:p>
        </w:tc>
        <w:tc>
          <w:tcPr>
            <w:tcW w:w="7088" w:type="dxa"/>
            <w:vAlign w:val="center"/>
          </w:tcPr>
          <w:p w14:paraId="06543E38" w14:textId="77777777" w:rsidR="00BD7167" w:rsidRPr="00630043" w:rsidRDefault="006372A4"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r>
                  <w:rPr>
                    <w:rFonts w:ascii="Cambria Math" w:hAnsi="Cambria Math"/>
                    <w:color w:val="000000"/>
                  </w:rPr>
                  <m:t xml:space="preserve"> .</m:t>
                </m:r>
              </m:oMath>
            </m:oMathPara>
          </w:p>
        </w:tc>
        <w:tc>
          <w:tcPr>
            <w:tcW w:w="702" w:type="dxa"/>
            <w:vAlign w:val="center"/>
          </w:tcPr>
          <w:p w14:paraId="68E39C3E" w14:textId="77777777" w:rsidR="00BD7167" w:rsidRPr="00630043" w:rsidRDefault="00BD7167" w:rsidP="00BD7167">
            <w:pPr>
              <w:jc w:val="center"/>
              <w:rPr>
                <w:color w:val="000000"/>
              </w:rPr>
            </w:pPr>
            <w:r w:rsidRPr="00630043">
              <w:rPr>
                <w:color w:val="000000"/>
              </w:rPr>
              <w:t>(</w:t>
            </w:r>
            <w:bookmarkStart w:id="51" w:name="V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6</w:t>
            </w:r>
            <w:r w:rsidRPr="00B66FCC">
              <w:rPr>
                <w:color w:val="000000"/>
              </w:rPr>
              <w:fldChar w:fldCharType="end"/>
            </w:r>
            <w:bookmarkEnd w:id="51"/>
            <w:r w:rsidRPr="00630043">
              <w:rPr>
                <w:color w:val="000000"/>
              </w:rPr>
              <w:t>)</w:t>
            </w:r>
          </w:p>
        </w:tc>
      </w:tr>
    </w:tbl>
    <w:p w14:paraId="09F6D10E" w14:textId="77777777" w:rsidR="00BD7167" w:rsidRPr="00630043" w:rsidRDefault="00BD7167" w:rsidP="00BD7167"/>
    <w:p w14:paraId="5CBECC71" w14:textId="77777777" w:rsidR="00BD7167" w:rsidRPr="00630043" w:rsidRDefault="00BD7167" w:rsidP="00BD7167">
      <w:r w:rsidRPr="00630043">
        <w:t>Hodnota</w:t>
      </w:r>
      <m:oMath>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oMath>
      <w:r w:rsidRPr="00630043">
        <w:t xml:space="preserve"> udáva maximu derivovanej impedancie počas srdcového cyklu a </w:t>
      </w:r>
      <m:oMath>
        <m:sSub>
          <m:sSubPr>
            <m:ctrlPr>
              <w:rPr>
                <w:rFonts w:ascii="Cambria Math" w:hAnsi="Cambria Math"/>
                <w:i/>
              </w:rPr>
            </m:ctrlPr>
          </m:sSubPr>
          <m:e>
            <m:r>
              <w:rPr>
                <w:rFonts w:ascii="Cambria Math" w:hAnsi="Cambria Math"/>
              </w:rPr>
              <m:t>T</m:t>
            </m:r>
          </m:e>
          <m:sub>
            <m:r>
              <w:rPr>
                <w:rFonts w:ascii="Cambria Math" w:hAnsi="Cambria Math"/>
              </w:rPr>
              <m:t xml:space="preserve">LVE </m:t>
            </m:r>
          </m:sub>
        </m:sSub>
      </m:oMath>
      <w:r w:rsidRPr="00630043">
        <w:t xml:space="preserve">udáva časovú dĺžku toku krvi z ľavej komory. Tomuto spôsobu kompenzácie odtoku krvi z meranej oblasti sa hovorí maximálna dopredná extrapolácia a je základom pre všetky dnešné rovnice počítajúce SV z ICG. </w:t>
      </w:r>
    </w:p>
    <w:p w14:paraId="1EB5FA66" w14:textId="77777777" w:rsidR="00BD7167" w:rsidRDefault="00BD7167" w:rsidP="00BD7167"/>
    <w:p w14:paraId="0B26C0A0" w14:textId="77777777" w:rsidR="002C512A" w:rsidRPr="00630043" w:rsidRDefault="002C512A" w:rsidP="00BD7167"/>
    <w:p w14:paraId="4653CB62" w14:textId="77777777" w:rsidR="00BD7167" w:rsidRPr="00630043" w:rsidRDefault="00BD7167" w:rsidP="00BD7167">
      <w:pPr>
        <w:pStyle w:val="Nadpis4"/>
      </w:pPr>
      <w:r w:rsidRPr="00630043">
        <w:lastRenderedPageBreak/>
        <w:t>Šramek-Bernsteinov model</w:t>
      </w:r>
    </w:p>
    <w:p w14:paraId="17AE4E83" w14:textId="77777777" w:rsidR="00BD7167" w:rsidRPr="00630043" w:rsidRDefault="00BD7167" w:rsidP="00BD7167"/>
    <w:p w14:paraId="1506BE40" w14:textId="5CBE4245" w:rsidR="00BD7167" w:rsidRPr="00630043" w:rsidRDefault="00BD7167" w:rsidP="00BD7167">
      <w:r w:rsidRPr="00630043">
        <w:t>Ďalšou metódou pre výpočet SV je Šramek-Bernsteina metóda</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B66FCC">
        <w:fldChar w:fldCharType="begin"/>
      </w:r>
      <w:r w:rsidR="00284C6A">
        <w:instrText xml:space="preserve"> ADDIN EN.CITE &lt;EndNote&gt;&lt;Cite&gt;&lt;Author&gt;Quail&lt;/Author&gt;&lt;Year&gt;1981&lt;/Year&gt;&lt;RecNum&gt;0&lt;/RecNum&gt;&lt;IDText&gt;THORACIC RESISTIVITY FOR STROKE VOLUME CALCULATION IN IMPEDANCE CARDIOGRAPHY&lt;/IDText&gt;&lt;DisplayText&gt;[33]&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B66FCC">
        <w:fldChar w:fldCharType="separate"/>
      </w:r>
      <w:r>
        <w:rPr>
          <w:noProof/>
        </w:rPr>
        <w:t>[33]</w:t>
      </w:r>
      <w:r w:rsidRPr="00B66FCC">
        <w:fldChar w:fldCharType="end"/>
      </w:r>
      <w:r w:rsidRPr="00630043">
        <w:t xml:space="preserve">, ktorý nahrádza objemovú konštantu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Základom pre definovanie konštanty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rovnica </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Pr="00630043">
        <w:t>.</w:t>
      </w:r>
    </w:p>
    <w:p w14:paraId="3EBD5BB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6F9C34B" w14:textId="77777777" w:rsidTr="00BD7167">
        <w:tc>
          <w:tcPr>
            <w:tcW w:w="704" w:type="dxa"/>
          </w:tcPr>
          <w:p w14:paraId="01754E3C" w14:textId="77777777" w:rsidR="00BD7167" w:rsidRPr="00630043" w:rsidRDefault="00BD7167" w:rsidP="00BD7167">
            <w:pPr>
              <w:jc w:val="center"/>
              <w:rPr>
                <w:color w:val="000000"/>
              </w:rPr>
            </w:pPr>
          </w:p>
        </w:tc>
        <w:tc>
          <w:tcPr>
            <w:tcW w:w="7088" w:type="dxa"/>
            <w:vAlign w:val="center"/>
          </w:tcPr>
          <w:p w14:paraId="0C470ED8" w14:textId="77777777" w:rsidR="00BD7167" w:rsidRPr="00630043" w:rsidRDefault="006372A4" w:rsidP="00BD7167">
            <w:pPr>
              <w:jc w:val="cente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A</m:t>
                    </m:r>
                  </m:num>
                  <m:den>
                    <m:r>
                      <w:rPr>
                        <w:rFonts w:ascii="Cambria Math" w:hAnsi="Cambria Math"/>
                      </w:rPr>
                      <m:t>L</m:t>
                    </m:r>
                  </m:den>
                </m:f>
                <m:r>
                  <w:rPr>
                    <w:rFonts w:ascii="Cambria Math" w:hAnsi="Cambria Math"/>
                    <w:color w:val="000000"/>
                  </w:rPr>
                  <m:t xml:space="preserve"> .</m:t>
                </m:r>
              </m:oMath>
            </m:oMathPara>
          </w:p>
        </w:tc>
        <w:tc>
          <w:tcPr>
            <w:tcW w:w="702" w:type="dxa"/>
            <w:vAlign w:val="center"/>
          </w:tcPr>
          <w:p w14:paraId="1D112D0B" w14:textId="77777777" w:rsidR="00BD7167" w:rsidRPr="00630043" w:rsidRDefault="00BD7167" w:rsidP="00BD7167">
            <w:pPr>
              <w:jc w:val="center"/>
              <w:rPr>
                <w:color w:val="000000"/>
              </w:rPr>
            </w:pPr>
            <w:r w:rsidRPr="00630043">
              <w:rPr>
                <w:color w:val="000000"/>
              </w:rPr>
              <w:t>(</w:t>
            </w:r>
            <w:bookmarkStart w:id="52" w:name="elektricky_aktivny_hrudni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7</w:t>
            </w:r>
            <w:r w:rsidRPr="00B66FCC">
              <w:rPr>
                <w:color w:val="000000"/>
              </w:rPr>
              <w:fldChar w:fldCharType="end"/>
            </w:r>
            <w:bookmarkEnd w:id="52"/>
            <w:r w:rsidRPr="00630043">
              <w:rPr>
                <w:color w:val="000000"/>
              </w:rPr>
              <w:t>)</w:t>
            </w:r>
          </w:p>
        </w:tc>
      </w:tr>
    </w:tbl>
    <w:p w14:paraId="26C5F099" w14:textId="77777777" w:rsidR="00BD7167" w:rsidRPr="00630043" w:rsidRDefault="00BD7167" w:rsidP="00BD7167"/>
    <w:p w14:paraId="12ABDF5F" w14:textId="77777777" w:rsidR="00BD7167" w:rsidRPr="00630043" w:rsidRDefault="00BD7167" w:rsidP="00BD7167">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základná impedancia, </w:t>
      </w:r>
      <m:oMath>
        <m:r>
          <w:rPr>
            <w:rFonts w:ascii="Cambria Math" w:hAnsi="Cambria Math"/>
          </w:rPr>
          <m:t>A</m:t>
        </m:r>
      </m:oMath>
      <w:r w:rsidRPr="00630043">
        <w:t xml:space="preserve"> plocha prierezu hrudníka a L je dĺžka hrudníka. Po dosadení rovnice </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Pr="00630043">
        <w:t xml:space="preserve"> do rovnice </w:t>
      </w:r>
      <w:r w:rsidRPr="00B66FCC">
        <w:fldChar w:fldCharType="begin"/>
      </w:r>
      <w:r w:rsidRPr="00630043">
        <w:instrText xml:space="preserve"> REF Vc \h </w:instrText>
      </w:r>
      <w:r w:rsidRPr="00B66FCC">
        <w:fldChar w:fldCharType="separate"/>
      </w:r>
      <w:r w:rsidR="00A37FEB">
        <w:rPr>
          <w:noProof/>
          <w:color w:val="000000"/>
        </w:rPr>
        <w:t>26</w:t>
      </w:r>
      <w:r w:rsidRPr="00B66FCC">
        <w:fldChar w:fldCharType="end"/>
      </w:r>
      <w:r w:rsidRPr="00630043">
        <w:t xml:space="preserve"> vypadne člen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stanovený rovnicou:</w:t>
      </w:r>
    </w:p>
    <w:p w14:paraId="66A5056B"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F716F06" w14:textId="77777777" w:rsidTr="00BD7167">
        <w:tc>
          <w:tcPr>
            <w:tcW w:w="704" w:type="dxa"/>
          </w:tcPr>
          <w:p w14:paraId="63CDC5C4" w14:textId="77777777" w:rsidR="00BD7167" w:rsidRPr="00630043" w:rsidRDefault="00BD7167" w:rsidP="00BD7167">
            <w:pPr>
              <w:jc w:val="center"/>
              <w:rPr>
                <w:color w:val="000000"/>
              </w:rPr>
            </w:pPr>
          </w:p>
        </w:tc>
        <w:tc>
          <w:tcPr>
            <w:tcW w:w="7088" w:type="dxa"/>
            <w:vAlign w:val="center"/>
          </w:tcPr>
          <w:p w14:paraId="6828DF9F" w14:textId="77777777" w:rsidR="00BD7167" w:rsidRPr="00630043" w:rsidRDefault="006372A4"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EPT</m:t>
                    </m:r>
                  </m:sub>
                </m:sSub>
                <m:r>
                  <w:rPr>
                    <w:rFonts w:ascii="Cambria Math" w:hAnsi="Cambria Math"/>
                  </w:rPr>
                  <m:t>= δ</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r>
                  <w:rPr>
                    <w:rFonts w:ascii="Cambria Math" w:hAnsi="Cambria Math"/>
                    <w:color w:val="000000"/>
                  </w:rPr>
                  <m:t xml:space="preserve"> .</m:t>
                </m:r>
              </m:oMath>
            </m:oMathPara>
          </w:p>
        </w:tc>
        <w:tc>
          <w:tcPr>
            <w:tcW w:w="702" w:type="dxa"/>
            <w:vAlign w:val="center"/>
          </w:tcPr>
          <w:p w14:paraId="0317B46D"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8</w:t>
            </w:r>
            <w:r w:rsidRPr="00B66FCC">
              <w:rPr>
                <w:color w:val="000000"/>
              </w:rPr>
              <w:fldChar w:fldCharType="end"/>
            </w:r>
            <w:r w:rsidRPr="00630043">
              <w:rPr>
                <w:color w:val="000000"/>
              </w:rPr>
              <w:t>)</w:t>
            </w:r>
          </w:p>
        </w:tc>
      </w:tr>
    </w:tbl>
    <w:p w14:paraId="7DBD0036" w14:textId="77777777" w:rsidR="00BD7167" w:rsidRPr="00630043" w:rsidRDefault="00BD7167" w:rsidP="00BD7167"/>
    <w:p w14:paraId="56BE0FF3" w14:textId="21D33E35" w:rsidR="00BD7167" w:rsidRPr="00630043" w:rsidRDefault="00BD7167" w:rsidP="00BD7167">
      <w:r w:rsidRPr="00630043">
        <w:t xml:space="preserve">, kde L je dĺžka hrudníka, konštanta 4.25 bola získaná experimentálne a hodnota </w:t>
      </w:r>
      <m:oMath>
        <m:r>
          <w:rPr>
            <w:rFonts w:ascii="Cambria Math" w:hAnsi="Cambria Math"/>
          </w:rPr>
          <m:t>δ</m:t>
        </m:r>
      </m:oMath>
      <w:r w:rsidRPr="00630043">
        <w:t xml:space="preserve"> je bezrozmerný parameter, ktorý koriguje odchýlku od ideálnej telesnej váhy, čo ovplyvňuje prúdenie krvi v krvnom riečisku</w:t>
      </w:r>
      <w:r w:rsidRPr="00B66FCC">
        <w:fldChar w:fldCharType="begin"/>
      </w:r>
      <w:r w:rsidR="00284C6A">
        <w:instrText xml:space="preserve"> ADDIN EN.CITE &lt;EndNote&gt;&lt;Cite&gt;&lt;Author&gt;Hicks&lt;/Author&gt;&lt;Year&gt;1956&lt;/Year&gt;&lt;RecNum&gt;0&lt;/RecNum&gt;&lt;IDText&gt;THE ESTIMATION AND PREDICTION OF NORMAL BLOOD VOLUME&lt;/IDText&gt;&lt;DisplayText&gt;[34]&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B66FCC">
        <w:fldChar w:fldCharType="separate"/>
      </w:r>
      <w:r>
        <w:rPr>
          <w:noProof/>
        </w:rPr>
        <w:t>[34]</w:t>
      </w:r>
      <w:r w:rsidRPr="00B66FCC">
        <w:fldChar w:fldCharType="end"/>
      </w:r>
      <w:r w:rsidRPr="00630043">
        <w:t xml:space="preserve">. </w:t>
      </w:r>
    </w:p>
    <w:p w14:paraId="5476D2B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2E557DA" w14:textId="77777777" w:rsidTr="00BD7167">
        <w:tc>
          <w:tcPr>
            <w:tcW w:w="704" w:type="dxa"/>
          </w:tcPr>
          <w:p w14:paraId="6D7D9BFA" w14:textId="77777777" w:rsidR="00BD7167" w:rsidRPr="00630043" w:rsidRDefault="00BD7167" w:rsidP="00BD7167">
            <w:pPr>
              <w:jc w:val="center"/>
              <w:rPr>
                <w:color w:val="000000"/>
              </w:rPr>
            </w:pPr>
          </w:p>
        </w:tc>
        <w:tc>
          <w:tcPr>
            <w:tcW w:w="7088" w:type="dxa"/>
            <w:vAlign w:val="center"/>
          </w:tcPr>
          <w:p w14:paraId="06D5B132" w14:textId="77777777" w:rsidR="00BD7167" w:rsidRPr="00630043" w:rsidRDefault="00BD7167" w:rsidP="00BD7167">
            <w:pPr>
              <w:jc w:val="center"/>
              <w:rPr>
                <w:color w:val="000000"/>
              </w:rPr>
            </w:pPr>
            <m:oMathPara>
              <m:oMath>
                <m:r>
                  <w:rPr>
                    <w:rFonts w:ascii="Cambria Math" w:hAnsi="Cambria Math"/>
                  </w:rPr>
                  <m:t xml:space="preserve">δ= </m:t>
                </m:r>
                <m:rad>
                  <m:radPr>
                    <m:degHide m:val="1"/>
                    <m:ctrlPr>
                      <w:rPr>
                        <w:rFonts w:ascii="Cambria Math" w:hAnsi="Cambria Math"/>
                        <w:i/>
                      </w:rPr>
                    </m:ctrlPr>
                  </m:radPr>
                  <m:deg/>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 xml:space="preserve">24* </m:t>
                            </m:r>
                            <m:r>
                              <w:rPr>
                                <w:rFonts w:ascii="Cambria Math" w:hAnsi="Cambria Math"/>
                              </w:rPr>
                              <m:t>h</m:t>
                            </m:r>
                          </m:e>
                          <m:sup>
                            <m:r>
                              <w:rPr>
                                <w:rFonts w:ascii="Cambria Math" w:hAnsi="Cambria Math"/>
                              </w:rPr>
                              <m:t>2</m:t>
                            </m:r>
                          </m:sup>
                        </m:sSup>
                      </m:den>
                    </m:f>
                  </m:e>
                </m:rad>
                <m:r>
                  <w:rPr>
                    <w:rFonts w:ascii="Cambria Math" w:hAnsi="Cambria Math"/>
                    <w:color w:val="000000"/>
                  </w:rPr>
                  <m:t xml:space="preserve"> .</m:t>
                </m:r>
              </m:oMath>
            </m:oMathPara>
          </w:p>
        </w:tc>
        <w:tc>
          <w:tcPr>
            <w:tcW w:w="702" w:type="dxa"/>
            <w:vAlign w:val="center"/>
          </w:tcPr>
          <w:p w14:paraId="4EFB89E1"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9</w:t>
            </w:r>
            <w:r w:rsidRPr="00B66FCC">
              <w:rPr>
                <w:color w:val="000000"/>
              </w:rPr>
              <w:fldChar w:fldCharType="end"/>
            </w:r>
            <w:r w:rsidRPr="00630043">
              <w:rPr>
                <w:color w:val="000000"/>
              </w:rPr>
              <w:t>)</w:t>
            </w:r>
          </w:p>
        </w:tc>
      </w:tr>
    </w:tbl>
    <w:p w14:paraId="53681B3D" w14:textId="77777777" w:rsidR="00BD7167" w:rsidRPr="00630043" w:rsidRDefault="00BD7167" w:rsidP="00BD7167"/>
    <w:p w14:paraId="5BE9D338" w14:textId="77777777" w:rsidR="00BD7167" w:rsidRPr="00630043" w:rsidRDefault="00BD7167" w:rsidP="00BD7167">
      <w:r w:rsidRPr="00630043">
        <w:t xml:space="preserve">Takto definovaný objem predstavuje objem tkaniva, ktorý sa elektricky podieľa na meraní srdcového výdaja. Po nahradení objemovej konštanty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v rovnici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xml:space="preserve">) objemovou konštantou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dostávame Šrámek Bernštainovu rovnicu pre výpočet SV:</w:t>
      </w:r>
    </w:p>
    <w:p w14:paraId="3458DFF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6826F3C" w14:textId="77777777" w:rsidTr="00BD7167">
        <w:tc>
          <w:tcPr>
            <w:tcW w:w="704" w:type="dxa"/>
          </w:tcPr>
          <w:p w14:paraId="5093D6CC" w14:textId="77777777" w:rsidR="00BD7167" w:rsidRPr="00630043" w:rsidRDefault="00BD7167" w:rsidP="00BD7167">
            <w:pPr>
              <w:jc w:val="center"/>
              <w:rPr>
                <w:color w:val="000000"/>
              </w:rPr>
            </w:pPr>
          </w:p>
        </w:tc>
        <w:tc>
          <w:tcPr>
            <w:tcW w:w="7088" w:type="dxa"/>
            <w:vAlign w:val="center"/>
          </w:tcPr>
          <w:p w14:paraId="52A43D6E" w14:textId="77777777" w:rsidR="00BD7167" w:rsidRPr="00630043" w:rsidRDefault="006372A4"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S-B</m:t>
                    </m:r>
                  </m:sub>
                </m:sSub>
                <m:r>
                  <w:rPr>
                    <w:rFonts w:ascii="Cambria Math" w:hAnsi="Cambria Math"/>
                  </w:rPr>
                  <m:t xml:space="preserve">= δ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f>
                  <m:fPr>
                    <m:ctrlPr>
                      <w:rPr>
                        <w:rFonts w:ascii="Cambria Math" w:hAnsi="Cambria Math"/>
                        <w:i/>
                      </w:rPr>
                    </m:ctrlPr>
                  </m:fPr>
                  <m:num>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num>
                  <m:den>
                    <m:sSub>
                      <m:sSubPr>
                        <m:ctrlPr>
                          <w:rPr>
                            <w:rFonts w:ascii="Cambria Math" w:hAnsi="Cambria Math"/>
                            <w:i/>
                          </w:rPr>
                        </m:ctrlPr>
                      </m:sSubPr>
                      <m:e>
                        <m:r>
                          <w:rPr>
                            <w:rFonts w:ascii="Cambria Math" w:hAnsi="Cambria Math"/>
                          </w:rPr>
                          <m:t>Z</m:t>
                        </m:r>
                      </m:e>
                      <m:sub>
                        <m:r>
                          <w:rPr>
                            <w:rFonts w:ascii="Cambria Math" w:hAnsi="Cambria Math"/>
                          </w:rPr>
                          <m:t>0</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01D57F54" w14:textId="77777777" w:rsidR="00BD7167" w:rsidRPr="00630043" w:rsidRDefault="00BD7167" w:rsidP="00BD7167">
            <w:pPr>
              <w:jc w:val="center"/>
              <w:rPr>
                <w:color w:val="000000"/>
              </w:rPr>
            </w:pPr>
            <w:r w:rsidRPr="00630043">
              <w:rPr>
                <w:color w:val="000000"/>
              </w:rPr>
              <w:t>(</w:t>
            </w:r>
            <w:bookmarkStart w:id="53" w:name="sram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0</w:t>
            </w:r>
            <w:r w:rsidRPr="00B66FCC">
              <w:rPr>
                <w:color w:val="000000"/>
              </w:rPr>
              <w:fldChar w:fldCharType="end"/>
            </w:r>
            <w:bookmarkEnd w:id="53"/>
            <w:r w:rsidRPr="00630043">
              <w:rPr>
                <w:color w:val="000000"/>
              </w:rPr>
              <w:t>)</w:t>
            </w:r>
          </w:p>
        </w:tc>
      </w:tr>
      <w:tr w:rsidR="00BD7167" w:rsidRPr="00630043" w14:paraId="3CFA1F76" w14:textId="77777777" w:rsidTr="00BD7167">
        <w:tc>
          <w:tcPr>
            <w:tcW w:w="704" w:type="dxa"/>
          </w:tcPr>
          <w:p w14:paraId="04F25A12" w14:textId="77777777" w:rsidR="00BD7167" w:rsidRPr="00630043" w:rsidRDefault="00BD7167" w:rsidP="00BD7167">
            <w:pPr>
              <w:jc w:val="center"/>
              <w:rPr>
                <w:color w:val="000000"/>
              </w:rPr>
            </w:pPr>
          </w:p>
        </w:tc>
        <w:tc>
          <w:tcPr>
            <w:tcW w:w="7088" w:type="dxa"/>
            <w:vAlign w:val="center"/>
          </w:tcPr>
          <w:p w14:paraId="6076261A" w14:textId="77777777" w:rsidR="00BD7167" w:rsidRPr="00630043" w:rsidRDefault="00BD7167" w:rsidP="00BD7167">
            <w:pPr>
              <w:jc w:val="center"/>
              <w:rPr>
                <w:color w:val="000000"/>
              </w:rPr>
            </w:pPr>
          </w:p>
        </w:tc>
        <w:tc>
          <w:tcPr>
            <w:tcW w:w="702" w:type="dxa"/>
            <w:vAlign w:val="center"/>
          </w:tcPr>
          <w:p w14:paraId="2FA08AD0" w14:textId="77777777" w:rsidR="00BD7167" w:rsidRPr="00630043" w:rsidRDefault="00BD7167" w:rsidP="00BD7167">
            <w:pPr>
              <w:jc w:val="center"/>
              <w:rPr>
                <w:color w:val="000000"/>
              </w:rPr>
            </w:pPr>
          </w:p>
        </w:tc>
      </w:tr>
    </w:tbl>
    <w:p w14:paraId="6295B9CC" w14:textId="77777777" w:rsidR="00BD7167" w:rsidRPr="00630043" w:rsidRDefault="00BD7167" w:rsidP="00BD7167">
      <w:r w:rsidRPr="00630043">
        <w:lastRenderedPageBreak/>
        <w:t>Tento prístup má zohľadniť nielen len dĺžku hrudníka, ale aj telesnú váhu a objem krvi v hrudníku.</w:t>
      </w:r>
    </w:p>
    <w:p w14:paraId="2505AF56" w14:textId="77777777" w:rsidR="00BD7167" w:rsidRPr="00630043" w:rsidRDefault="00BD7167" w:rsidP="00BD7167">
      <w:pPr>
        <w:pStyle w:val="Nadpis3"/>
        <w:spacing w:line="240" w:lineRule="auto"/>
      </w:pPr>
      <w:bookmarkStart w:id="54" w:name="_Toc386404201"/>
      <w:bookmarkStart w:id="55" w:name="_Toc516835618"/>
      <w:r w:rsidRPr="00630043">
        <w:t>Metódy výpočtu SV na základe zmeny vodivosti krvi</w:t>
      </w:r>
      <w:bookmarkEnd w:id="54"/>
      <w:bookmarkEnd w:id="55"/>
    </w:p>
    <w:p w14:paraId="6624431E" w14:textId="77777777" w:rsidR="00BD7167" w:rsidRPr="00630043" w:rsidRDefault="00BD7167" w:rsidP="00BD7167"/>
    <w:p w14:paraId="182FBDAD" w14:textId="77777777" w:rsidR="00BD7167" w:rsidRPr="00630043" w:rsidRDefault="00BD7167" w:rsidP="00BD7167">
      <w:r w:rsidRPr="00630043">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po častiach, dostaneme rovnicu:</w:t>
      </w:r>
    </w:p>
    <w:p w14:paraId="7A8C5F4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E9C5956" w14:textId="77777777" w:rsidTr="00BD7167">
        <w:tc>
          <w:tcPr>
            <w:tcW w:w="704" w:type="dxa"/>
          </w:tcPr>
          <w:p w14:paraId="763000EE" w14:textId="77777777" w:rsidR="00BD7167" w:rsidRPr="00630043" w:rsidRDefault="00BD7167" w:rsidP="00BD7167">
            <w:pPr>
              <w:jc w:val="center"/>
              <w:rPr>
                <w:color w:val="000000"/>
              </w:rPr>
            </w:pPr>
          </w:p>
        </w:tc>
        <w:tc>
          <w:tcPr>
            <w:tcW w:w="7088" w:type="dxa"/>
            <w:vAlign w:val="center"/>
          </w:tcPr>
          <w:p w14:paraId="2AA09815" w14:textId="77777777" w:rsidR="00BD7167" w:rsidRPr="00630043" w:rsidRDefault="006372A4" w:rsidP="00BD7167">
            <w:pPr>
              <w:jc w:val="cente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length</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ol</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6DF72D9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1</w:t>
            </w:r>
            <w:r w:rsidRPr="00B66FCC">
              <w:rPr>
                <w:color w:val="000000"/>
              </w:rPr>
              <w:fldChar w:fldCharType="end"/>
            </w:r>
            <w:r w:rsidRPr="00630043">
              <w:rPr>
                <w:color w:val="000000"/>
              </w:rPr>
              <w:t>)</w:t>
            </w:r>
          </w:p>
        </w:tc>
      </w:tr>
    </w:tbl>
    <w:p w14:paraId="0F1C18AE" w14:textId="77777777" w:rsidR="00BD7167" w:rsidRPr="00630043" w:rsidRDefault="00BD7167" w:rsidP="00BD7167"/>
    <w:p w14:paraId="43EB75EC" w14:textId="77777777" w:rsidR="00BD7167" w:rsidRPr="00630043" w:rsidRDefault="00BD7167" w:rsidP="00BD7167">
      <w:r w:rsidRPr="00630043">
        <w:t>A po dosadení dostaneme rovnicu:</w:t>
      </w:r>
    </w:p>
    <w:p w14:paraId="3B17A6B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644CE9E3" w14:textId="77777777" w:rsidTr="00BD7167">
        <w:tc>
          <w:tcPr>
            <w:tcW w:w="704" w:type="dxa"/>
          </w:tcPr>
          <w:p w14:paraId="15648FDB" w14:textId="77777777" w:rsidR="00BD7167" w:rsidRPr="00630043" w:rsidRDefault="00BD7167" w:rsidP="00BD7167">
            <w:pPr>
              <w:jc w:val="center"/>
              <w:rPr>
                <w:color w:val="000000"/>
              </w:rPr>
            </w:pPr>
          </w:p>
        </w:tc>
        <w:tc>
          <w:tcPr>
            <w:tcW w:w="7088" w:type="dxa"/>
            <w:vAlign w:val="center"/>
          </w:tcPr>
          <w:p w14:paraId="4DEF8D50" w14:textId="77777777" w:rsidR="00BD7167" w:rsidRPr="00630043" w:rsidRDefault="006372A4" w:rsidP="00BD7167">
            <w:pP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2L</m:t>
                    </m:r>
                  </m:num>
                  <m:den>
                    <m:r>
                      <w:rPr>
                        <w:rFonts w:ascii="Cambria Math" w:hAnsi="Cambria Math"/>
                      </w:rPr>
                      <m:t>1</m:t>
                    </m:r>
                  </m:den>
                </m:f>
                <m:f>
                  <m:fPr>
                    <m:ctrlPr>
                      <w:rPr>
                        <w:rFonts w:ascii="Cambria Math" w:hAnsi="Cambria Math"/>
                        <w:i/>
                      </w:rPr>
                    </m:ctrlPr>
                  </m:fPr>
                  <m:num>
                    <m:r>
                      <w:rPr>
                        <w:rFonts w:ascii="Cambria Math" w:hAnsi="Cambria Math"/>
                      </w:rPr>
                      <m:t>dL(t)</m:t>
                    </m:r>
                  </m:num>
                  <m:den>
                    <m:r>
                      <w:rPr>
                        <w:rFonts w:ascii="Cambria Math" w:hAnsi="Cambria Math"/>
                      </w:rPr>
                      <m:t>dt</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V</m:t>
                        </m:r>
                      </m:e>
                      <m:sub>
                        <m:r>
                          <w:rPr>
                            <w:rFonts w:ascii="Cambria Math" w:hAnsi="Cambria Math"/>
                          </w:rPr>
                          <m:t>b</m:t>
                        </m:r>
                      </m:sub>
                      <m:sup>
                        <m:r>
                          <w:rPr>
                            <w:rFonts w:ascii="Cambria Math" w:hAnsi="Cambria Math"/>
                          </w:rPr>
                          <m:t>2</m:t>
                        </m:r>
                      </m:sup>
                    </m:sSubSup>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7A0D1E36" w14:textId="77777777" w:rsidR="00BD7167" w:rsidRPr="00630043" w:rsidRDefault="00BD7167" w:rsidP="00BD7167">
            <w:pPr>
              <w:jc w:val="center"/>
              <w:rPr>
                <w:color w:val="000000"/>
              </w:rPr>
            </w:pPr>
            <w:r w:rsidRPr="00630043">
              <w:rPr>
                <w:color w:val="000000"/>
              </w:rPr>
              <w:t>(</w:t>
            </w:r>
            <w:bookmarkStart w:id="56" w:name="premenliva_impedancia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2</w:t>
            </w:r>
            <w:r w:rsidRPr="00B66FCC">
              <w:rPr>
                <w:color w:val="000000"/>
              </w:rPr>
              <w:fldChar w:fldCharType="end"/>
            </w:r>
            <w:bookmarkEnd w:id="56"/>
            <w:r w:rsidRPr="00630043">
              <w:rPr>
                <w:color w:val="000000"/>
              </w:rPr>
              <w:t>)</w:t>
            </w:r>
          </w:p>
        </w:tc>
      </w:tr>
    </w:tbl>
    <w:p w14:paraId="75B5956F" w14:textId="77777777" w:rsidR="00BD7167" w:rsidRPr="00630043" w:rsidRDefault="00BD7167" w:rsidP="00BD7167"/>
    <w:p w14:paraId="5232B9B6" w14:textId="77777777" w:rsidR="00BD7167" w:rsidRPr="00630043" w:rsidRDefault="00BD7167" w:rsidP="00BD7167">
      <w:r w:rsidRPr="00630043">
        <w:t xml:space="preserve">Presný pôvod maxima hodnoty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ostáva zatiaľ nejasný. Predchádzajúce úvahy predpokladali,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oskytujú simultánne merania viacerých parametrov obehovej sústavy, ktoré znázorňuje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w:t>
      </w:r>
    </w:p>
    <w:p w14:paraId="7F0B54A7" w14:textId="77777777" w:rsidR="00BD7167" w:rsidRPr="00630043" w:rsidRDefault="00BD7167" w:rsidP="00BD7167">
      <w:pPr>
        <w:jc w:val="center"/>
      </w:pPr>
      <w:r w:rsidRPr="00B66FCC">
        <w:rPr>
          <w:noProof/>
          <w:lang w:val="cs-CZ"/>
        </w:rPr>
        <w:lastRenderedPageBreak/>
        <w:drawing>
          <wp:inline distT="0" distB="0" distL="0" distR="0" wp14:anchorId="6F063DA0" wp14:editId="5D771E88">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1"/>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0BB8D31" w14:textId="77777777" w:rsidR="00BD7167" w:rsidRPr="00630043" w:rsidRDefault="00BD7167" w:rsidP="00BD7167">
      <w:pPr>
        <w:pStyle w:val="Popis"/>
        <w:rPr>
          <w:vanish/>
          <w:lang w:val="sk-SK"/>
          <w:specVanish/>
        </w:rPr>
      </w:pPr>
      <w:bookmarkStart w:id="57" w:name="_Ref510082113"/>
      <w:bookmarkStart w:id="58" w:name="_Ref510038423"/>
      <w:bookmarkStart w:id="59" w:name="_Toc51683567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57"/>
      <w:r w:rsidRPr="00630043">
        <w:rPr>
          <w:lang w:val="sk-SK"/>
        </w:rPr>
        <w:t>:</w:t>
      </w:r>
      <w:r w:rsidRPr="00630043">
        <w:rPr>
          <w:szCs w:val="22"/>
          <w:lang w:val="sk-SK"/>
        </w:rPr>
        <w:t xml:space="preserve"> Vzťah maximálneho toku krvi a</w:t>
      </w:r>
      <w:r>
        <w:rPr>
          <w:szCs w:val="22"/>
          <w:lang w:val="sk-SK"/>
        </w:rPr>
        <w:t xml:space="preserve"> parametr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58"/>
      <w:bookmarkEnd w:id="59"/>
    </w:p>
    <w:p w14:paraId="66247AD3" w14:textId="77777777" w:rsidR="00BD7167" w:rsidRPr="00630043" w:rsidRDefault="00BD7167" w:rsidP="00BD7167">
      <w:pPr>
        <w:pStyle w:val="Popis"/>
        <w:rPr>
          <w:vanish/>
          <w:lang w:val="sk-SK"/>
        </w:rPr>
      </w:pPr>
      <w:r w:rsidRPr="00630043">
        <w:rPr>
          <w:szCs w:val="22"/>
          <w:lang w:val="sk-SK"/>
        </w:rPr>
        <w:t xml:space="preserve">. </w:t>
      </w:r>
      <w:r>
        <w:rPr>
          <w:szCs w:val="22"/>
          <w:lang w:val="sk-SK"/>
        </w:rPr>
        <w:t xml:space="preserve">Prevzaté z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Zhora</w:t>
      </w:r>
      <w:r w:rsidRPr="00630043">
        <w:rPr>
          <w:szCs w:val="22"/>
          <w:lang w:val="sk-SK"/>
        </w:rPr>
        <w:t xml:space="preserve">  EKG (A), tlak v aorte (B), rozpínanie aorty (C), tok v aorte (D),  rozpínanie pľúcnej tepny (E),</w:t>
      </w:r>
      <m:oMath>
        <m:r>
          <w:rPr>
            <w:rFonts w:ascii="Cambria Math" w:hAnsi="Cambria Math"/>
            <w:color w:val="000000" w:themeColor="text1"/>
            <w:lang w:val="sk-SK"/>
          </w:rPr>
          <m:t>∆Z</m:t>
        </m:r>
      </m:oMath>
      <w:r w:rsidRPr="00630043">
        <w:rPr>
          <w:szCs w:val="22"/>
          <w:lang w:val="sk-SK"/>
        </w:rPr>
        <w:t xml:space="preserve"> (F) a </w:t>
      </w:r>
      <m:oMath>
        <m:r>
          <w:rPr>
            <w:rFonts w:ascii="Cambria Math" w:hAnsi="Cambria Math"/>
            <w:lang w:val="sk-SK"/>
          </w:rPr>
          <m:t>-dZ/dt</m:t>
        </m:r>
      </m:oMath>
      <w:r w:rsidRPr="00630043">
        <w:rPr>
          <w:szCs w:val="22"/>
          <w:lang w:val="sk-SK"/>
        </w:rPr>
        <w:t xml:space="preserve"> (G)</w:t>
      </w:r>
      <w:r>
        <w:rPr>
          <w:szCs w:val="22"/>
          <w:lang w:val="sk-SK"/>
        </w:rPr>
        <w:t>.</w:t>
      </w:r>
      <w:r w:rsidRPr="00630043">
        <w:rPr>
          <w:szCs w:val="22"/>
          <w:lang w:val="sk-SK"/>
        </w:rPr>
        <w:t xml:space="preserve"> </w:t>
      </w:r>
    </w:p>
    <w:p w14:paraId="2088CB65" w14:textId="77777777" w:rsidR="00BD7167" w:rsidRPr="00630043" w:rsidRDefault="00BD7167" w:rsidP="00BD7167">
      <w:pPr>
        <w:jc w:val="center"/>
      </w:pPr>
    </w:p>
    <w:p w14:paraId="3AEF93E5" w14:textId="77777777" w:rsidR="00BD7167" w:rsidRPr="00630043" w:rsidRDefault="00BD7167" w:rsidP="00BD7167">
      <w:r w:rsidRPr="00630043">
        <w:t xml:space="preserve"> Krivka D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predstavuje tok krvi – Q, a krivka G predstavuje derivovanú impedanciu </w:t>
      </w:r>
      <m:oMath>
        <m:r>
          <w:rPr>
            <w:rFonts w:ascii="Cambria Math" w:hAnsi="Cambria Math"/>
          </w:rPr>
          <m:t>-dZ/dt</m:t>
        </m:r>
      </m:oMath>
      <w:r w:rsidRPr="00630043">
        <w:t xml:space="preserve">. Maximálna hodnota toku krvi </w:t>
      </w:r>
      <m:oMath>
        <m:sSub>
          <m:sSubPr>
            <m:ctrlPr>
              <w:rPr>
                <w:rFonts w:ascii="Cambria Math" w:hAnsi="Cambria Math"/>
                <w:i/>
              </w:rPr>
            </m:ctrlPr>
          </m:sSubPr>
          <m:e>
            <m:r>
              <w:rPr>
                <w:rFonts w:ascii="Cambria Math" w:hAnsi="Cambria Math"/>
              </w:rPr>
              <m:t>Q</m:t>
            </m:r>
          </m:e>
          <m:sub>
            <m:r>
              <w:rPr>
                <w:rFonts w:ascii="Cambria Math" w:hAnsi="Cambria Math"/>
              </w:rPr>
              <m:t>max</m:t>
            </m:r>
          </m:sub>
        </m:sSub>
      </m:oMath>
      <w:r w:rsidRPr="00630043">
        <w:t xml:space="preserve"> nastáva v bode nulovej derivácie impedancie a maximálna zmena toku krvi </w:t>
      </w:r>
      <m:oMath>
        <m:r>
          <w:rPr>
            <w:rFonts w:ascii="Cambria Math" w:hAnsi="Cambria Math"/>
          </w:rPr>
          <m:t>dQ/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nastáva v rovnakom momente, ak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x. Je preto na mieste sa domnievať,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v skutočnosti elektrickou analógiou maximálneho zrýchlenia krvi v dobe systoly a nie maximálneho objemu tak, ako to predpokladajú Kubiček alebo Šrámek. Ďalšie simultánne meranie znázorňuje </w:t>
      </w:r>
      <w:r w:rsidRPr="00B66FCC">
        <w:fldChar w:fldCharType="begin"/>
      </w:r>
      <w:r w:rsidRPr="00630043">
        <w:instrText xml:space="preserve"> REF _Ref510259483 \h </w:instrText>
      </w:r>
      <w:r w:rsidRPr="00B66FCC">
        <w:fldChar w:fldCharType="separate"/>
      </w:r>
      <w:r w:rsidR="00A37FEB" w:rsidRPr="00630043">
        <w:t xml:space="preserve">Obrázok </w:t>
      </w:r>
      <w:r w:rsidR="00A37FEB">
        <w:rPr>
          <w:noProof/>
        </w:rPr>
        <w:t>1</w:t>
      </w:r>
      <w:r w:rsidR="00A37FEB">
        <w:t>.</w:t>
      </w:r>
      <w:r w:rsidR="00A37FEB">
        <w:rPr>
          <w:noProof/>
        </w:rPr>
        <w:t>11</w:t>
      </w:r>
      <w:r w:rsidRPr="00B66FCC">
        <w:fldChar w:fldCharType="end"/>
      </w:r>
      <w:r w:rsidRPr="00630043">
        <w:t xml:space="preserve">. Na obrázku vidíme,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w:t>
      </w:r>
      <m:oMath>
        <m:r>
          <w:rPr>
            <w:rFonts w:ascii="Cambria Math" w:hAnsi="Cambria Math"/>
          </w:rPr>
          <m:t xml:space="preserve"> 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ú v jednom okamihu. Predpokladáme, že </w:t>
      </w:r>
      <m:oMath>
        <m:r>
          <w:rPr>
            <w:rFonts w:ascii="Cambria Math" w:hAnsi="Cambria Math"/>
          </w:rPr>
          <m:t>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w:t>
      </w:r>
      <m:oMath>
        <m:r>
          <w:rPr>
            <w:rFonts w:ascii="Cambria Math" w:hAnsi="Cambria Math"/>
          </w:rPr>
          <m:t>dF/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ret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v impedančnej kardiografii vyjadruje maximálnu zmenu sily, ktorou srdce tlačí krv do obehu.</w:t>
      </w:r>
    </w:p>
    <w:p w14:paraId="1409867F" w14:textId="77777777" w:rsidR="00BD7167" w:rsidRPr="00630043" w:rsidRDefault="00BD7167" w:rsidP="00BD7167">
      <w:pPr>
        <w:pStyle w:val="Popis"/>
        <w:rPr>
          <w:vanish/>
          <w:lang w:val="sk-SK"/>
          <w:specVanish/>
        </w:rPr>
      </w:pPr>
      <w:bookmarkStart w:id="60" w:name="_Ref510259483"/>
      <w:bookmarkStart w:id="61" w:name="_Toc516835673"/>
      <w:r w:rsidRPr="00B66FCC">
        <w:rPr>
          <w:noProof/>
          <w:lang w:val="cs-CZ" w:eastAsia="cs-CZ" w:bidi="ar-SA"/>
        </w:rPr>
        <w:lastRenderedPageBreak/>
        <w:drawing>
          <wp:anchor distT="71755" distB="0" distL="114300" distR="114300" simplePos="0" relativeHeight="251732992" behindDoc="0" locked="0" layoutInCell="1" allowOverlap="0" wp14:anchorId="3DDB278A" wp14:editId="1B88B4B3">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2"/>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60"/>
      <w:r w:rsidRPr="00630043">
        <w:rPr>
          <w:lang w:val="sk-SK"/>
        </w:rPr>
        <w:t xml:space="preserve">: Identifikovanie povod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 krivky dP/dt</w:t>
      </w:r>
      <w:bookmarkEnd w:id="61"/>
    </w:p>
    <w:p w14:paraId="4C79627E" w14:textId="77777777" w:rsidR="00BD7167" w:rsidRPr="00630043" w:rsidRDefault="00BD7167" w:rsidP="00BD7167">
      <w:pPr>
        <w:pStyle w:val="Popis"/>
        <w:rPr>
          <w:lang w:val="sk-SK"/>
        </w:rPr>
      </w:pPr>
      <w:r w:rsidRPr="00630043">
        <w:rPr>
          <w:lang w:val="sk-SK"/>
        </w:rPr>
        <w:t>.</w:t>
      </w:r>
      <w:r w:rsidRPr="00630043">
        <w:rPr>
          <w:szCs w:val="22"/>
          <w:lang w:val="sk-SK"/>
        </w:rPr>
        <w:t xml:space="preserve"> </w:t>
      </w:r>
      <w:r>
        <w:rPr>
          <w:szCs w:val="22"/>
          <w:lang w:val="sk-SK"/>
        </w:rPr>
        <w:t>Prevzaté z</w:t>
      </w:r>
      <w:r w:rsidRPr="00630043">
        <w:rPr>
          <w:szCs w:val="22"/>
          <w:lang w:val="sk-SK"/>
        </w:rPr>
        <w:t xml:space="preserve">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w:t>
      </w:r>
      <w:r w:rsidRPr="00630043">
        <w:rPr>
          <w:szCs w:val="22"/>
          <w:lang w:val="sk-SK"/>
        </w:rPr>
        <w:t xml:space="preserve">Krivky v poradí zhora reprezentujú EKG, dP/dt, P(t), </w:t>
      </w:r>
      <m:oMath>
        <m:r>
          <w:rPr>
            <w:rFonts w:ascii="Cambria Math" w:hAnsi="Cambria Math"/>
            <w:lang w:val="sk-SK"/>
          </w:rPr>
          <m:t>-dZ/dt</m:t>
        </m:r>
      </m:oMath>
      <w:r w:rsidRPr="00630043">
        <w:rPr>
          <w:szCs w:val="22"/>
          <w:lang w:val="sk-SK"/>
        </w:rPr>
        <w:t xml:space="preserve">. Maximum </w:t>
      </w:r>
      <m:oMath>
        <m:r>
          <w:rPr>
            <w:rFonts w:ascii="Cambria Math" w:hAnsi="Cambria Math"/>
            <w:lang w:val="sk-SK"/>
          </w:rPr>
          <m:t>-dZ/d</m:t>
        </m:r>
      </m:oMath>
      <w:r w:rsidRPr="00630043">
        <w:rPr>
          <w:szCs w:val="22"/>
          <w:lang w:val="sk-SK"/>
        </w:rPr>
        <w:t xml:space="preserve"> nastáva v rovnakom momente ako dP/dt</w:t>
      </w:r>
      <w:r>
        <w:rPr>
          <w:szCs w:val="22"/>
          <w:lang w:val="sk-SK"/>
        </w:rPr>
        <w:t xml:space="preserve">. </w:t>
      </w:r>
    </w:p>
    <w:p w14:paraId="67C469FE" w14:textId="3B13F26A" w:rsidR="00BD7167" w:rsidRPr="00630043" w:rsidRDefault="00BD7167" w:rsidP="00BD7167">
      <w:r w:rsidRPr="00630043">
        <w:t xml:space="preserve">Ďalšou informáciou, ktorá odkrýva fyziologický pôvod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B66FCC">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instrText xml:space="preserve"> ADDIN EN.CITE </w:instrText>
      </w:r>
      <w:r w:rsidR="00284C6A">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instrText xml:space="preserve"> ADDIN EN.CITE.DATA </w:instrText>
      </w:r>
      <w:r w:rsidR="00284C6A">
        <w:fldChar w:fldCharType="end"/>
      </w:r>
      <w:r w:rsidRPr="00B66FCC">
        <w:fldChar w:fldCharType="separate"/>
      </w:r>
      <w:r>
        <w:rPr>
          <w:noProof/>
        </w:rPr>
        <w:t>[35-37]</w:t>
      </w:r>
      <w:r w:rsidRPr="00B66FCC">
        <w:fldChar w:fldCharType="end"/>
      </w:r>
      <w:r w:rsidRPr="00630043">
        <w:t xml:space="preserv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e rovnako 60±20ms po otvorení aortálnej chlopn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p>
    <w:p w14:paraId="75231687" w14:textId="77777777" w:rsidR="00BD7167" w:rsidRPr="00630043" w:rsidRDefault="00BD7167" w:rsidP="00BD7167">
      <w:pPr>
        <w:pStyle w:val="Nadpis4"/>
      </w:pPr>
      <w:r w:rsidRPr="00630043">
        <w:t>Bernstainov model</w:t>
      </w:r>
    </w:p>
    <w:p w14:paraId="5E243067" w14:textId="77777777" w:rsidR="00BD7167" w:rsidRPr="00630043" w:rsidRDefault="00BD7167" w:rsidP="00BD7167">
      <w:r w:rsidRPr="00630043">
        <w:t xml:space="preserve">Na základe simultánnych meraní hemodynamických veličín tlaku, toku a derivovanej impedancie, bolo zistené,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na časovej osi vyskytuje v rovnakom čase ako maximálna zmena arteriálneho krvného tlaku a maximálne zrýchlenie krvi.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preto bude riadiť hlavne druhým derivantom parciálnej derivácie odporu v rovnici (</w:t>
      </w:r>
      <w:r w:rsidRPr="00B66FCC">
        <w:fldChar w:fldCharType="begin"/>
      </w:r>
      <w:r w:rsidRPr="00630043">
        <w:instrText xml:space="preserve"> REF premenliva_impedancia_2 \h </w:instrText>
      </w:r>
      <w:r w:rsidRPr="00B66FCC">
        <w:fldChar w:fldCharType="separate"/>
      </w:r>
      <w:r w:rsidR="00A37FEB">
        <w:rPr>
          <w:noProof/>
          <w:color w:val="000000"/>
        </w:rPr>
        <w:t>32</w:t>
      </w:r>
      <w:r w:rsidRPr="00B66FCC">
        <w:fldChar w:fldCharType="end"/>
      </w:r>
      <w:r w:rsidRPr="00630043">
        <w:t>) :</w:t>
      </w:r>
    </w:p>
    <w:p w14:paraId="2D61C6E5"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E3F38BD" w14:textId="77777777" w:rsidTr="00BD7167">
        <w:tc>
          <w:tcPr>
            <w:tcW w:w="704" w:type="dxa"/>
          </w:tcPr>
          <w:p w14:paraId="1B18131D" w14:textId="77777777" w:rsidR="00BD7167" w:rsidRPr="00630043" w:rsidRDefault="00BD7167" w:rsidP="00BD7167">
            <w:pPr>
              <w:jc w:val="center"/>
              <w:rPr>
                <w:color w:val="000000"/>
              </w:rPr>
            </w:pPr>
          </w:p>
        </w:tc>
        <w:tc>
          <w:tcPr>
            <w:tcW w:w="7088" w:type="dxa"/>
            <w:vAlign w:val="center"/>
          </w:tcPr>
          <w:p w14:paraId="05A203CC" w14:textId="77777777" w:rsidR="00BD7167" w:rsidRPr="00630043" w:rsidRDefault="006372A4" w:rsidP="00BD7167">
            <w:pPr>
              <w:rPr>
                <w:color w:val="00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r>
                          <w:rPr>
                            <w:rFonts w:ascii="Cambria Math" w:hAnsi="Cambria Math"/>
                          </w:rPr>
                          <m:t>t</m:t>
                        </m:r>
                      </m:e>
                    </m:d>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d>
                  <m:dPr>
                    <m:ctrlPr>
                      <w:rPr>
                        <w:rFonts w:ascii="Cambria Math" w:hAnsi="Cambria Math"/>
                        <w:i/>
                      </w:rPr>
                    </m:ctrlPr>
                  </m:dPr>
                  <m:e>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1</m:t>
                        </m:r>
                      </m:sup>
                    </m:sSup>
                  </m:e>
                </m:d>
                <m:r>
                  <m:rPr>
                    <m:sty m:val="p"/>
                  </m:rPr>
                  <w:rPr>
                    <w:rFonts w:ascii="Cambria Math" w:hAnsi="Cambria Math"/>
                    <w:color w:val="000000"/>
                  </w:rPr>
                  <m:t xml:space="preserve"> .</m:t>
                </m:r>
              </m:oMath>
            </m:oMathPara>
          </w:p>
        </w:tc>
        <w:tc>
          <w:tcPr>
            <w:tcW w:w="702" w:type="dxa"/>
            <w:vAlign w:val="center"/>
          </w:tcPr>
          <w:p w14:paraId="33786ECB"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3</w:t>
            </w:r>
            <w:r w:rsidRPr="00B66FCC">
              <w:rPr>
                <w:color w:val="000000"/>
              </w:rPr>
              <w:fldChar w:fldCharType="end"/>
            </w:r>
            <w:r w:rsidRPr="00630043">
              <w:rPr>
                <w:color w:val="000000"/>
              </w:rPr>
              <w:t>)</w:t>
            </w:r>
          </w:p>
        </w:tc>
      </w:tr>
    </w:tbl>
    <w:p w14:paraId="4A708014" w14:textId="77777777" w:rsidR="00BD7167" w:rsidRPr="00630043" w:rsidRDefault="00BD7167" w:rsidP="00BD7167"/>
    <w:p w14:paraId="58EE5BCD" w14:textId="77777777" w:rsidR="00BD7167" w:rsidRPr="00630043" w:rsidRDefault="00BD7167" w:rsidP="00BD7167">
      <w:r w:rsidRPr="00630043">
        <w:t xml:space="preserve">Keďže Berstain predpokladá,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maximálneho zrýchlenia krvi, ktoré má rozmer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xml:space="preserve">) označuje hodnot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rozmerom </w:t>
      </w:r>
      <m:oMath>
        <m:r>
          <w:rPr>
            <w:rFonts w:ascii="Cambria Math" w:hAnsi="Cambria Math"/>
          </w:rPr>
          <w:lastRenderedPageBreak/>
          <m:t>Ω.</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Rovnica (</w:t>
      </w:r>
      <w:r w:rsidRPr="00B66FCC">
        <w:fldChar w:fldCharType="begin"/>
      </w:r>
      <w:r w:rsidRPr="00630043">
        <w:instrText xml:space="preserve"> REF paraba \h </w:instrText>
      </w:r>
      <w:r w:rsidRPr="00B66FCC">
        <w:fldChar w:fldCharType="separate"/>
      </w:r>
      <w:r w:rsidR="00A37FEB">
        <w:rPr>
          <w:noProof/>
          <w:color w:val="000000"/>
        </w:rPr>
        <w:t>18</w:t>
      </w:r>
      <w:r w:rsidRPr="00B66FCC">
        <w:fldChar w:fldCharType="end"/>
      </w:r>
      <w:r w:rsidRPr="00630043">
        <w:t xml:space="preserve">) ukazuje výpočet maximálneho zrýchlenia krvi v aorte - PARABA. Priemernú rýchlosť krvi v aorte dostaneme odmocnením hodnoty PARABA. </w:t>
      </w:r>
    </w:p>
    <w:p w14:paraId="4B44ADD3"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1749151" w14:textId="77777777" w:rsidTr="00BD7167">
        <w:tc>
          <w:tcPr>
            <w:tcW w:w="704" w:type="dxa"/>
          </w:tcPr>
          <w:p w14:paraId="24CD5624" w14:textId="77777777" w:rsidR="00BD7167" w:rsidRPr="00630043" w:rsidRDefault="00BD7167" w:rsidP="00BD7167">
            <w:pPr>
              <w:jc w:val="center"/>
              <w:rPr>
                <w:color w:val="000000"/>
              </w:rPr>
            </w:pPr>
          </w:p>
        </w:tc>
        <w:tc>
          <w:tcPr>
            <w:tcW w:w="7088" w:type="dxa"/>
            <w:vAlign w:val="center"/>
          </w:tcPr>
          <w:p w14:paraId="746E586D" w14:textId="77777777" w:rsidR="00BD7167" w:rsidRPr="00630043" w:rsidRDefault="006372A4"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r>
                      <w:rPr>
                        <w:rFonts w:ascii="Cambria Math" w:hAnsi="Cambria Math"/>
                      </w:rPr>
                      <m:t>PARABA</m:t>
                    </m:r>
                  </m:e>
                </m:rad>
              </m:oMath>
            </m:oMathPara>
          </w:p>
          <w:p w14:paraId="48433406"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552FAFB5"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4</w:t>
            </w:r>
            <w:r w:rsidRPr="00B66FCC">
              <w:rPr>
                <w:color w:val="000000"/>
              </w:rPr>
              <w:fldChar w:fldCharType="end"/>
            </w:r>
            <w:r w:rsidRPr="00630043">
              <w:rPr>
                <w:color w:val="000000"/>
              </w:rPr>
              <w:t>)</w:t>
            </w:r>
          </w:p>
        </w:tc>
      </w:tr>
    </w:tbl>
    <w:p w14:paraId="0FF78CBF" w14:textId="0FBE6EAE" w:rsidR="00BD7167" w:rsidRPr="00630043" w:rsidRDefault="00BD7167" w:rsidP="00BD7167">
      <w:r w:rsidRPr="00630043">
        <w:t xml:space="preserve">Experimentálne bolo zistené, že relatívne zmeny impedancie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 xml:space="preserve"> z rovnice (</w:t>
      </w:r>
      <w:r w:rsidRPr="00B66FCC">
        <w:fldChar w:fldCharType="begin"/>
      </w:r>
      <w:r w:rsidRPr="00630043">
        <w:instrText xml:space="preserve"> REF vsav \h </w:instrText>
      </w:r>
      <w:r w:rsidRPr="00B66FCC">
        <w:fldChar w:fldCharType="separate"/>
      </w:r>
      <w:r w:rsidR="00A37FEB">
        <w:rPr>
          <w:noProof/>
          <w:color w:val="000000"/>
        </w:rPr>
        <w:t>17</w:t>
      </w:r>
      <w:r w:rsidRPr="00B66FCC">
        <w:fldChar w:fldCharType="end"/>
      </w:r>
      <w:r w:rsidRPr="00630043">
        <w:t>), kde m = 1,15-1,25</w:t>
      </w:r>
      <w:r w:rsidRPr="00B66FCC">
        <w:fldChar w:fldCharType="begin"/>
      </w:r>
      <w:r w:rsidR="00284C6A">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Pr>
          <w:noProof/>
        </w:rPr>
        <w:t>[32]</w:t>
      </w:r>
      <w:r w:rsidRPr="00B66FCC">
        <w:fldChar w:fldCharType="end"/>
      </w:r>
      <w:r w:rsidRPr="00630043">
        <w:t xml:space="preserve">. Pre priemernú rýchlosť odvodenú z impedancie potom môžem odvodiť vzťah:.  </w:t>
      </w:r>
    </w:p>
    <w:p w14:paraId="26DF3755"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CBE2C08" w14:textId="77777777" w:rsidTr="00BD7167">
        <w:tc>
          <w:tcPr>
            <w:tcW w:w="704" w:type="dxa"/>
          </w:tcPr>
          <w:p w14:paraId="5C5A7757" w14:textId="77777777" w:rsidR="00BD7167" w:rsidRPr="00630043" w:rsidRDefault="00BD7167" w:rsidP="00BD7167">
            <w:pPr>
              <w:jc w:val="center"/>
              <w:rPr>
                <w:color w:val="000000"/>
              </w:rPr>
            </w:pPr>
          </w:p>
        </w:tc>
        <w:tc>
          <w:tcPr>
            <w:tcW w:w="7088" w:type="dxa"/>
            <w:vAlign w:val="center"/>
          </w:tcPr>
          <w:p w14:paraId="15A13F0B" w14:textId="77777777" w:rsidR="00BD7167" w:rsidRPr="00630043" w:rsidRDefault="006372A4"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ARABA</m:t>
                        </m:r>
                      </m:e>
                      <m:sup>
                        <m:r>
                          <w:rPr>
                            <w:rFonts w:ascii="Cambria Math" w:hAnsi="Cambria Math"/>
                          </w:rPr>
                          <m:t>m</m:t>
                        </m:r>
                      </m:sup>
                    </m:sSup>
                  </m:e>
                </m:rad>
                <m:r>
                  <w:rPr>
                    <w:rFonts w:ascii="Cambria Math" w:hAnsi="Cambria Math"/>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m:oMathPara>
          </w:p>
          <w:p w14:paraId="65FC34D4"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17838CD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5</w:t>
            </w:r>
            <w:r w:rsidRPr="00B66FCC">
              <w:rPr>
                <w:color w:val="000000"/>
              </w:rPr>
              <w:fldChar w:fldCharType="end"/>
            </w:r>
            <w:r w:rsidRPr="00630043">
              <w:rPr>
                <w:color w:val="000000"/>
              </w:rPr>
              <w:t>)</w:t>
            </w:r>
          </w:p>
        </w:tc>
      </w:tr>
    </w:tbl>
    <w:p w14:paraId="16ABFD49" w14:textId="77777777" w:rsidR="00BD7167" w:rsidRPr="00630043" w:rsidRDefault="00BD7167" w:rsidP="00BD7167">
      <w:r w:rsidRPr="00630043">
        <w:t>SV ďalej počítame ako priemernú rýchlosť krvi v aorte násobenou časom toku a prierezom:</w:t>
      </w:r>
    </w:p>
    <w:p w14:paraId="5F208CD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5CC33503" w14:textId="77777777" w:rsidTr="00BD7167">
        <w:tc>
          <w:tcPr>
            <w:tcW w:w="704" w:type="dxa"/>
          </w:tcPr>
          <w:p w14:paraId="7EC82490" w14:textId="77777777" w:rsidR="00BD7167" w:rsidRPr="00630043" w:rsidRDefault="00BD7167" w:rsidP="00BD7167">
            <w:pPr>
              <w:jc w:val="center"/>
              <w:rPr>
                <w:color w:val="000000"/>
              </w:rPr>
            </w:pPr>
          </w:p>
        </w:tc>
        <w:tc>
          <w:tcPr>
            <w:tcW w:w="7088" w:type="dxa"/>
            <w:vAlign w:val="center"/>
          </w:tcPr>
          <w:p w14:paraId="5F2FB04E" w14:textId="77777777" w:rsidR="00BD7167" w:rsidRPr="00630043" w:rsidRDefault="00BD7167" w:rsidP="00BD7167">
            <w:pPr>
              <w:rPr>
                <w:color w:val="000000"/>
              </w:rPr>
            </w:pPr>
            <m:oMathPara>
              <m:oMath>
                <m:r>
                  <w:rPr>
                    <w:rFonts w:ascii="Cambria Math" w:hAnsi="Cambria Math"/>
                  </w:rPr>
                  <m:t>SV= π</m:t>
                </m:r>
                <m:sSup>
                  <m:sSupPr>
                    <m:ctrlPr>
                      <w:rPr>
                        <w:rFonts w:ascii="Cambria Math" w:hAnsi="Cambria Math"/>
                        <w:i/>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m:t>
                    </m:r>
                    <m:bar>
                      <m:barPr>
                        <m:pos m:val="top"/>
                        <m:ctrlPr>
                          <w:rPr>
                            <w:rFonts w:ascii="Cambria Math" w:hAnsi="Cambria Math"/>
                            <w:i/>
                          </w:rPr>
                        </m:ctrlPr>
                      </m:barPr>
                      <m:e>
                        <m:r>
                          <w:rPr>
                            <w:rFonts w:ascii="Cambria Math" w:hAnsi="Cambria Math"/>
                          </w:rPr>
                          <m:t>v</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LVE</m:t>
                        </m:r>
                      </m:sub>
                    </m:sSub>
                  </m:e>
                </m:nary>
                <m:r>
                  <m:rPr>
                    <m:sty m:val="p"/>
                  </m:rPr>
                  <w:rPr>
                    <w:rFonts w:ascii="Cambria Math" w:hAnsi="Cambria Math"/>
                    <w:color w:val="000000"/>
                  </w:rPr>
                  <m:t xml:space="preserve"> .</m:t>
                </m:r>
              </m:oMath>
            </m:oMathPara>
          </w:p>
        </w:tc>
        <w:tc>
          <w:tcPr>
            <w:tcW w:w="702" w:type="dxa"/>
            <w:vAlign w:val="center"/>
          </w:tcPr>
          <w:p w14:paraId="438B9440"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6</w:t>
            </w:r>
            <w:r w:rsidRPr="00B66FCC">
              <w:rPr>
                <w:color w:val="000000"/>
              </w:rPr>
              <w:fldChar w:fldCharType="end"/>
            </w:r>
            <w:r w:rsidRPr="00630043">
              <w:rPr>
                <w:color w:val="000000"/>
              </w:rPr>
              <w:t>)</w:t>
            </w:r>
          </w:p>
        </w:tc>
      </w:tr>
    </w:tbl>
    <w:p w14:paraId="47D5A528" w14:textId="77777777" w:rsidR="00BD7167" w:rsidRPr="00630043" w:rsidRDefault="00BD7167" w:rsidP="00BD7167"/>
    <w:p w14:paraId="6A2DCD0A" w14:textId="77777777" w:rsidR="00BD7167" w:rsidRPr="00630043" w:rsidRDefault="00BD7167" w:rsidP="00BD7167">
      <w:r w:rsidRPr="00630043">
        <w:t xml:space="preserve">Konštantu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630043">
        <w:t xml:space="preserve"> Bernstain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oMath>
      <w:r w:rsidRPr="00630043">
        <w:t xml:space="preserve">. Konštanta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kde m je telesná váha.K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 20 je kritická konštanta,  a</w:t>
      </w:r>
      <m:oMath>
        <m:r>
          <w:rPr>
            <w:rFonts w:ascii="Cambria Math" w:hAnsi="Cambria Math" w:hint="eastAsia"/>
          </w:rPr>
          <m:t> </m:t>
        </m:r>
        <m:r>
          <w:rPr>
            <w:rFonts w:ascii="Cambria Math" w:hAnsi="Cambria Math"/>
          </w:rPr>
          <m:t>K</m:t>
        </m:r>
      </m:oMath>
      <w:r w:rsidRPr="00630043">
        <w:t>→0 je triviálna konštan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jediný člen, ktorý ovplyvňuje hodnotu </w:t>
      </w:r>
      <m:oMath>
        <m:r>
          <w:rPr>
            <w:rFonts w:ascii="Cambria Math" w:hAnsi="Cambria Math"/>
          </w:rPr>
          <m:t>ζ</m:t>
        </m:r>
      </m:oMath>
      <w:r w:rsidRPr="00630043">
        <w:t xml:space="preserve"> počas merania. Hodnota </w:t>
      </w:r>
      <m:oMath>
        <m:r>
          <w:rPr>
            <w:rFonts w:ascii="Cambria Math" w:hAnsi="Cambria Math"/>
          </w:rPr>
          <m:t>ζ</m:t>
        </m:r>
      </m:oMath>
      <w:r w:rsidRPr="00630043">
        <w:t xml:space="preserve">  sa pohybuje v intervale (0;1) ak je hodnota j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lt;20. Pre hodnot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20 je hodnota </w:t>
      </w:r>
      <m:oMath>
        <m:r>
          <w:rPr>
            <w:rFonts w:ascii="Cambria Math" w:hAnsi="Cambria Math"/>
          </w:rPr>
          <m:t>ζ</m:t>
        </m:r>
      </m:oMath>
      <w:r w:rsidRPr="00630043">
        <w:t xml:space="preserve"> = 1. Pri meraní reálnych dát dosahuje </w:t>
      </w:r>
      <m:oMath>
        <m:r>
          <w:rPr>
            <w:rFonts w:ascii="Cambria Math" w:hAnsi="Cambria Math"/>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
              <m:t>v</m:t>
            </m:r>
          </m:e>
        </m:bar>
      </m:oMath>
      <w:r w:rsidRPr="00630043">
        <w:t xml:space="preserve"> dostávame Bernstainovu rovnicu pre výpočet SV z impedancie:</w:t>
      </w:r>
    </w:p>
    <w:tbl>
      <w:tblPr>
        <w:tblW w:w="0" w:type="auto"/>
        <w:tblLook w:val="04A0" w:firstRow="1" w:lastRow="0" w:firstColumn="1" w:lastColumn="0" w:noHBand="0" w:noVBand="1"/>
      </w:tblPr>
      <w:tblGrid>
        <w:gridCol w:w="704"/>
        <w:gridCol w:w="7088"/>
        <w:gridCol w:w="702"/>
      </w:tblGrid>
      <w:tr w:rsidR="00BD7167" w:rsidRPr="00630043" w14:paraId="43E9E714" w14:textId="77777777" w:rsidTr="00BD7167">
        <w:tc>
          <w:tcPr>
            <w:tcW w:w="704" w:type="dxa"/>
          </w:tcPr>
          <w:p w14:paraId="7A1FECD8" w14:textId="77777777" w:rsidR="00BD7167" w:rsidRPr="00630043" w:rsidRDefault="00BD7167" w:rsidP="00BD7167">
            <w:pPr>
              <w:jc w:val="center"/>
              <w:rPr>
                <w:color w:val="000000"/>
              </w:rPr>
            </w:pPr>
          </w:p>
        </w:tc>
        <w:tc>
          <w:tcPr>
            <w:tcW w:w="7088" w:type="dxa"/>
            <w:vAlign w:val="center"/>
          </w:tcPr>
          <w:p w14:paraId="35CE101B" w14:textId="77777777" w:rsidR="00BD7167" w:rsidRPr="00630043" w:rsidRDefault="006372A4" w:rsidP="00BD7167">
            <w:pP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 xml:space="preserve">ICG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LVE</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D4CBC8B" w14:textId="77777777" w:rsidR="00BD7167" w:rsidRPr="00630043" w:rsidRDefault="00BD7167" w:rsidP="00BD7167">
            <w:pPr>
              <w:jc w:val="center"/>
              <w:rPr>
                <w:color w:val="000000"/>
              </w:rPr>
            </w:pPr>
            <w:r w:rsidRPr="00630043">
              <w:rPr>
                <w:color w:val="000000"/>
              </w:rPr>
              <w:t>(</w:t>
            </w:r>
            <w:bookmarkStart w:id="62" w:name="Berstain_mod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7</w:t>
            </w:r>
            <w:r w:rsidRPr="00B66FCC">
              <w:rPr>
                <w:color w:val="000000"/>
              </w:rPr>
              <w:fldChar w:fldCharType="end"/>
            </w:r>
            <w:bookmarkEnd w:id="62"/>
            <w:r w:rsidRPr="00630043">
              <w:rPr>
                <w:color w:val="000000"/>
              </w:rPr>
              <w:t>)</w:t>
            </w:r>
          </w:p>
        </w:tc>
      </w:tr>
    </w:tbl>
    <w:p w14:paraId="7F52C826" w14:textId="77777777" w:rsidR="00BD7167" w:rsidRPr="00630043" w:rsidRDefault="00BD7167" w:rsidP="00BD7167">
      <w:pPr>
        <w:jc w:val="center"/>
      </w:pPr>
    </w:p>
    <w:p w14:paraId="25D54A80" w14:textId="77777777" w:rsidR="00BD7167" w:rsidRPr="00630043" w:rsidRDefault="00BD7167" w:rsidP="00BD7167">
      <w:r w:rsidRPr="00630043">
        <w:lastRenderedPageBreak/>
        <w:t xml:space="preserve">Keďž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reprezentuje akceleráciu krvi, nie je potrebné kompenzovať odtok krvi meraným úsekom. Rovnica:</w:t>
      </w:r>
    </w:p>
    <w:p w14:paraId="0297CB2C"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A181F85" w14:textId="77777777" w:rsidTr="00BD7167">
        <w:tc>
          <w:tcPr>
            <w:tcW w:w="704" w:type="dxa"/>
          </w:tcPr>
          <w:p w14:paraId="145A1314" w14:textId="77777777" w:rsidR="00BD7167" w:rsidRPr="00630043" w:rsidRDefault="00BD7167" w:rsidP="00BD7167">
            <w:pPr>
              <w:jc w:val="center"/>
              <w:rPr>
                <w:color w:val="000000"/>
              </w:rPr>
            </w:pPr>
          </w:p>
        </w:tc>
        <w:tc>
          <w:tcPr>
            <w:tcW w:w="7088" w:type="dxa"/>
            <w:vAlign w:val="center"/>
          </w:tcPr>
          <w:p w14:paraId="5E9AB3AB" w14:textId="77777777" w:rsidR="00BD7167" w:rsidRPr="00630043" w:rsidRDefault="00BD7167" w:rsidP="00BD7167">
            <w:pPr>
              <w:rPr>
                <w:color w:val="000000"/>
              </w:rPr>
            </w:pPr>
            <m:oMathPara>
              <m:oMath>
                <m:r>
                  <w:rPr>
                    <w:rFonts w:ascii="Cambria Math" w:hAnsi="Cambria Math"/>
                  </w:rPr>
                  <m:t>-</m:t>
                </m:r>
                <m:f>
                  <m:fPr>
                    <m:type m:val="lin"/>
                    <m:ctrlPr>
                      <w:rPr>
                        <w:rFonts w:ascii="Cambria Math" w:hAnsi="Cambria Math"/>
                        <w:i/>
                      </w:rPr>
                    </m:ctrlPr>
                  </m:fPr>
                  <m:num>
                    <m:r>
                      <w:rPr>
                        <w:rFonts w:ascii="Cambria Math" w:hAnsi="Cambria Math"/>
                      </w:rPr>
                      <m:t>dZ</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sSub>
                      <m:sSubPr>
                        <m:ctrlPr>
                          <w:rPr>
                            <w:rFonts w:ascii="Cambria Math" w:hAnsi="Cambria Math"/>
                            <w:i/>
                          </w:rPr>
                        </m:ctrlPr>
                      </m:sSubPr>
                      <m:e>
                        <m:r>
                          <w:rPr>
                            <w:rFonts w:ascii="Cambria Math" w:hAnsi="Cambria Math" w:hint="eastAsia"/>
                          </w:rPr>
                          <m:t>×</m:t>
                        </m:r>
                        <m:r>
                          <w:rPr>
                            <w:rFonts w:ascii="Cambria Math" w:hAnsi="Cambria Math"/>
                          </w:rPr>
                          <m:t xml:space="preserve"> T</m:t>
                        </m:r>
                      </m:e>
                      <m:sub>
                        <m:r>
                          <w:rPr>
                            <w:rFonts w:ascii="Cambria Math" w:hAnsi="Cambria Math"/>
                          </w:rPr>
                          <m:t>LVE</m:t>
                        </m:r>
                      </m:sub>
                    </m:sSub>
                  </m:den>
                </m:f>
                <m:r>
                  <m:rPr>
                    <m:sty m:val="p"/>
                  </m:rPr>
                  <w:rPr>
                    <w:rFonts w:ascii="Cambria Math" w:hAnsi="Cambria Math"/>
                    <w:color w:val="000000"/>
                  </w:rPr>
                  <m:t>.</m:t>
                </m:r>
              </m:oMath>
            </m:oMathPara>
          </w:p>
        </w:tc>
        <w:tc>
          <w:tcPr>
            <w:tcW w:w="702" w:type="dxa"/>
            <w:vAlign w:val="center"/>
          </w:tcPr>
          <w:p w14:paraId="6FEB89F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8</w:t>
            </w:r>
            <w:r w:rsidRPr="00B66FCC">
              <w:rPr>
                <w:color w:val="000000"/>
              </w:rPr>
              <w:fldChar w:fldCharType="end"/>
            </w:r>
            <w:r w:rsidRPr="00630043">
              <w:rPr>
                <w:color w:val="000000"/>
              </w:rPr>
              <w:t>)</w:t>
            </w:r>
          </w:p>
        </w:tc>
      </w:tr>
    </w:tbl>
    <w:p w14:paraId="4A7E0F0D" w14:textId="77777777" w:rsidR="00BD7167" w:rsidRPr="00630043" w:rsidRDefault="00BD7167" w:rsidP="00BD7167">
      <w:pPr>
        <w:jc w:val="center"/>
      </w:pPr>
    </w:p>
    <w:p w14:paraId="6114487A" w14:textId="77777777" w:rsidR="00BD7167" w:rsidRPr="00630043" w:rsidRDefault="00BD7167" w:rsidP="00BD7167">
      <w:r w:rsidRPr="00630043">
        <w:t xml:space="preserve">je teda podľa Bernsteina vhodnou alternatívou ku meraniu SV Dopplerou echokardiografiou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622D5998" w14:textId="77777777" w:rsidR="00BD7167" w:rsidRPr="00630043" w:rsidRDefault="00BD7167" w:rsidP="00BD7167"/>
    <w:p w14:paraId="00D2FDEE" w14:textId="17125969" w:rsidR="00BD7167" w:rsidRPr="00630043" w:rsidRDefault="00BD7167" w:rsidP="00BD7167">
      <w:r w:rsidRPr="00630043">
        <w:t>Hodnoty SV vypočítané pomocou Kubičkovej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a Šramkovej (</w:t>
      </w:r>
      <w:r w:rsidRPr="00B66FCC">
        <w:fldChar w:fldCharType="begin"/>
      </w:r>
      <w:r w:rsidRPr="00630043">
        <w:instrText xml:space="preserve"> REF sramek \h </w:instrText>
      </w:r>
      <w:r w:rsidRPr="00B66FCC">
        <w:fldChar w:fldCharType="separate"/>
      </w:r>
      <w:r w:rsidR="00A37FEB">
        <w:rPr>
          <w:noProof/>
          <w:color w:val="000000"/>
        </w:rPr>
        <w:t>30</w:t>
      </w:r>
      <w:r w:rsidRPr="00B66FCC">
        <w:fldChar w:fldCharType="end"/>
      </w:r>
      <w:r w:rsidRPr="00630043">
        <w:t>) metódy vysoko korelujú s hodnotami SV vypočítanými metódou definovanom Bernstainom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r=0,75). Je to hlavne kvôli tomu, že stredné zrýchlenie krvi v aorte takisto vysoko koreluje s hodnotou SV (r=0,75) </w:t>
      </w:r>
      <w:r w:rsidRPr="00B66FCC">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instrText xml:space="preserve"> ADDIN EN.CITE </w:instrText>
      </w:r>
      <w:r w:rsidR="00284C6A">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instrText xml:space="preserve"> ADDIN EN.CITE.DATA </w:instrText>
      </w:r>
      <w:r w:rsidR="00284C6A">
        <w:fldChar w:fldCharType="end"/>
      </w:r>
      <w:r w:rsidRPr="00B66FCC">
        <w:fldChar w:fldCharType="separate"/>
      </w:r>
      <w:r>
        <w:rPr>
          <w:noProof/>
        </w:rPr>
        <w:t>[38-40]</w:t>
      </w:r>
      <w:r w:rsidRPr="00B66FCC">
        <w:fldChar w:fldCharType="end"/>
      </w:r>
      <w:r w:rsidRPr="00630043">
        <w:t xml:space="preserve">. Je potrebné povedať, že odmocnením parametr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a utlmuje vplyv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výslednú hodnotu SV a zvyšuje sa vplyv objemovej konštanty </w:t>
      </w:r>
      <m:oMath>
        <m:sSub>
          <m:sSubPr>
            <m:ctrlPr>
              <w:rPr>
                <w:rFonts w:ascii="Cambria Math" w:hAnsi="Cambria Math"/>
                <w:i/>
              </w:rPr>
            </m:ctrlPr>
          </m:sSubPr>
          <m:e>
            <m:r>
              <w:rPr>
                <w:rFonts w:ascii="Cambria Math" w:hAnsi="Cambria Math"/>
              </w:rPr>
              <m:t>V</m:t>
            </m:r>
          </m:e>
          <m:sub>
            <m:r>
              <w:rPr>
                <w:rFonts w:ascii="Cambria Math" w:hAnsi="Cambria Math"/>
              </w:rPr>
              <m:t>ITBV</m:t>
            </m:r>
          </m:sub>
        </m:sSub>
      </m:oMath>
      <w:r w:rsidRPr="00630043">
        <w:t xml:space="preserve"> na absolútnu hodnotu SV. Bola pritom ukázaná silná väzba metabolicky aktívnej telesnej hmoty (Fat-Free body Mass - FFM) na hodnotu SV </w:t>
      </w:r>
      <w:r w:rsidRPr="00B66FCC">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instrText xml:space="preserve"> ADDIN EN.CITE </w:instrText>
      </w:r>
      <w:r w:rsidR="00284C6A">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instrText xml:space="preserve"> ADDIN EN.CITE.DATA </w:instrText>
      </w:r>
      <w:r w:rsidR="00284C6A">
        <w:fldChar w:fldCharType="end"/>
      </w:r>
      <w:r w:rsidRPr="00B66FCC">
        <w:fldChar w:fldCharType="separate"/>
      </w:r>
      <w:r>
        <w:rPr>
          <w:noProof/>
        </w:rPr>
        <w:t>[41]</w:t>
      </w:r>
      <w:r w:rsidRPr="00B66FCC">
        <w:fldChar w:fldCharType="end"/>
      </w:r>
      <w:r w:rsidRPr="00630043">
        <w:t>.</w:t>
      </w:r>
    </w:p>
    <w:p w14:paraId="3964418B" w14:textId="77777777" w:rsidR="00BD7167" w:rsidRPr="00630043" w:rsidRDefault="00BD7167" w:rsidP="00BD7167"/>
    <w:p w14:paraId="5633402C" w14:textId="03D4C76E" w:rsidR="00BD7167" w:rsidRPr="00630043" w:rsidRDefault="00BD7167" w:rsidP="00BD7167">
      <w:r w:rsidRPr="00630043">
        <w:t xml:space="preserve">Výrazná negatívna závislosť existuje medzi hodnotou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a telesnou váhou (r=-0.75)</w:t>
      </w:r>
      <w:r w:rsidRPr="00B66FCC">
        <w:fldChar w:fldCharType="begin"/>
      </w:r>
      <w:r w:rsidR="00284C6A">
        <w:instrText xml:space="preserve"> ADDIN EN.CITE &lt;EndNote&gt;&lt;Cite&gt;&lt;Author&gt;Sageman&lt;/Author&gt;&lt;Year&gt;1999&lt;/Year&gt;&lt;RecNum&gt;0&lt;/RecNum&gt;&lt;IDText&gt;Reliability and precision of a new thoracic electrical bioimpedance monitor in a lower body negative pressure model&lt;/IDText&gt;&lt;DisplayText&gt;[42]&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B66FCC">
        <w:fldChar w:fldCharType="separate"/>
      </w:r>
      <w:r>
        <w:rPr>
          <w:noProof/>
        </w:rPr>
        <w:t>[42]</w:t>
      </w:r>
      <w:r w:rsidRPr="00B66FCC">
        <w:fldChar w:fldCharType="end"/>
      </w:r>
      <w:r w:rsidRPr="00630043">
        <w:t xml:space="preserve">.  Je to hlavne pre vysokú závislosť plochy aortálnej chlopne na telesnej váhe. Plocha aortálnej chlopne závislý okrem telesnej váhy aj na veku a pohlaví. Hodnot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bude preto ovplyvnená aj telesnou váhou, vekom a pohlavím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0731B2A7" w14:textId="77777777" w:rsidR="00BD7167" w:rsidRPr="00630043" w:rsidRDefault="00BD7167" w:rsidP="00BD7167"/>
    <w:p w14:paraId="189F5BE8" w14:textId="77777777" w:rsidR="00BD7167" w:rsidRPr="00630043" w:rsidRDefault="00BD7167" w:rsidP="00BD7167">
      <w:r w:rsidRPr="00630043">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už došlo k výtoku krvi zo srdca smerom k perifériám a tiež k určitému žilnému návratu späť do srdca. Tieto zmeny objemu krvi v hrudníku pritom taktiež ovplyvňujú formovanie krivky</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w:t>
      </w:r>
    </w:p>
    <w:p w14:paraId="34957F57" w14:textId="675DE8C6" w:rsidR="00BD7167" w:rsidRPr="00630043" w:rsidRDefault="00BD7167" w:rsidP="00BD7167">
      <w:r w:rsidRPr="00630043">
        <w:t xml:space="preserve">Pre zlepšenie merania sa experimentuje s rôznym umiestnením elektród </w:t>
      </w:r>
      <w:r w:rsidRPr="00B66FCC">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instrText xml:space="preserve"> ADDIN EN.CITE </w:instrText>
      </w:r>
      <w:r w:rsidR="00284C6A">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instrText xml:space="preserve"> ADDIN EN.CITE.DATA </w:instrText>
      </w:r>
      <w:r w:rsidR="00284C6A">
        <w:fldChar w:fldCharType="end"/>
      </w:r>
      <w:r w:rsidRPr="00B66FCC">
        <w:fldChar w:fldCharType="separate"/>
      </w:r>
      <w:r>
        <w:rPr>
          <w:noProof/>
        </w:rPr>
        <w:t>[43]</w:t>
      </w:r>
      <w:r w:rsidRPr="00B66FCC">
        <w:fldChar w:fldCharType="end"/>
      </w:r>
      <w:r w:rsidRPr="00630043">
        <w:t xml:space="preserve"> a kombináciou viacerých elektród </w:t>
      </w:r>
      <w:r w:rsidRPr="00B66FCC">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instrText xml:space="preserve"> ADDIN EN.CITE </w:instrText>
      </w:r>
      <w:r w:rsidR="00284C6A">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instrText xml:space="preserve"> ADDIN EN.CITE.DATA </w:instrText>
      </w:r>
      <w:r w:rsidR="00284C6A">
        <w:fldChar w:fldCharType="end"/>
      </w:r>
      <w:r w:rsidRPr="00B66FCC">
        <w:fldChar w:fldCharType="separate"/>
      </w:r>
      <w:r>
        <w:rPr>
          <w:noProof/>
        </w:rPr>
        <w:t>[44]</w:t>
      </w:r>
      <w:r w:rsidRPr="00B66FCC">
        <w:fldChar w:fldCharType="end"/>
      </w:r>
      <w:r w:rsidRPr="00630043">
        <w:t xml:space="preserve"> .</w:t>
      </w:r>
    </w:p>
    <w:p w14:paraId="6642FEF3" w14:textId="77777777" w:rsidR="00BD7167" w:rsidRPr="00630043" w:rsidRDefault="00BD7167" w:rsidP="00BD7167"/>
    <w:p w14:paraId="333BA205" w14:textId="77777777" w:rsidR="00BD7167" w:rsidRPr="00630043" w:rsidRDefault="00BD7167" w:rsidP="00BD7167">
      <w:pPr>
        <w:pStyle w:val="Nadpis3"/>
      </w:pPr>
      <w:bookmarkStart w:id="63" w:name="_Toc516835619"/>
      <w:r w:rsidRPr="00630043">
        <w:t>Meranie SV z brachiálnej artérie</w:t>
      </w:r>
      <w:bookmarkEnd w:id="63"/>
    </w:p>
    <w:p w14:paraId="11C36952" w14:textId="77777777" w:rsidR="00BD7167" w:rsidRPr="00630043" w:rsidRDefault="00BD7167" w:rsidP="00BD7167"/>
    <w:p w14:paraId="10AC178E" w14:textId="5A3A6073" w:rsidR="00BD7167" w:rsidRPr="00630043" w:rsidRDefault="00BD7167" w:rsidP="00BD7167">
      <w:r w:rsidRPr="00B66FCC">
        <w:t xml:space="preserve">Zaujímavým novým prístupom je meranie </w:t>
      </w:r>
      <w:r w:rsidR="009076DD">
        <w:t>srdcov</w:t>
      </w:r>
      <w:r w:rsidRPr="00B66FCC">
        <w:t>ého výdaja zo zmien impedancie ruky. Táto metóda sa označuje ako TBEV (TransBrachail Electrical Velocimetry)</w:t>
      </w:r>
      <w:r w:rsidRPr="00B66FCC">
        <w:fldChar w:fldCharType="begin"/>
      </w:r>
      <w:r>
        <w:instrText xml:space="preserve"> ADDIN EN.CITE &lt;EndNote&gt;&lt;Cite&gt;&lt;Author&gt;Henry&lt;/Author&gt;&lt;Year&gt;2012&lt;/Year&gt;&lt;RecNum&gt;0&lt;/RecNum&gt;&lt;IDText&gt;Stroke Volume Obtained from the Brachial Artery Using Transbrachial Electrical Bioimpedance Velocimetry&lt;/IDText&gt;&lt;DisplayText&gt;[4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B66FCC">
        <w:fldChar w:fldCharType="separate"/>
      </w:r>
      <w:r>
        <w:rPr>
          <w:noProof/>
        </w:rPr>
        <w:t>[45]</w:t>
      </w:r>
      <w:r w:rsidRPr="00B66FCC">
        <w:fldChar w:fldCharType="end"/>
      </w:r>
      <w:r w:rsidRPr="00B66FCC">
        <w:t xml:space="preserve">. Podnetom na vznik tejto metódy bolo zistenie, že maximum zrýchlenia krvi v aorte vysoko koreluje s maximom zrýchlenia krvi v brachiálnej </w:t>
      </w:r>
      <w:r w:rsidR="00A6119C">
        <w:t>artérii</w:t>
      </w:r>
      <w:r w:rsidR="00A6119C" w:rsidRPr="00630043">
        <w:t xml:space="preserve"> </w:t>
      </w:r>
      <w:r w:rsidRPr="00B66FCC">
        <w:t xml:space="preserve">(r =0,79) </w:t>
      </w:r>
      <w:r w:rsidRPr="00B66FCC">
        <w:fldChar w:fldCharType="begin"/>
      </w:r>
      <w:r w:rsidR="00284C6A">
        <w:instrText xml:space="preserve"> ADDIN EN.CITE &lt;EndNote&gt;&lt;Cite&gt;&lt;Author&gt;Chemla&lt;/Author&gt;&lt;Year&gt;1996&lt;/Year&gt;&lt;RecNum&gt;0&lt;/RecNum&gt;&lt;IDText&gt;Blood flow acceleration in the carotid and brachial arteries of healthy volunteers: Respective contributions of cardiac performance and local resistance&lt;/IDText&gt;&lt;DisplayText&gt;[4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B66FCC">
        <w:fldChar w:fldCharType="separate"/>
      </w:r>
      <w:r>
        <w:rPr>
          <w:noProof/>
        </w:rPr>
        <w:t>[46]</w:t>
      </w:r>
      <w:r w:rsidRPr="00B66FCC">
        <w:fldChar w:fldCharType="end"/>
      </w:r>
      <w:r w:rsidRPr="00630043">
        <w:t xml:space="preserve">. Takisto sa ukázalo, že maximum zrýchlenia v brachiálnej </w:t>
      </w:r>
      <w:r w:rsidR="00A6119C">
        <w:t>artérii</w:t>
      </w:r>
      <w:r w:rsidRPr="00630043">
        <w:t xml:space="preserve"> nie je ovplyvnené väzoaktivitou ciev ruky. Bolo zistená len závislosť na stimulácií β1 adrenoreceptoru v srdci</w:t>
      </w:r>
      <w:r w:rsidRPr="00B66FCC">
        <w:fldChar w:fldCharType="begin"/>
      </w:r>
      <w:r w:rsidR="00284C6A">
        <w:instrText xml:space="preserve"> ADDIN EN.CITE &lt;EndNote&gt;&lt;Cite&gt;&lt;Author&gt;Chemla&lt;/Author&gt;&lt;Year&gt;1990&lt;/Year&gt;&lt;RecNum&gt;0&lt;/RecNum&gt;&lt;IDText&gt;EFFECT OF BETA-ADRENOCEPTORS AND THYROID-HORMONES ON VELOCITY AND ACCELERATION OF PERIPHERAL ARTERIAL FLOW IN HYPERTHYROIDISM&lt;/IDText&gt;&lt;DisplayText&gt;[4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B66FCC">
        <w:fldChar w:fldCharType="separate"/>
      </w:r>
      <w:r>
        <w:rPr>
          <w:noProof/>
        </w:rPr>
        <w:t>[47]</w:t>
      </w:r>
      <w:r w:rsidRPr="00B66FCC">
        <w:fldChar w:fldCharType="end"/>
      </w:r>
      <w:r w:rsidRPr="00630043">
        <w:t xml:space="preserve">. Tvar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na hrudi má viacero predpokladaných zdrojov ako zmeny objemu, dýchanie,... Na ruke sa však predpokladá, že najdôležitejším zdrojom, ktorý formuje krivk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je brachialna artéria a jej zmeny rýchlosti toku krvi v nej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Užší pôvod zdroja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y mal prispieť k zvýšeniu presnosti merania SV. Meranie SV metódou TBEV je podobná ako Bernstainova metóda merania SV na hrudi (</w:t>
      </w:r>
      <w:r w:rsidRPr="00B66FCC">
        <w:fldChar w:fldCharType="begin"/>
      </w:r>
      <w:r w:rsidRPr="00B66FCC">
        <w:instrText xml:space="preserve"> REF Berstain_model_3 \h </w:instrText>
      </w:r>
      <w:r w:rsidRPr="00B66FCC">
        <w:fldChar w:fldCharType="separate"/>
      </w:r>
      <w:r w:rsidR="00A37FEB">
        <w:rPr>
          <w:noProof/>
          <w:color w:val="000000"/>
        </w:rPr>
        <w:t>37</w:t>
      </w:r>
      <w:r w:rsidRPr="00B66FCC">
        <w:fldChar w:fldCharType="end"/>
      </w:r>
      <w:r w:rsidRPr="00B66FCC">
        <w:t xml:space="preserve">). Zmena nastáva pri definícii objemu kde s zavádza konštanta </w:t>
      </w:r>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32*m</m:t>
        </m:r>
      </m:oMath>
      <w:r w:rsidRPr="00B66FCC">
        <w:t xml:space="preserve">, kde </w:t>
      </w:r>
      <m:oMath>
        <m:r>
          <w:rPr>
            <w:rFonts w:ascii="Cambria Math" w:hAnsi="Cambria Math"/>
          </w:rPr>
          <m:t>m</m:t>
        </m:r>
      </m:oMath>
      <w:r w:rsidRPr="00B66FCC">
        <w:t xml:space="preserve"> je telesná váha. Metóda merania SV metódou TBEV:</w:t>
      </w:r>
    </w:p>
    <w:p w14:paraId="35104EDF" w14:textId="77777777" w:rsidR="00BD7167" w:rsidRPr="00630043" w:rsidRDefault="00BD7167" w:rsidP="00BD7167"/>
    <w:p w14:paraId="4DAE81E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65364ACC" w14:textId="77777777" w:rsidTr="00BD7167">
        <w:tc>
          <w:tcPr>
            <w:tcW w:w="704" w:type="dxa"/>
          </w:tcPr>
          <w:p w14:paraId="3ABA39EF" w14:textId="77777777" w:rsidR="00BD7167" w:rsidRPr="00630043" w:rsidRDefault="00BD7167" w:rsidP="00BD7167">
            <w:pPr>
              <w:jc w:val="center"/>
              <w:rPr>
                <w:color w:val="000000"/>
              </w:rPr>
            </w:pPr>
          </w:p>
        </w:tc>
        <w:tc>
          <w:tcPr>
            <w:tcW w:w="7088" w:type="dxa"/>
            <w:vAlign w:val="center"/>
          </w:tcPr>
          <w:p w14:paraId="154D5673" w14:textId="77777777" w:rsidR="00BD7167" w:rsidRPr="00630043" w:rsidRDefault="006372A4" w:rsidP="00BD7167">
            <w:pPr>
              <w:jc w:val="cente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TBEV</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SF</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 xml:space="preserve">.              </m:t>
                </m:r>
              </m:oMath>
            </m:oMathPara>
          </w:p>
        </w:tc>
        <w:tc>
          <w:tcPr>
            <w:tcW w:w="702" w:type="dxa"/>
            <w:vAlign w:val="center"/>
          </w:tcPr>
          <w:p w14:paraId="52FA3E56"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9</w:t>
            </w:r>
            <w:r w:rsidRPr="00B66FCC">
              <w:rPr>
                <w:color w:val="000000"/>
              </w:rPr>
              <w:fldChar w:fldCharType="end"/>
            </w:r>
            <w:r w:rsidRPr="00630043">
              <w:rPr>
                <w:color w:val="000000"/>
              </w:rPr>
              <w:t>)</w:t>
            </w:r>
          </w:p>
        </w:tc>
      </w:tr>
    </w:tbl>
    <w:p w14:paraId="6EE060FA" w14:textId="77777777" w:rsidR="00BD7167" w:rsidRPr="00630043" w:rsidRDefault="00BD7167" w:rsidP="00BD7167">
      <w:r w:rsidRPr="00630043">
        <w:t xml:space="preserve">, kd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merané na ruke a </w:t>
      </w:r>
      <m:oMath>
        <m:sSub>
          <m:sSubPr>
            <m:ctrlPr>
              <w:rPr>
                <w:rFonts w:ascii="Cambria Math" w:hAnsi="Cambria Math"/>
                <w:i/>
              </w:rPr>
            </m:ctrlPr>
          </m:sSubPr>
          <m:e>
            <m:r>
              <w:rPr>
                <w:rFonts w:ascii="Cambria Math" w:hAnsi="Cambria Math"/>
              </w:rPr>
              <m:t>T</m:t>
            </m:r>
          </m:e>
          <m:sub>
            <m:r>
              <w:rPr>
                <w:rFonts w:ascii="Cambria Math" w:hAnsi="Cambria Math"/>
              </w:rPr>
              <m:t>SF</m:t>
            </m:r>
          </m:sub>
        </m:sSub>
      </m:oMath>
      <w:r w:rsidRPr="00630043">
        <w:t xml:space="preserve"> je doba systolického toku krvi, ktorej hodnota je však podobná ako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xml:space="preserve"> – doba toku ľavou komorou ako v pre v metóde v Bernstainovej metóde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w:t>
      </w:r>
    </w:p>
    <w:p w14:paraId="30F5541A" w14:textId="77777777" w:rsidR="00BD7167" w:rsidRPr="00630043" w:rsidRDefault="00BD7167" w:rsidP="00BD7167"/>
    <w:p w14:paraId="4EA837E5" w14:textId="318CDD3D" w:rsidR="00BD7167" w:rsidRPr="00630043" w:rsidRDefault="00BD7167" w:rsidP="00BD7167">
      <w:r w:rsidRPr="00630043">
        <w:t xml:space="preserve">Bioimpedancia sa používa aj na ďalšie účely, ako impedančná spektroskopia </w:t>
      </w:r>
      <w:r w:rsidRPr="00B66FCC">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instrText xml:space="preserve"> ADDIN EN.CITE </w:instrText>
      </w:r>
      <w:r w:rsidR="00284C6A">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instrText xml:space="preserve"> ADDIN EN.CITE.DATA </w:instrText>
      </w:r>
      <w:r w:rsidR="00284C6A">
        <w:fldChar w:fldCharType="end"/>
      </w:r>
      <w:r w:rsidRPr="00B66FCC">
        <w:fldChar w:fldCharType="separate"/>
      </w:r>
      <w:r>
        <w:rPr>
          <w:noProof/>
        </w:rPr>
        <w:t>[49]</w:t>
      </w:r>
      <w:r w:rsidRPr="00B66FCC">
        <w:fldChar w:fldCharType="end"/>
      </w:r>
      <w:r w:rsidRPr="00630043">
        <w:t xml:space="preserve">, impedančná tomografia </w:t>
      </w:r>
      <w:r w:rsidRPr="00B66FCC">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instrText xml:space="preserve"> ADDIN EN.CITE </w:instrText>
      </w:r>
      <w:r w:rsidR="00284C6A">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instrText xml:space="preserve"> ADDIN EN.CITE.DATA </w:instrText>
      </w:r>
      <w:r w:rsidR="00284C6A">
        <w:fldChar w:fldCharType="end"/>
      </w:r>
      <w:r w:rsidRPr="00B66FCC">
        <w:fldChar w:fldCharType="separate"/>
      </w:r>
      <w:r>
        <w:rPr>
          <w:noProof/>
        </w:rPr>
        <w:t>[50, 51]</w:t>
      </w:r>
      <w:r w:rsidRPr="00B66FCC">
        <w:fldChar w:fldCharType="end"/>
      </w:r>
      <w:r w:rsidRPr="00630043">
        <w:t xml:space="preserve">, na meranie rýchlosti pulznej vlny medzi hrudníkom a nohami, hrudníkom a rukami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p>
    <w:p w14:paraId="26752CDA" w14:textId="77777777" w:rsidR="00BD7167" w:rsidRPr="00630043" w:rsidRDefault="00BD7167" w:rsidP="00BD7167"/>
    <w:p w14:paraId="784666CE" w14:textId="77777777" w:rsidR="00BD7167" w:rsidRPr="00630043" w:rsidRDefault="00BD7167" w:rsidP="00BD7167">
      <w:pPr>
        <w:pStyle w:val="Nadpis2"/>
      </w:pPr>
      <w:bookmarkStart w:id="64" w:name="_Toc516835620"/>
      <w:r w:rsidRPr="00630043">
        <w:t>Parametre výpočtu SV</w:t>
      </w:r>
      <w:bookmarkEnd w:id="25"/>
      <w:bookmarkEnd w:id="64"/>
    </w:p>
    <w:p w14:paraId="3FE2F535" w14:textId="77777777" w:rsidR="00BD7167" w:rsidRPr="00630043" w:rsidRDefault="00BD7167" w:rsidP="00BD7167">
      <w:r w:rsidRPr="00630043">
        <w:t>Podľa Bernsteina potrebujeme pre výpočet SV poznať:</w:t>
      </w:r>
    </w:p>
    <w:p w14:paraId="00E5BC36"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lastRenderedPageBreak/>
        <w:t>V</w:t>
      </w:r>
      <w:r w:rsidRPr="00630043">
        <w:rPr>
          <w:vertAlign w:val="subscript"/>
        </w:rPr>
        <w:t>ITBV</w:t>
      </w:r>
      <w:r w:rsidRPr="00630043">
        <w:t xml:space="preserve">, </w:t>
      </w:r>
      <m:oMath>
        <m:r>
          <w:rPr>
            <w:rFonts w:ascii="Cambria Math" w:hAnsi="Cambria Math"/>
          </w:rPr>
          <m:t>ζ</m:t>
        </m:r>
      </m:oMath>
      <w:r w:rsidRPr="00630043">
        <w:t xml:space="preserve"> – konštanty odvodené z telesnej váhy a objemu hrudníka</w:t>
      </w:r>
    </w:p>
    <w:p w14:paraId="087221D0"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Z</w:t>
      </w:r>
      <w:r w:rsidRPr="00630043">
        <w:rPr>
          <w:vertAlign w:val="subscript"/>
        </w:rPr>
        <w:t xml:space="preserve">0 </w:t>
      </w:r>
      <w:r w:rsidRPr="00630043">
        <w:t>– základná impedancia hrudníka</w:t>
      </w:r>
    </w:p>
    <w:p w14:paraId="1D87D2E7"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vertAlign w:val="subscript"/>
        </w:rPr>
        <w:t xml:space="preserve"> </w:t>
      </w:r>
      <w:r w:rsidRPr="00630043">
        <w:t>– maximum zápornej derivovanej impedancie hrudníka</w:t>
      </w:r>
    </w:p>
    <w:p w14:paraId="7EB29895" w14:textId="77777777" w:rsidR="00BD7167" w:rsidRPr="00630043" w:rsidRDefault="006372A4" w:rsidP="00BD7167">
      <w:pPr>
        <w:pStyle w:val="Odsekzoznamu"/>
        <w:numPr>
          <w:ilvl w:val="0"/>
          <w:numId w:val="2"/>
        </w:numPr>
        <w:overflowPunct/>
        <w:autoSpaceDE/>
        <w:autoSpaceDN/>
        <w:adjustRightInd/>
        <w:spacing w:after="200" w:line="252" w:lineRule="auto"/>
        <w:contextualSpacing/>
        <w:textAlignment w:val="auto"/>
      </w:pP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00BD7167" w:rsidRPr="00630043">
        <w:t xml:space="preserve">– dĺžka </w:t>
      </w:r>
      <w:r w:rsidR="00663145">
        <w:t xml:space="preserve">ejekčnej fázy </w:t>
      </w:r>
      <w:r w:rsidR="00BD7167" w:rsidRPr="00630043">
        <w:t xml:space="preserve">systoly (LVET – Left Ventricular Ejection Time) - </w:t>
      </w:r>
    </w:p>
    <w:p w14:paraId="24947837" w14:textId="7CA642E9" w:rsidR="00BD7167" w:rsidRPr="00630043" w:rsidRDefault="00BD7167" w:rsidP="00BD7167">
      <w:r w:rsidRPr="00630043">
        <w:t xml:space="preserve">Ak si uvedomíme, že konštanty a základná impedancia hrudníka sa nemenia počas merania, zmeny SV ovplyvňujú dva parametr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LVET interval. Tieto dva parametre sú postačujúce na sledovanie relatívnych zmien SV. Komplikácie pri správnom stanovení LVET intervalu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Pre problémy pri stanovovaní týchto bodov sa častejšie </w:t>
      </w:r>
      <w:r w:rsidR="00663145">
        <w:t>LVET interval nahrádza intervalom S1-S2 čo je vzdialenosť prvého</w:t>
      </w:r>
      <w:r w:rsidR="00663145" w:rsidRPr="00630043">
        <w:t xml:space="preserve"> </w:t>
      </w:r>
      <w:r w:rsidR="00663145">
        <w:t xml:space="preserve">a druhého </w:t>
      </w:r>
      <w:r w:rsidR="009076DD">
        <w:t>srdcov</w:t>
      </w:r>
      <w:r w:rsidR="00663145">
        <w:t>ého zvuku</w:t>
      </w:r>
      <w:r w:rsidRPr="00630043">
        <w:t>.</w:t>
      </w:r>
    </w:p>
    <w:p w14:paraId="6ED49D62" w14:textId="77777777" w:rsidR="00BD7167" w:rsidRPr="00630043" w:rsidRDefault="00BD7167" w:rsidP="00BD7167">
      <w:pPr>
        <w:pStyle w:val="Nadpis3"/>
      </w:pPr>
      <w:bookmarkStart w:id="65" w:name="_Toc516835621"/>
      <w:r w:rsidRPr="00630043">
        <w:t xml:space="preserve">Maximum derivovaného impedančného signálu </w:t>
      </w:r>
      <m:oMath>
        <m:r>
          <m:rPr>
            <m:sty m:val="b"/>
          </m:rPr>
          <w:rPr>
            <w:rFonts w:ascii="Cambria Math" w:hAnsi="Cambria Math"/>
          </w:rPr>
          <m:t>-</m:t>
        </m:r>
        <m:r>
          <m:rPr>
            <m:sty m:val="bi"/>
          </m:rPr>
          <w:rPr>
            <w:rFonts w:ascii="Cambria Math" w:hAnsi="Cambria Math"/>
          </w:rPr>
          <m:t>dZ</m:t>
        </m:r>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bookmarkEnd w:id="65"/>
    </w:p>
    <w:p w14:paraId="6DA6BCC6" w14:textId="77777777" w:rsidR="00BD7167" w:rsidRPr="00630043" w:rsidRDefault="00BD7167" w:rsidP="00BD7167"/>
    <w:p w14:paraId="30A4E1A8" w14:textId="77777777" w:rsidR="00BD7167" w:rsidRPr="00630043" w:rsidRDefault="00BD7167" w:rsidP="00BD7167">
      <w:r w:rsidRPr="00630043">
        <w:t xml:space="preserve">Maximum zápornej derivácie impedancie nastáva v čase najväčšej sily, ktorou srdce pumpuje krv a hodnota maxima zápornej derivácie je analogická hodnote maxima tejto sily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4071A8E5" w14:textId="77777777" w:rsidR="00BD7167" w:rsidRPr="00630043" w:rsidRDefault="00BD7167" w:rsidP="00BD7167">
      <w:pPr>
        <w:rPr>
          <w:color w:val="000000"/>
        </w:rPr>
      </w:pPr>
    </w:p>
    <w:p w14:paraId="6369423D" w14:textId="77777777" w:rsidR="00BD7167" w:rsidRPr="00630043" w:rsidRDefault="00BD7167" w:rsidP="00BD7167">
      <w:pPr>
        <w:jc w:val="center"/>
        <w:rPr>
          <w:color w:val="000000"/>
        </w:rPr>
      </w:pPr>
      <w:r w:rsidRPr="00B66FCC">
        <w:rPr>
          <w:noProof/>
          <w:color w:val="000000"/>
          <w:lang w:val="cs-CZ"/>
        </w:rPr>
        <w:lastRenderedPageBreak/>
        <w:drawing>
          <wp:inline distT="0" distB="0" distL="0" distR="0" wp14:anchorId="6688E927" wp14:editId="2D656ADD">
            <wp:extent cx="5287645" cy="3439160"/>
            <wp:effectExtent l="0" t="0" r="8255" b="8890"/>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87645" cy="3439160"/>
                    </a:xfrm>
                    <a:prstGeom prst="rect">
                      <a:avLst/>
                    </a:prstGeom>
                    <a:noFill/>
                    <a:ln>
                      <a:noFill/>
                    </a:ln>
                  </pic:spPr>
                </pic:pic>
              </a:graphicData>
            </a:graphic>
          </wp:inline>
        </w:drawing>
      </w:r>
    </w:p>
    <w:p w14:paraId="581F1153" w14:textId="77777777" w:rsidR="00BD7167" w:rsidRPr="00630043" w:rsidRDefault="00BD7167" w:rsidP="00BD7167">
      <w:pPr>
        <w:pStyle w:val="Popis"/>
        <w:rPr>
          <w:vanish/>
          <w:color w:val="000000"/>
          <w:szCs w:val="22"/>
          <w:lang w:val="sk-SK"/>
          <w:specVanish/>
        </w:rPr>
      </w:pPr>
      <w:bookmarkStart w:id="66" w:name="_Ref510254830"/>
      <w:bookmarkStart w:id="67" w:name="_Ref516814048"/>
      <w:bookmarkStart w:id="68" w:name="_Ref510254819"/>
      <w:bookmarkStart w:id="69" w:name="_Toc51683567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2</w:t>
      </w:r>
      <w:r>
        <w:rPr>
          <w:lang w:val="sk-SK"/>
        </w:rPr>
        <w:fldChar w:fldCharType="end"/>
      </w:r>
      <w:bookmarkEnd w:id="66"/>
      <w:bookmarkEnd w:id="67"/>
      <w:r w:rsidRPr="00630043">
        <w:rPr>
          <w:lang w:val="sk-SK"/>
        </w:rPr>
        <w:t>:</w:t>
      </w:r>
      <w:r w:rsidRPr="00630043">
        <w:rPr>
          <w:color w:val="000000"/>
          <w:szCs w:val="22"/>
          <w:lang w:val="sk-SK"/>
        </w:rPr>
        <w:t xml:space="preserve"> Rôzne tvary krivky </w:t>
      </w:r>
      <m:oMath>
        <m:r>
          <w:rPr>
            <w:rFonts w:ascii="Cambria Math" w:hAnsi="Cambria Math"/>
            <w:lang w:val="sk-SK"/>
          </w:rPr>
          <m:t>-dZ/dt</m:t>
        </m:r>
      </m:oMath>
      <w:r w:rsidRPr="00630043">
        <w:rPr>
          <w:color w:val="000000"/>
          <w:szCs w:val="22"/>
          <w:lang w:val="sk-SK"/>
        </w:rPr>
        <w:t>; počiatok systoly – B bod a koniec systoly – X bod</w:t>
      </w:r>
      <w:bookmarkEnd w:id="68"/>
      <w:bookmarkEnd w:id="69"/>
    </w:p>
    <w:p w14:paraId="3AE87DF6" w14:textId="77777777" w:rsidR="00BD7167" w:rsidRPr="00630043" w:rsidRDefault="00BD7167" w:rsidP="00BD7167">
      <w:pPr>
        <w:pStyle w:val="Popis"/>
        <w:rPr>
          <w:color w:val="000000"/>
          <w:lang w:val="sk-SK"/>
        </w:rPr>
      </w:pPr>
      <w:r w:rsidRPr="00B66FCC">
        <w:rPr>
          <w:color w:val="000000"/>
          <w:szCs w:val="22"/>
          <w:lang w:val="sk-SK"/>
        </w:rPr>
        <w:t xml:space="preserve">. Modr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Na krivkách nieje vidno v literatúre popísaný zákmit na nástupnej hrane signálu </w:t>
      </w:r>
      <m:oMath>
        <m:r>
          <w:rPr>
            <w:rFonts w:ascii="Cambria Math" w:hAnsi="Cambria Math"/>
            <w:lang w:val="sk-SK"/>
          </w:rPr>
          <m:t>-dZ/dt</m:t>
        </m:r>
      </m:oMath>
      <w:r w:rsidRPr="00B66FCC">
        <w:rPr>
          <w:lang w:val="sk-SK"/>
        </w:rPr>
        <w:t xml:space="preserve">. Preto je poloha bodov B a X diskutabilná. Pravdepodobné polohy bodov B a X sú vyznačené na obrázku. Červen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priemerovaná cez 30 tepov. Ani po priemerovaní nieje na krivke </w:t>
      </w:r>
      <m:oMath>
        <m:r>
          <w:rPr>
            <w:rFonts w:ascii="Cambria Math" w:hAnsi="Cambria Math"/>
            <w:lang w:val="sk-SK"/>
          </w:rPr>
          <m:t>-dZ/dt</m:t>
        </m:r>
      </m:oMath>
      <w:r w:rsidRPr="00B66FCC" w:rsidDel="003C58E8">
        <w:rPr>
          <w:color w:val="000000"/>
          <w:szCs w:val="22"/>
          <w:lang w:val="sk-SK"/>
        </w:rPr>
        <w:t xml:space="preserve"> </w:t>
      </w:r>
      <w:r w:rsidRPr="00B66FCC">
        <w:rPr>
          <w:color w:val="000000"/>
          <w:szCs w:val="22"/>
          <w:lang w:val="sk-SK"/>
        </w:rPr>
        <w:t>vidno zákmit na nástupnej hrane.</w:t>
      </w:r>
    </w:p>
    <w:p w14:paraId="043513EC" w14:textId="77777777" w:rsidR="00BD7167" w:rsidRPr="00630043" w:rsidRDefault="00BD7167" w:rsidP="00BD7167"/>
    <w:p w14:paraId="0349F824" w14:textId="759A934C" w:rsidR="00BD7167" w:rsidRPr="00630043" w:rsidRDefault="00BD7167" w:rsidP="00BD7167">
      <w:pPr>
        <w:pStyle w:val="Nadpis2"/>
        <w:numPr>
          <w:ilvl w:val="1"/>
          <w:numId w:val="35"/>
        </w:numPr>
      </w:pPr>
      <w:bookmarkStart w:id="70" w:name="_Toc516835622"/>
      <w:r w:rsidRPr="00630043">
        <w:t xml:space="preserve">Stanovenie parametrov zo </w:t>
      </w:r>
      <w:r w:rsidR="009076DD">
        <w:t>srdcov</w:t>
      </w:r>
      <w:r w:rsidRPr="00630043">
        <w:t>ých zvukov (HS)</w:t>
      </w:r>
      <w:bookmarkEnd w:id="70"/>
    </w:p>
    <w:p w14:paraId="47C1216B" w14:textId="77777777" w:rsidR="00BD7167" w:rsidRPr="00630043" w:rsidRDefault="00BD7167" w:rsidP="00BD7167"/>
    <w:p w14:paraId="572BE362" w14:textId="7972EF41" w:rsidR="00BD7167" w:rsidRPr="00630043" w:rsidRDefault="00BD7167" w:rsidP="00BD7167">
      <w:r w:rsidRPr="00630043">
        <w:t xml:space="preserve">Pre komplikácie s určovaním počiatku a koncu </w:t>
      </w:r>
      <w:r w:rsidR="00663145">
        <w:t>LVET intervalu</w:t>
      </w:r>
      <w:r w:rsidRPr="00630043">
        <w:t xml:space="preserve"> z </w:t>
      </w:r>
      <m:oMath>
        <m:r>
          <w:rPr>
            <w:rFonts w:ascii="Cambria Math" w:hAnsi="Cambria Math"/>
          </w:rPr>
          <m:t>-dZ/dt</m:t>
        </m:r>
      </m:oMath>
      <w:r w:rsidRPr="00630043">
        <w:t xml:space="preserve"> je často nevyhnutné tieto parametre získať zo </w:t>
      </w:r>
      <w:r w:rsidR="009076DD">
        <w:t>srdcov</w:t>
      </w:r>
      <w:r w:rsidRPr="00630043">
        <w:t xml:space="preserve">ých zvukov (Heart Sounds – HS). HS sa dajú zaznamenávať mikrofónom pripevneným na hrudníku. HS obyčajne tvoria dva zvuky: S1 a S2. Spolu sa tieto dva označujú ako základné </w:t>
      </w:r>
      <w:r w:rsidR="009076DD">
        <w:t>srdcov</w:t>
      </w:r>
      <w:r w:rsidRPr="00630043">
        <w:t xml:space="preserve">é zvuky (FHS – Fundamental Heart Sounds). </w:t>
      </w:r>
      <w:r w:rsidR="00A37FEB" w:rsidRPr="00FA362E">
        <w:t xml:space="preserve">Ďalšími </w:t>
      </w:r>
      <w:r w:rsidR="00A37FEB">
        <w:t>srdcovými zvukmi</w:t>
      </w:r>
      <w:r w:rsidR="00A37FEB" w:rsidRPr="00FA362E">
        <w:t xml:space="preserve"> sú tretí</w:t>
      </w:r>
      <w:r w:rsidR="00A37FEB">
        <w:t xml:space="preserve"> a</w:t>
      </w:r>
      <w:r w:rsidR="00A37FEB" w:rsidRPr="00FA362E">
        <w:t xml:space="preserve">, štvrtý </w:t>
      </w:r>
      <w:r w:rsidR="00A37FEB">
        <w:t>srdcový</w:t>
      </w:r>
      <w:r w:rsidR="00A37FEB" w:rsidRPr="00FA362E">
        <w:t xml:space="preserve"> zvuk. Tieto komponenty mimo FHS sú väčšinou spôsobené patologickými procesmi.</w:t>
      </w:r>
      <w:r w:rsidR="00A37FEB">
        <w:t xml:space="preserve"> Ďalšou zvukovou komponentou býva srdcový š</w:t>
      </w:r>
      <w:r w:rsidR="00A37FEB" w:rsidRPr="00FA362E">
        <w:t>elest</w:t>
      </w:r>
      <w:r w:rsidR="00A37FEB">
        <w:t>, ktorý</w:t>
      </w:r>
      <w:r w:rsidR="00A37FEB" w:rsidRPr="00FA362E">
        <w:t xml:space="preserve"> sa objavuje pri turbulentnom prúdení krvi zúženými alebo netesniacimi chlopňami</w:t>
      </w:r>
      <w:r w:rsidR="00A37FEB">
        <w:t xml:space="preserve"> alebo inými patológiami srdca</w:t>
      </w:r>
      <w:r w:rsidR="00A37FEB" w:rsidRPr="00FA362E">
        <w:t>. Odlišuje sa od bežných HS tým, že trvá dlhšie a je intenzívnejší. Je jedným z častejších patologických prejavov.</w:t>
      </w:r>
      <w:r w:rsidR="00A37FEB">
        <w:t xml:space="preserve"> </w:t>
      </w:r>
      <w:r w:rsidRPr="00630043">
        <w:t xml:space="preserve">Pri stanovovaní </w:t>
      </w:r>
      <w:r w:rsidR="00A37FEB">
        <w:t>S1S2</w:t>
      </w:r>
      <w:r w:rsidRPr="00630043">
        <w:t xml:space="preserve"> spôsobujú problémy, pretože sa môže prekrývať s FHS a to časovo aj frekvenčne. Existujú rôzne teórie, ktoré sa snažia vysvetliť pôvod HS. Jedna z </w:t>
      </w:r>
      <w:r w:rsidRPr="00630043">
        <w:lastRenderedPageBreak/>
        <w:t xml:space="preserve">nich je </w:t>
      </w:r>
      <w:r w:rsidRPr="00630043">
        <w:rPr>
          <w:i/>
        </w:rPr>
        <w:t>valvular</w:t>
      </w:r>
      <w:r w:rsidRPr="00630043">
        <w:t xml:space="preserve"> teória, podľa ktorej je zdroj HS v blízkosti </w:t>
      </w:r>
      <w:r w:rsidR="009076DD">
        <w:t>srdcov</w:t>
      </w:r>
      <w:r w:rsidRPr="00630043">
        <w:t xml:space="preserve">ých chlopní. Podľa inej teórie, </w:t>
      </w:r>
      <w:r w:rsidRPr="00630043">
        <w:rPr>
          <w:i/>
        </w:rPr>
        <w:t>cardiohemic</w:t>
      </w:r>
      <w:r w:rsidRPr="00630043">
        <w:t xml:space="preserve"> teórie, sú srdce a krv navzájom závislé systémy ktoré vibrujú ako celok </w:t>
      </w:r>
      <w:r w:rsidRPr="00B66FCC">
        <w:fldChar w:fldCharType="begin"/>
      </w:r>
      <w:r w:rsidR="00284C6A">
        <w:instrText xml:space="preserve"> ADDIN EN.CITE &lt;EndNote&gt;&lt;Cite&gt;&lt;Author&gt;Fox&lt;/Author&gt;&lt;Year&gt;1999&lt;/Year&gt;&lt;RecNum&gt;0&lt;/RecNum&gt;&lt;IDText&gt;The physiologic origins of heart sounds and murmurs&lt;/IDText&gt;&lt;DisplayText&gt;[52]&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B66FCC">
        <w:fldChar w:fldCharType="separate"/>
      </w:r>
      <w:r>
        <w:rPr>
          <w:noProof/>
        </w:rPr>
        <w:t>[52]</w:t>
      </w:r>
      <w:r w:rsidRPr="00B66FCC">
        <w:fldChar w:fldCharType="end"/>
      </w:r>
      <w:r w:rsidRPr="00630043">
        <w:t xml:space="preserve">. Keď budeme vychádzať z prvej menovanej teórie, a síce </w:t>
      </w:r>
      <w:r w:rsidRPr="00630043">
        <w:rPr>
          <w:i/>
        </w:rPr>
        <w:t>valvular</w:t>
      </w:r>
      <w:r w:rsidRPr="00630043">
        <w:t xml:space="preserve">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9BF0B74" w14:textId="77777777" w:rsidR="00BD7167" w:rsidRPr="00630043" w:rsidRDefault="00BD7167" w:rsidP="00BD7167"/>
    <w:p w14:paraId="41274DB6" w14:textId="303DD01F" w:rsidR="00BD7167" w:rsidRPr="00630043" w:rsidRDefault="00A37FEB" w:rsidP="00BD7167">
      <w:pPr>
        <w:pStyle w:val="Nadpis3"/>
      </w:pPr>
      <w:bookmarkStart w:id="71" w:name="_Toc386404204"/>
      <w:bookmarkStart w:id="72" w:name="_Toc516835623"/>
      <w:r>
        <w:t>S1S2</w:t>
      </w:r>
      <w:r w:rsidR="00BD7167" w:rsidRPr="00630043">
        <w:t xml:space="preserve"> interval- </w:t>
      </w:r>
      <w:r w:rsidR="002C512A">
        <w:t>odhad</w:t>
      </w:r>
      <w:r w:rsidR="00BD7167" w:rsidRPr="00630043">
        <w:t xml:space="preserve"> počiatku systoly</w:t>
      </w:r>
      <w:bookmarkEnd w:id="71"/>
      <w:bookmarkEnd w:id="72"/>
    </w:p>
    <w:p w14:paraId="1BDD2087" w14:textId="77777777" w:rsidR="00BD7167" w:rsidRPr="00630043" w:rsidRDefault="00BD7167" w:rsidP="00BD7167">
      <w:pPr>
        <w:jc w:val="center"/>
        <w:rPr>
          <w:b/>
          <w:color w:val="000000"/>
        </w:rPr>
      </w:pPr>
    </w:p>
    <w:p w14:paraId="0D35939E" w14:textId="58F11676" w:rsidR="00BD7167" w:rsidRPr="00630043" w:rsidRDefault="00BD7167" w:rsidP="00BD7167">
      <w:r w:rsidRPr="00630043">
        <w:t xml:space="preserve">Počiatok toku krvi z ľavej komory do aorty, ako ukazuje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je na krivke označovaný ako bod B. Ide o typický zákmit na nástupnej hrane derivovaného impedančného signálu. Tento bod sa má podľa</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yskytovať v okamihu najväčšej výchylky prvého </w:t>
      </w:r>
      <w:r w:rsidR="009076DD">
        <w:t>srdcov</w:t>
      </w:r>
      <w:r w:rsidRPr="00630043">
        <w:t xml:space="preserve">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zachytáv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bod B môže byť rôzne situovaný na nástupnej hrane krivky. Počas zadržania dychu alebo výdychu (endexpiratory apnea) sa tento bod dostáva až na úroveň nulovej hodnoty derivácie impedancie. Podľa</w:t>
      </w:r>
      <w:r w:rsidR="00A37FEB">
        <w:t xml:space="preserve">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môže byť identifikovanie B bodu problematické, pretože nie je jasne viditeľný. Identifikácia tohto bodu je najčastejším problémom pri analýze impedančného signá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bod môže nadobúdať tvar jemného ohybu alebo zárezu. Napriek problémom pri detekcii a tomu, že sa poloha B-bodu môže meniť medzi dvoma systolami, by mal byť tento bod považovaný za počiatok vypudenia krvi do aorty podľa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 praxi sa však pre problémy pri detekcii počiatku systoly nahrádza bod B nulovou úrovňou derivovanej impedancie, pretože bod B sa často nachádza práve na tejto hodnote, ako uvádz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w:t>
      </w:r>
    </w:p>
    <w:p w14:paraId="5B6CCD31" w14:textId="77777777" w:rsidR="00BD7167" w:rsidRPr="00630043" w:rsidRDefault="00BD7167" w:rsidP="00BD7167"/>
    <w:p w14:paraId="7808C4DD" w14:textId="73CF0559" w:rsidR="00BD7167" w:rsidRPr="00630043" w:rsidRDefault="00A37FEB" w:rsidP="00BD7167">
      <w:pPr>
        <w:pStyle w:val="Nadpis3"/>
      </w:pPr>
      <w:bookmarkStart w:id="73" w:name="_Toc386404205"/>
      <w:bookmarkStart w:id="74" w:name="_Toc516835624"/>
      <w:r>
        <w:t>S1S2</w:t>
      </w:r>
      <w:r w:rsidR="00BD7167" w:rsidRPr="00630043">
        <w:t xml:space="preserve"> interval  - </w:t>
      </w:r>
      <w:r w:rsidR="002C512A">
        <w:t>odhad</w:t>
      </w:r>
      <w:r w:rsidR="00BD7167" w:rsidRPr="00630043">
        <w:t xml:space="preserve"> konca systoly</w:t>
      </w:r>
      <w:bookmarkEnd w:id="73"/>
      <w:bookmarkEnd w:id="74"/>
    </w:p>
    <w:p w14:paraId="037539FD" w14:textId="77777777" w:rsidR="00BD7167" w:rsidRPr="00630043" w:rsidRDefault="00BD7167" w:rsidP="00BD7167"/>
    <w:p w14:paraId="433E615F" w14:textId="369B0B46" w:rsidR="00BD7167" w:rsidRPr="00630043" w:rsidRDefault="00BD7167" w:rsidP="00BD7167">
      <w:r w:rsidRPr="00630043">
        <w:lastRenderedPageBreak/>
        <w:t xml:space="preserve">Bod X je najnižším bodom na </w:t>
      </w:r>
      <m:oMath>
        <m:r>
          <w:rPr>
            <w:rFonts w:ascii="Cambria Math" w:hAnsi="Cambria Math"/>
          </w:rPr>
          <m:t>-dZ/dt</m:t>
        </m:r>
      </m:oMath>
      <w:r w:rsidRPr="00630043">
        <w:t xml:space="preserve"> a má reprezentovať koniec </w:t>
      </w:r>
      <w:r w:rsidR="00A37FEB">
        <w:t>S1S2</w:t>
      </w:r>
      <w:r w:rsidRPr="00630043">
        <w:t xml:space="preserve"> interva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zdroj udáva, že u väčšiny ľudí je tento bod dobre definovaný, u cca 10% môžu byť v blízkosti dva či viac takýchto bodov, čo prináša možnosť chyby pri určení konca </w:t>
      </w:r>
      <w:r w:rsidR="00A37FEB">
        <w:t>S1S2</w:t>
      </w:r>
      <w:r w:rsidR="00A37FEB" w:rsidRPr="00630043">
        <w:t xml:space="preserve"> </w:t>
      </w:r>
      <w:r w:rsidRPr="00630043">
        <w:t>intervalu. Pomôcť by vtedy mal druhý srdcový zvuk – S2, ktorý by mal korešpondovať s bodom X.</w:t>
      </w:r>
    </w:p>
    <w:bookmarkEnd w:id="0"/>
    <w:bookmarkEnd w:id="1"/>
    <w:p w14:paraId="4B2A57C5" w14:textId="77777777" w:rsidR="00BD7167" w:rsidRPr="00630043" w:rsidRDefault="00BD7167" w:rsidP="00BD7167">
      <w:pPr>
        <w:pStyle w:val="Popis"/>
        <w:rPr>
          <w:lang w:val="sk-SK"/>
        </w:rPr>
      </w:pPr>
    </w:p>
    <w:p w14:paraId="4C25D71B" w14:textId="77777777" w:rsidR="00BD7167" w:rsidRPr="00630043" w:rsidRDefault="00BD7167" w:rsidP="00BD7167"/>
    <w:p w14:paraId="06C97D22" w14:textId="77777777" w:rsidR="00BD7167" w:rsidRPr="00630043" w:rsidRDefault="00BD7167" w:rsidP="00BD7167">
      <w:pPr>
        <w:pStyle w:val="Nadpis1"/>
      </w:pPr>
      <w:bookmarkStart w:id="75" w:name="_Toc386404211"/>
      <w:bookmarkStart w:id="76" w:name="_Toc510268148"/>
      <w:bookmarkStart w:id="77" w:name="_Toc516835627"/>
      <w:r w:rsidRPr="00630043">
        <w:t>Ciele dizertácie</w:t>
      </w:r>
      <w:bookmarkEnd w:id="75"/>
      <w:bookmarkEnd w:id="76"/>
      <w:bookmarkEnd w:id="77"/>
    </w:p>
    <w:p w14:paraId="7AD23ABE" w14:textId="08EE119D" w:rsidR="00BD7167" w:rsidRPr="00630043" w:rsidRDefault="00BD7167" w:rsidP="00BD7167">
      <w:pPr>
        <w:rPr>
          <w:szCs w:val="24"/>
        </w:rPr>
      </w:pPr>
      <w:r w:rsidRPr="00630043">
        <w:rPr>
          <w:szCs w:val="24"/>
        </w:rPr>
        <w:t xml:space="preserve">Cieľom tejto prace je štúdium vzájomých väzieb hemodynamických parametrov detekovaných z  impedancie hrudníka, impedancie krkavíc, impedancie dolných a horných končatín, </w:t>
      </w:r>
      <w:r w:rsidR="009076DD">
        <w:rPr>
          <w:szCs w:val="24"/>
        </w:rPr>
        <w:t>srdcov</w:t>
      </w:r>
      <w:r w:rsidRPr="00630043">
        <w:rPr>
          <w:szCs w:val="24"/>
        </w:rPr>
        <w:t xml:space="preserve">ých zvukov, arteriálneho krvného tlaku a EKG počas hlbokého a spontnánneho dýchania. Boli navrhnuté nové metódy na spresnenie detekciu parametrov slúžiacich na výpočet </w:t>
      </w:r>
      <w:r w:rsidR="009076DD">
        <w:rPr>
          <w:szCs w:val="24"/>
        </w:rPr>
        <w:t>srdcov</w:t>
      </w:r>
      <w:r w:rsidRPr="00630043">
        <w:rPr>
          <w:szCs w:val="24"/>
        </w:rPr>
        <w:t>ého výdaja. Dôraz je kladený na potlačenie vplyvu respirácie a iných nežiaducich zložiek signálu hrudníkovej impedancie. Následne boli nové metódy porovnané s výpočtom SV pomocou Dopplerovskej echokardiografie a termodilúcie.</w:t>
      </w:r>
    </w:p>
    <w:p w14:paraId="6E249078" w14:textId="77777777" w:rsidR="00BD7167" w:rsidRPr="00630043" w:rsidRDefault="00BD7167" w:rsidP="00BD7167">
      <w:pPr>
        <w:rPr>
          <w:szCs w:val="24"/>
        </w:rPr>
      </w:pPr>
    </w:p>
    <w:p w14:paraId="0BC738C5" w14:textId="77777777" w:rsidR="00BD7167" w:rsidRPr="00630043" w:rsidRDefault="00BD7167" w:rsidP="00BD7167">
      <w:pPr>
        <w:rPr>
          <w:szCs w:val="24"/>
        </w:rPr>
      </w:pPr>
      <w:r w:rsidRPr="00630043">
        <w:rPr>
          <w:szCs w:val="24"/>
        </w:rPr>
        <w:t xml:space="preserve">Návrh a otestovanie novej metodiky detekcie parametrov pre výpočet SV zahrňuje: </w:t>
      </w:r>
    </w:p>
    <w:p w14:paraId="74D983B4" w14:textId="4BEAE36F" w:rsidR="00BD7167" w:rsidRPr="00630043" w:rsidRDefault="00BD7167" w:rsidP="00BD7167">
      <w:pPr>
        <w:pStyle w:val="Odsekzoznamu"/>
        <w:numPr>
          <w:ilvl w:val="0"/>
          <w:numId w:val="19"/>
        </w:numPr>
        <w:rPr>
          <w:szCs w:val="24"/>
        </w:rPr>
      </w:pPr>
      <w:r w:rsidRPr="00630043">
        <w:rPr>
          <w:szCs w:val="24"/>
        </w:rPr>
        <w:t xml:space="preserve">Detekcia prvého a druhého </w:t>
      </w:r>
      <w:r w:rsidR="009076DD">
        <w:rPr>
          <w:szCs w:val="24"/>
        </w:rPr>
        <w:t>srdcov</w:t>
      </w:r>
      <w:r w:rsidRPr="00630043">
        <w:rPr>
          <w:szCs w:val="24"/>
        </w:rPr>
        <w:t xml:space="preserve">ého zvuku (S1, S2) </w:t>
      </w:r>
    </w:p>
    <w:p w14:paraId="579E7BB0" w14:textId="77777777" w:rsidR="00BD7167" w:rsidRPr="00630043" w:rsidRDefault="00BD7167" w:rsidP="00BD7167">
      <w:pPr>
        <w:pStyle w:val="Odsekzoznamu"/>
        <w:numPr>
          <w:ilvl w:val="0"/>
          <w:numId w:val="19"/>
        </w:numPr>
        <w:rPr>
          <w:szCs w:val="24"/>
        </w:rPr>
      </w:pPr>
      <w:r w:rsidRPr="00630043">
        <w:rPr>
          <w:szCs w:val="24"/>
        </w:rPr>
        <w:t xml:space="preserve">Detekcia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p>
    <w:p w14:paraId="75FBECF8" w14:textId="77777777" w:rsidR="00BD7167" w:rsidRPr="00630043" w:rsidRDefault="00BD7167" w:rsidP="00BD7167">
      <w:pPr>
        <w:pStyle w:val="Odsekzoznamu"/>
        <w:ind w:left="720"/>
        <w:rPr>
          <w:szCs w:val="24"/>
        </w:rPr>
      </w:pPr>
    </w:p>
    <w:p w14:paraId="5CBEE4B9" w14:textId="77777777" w:rsidR="00BD7167" w:rsidRPr="00630043" w:rsidRDefault="00BD7167" w:rsidP="00BD7167">
      <w:pPr>
        <w:rPr>
          <w:szCs w:val="24"/>
        </w:rPr>
      </w:pPr>
      <w:r w:rsidRPr="00630043">
        <w:rPr>
          <w:szCs w:val="24"/>
        </w:rPr>
        <w:t>Overenie metodiky na základe variability parametrov:</w:t>
      </w:r>
    </w:p>
    <w:p w14:paraId="22596626" w14:textId="77777777" w:rsidR="00BD7167" w:rsidRPr="00630043" w:rsidRDefault="00BD7167" w:rsidP="00BD7167">
      <w:pPr>
        <w:pStyle w:val="Odsekzoznamu"/>
        <w:numPr>
          <w:ilvl w:val="0"/>
          <w:numId w:val="12"/>
        </w:numPr>
        <w:rPr>
          <w:szCs w:val="24"/>
        </w:rPr>
      </w:pPr>
      <w:r w:rsidRPr="00630043">
        <w:rPr>
          <w:szCs w:val="24"/>
        </w:rPr>
        <w:t>Detekované parametre by mali korelovať s fyziologickými procesmi – s respiráciou</w:t>
      </w:r>
    </w:p>
    <w:p w14:paraId="5AB08A95" w14:textId="77777777" w:rsidR="00BD7167" w:rsidRPr="00630043" w:rsidRDefault="00BD7167" w:rsidP="00BD7167">
      <w:pPr>
        <w:pStyle w:val="Odsekzoznamu"/>
        <w:ind w:left="720"/>
        <w:rPr>
          <w:szCs w:val="24"/>
        </w:rPr>
      </w:pPr>
    </w:p>
    <w:p w14:paraId="41C15A9C" w14:textId="77777777" w:rsidR="00BD7167" w:rsidRPr="00630043" w:rsidRDefault="00BD7167" w:rsidP="00BD7167">
      <w:pPr>
        <w:rPr>
          <w:szCs w:val="24"/>
        </w:rPr>
      </w:pPr>
      <w:r w:rsidRPr="00630043">
        <w:rPr>
          <w:szCs w:val="24"/>
        </w:rPr>
        <w:t>Štatistické spracovanie hodnôt hemodynamických parametrov počas merania</w:t>
      </w:r>
    </w:p>
    <w:p w14:paraId="31BDDC67" w14:textId="77777777" w:rsidR="00BD7167" w:rsidRPr="00630043" w:rsidRDefault="00BD7167" w:rsidP="00BD7167">
      <w:pPr>
        <w:pStyle w:val="Odsekzoznamu"/>
        <w:numPr>
          <w:ilvl w:val="0"/>
          <w:numId w:val="12"/>
        </w:numPr>
        <w:rPr>
          <w:szCs w:val="24"/>
        </w:rPr>
      </w:pPr>
      <w:r w:rsidRPr="00630043">
        <w:rPr>
          <w:szCs w:val="24"/>
        </w:rPr>
        <w:t>Popisná štatistika parametrov počas hlbokého a spontánneho dýchania</w:t>
      </w:r>
    </w:p>
    <w:p w14:paraId="5BBD2B11" w14:textId="77777777" w:rsidR="00BD7167" w:rsidRPr="00630043" w:rsidRDefault="00BD7167" w:rsidP="00BD7167">
      <w:pPr>
        <w:pStyle w:val="Odsekzoznamu"/>
        <w:ind w:left="720"/>
        <w:rPr>
          <w:szCs w:val="24"/>
        </w:rPr>
      </w:pPr>
    </w:p>
    <w:p w14:paraId="032A083E" w14:textId="77777777" w:rsidR="00BD7167" w:rsidRPr="00630043" w:rsidRDefault="00BD7167" w:rsidP="00BD7167">
      <w:pPr>
        <w:rPr>
          <w:szCs w:val="24"/>
        </w:rPr>
      </w:pPr>
      <w:r w:rsidRPr="00630043">
        <w:rPr>
          <w:szCs w:val="24"/>
        </w:rPr>
        <w:lastRenderedPageBreak/>
        <w:t xml:space="preserve">Analýza vzájomných väzieb hemodynamických parametrov, kde bude sledovaná: </w:t>
      </w:r>
    </w:p>
    <w:p w14:paraId="7E8AD68F" w14:textId="77777777" w:rsidR="00BD7167" w:rsidRPr="00630043" w:rsidRDefault="00BD7167" w:rsidP="00BD7167">
      <w:pPr>
        <w:pStyle w:val="Odsekzoznamu"/>
        <w:numPr>
          <w:ilvl w:val="0"/>
          <w:numId w:val="12"/>
        </w:numPr>
        <w:rPr>
          <w:szCs w:val="24"/>
        </w:rPr>
      </w:pPr>
      <w:r w:rsidRPr="00630043">
        <w:rPr>
          <w:szCs w:val="24"/>
        </w:rPr>
        <w:t>Sila väzby parametrov na hlboké a spontánne dýchanie</w:t>
      </w:r>
    </w:p>
    <w:p w14:paraId="2F563A51" w14:textId="77777777" w:rsidR="00BD7167" w:rsidRPr="00630043" w:rsidRDefault="00BD7167" w:rsidP="00BD7167">
      <w:pPr>
        <w:pStyle w:val="Odsekzoznamu"/>
        <w:numPr>
          <w:ilvl w:val="0"/>
          <w:numId w:val="12"/>
        </w:numPr>
        <w:rPr>
          <w:szCs w:val="24"/>
        </w:rPr>
      </w:pPr>
      <w:r w:rsidRPr="00630043">
        <w:rPr>
          <w:szCs w:val="24"/>
        </w:rPr>
        <w:t>Posun reakcie parametrov na hlboké a spontánne dýchanie</w:t>
      </w:r>
    </w:p>
    <w:p w14:paraId="1A08047A" w14:textId="77777777" w:rsidR="00BD7167" w:rsidRPr="00630043" w:rsidRDefault="00BD7167" w:rsidP="00BD7167">
      <w:pPr>
        <w:pStyle w:val="Odsekzoznamu"/>
        <w:ind w:left="720"/>
        <w:rPr>
          <w:szCs w:val="24"/>
        </w:rPr>
      </w:pPr>
    </w:p>
    <w:p w14:paraId="40A08800" w14:textId="38D8110D" w:rsidR="00BD7167" w:rsidRPr="00630043" w:rsidRDefault="00BD7167" w:rsidP="00BD7167">
      <w:pPr>
        <w:rPr>
          <w:szCs w:val="24"/>
        </w:rPr>
      </w:pPr>
      <w:r w:rsidRPr="00630043">
        <w:rPr>
          <w:szCs w:val="24"/>
        </w:rPr>
        <w:t xml:space="preserve">Bude navrhnutá nová metóda na stanovenie </w:t>
      </w:r>
      <w:r w:rsidR="009076DD">
        <w:rPr>
          <w:szCs w:val="24"/>
        </w:rPr>
        <w:t>srdcov</w:t>
      </w:r>
      <w:r w:rsidRPr="00630043">
        <w:rPr>
          <w:szCs w:val="24"/>
        </w:rPr>
        <w:t xml:space="preserve">ého výdaja z impedancie krku: </w:t>
      </w:r>
    </w:p>
    <w:p w14:paraId="698E2D02" w14:textId="77777777" w:rsidR="00BD7167" w:rsidRPr="00630043" w:rsidRDefault="00BD7167" w:rsidP="00BD7167">
      <w:pPr>
        <w:pStyle w:val="Odsekzoznamu"/>
        <w:numPr>
          <w:ilvl w:val="0"/>
          <w:numId w:val="12"/>
        </w:numPr>
        <w:rPr>
          <w:szCs w:val="24"/>
        </w:rPr>
      </w:pPr>
      <w:r w:rsidRPr="00630043">
        <w:rPr>
          <w:szCs w:val="24"/>
        </w:rPr>
        <w:t>Budú diskutované výhodý a nevhody tejto metódy</w:t>
      </w:r>
    </w:p>
    <w:p w14:paraId="0E618ABC" w14:textId="77777777" w:rsidR="00BD7167" w:rsidRPr="00630043" w:rsidRDefault="00BD7167" w:rsidP="00BD7167">
      <w:pPr>
        <w:pStyle w:val="Odsekzoznamu"/>
        <w:numPr>
          <w:ilvl w:val="0"/>
          <w:numId w:val="12"/>
        </w:numPr>
        <w:rPr>
          <w:szCs w:val="24"/>
        </w:rPr>
      </w:pPr>
      <w:r w:rsidRPr="00630043">
        <w:rPr>
          <w:szCs w:val="24"/>
        </w:rPr>
        <w:t>Metóda bude porovnaná s meraním termodiloúciou, echokardiografiou</w:t>
      </w:r>
    </w:p>
    <w:p w14:paraId="4F13FC14" w14:textId="77777777" w:rsidR="00BD7167" w:rsidRPr="00630043" w:rsidRDefault="00BD7167" w:rsidP="00BD7167">
      <w:pPr>
        <w:pStyle w:val="Odsekzoznamu"/>
        <w:ind w:left="720"/>
        <w:rPr>
          <w:szCs w:val="24"/>
        </w:rPr>
      </w:pPr>
    </w:p>
    <w:p w14:paraId="4CBA646E" w14:textId="72FD8906" w:rsidR="00BD7167" w:rsidRPr="00630043" w:rsidRDefault="00BD7167" w:rsidP="00BD7167">
      <w:pPr>
        <w:rPr>
          <w:szCs w:val="24"/>
        </w:rPr>
      </w:pPr>
      <w:r w:rsidRPr="00630043">
        <w:rPr>
          <w:szCs w:val="24"/>
        </w:rPr>
        <w:t xml:space="preserve">Bude ukázané kontinuálne meranie </w:t>
      </w:r>
      <w:r w:rsidR="009076DD">
        <w:rPr>
          <w:szCs w:val="24"/>
        </w:rPr>
        <w:t>srdcov</w:t>
      </w:r>
      <w:r w:rsidRPr="00630043">
        <w:rPr>
          <w:szCs w:val="24"/>
        </w:rPr>
        <w:t>ého výdaju počas fyzickej záťaže</w:t>
      </w:r>
    </w:p>
    <w:p w14:paraId="25ABAFA5" w14:textId="77777777" w:rsidR="00BD7167" w:rsidRDefault="00BD7167" w:rsidP="00BD7167">
      <w:pPr>
        <w:pStyle w:val="Odsekzoznamu"/>
        <w:sectPr w:rsidR="00BD7167" w:rsidSect="00BD7167">
          <w:headerReference w:type="default" r:id="rId24"/>
          <w:footerReference w:type="default" r:id="rId25"/>
          <w:headerReference w:type="first" r:id="rId26"/>
          <w:footerReference w:type="first" r:id="rId27"/>
          <w:pgSz w:w="11907" w:h="16840" w:code="9"/>
          <w:pgMar w:top="1418" w:right="1418" w:bottom="1418" w:left="1985" w:header="737" w:footer="737" w:gutter="0"/>
          <w:pgNumType w:start="1"/>
          <w:cols w:space="708"/>
          <w:noEndnote/>
          <w:titlePg/>
        </w:sectPr>
      </w:pPr>
      <w:r w:rsidRPr="00630043">
        <w:rPr>
          <w:szCs w:val="24"/>
        </w:rPr>
        <w:t>Analyzovaný bude súbor dát pacientov po transplantácií srdca</w:t>
      </w:r>
    </w:p>
    <w:p w14:paraId="467E250F" w14:textId="77777777" w:rsidR="00BD7167" w:rsidRPr="00630043" w:rsidRDefault="00BD7167" w:rsidP="00BD7167">
      <w:pPr>
        <w:pStyle w:val="Nadpis1"/>
      </w:pPr>
      <w:bookmarkStart w:id="78" w:name="_Toc510268149"/>
      <w:bookmarkStart w:id="79" w:name="_Toc516835628"/>
      <w:r w:rsidRPr="00630043">
        <w:lastRenderedPageBreak/>
        <w:t>Dosiahnuté vedecké poznatky</w:t>
      </w:r>
      <w:bookmarkEnd w:id="78"/>
      <w:bookmarkEnd w:id="79"/>
    </w:p>
    <w:p w14:paraId="70607B4D" w14:textId="12241E85" w:rsidR="00BD7167" w:rsidRDefault="00BD7167" w:rsidP="00BD7167">
      <w:r w:rsidRPr="00630043">
        <w:t xml:space="preserve">Výsledky tejto práce sú rozdelené na dve časti. Prvá časť, Detekcia bioimpedančných parametrov sa zaoberá detekciou, variabilitou a popisom bioimpedančných parametrov. Sú tu hodnotené jednak parametre potrebné na výpočet </w:t>
      </w:r>
      <w:r w:rsidR="009076DD">
        <w:t>srdcov</w:t>
      </w:r>
      <w:r w:rsidRPr="00630043">
        <w:t xml:space="preserve">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w:t>
      </w:r>
      <w:r w:rsidR="009076DD">
        <w:t>srdcov</w:t>
      </w:r>
      <w:r w:rsidRPr="00630043">
        <w:t>ého výdaja z impedancie krku. Obsahuje jednak návrh novej metodiky na výpočet SV získanej na základe poznatkov z analýzy variability celotelovej impedancie, a takisto overenie presnosti novej metodiky porovnaním s echokardiografiou.</w:t>
      </w:r>
    </w:p>
    <w:p w14:paraId="4067246C" w14:textId="77777777" w:rsidR="00BD7167" w:rsidRPr="00630043" w:rsidRDefault="00BD7167" w:rsidP="00BD7167"/>
    <w:p w14:paraId="4FED08FE" w14:textId="6BFAA9BF" w:rsidR="00BD7167" w:rsidRPr="00630043" w:rsidRDefault="00BD7167" w:rsidP="00BD7167">
      <w:r w:rsidRPr="00630043">
        <w:t xml:space="preserve"> </w:t>
      </w:r>
      <w:r w:rsidRPr="00630043">
        <w:tab/>
        <w:t xml:space="preserve">Výsledky prinášajú nové poznatky o variabilite bioimpedančných parametrov, novú metodiku na popisu hemodynamiky obehovej sústavy pomocou bioimpedancie a novú metodiku na výpočet </w:t>
      </w:r>
      <w:r w:rsidR="009076DD">
        <w:t>srdcového</w:t>
      </w:r>
      <w:r w:rsidRPr="00630043">
        <w:t xml:space="preserve"> výdaja z impedancie krku.</w:t>
      </w:r>
    </w:p>
    <w:p w14:paraId="537ED63C" w14:textId="58628A97" w:rsidR="00BD7167" w:rsidRPr="00630043" w:rsidRDefault="00BD7167" w:rsidP="00BD7167">
      <w:r w:rsidRPr="00630043">
        <w:t>V tejto práci sú hodnotené dáta pacientov a zdravých dobrovolník</w:t>
      </w:r>
      <w:r w:rsidR="002C512A">
        <w:t>ov</w:t>
      </w:r>
      <w:r w:rsidRPr="00630043">
        <w:t xml:space="preserve">  z fakultnej nemocnice u sv. Anny v Brne (FNUSA) . </w:t>
      </w:r>
    </w:p>
    <w:p w14:paraId="43ED8D18" w14:textId="77777777" w:rsidR="00BD7167" w:rsidRPr="00630043" w:rsidRDefault="00BD7167" w:rsidP="00BD7167"/>
    <w:p w14:paraId="0B4AAEA2" w14:textId="77777777" w:rsidR="00BD7167" w:rsidRPr="00630043" w:rsidRDefault="00BD7167" w:rsidP="00BD7167">
      <w:pPr>
        <w:pStyle w:val="Nadpis2"/>
      </w:pPr>
      <w:bookmarkStart w:id="80" w:name="_Toc510268150"/>
      <w:bookmarkStart w:id="81" w:name="_Toc516835629"/>
      <w:r w:rsidRPr="00630043">
        <w:t>Detekcia bioimpedančných parametrov</w:t>
      </w:r>
      <w:bookmarkEnd w:id="80"/>
      <w:bookmarkEnd w:id="81"/>
    </w:p>
    <w:p w14:paraId="4B1A3951" w14:textId="77777777" w:rsidR="00BD7167" w:rsidRPr="00630043" w:rsidRDefault="00BD7167" w:rsidP="00BD7167"/>
    <w:p w14:paraId="4815C8AB" w14:textId="77777777" w:rsidR="00BD7167" w:rsidRPr="00630043" w:rsidRDefault="00BD7167" w:rsidP="00BD7167">
      <w:pPr>
        <w:pStyle w:val="Nadpis3"/>
      </w:pPr>
      <w:bookmarkStart w:id="82" w:name="_Toc510268154"/>
      <w:bookmarkStart w:id="83" w:name="_Toc516835630"/>
      <w:r w:rsidRPr="00630043">
        <w:t>Meraní dobrovoľníci</w:t>
      </w:r>
      <w:bookmarkEnd w:id="82"/>
      <w:bookmarkEnd w:id="83"/>
    </w:p>
    <w:p w14:paraId="06C025B6" w14:textId="77777777" w:rsidR="00BD7167" w:rsidRPr="00630043" w:rsidRDefault="00BD7167" w:rsidP="00BD7167"/>
    <w:p w14:paraId="14736593" w14:textId="77777777" w:rsidR="00BD7167" w:rsidRPr="00630043" w:rsidRDefault="00BD7167" w:rsidP="00BD7167">
      <w:r w:rsidRPr="00630043">
        <w:t xml:space="preserve">V tejto analýze boli vyhodnotené dáta namerané u 30-tich zdravých dobrovoľníkov vo veku 20-36 rokov. Charakteristiky meraných dobrovoľníkov uvádza </w:t>
      </w:r>
      <w:r w:rsidRPr="00B66FCC">
        <w:fldChar w:fldCharType="begin"/>
      </w:r>
      <w:r w:rsidRPr="00630043">
        <w:instrText xml:space="preserve"> REF _Ref509515091 \h </w:instrText>
      </w:r>
      <w:r w:rsidRPr="00B66FCC">
        <w:fldChar w:fldCharType="separate"/>
      </w:r>
      <w:r w:rsidR="00A37FEB" w:rsidRPr="00630043">
        <w:t xml:space="preserve">Tabuľka </w:t>
      </w:r>
      <w:r w:rsidR="00A37FEB">
        <w:rPr>
          <w:noProof/>
        </w:rPr>
        <w:t>2</w:t>
      </w:r>
      <w:r w:rsidRPr="00B66FCC">
        <w:fldChar w:fldCharType="end"/>
      </w:r>
      <w:r w:rsidRPr="00630043">
        <w:t>.</w:t>
      </w:r>
    </w:p>
    <w:p w14:paraId="2A0C838F" w14:textId="77777777" w:rsidR="00BD7167" w:rsidRDefault="00BD7167" w:rsidP="00BD7167"/>
    <w:p w14:paraId="3D1FBF8B"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709C0FE"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060412FD"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lastRenderedPageBreak/>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65591F11"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23.1 ± 4.5</w:t>
            </w:r>
          </w:p>
        </w:tc>
      </w:tr>
      <w:tr w:rsidR="00BD7167" w:rsidRPr="00630043" w14:paraId="4318E990"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3C3DA6B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2432920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5 / 15  </w:t>
            </w:r>
          </w:p>
        </w:tc>
      </w:tr>
      <w:tr w:rsidR="00BD7167" w:rsidRPr="00630043" w14:paraId="2E1BFB10" w14:textId="77777777" w:rsidTr="00BD7167">
        <w:trPr>
          <w:trHeight w:val="435"/>
          <w:jc w:val="center"/>
        </w:trPr>
        <w:tc>
          <w:tcPr>
            <w:tcW w:w="2540" w:type="dxa"/>
            <w:tcBorders>
              <w:top w:val="nil"/>
              <w:left w:val="nil"/>
              <w:bottom w:val="nil"/>
              <w:right w:val="nil"/>
            </w:tcBorders>
            <w:shd w:val="clear" w:color="auto" w:fill="auto"/>
            <w:vAlign w:val="center"/>
            <w:hideMark/>
          </w:tcPr>
          <w:p w14:paraId="2DC51D0B"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ýška (cm)</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DF7FFC4"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179 ± 6 </w:t>
            </w:r>
          </w:p>
        </w:tc>
      </w:tr>
      <w:tr w:rsidR="00BD7167" w:rsidRPr="00630043" w14:paraId="25623DA8" w14:textId="77777777" w:rsidTr="00BD7167">
        <w:trPr>
          <w:trHeight w:val="435"/>
          <w:jc w:val="center"/>
        </w:trPr>
        <w:tc>
          <w:tcPr>
            <w:tcW w:w="2540" w:type="dxa"/>
            <w:tcBorders>
              <w:top w:val="nil"/>
              <w:left w:val="nil"/>
              <w:bottom w:val="nil"/>
              <w:right w:val="nil"/>
            </w:tcBorders>
            <w:shd w:val="clear" w:color="auto" w:fill="auto"/>
            <w:vAlign w:val="center"/>
            <w:hideMark/>
          </w:tcPr>
          <w:p w14:paraId="027B6E35"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áha (k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43F8F1D"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12 </w:t>
            </w:r>
          </w:p>
        </w:tc>
      </w:tr>
      <w:tr w:rsidR="00BD7167" w:rsidRPr="00630043" w14:paraId="7771749A" w14:textId="77777777" w:rsidTr="00BD7167">
        <w:trPr>
          <w:trHeight w:val="435"/>
          <w:jc w:val="center"/>
        </w:trPr>
        <w:tc>
          <w:tcPr>
            <w:tcW w:w="2540" w:type="dxa"/>
            <w:tcBorders>
              <w:top w:val="nil"/>
              <w:left w:val="nil"/>
              <w:bottom w:val="nil"/>
              <w:right w:val="nil"/>
            </w:tcBorders>
            <w:shd w:val="clear" w:color="auto" w:fill="auto"/>
            <w:vAlign w:val="center"/>
            <w:hideMark/>
          </w:tcPr>
          <w:p w14:paraId="44E412A6"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S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CAC421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36 ± 34 </w:t>
            </w:r>
          </w:p>
        </w:tc>
      </w:tr>
      <w:tr w:rsidR="00BD7167" w:rsidRPr="00630043" w14:paraId="02D566B5" w14:textId="77777777" w:rsidTr="00BD7167">
        <w:trPr>
          <w:trHeight w:val="435"/>
          <w:jc w:val="center"/>
        </w:trPr>
        <w:tc>
          <w:tcPr>
            <w:tcW w:w="2540" w:type="dxa"/>
            <w:tcBorders>
              <w:top w:val="nil"/>
              <w:left w:val="nil"/>
              <w:bottom w:val="nil"/>
              <w:right w:val="nil"/>
            </w:tcBorders>
            <w:shd w:val="clear" w:color="auto" w:fill="auto"/>
            <w:vAlign w:val="center"/>
            <w:hideMark/>
          </w:tcPr>
          <w:p w14:paraId="569333F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683CE2CB"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22 </w:t>
            </w:r>
          </w:p>
        </w:tc>
      </w:tr>
      <w:tr w:rsidR="00BD7167" w:rsidRPr="00630043" w14:paraId="20F923CC" w14:textId="77777777" w:rsidTr="00BD7167">
        <w:trPr>
          <w:trHeight w:val="435"/>
          <w:jc w:val="center"/>
        </w:trPr>
        <w:tc>
          <w:tcPr>
            <w:tcW w:w="2540" w:type="dxa"/>
            <w:tcBorders>
              <w:top w:val="nil"/>
              <w:left w:val="nil"/>
              <w:bottom w:val="nil"/>
              <w:right w:val="nil"/>
            </w:tcBorders>
            <w:shd w:val="clear" w:color="auto" w:fill="auto"/>
            <w:vAlign w:val="center"/>
            <w:hideMark/>
          </w:tcPr>
          <w:p w14:paraId="4FD1E2E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41F9A343"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94 ± 26 </w:t>
            </w:r>
          </w:p>
        </w:tc>
      </w:tr>
      <w:tr w:rsidR="00BD7167" w:rsidRPr="00630043" w14:paraId="2278BAD2" w14:textId="77777777" w:rsidTr="00BD7167">
        <w:trPr>
          <w:trHeight w:val="435"/>
          <w:jc w:val="center"/>
        </w:trPr>
        <w:tc>
          <w:tcPr>
            <w:tcW w:w="2540" w:type="dxa"/>
            <w:tcBorders>
              <w:top w:val="nil"/>
              <w:left w:val="nil"/>
              <w:bottom w:val="nil"/>
              <w:right w:val="nil"/>
            </w:tcBorders>
            <w:shd w:val="clear" w:color="auto" w:fill="auto"/>
            <w:vAlign w:val="center"/>
            <w:hideMark/>
          </w:tcPr>
          <w:p w14:paraId="10DF168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RR (s)</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6F6B6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0.94 ± 0.12 </w:t>
            </w:r>
          </w:p>
        </w:tc>
      </w:tr>
      <w:tr w:rsidR="00BD7167" w:rsidRPr="00630043" w14:paraId="5B746180" w14:textId="77777777" w:rsidTr="00BD7167">
        <w:trPr>
          <w:trHeight w:val="435"/>
          <w:jc w:val="center"/>
        </w:trPr>
        <w:tc>
          <w:tcPr>
            <w:tcW w:w="2540" w:type="dxa"/>
            <w:tcBorders>
              <w:top w:val="nil"/>
              <w:left w:val="nil"/>
              <w:bottom w:val="nil"/>
              <w:right w:val="nil"/>
            </w:tcBorders>
            <w:shd w:val="clear" w:color="auto" w:fill="auto"/>
            <w:vAlign w:val="center"/>
            <w:hideMark/>
          </w:tcPr>
          <w:p w14:paraId="0CA3C0B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0123F4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2 ± 2.7 </w:t>
            </w:r>
          </w:p>
        </w:tc>
      </w:tr>
    </w:tbl>
    <w:p w14:paraId="1ACD4857" w14:textId="77777777" w:rsidR="00BD7167" w:rsidRPr="00630043" w:rsidRDefault="00BD7167" w:rsidP="00BD7167">
      <w:pPr>
        <w:pStyle w:val="Popis"/>
        <w:spacing w:before="240"/>
        <w:rPr>
          <w:lang w:val="sk-SK"/>
        </w:rPr>
      </w:pPr>
      <w:bookmarkStart w:id="84" w:name="_Toc509997476"/>
      <w:bookmarkStart w:id="85" w:name="_Ref509515091"/>
      <w:bookmarkStart w:id="86" w:name="_Toc510268065"/>
      <w:bookmarkStart w:id="87" w:name="_Toc513584976"/>
      <w:bookmarkStart w:id="88" w:name="_Toc516835699"/>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2</w:t>
      </w:r>
      <w:bookmarkEnd w:id="84"/>
      <w:r w:rsidRPr="00B66FCC">
        <w:rPr>
          <w:lang w:val="sk-SK"/>
        </w:rPr>
        <w:fldChar w:fldCharType="end"/>
      </w:r>
      <w:bookmarkEnd w:id="85"/>
      <w:r w:rsidRPr="00630043">
        <w:rPr>
          <w:lang w:val="sk-SK"/>
        </w:rPr>
        <w:t>: Charakteristiky meraných dobrovoľníkov.</w:t>
      </w:r>
      <w:bookmarkEnd w:id="86"/>
      <w:bookmarkEnd w:id="87"/>
      <w:bookmarkEnd w:id="88"/>
    </w:p>
    <w:p w14:paraId="505CF291" w14:textId="77777777" w:rsidR="00BD7167" w:rsidRPr="00630043" w:rsidRDefault="00BD7167" w:rsidP="00BD7167">
      <w:pPr>
        <w:rPr>
          <w:lang w:eastAsia="en-US" w:bidi="en-US"/>
        </w:rPr>
      </w:pPr>
    </w:p>
    <w:p w14:paraId="18D29106" w14:textId="77777777" w:rsidR="00BD7167" w:rsidRPr="00630043" w:rsidRDefault="00BD7167" w:rsidP="00BD7167">
      <w:r w:rsidRPr="00630043">
        <w:t xml:space="preserve">Merania boli vykonané vo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61125FAE" w14:textId="77777777" w:rsidR="00BD7167" w:rsidRPr="00630043" w:rsidRDefault="00BD7167" w:rsidP="00BD7167">
      <w:pPr>
        <w:pStyle w:val="Nadpis3"/>
      </w:pPr>
      <w:bookmarkStart w:id="89" w:name="_Toc510268155"/>
      <w:bookmarkStart w:id="90" w:name="_Toc516835631"/>
      <w:r w:rsidRPr="00630043">
        <w:t>Merací protokol</w:t>
      </w:r>
      <w:bookmarkEnd w:id="89"/>
      <w:bookmarkEnd w:id="90"/>
    </w:p>
    <w:p w14:paraId="18ED8183" w14:textId="77777777" w:rsidR="00BD7167" w:rsidRPr="00630043" w:rsidRDefault="00BD7167" w:rsidP="00BD7167"/>
    <w:p w14:paraId="6A8E3642" w14:textId="77777777" w:rsidR="00BD7167" w:rsidRPr="00630043" w:rsidRDefault="00BD7167" w:rsidP="00BD7167">
      <w:r w:rsidRPr="00630043">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 podľa inštrukcií na monitore. Nakoniec nasledovala opäť fáza spontánneho dýchania.</w:t>
      </w:r>
    </w:p>
    <w:p w14:paraId="6CC4809A" w14:textId="77777777" w:rsidR="00BD7167" w:rsidRPr="00630043" w:rsidRDefault="00BD7167" w:rsidP="00BD7167"/>
    <w:p w14:paraId="49869319" w14:textId="77777777" w:rsidR="00BD7167" w:rsidRPr="00630043" w:rsidRDefault="00BD7167" w:rsidP="00BD7167">
      <w:pPr>
        <w:pStyle w:val="Nadpis3"/>
      </w:pPr>
      <w:bookmarkStart w:id="91" w:name="_Toc516835632"/>
      <w:r w:rsidRPr="00630043">
        <w:lastRenderedPageBreak/>
        <w:t>Merané signály</w:t>
      </w:r>
      <w:bookmarkEnd w:id="91"/>
    </w:p>
    <w:p w14:paraId="4AC6095D" w14:textId="77777777" w:rsidR="00BD7167" w:rsidRPr="00630043" w:rsidRDefault="00BD7167" w:rsidP="00BD7167"/>
    <w:p w14:paraId="2A62021D" w14:textId="77777777" w:rsidR="00BD7167" w:rsidRPr="00630043" w:rsidRDefault="00BD7167" w:rsidP="00BD7167">
      <w:r w:rsidRPr="00630043">
        <w:t>V tejto práci sú spracované tieto signály:</w:t>
      </w:r>
    </w:p>
    <w:p w14:paraId="0CF7D766" w14:textId="77777777" w:rsidR="00BD7167" w:rsidRPr="00630043" w:rsidRDefault="00BD7167" w:rsidP="00BD7167"/>
    <w:p w14:paraId="1B0F14C3" w14:textId="31360A07" w:rsidR="00BD7167" w:rsidRPr="00630043" w:rsidRDefault="00BD7167" w:rsidP="00BD7167">
      <w:pPr>
        <w:pStyle w:val="Odsekzoznamu"/>
        <w:numPr>
          <w:ilvl w:val="0"/>
          <w:numId w:val="34"/>
        </w:numPr>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2C9C32DD" w14:textId="77777777" w:rsidR="00BD7167" w:rsidRPr="00630043" w:rsidRDefault="00BD7167" w:rsidP="00BD7167">
      <w:pPr>
        <w:pStyle w:val="Odsekzoznamu"/>
        <w:numPr>
          <w:ilvl w:val="0"/>
          <w:numId w:val="34"/>
        </w:numPr>
      </w:pPr>
      <w:r w:rsidRPr="00630043">
        <w:t xml:space="preserve">12-zvodové EKG (ECG12, ISI BRNO, Czech Republic), </w:t>
      </w:r>
    </w:p>
    <w:p w14:paraId="7F5820B2" w14:textId="77777777" w:rsidR="00BD7167" w:rsidRPr="00630043" w:rsidRDefault="00BD7167" w:rsidP="00BD7167">
      <w:pPr>
        <w:pStyle w:val="Odsekzoznamu"/>
        <w:numPr>
          <w:ilvl w:val="0"/>
          <w:numId w:val="34"/>
        </w:numPr>
      </w:pPr>
      <w:r w:rsidRPr="00630043">
        <w:t xml:space="preserve">kontinuálny arteriálny krvny tlak Penázovou metodou  (Finapres-2300, Ohmeda Medical, Englewood, Co., USA) </w:t>
      </w:r>
    </w:p>
    <w:p w14:paraId="72EB59C0" w14:textId="4A5220F0" w:rsidR="00BD7167" w:rsidRPr="00630043" w:rsidRDefault="009076DD" w:rsidP="00BD7167">
      <w:pPr>
        <w:pStyle w:val="Odsekzoznamu"/>
        <w:numPr>
          <w:ilvl w:val="0"/>
          <w:numId w:val="34"/>
        </w:numPr>
      </w:pPr>
      <w:r>
        <w:t>srdcov</w:t>
      </w:r>
      <w:r w:rsidR="00BD7167" w:rsidRPr="00630043">
        <w:t>é zvuky (PCG 1.0, ISI BRNO, Czech Republic)</w:t>
      </w:r>
    </w:p>
    <w:p w14:paraId="49DF1C27" w14:textId="77777777" w:rsidR="00BD7167" w:rsidRPr="00630043" w:rsidRDefault="00BD7167" w:rsidP="00BD7167"/>
    <w:p w14:paraId="0F47D252" w14:textId="4F850C48" w:rsidR="00BD7167" w:rsidRPr="00630043" w:rsidRDefault="00BD7167" w:rsidP="00BD7167">
      <w:r w:rsidRPr="00630043">
        <w:t>Polohu meraných hemodynamických signálov na ľudskom tele zachytáva</w:t>
      </w:r>
      <w:r w:rsidR="0027698D">
        <w:t xml:space="preserve"> </w:t>
      </w:r>
      <w:r w:rsidR="0027698D">
        <w:fldChar w:fldCharType="begin"/>
      </w:r>
      <w:r w:rsidR="0027698D">
        <w:instrText xml:space="preserve"> REF _Ref516834864 \h </w:instrText>
      </w:r>
      <w:r w:rsidR="0027698D">
        <w:fldChar w:fldCharType="separate"/>
      </w:r>
      <w:r w:rsidR="0027698D" w:rsidRPr="00630043">
        <w:t xml:space="preserve">Obrázok </w:t>
      </w:r>
      <w:r w:rsidR="0027698D">
        <w:rPr>
          <w:noProof/>
        </w:rPr>
        <w:t>3</w:t>
      </w:r>
      <w:r w:rsidR="0027698D">
        <w:t>.</w:t>
      </w:r>
      <w:r w:rsidR="0027698D">
        <w:rPr>
          <w:noProof/>
        </w:rPr>
        <w:t>1</w:t>
      </w:r>
      <w:r w:rsidR="0027698D">
        <w:fldChar w:fldCharType="end"/>
      </w:r>
      <w:r w:rsidRPr="00630043">
        <w:t>. Všetky signály boli nahrané so vzorkovacou frekvenciou 500Hz a rozlíšením 16 bitov. Pred vzorkovaním bol použitý antialiasingový filter.</w:t>
      </w:r>
    </w:p>
    <w:p w14:paraId="515C5893" w14:textId="77777777" w:rsidR="00BD7167" w:rsidRPr="00630043" w:rsidRDefault="00BD7167" w:rsidP="00BD7167"/>
    <w:p w14:paraId="5EBECF80" w14:textId="77777777" w:rsidR="00BD7167" w:rsidRPr="00630043" w:rsidRDefault="00BD7167" w:rsidP="00BD7167">
      <w:pPr>
        <w:pStyle w:val="Nadpis3"/>
        <w:numPr>
          <w:ilvl w:val="2"/>
          <w:numId w:val="31"/>
        </w:numPr>
      </w:pPr>
      <w:bookmarkStart w:id="92" w:name="_Toc510268147"/>
      <w:bookmarkStart w:id="93" w:name="_Toc516835633"/>
      <w:r w:rsidRPr="00630043">
        <w:t>Multikanálový bioimpedančný monitor</w:t>
      </w:r>
      <w:bookmarkEnd w:id="92"/>
      <w:bookmarkEnd w:id="93"/>
    </w:p>
    <w:p w14:paraId="592B4202" w14:textId="77777777" w:rsidR="00BD7167" w:rsidRPr="00630043" w:rsidRDefault="00BD7167" w:rsidP="00BD7167"/>
    <w:p w14:paraId="6B901EC4" w14:textId="24874169" w:rsidR="00BD7167" w:rsidRDefault="00BD7167" w:rsidP="00BD7167">
      <w:r w:rsidRPr="00630043">
        <w:t xml:space="preserve">Na trhu existuje niekoľko bioimpedančných monitorov merajúcich CO </w:t>
      </w:r>
      <w:r w:rsidRPr="00B66FCC">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 </w:instrText>
      </w:r>
      <w:r w:rsidR="00284C6A">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DATA </w:instrText>
      </w:r>
      <w:r w:rsidR="00284C6A">
        <w:fldChar w:fldCharType="end"/>
      </w:r>
      <w:r w:rsidRPr="00B66FCC">
        <w:fldChar w:fldCharType="separate"/>
      </w:r>
      <w:r>
        <w:rPr>
          <w:noProof/>
        </w:rPr>
        <w:t>[57, 58]</w:t>
      </w:r>
      <w:r w:rsidRPr="00B66FCC">
        <w:fldChar w:fldCharType="end"/>
      </w:r>
      <w:r w:rsidRPr="00630043">
        <w:t>. V tejto práci sú spracované dáta nameraná multikanálovým bioimedančným monitoru (MBM; ISIBRNO MPM 14.1, Institute of Scientific Instruments, Brno, Czech Republic). MBM monitor nezávisle a simultánne meria impedanciu na 18-tich miestach tela - na hrudníku, rukách, nohách a krku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m:t>
        </m:r>
        <m:r>
          <w:rPr>
            <w:rFonts w:ascii="Cambria Math" w:hAnsi="Cambria Math" w:hint="eastAsia"/>
            <w:color w:val="000000"/>
          </w:rPr>
          <m:t>…</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8</m:t>
            </m:r>
          </m:sub>
        </m:sSub>
      </m:oMath>
      <w:r w:rsidRPr="00630043">
        <w:rPr>
          <w:color w:val="000000"/>
        </w:rPr>
        <w:t xml:space="preserve"> na</w:t>
      </w:r>
      <w:r w:rsidR="0027698D">
        <w:rPr>
          <w:color w:val="000000"/>
        </w:rPr>
        <w:t xml:space="preserv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t>). Pre komplexnosť a priestorové rozloženie ľudského tela nie je možné použiť len jeden zdroj prúdu. MBM používa 3 nezávislé zdroje prúdu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r>
          <w:rPr>
            <w:rFonts w:ascii="Cambria Math" w:hAnsi="Cambria Math"/>
            <w:color w:val="000000"/>
          </w:rPr>
          <m:t xml:space="preserve"> </m:t>
        </m:r>
        <m:r>
          <w:rPr>
            <w:rFonts w:ascii="Cambria Math" w:hAnsi="Cambria Math"/>
            <w:i/>
            <w:color w:val="000000"/>
          </w:rPr>
          <w:fldChar w:fldCharType="begin"/>
        </m:r>
        <m:r>
          <m:rPr>
            <m:sty m:val="p"/>
          </m:rPr>
          <w:rPr>
            <w:rFonts w:ascii="Cambria Math" w:hAnsi="Cambria Math"/>
            <w:color w:val="000000"/>
          </w:rPr>
          <m:t xml:space="preserve"> REF _Ref516834864 \h </m:t>
        </m:r>
        <m:r>
          <w:rPr>
            <w:rFonts w:ascii="Cambria Math" w:hAnsi="Cambria Math"/>
            <w:i/>
            <w:color w:val="000000"/>
          </w:rPr>
        </m:r>
        <m:r>
          <w:rPr>
            <w:rFonts w:ascii="Cambria Math" w:hAnsi="Cambria Math"/>
            <w:i/>
            <w:color w:val="000000"/>
          </w:rPr>
          <w:fldChar w:fldCharType="separate"/>
        </m:r>
        <m:r>
          <m:rPr>
            <m:sty m:val="p"/>
          </m:rPr>
          <w:rPr>
            <w:rFonts w:ascii="Cambria Math" w:hAnsi="Cambria Math"/>
          </w:rPr>
          <m:t xml:space="preserve">Obrázok </m:t>
        </m:r>
        <m:r>
          <m:rPr>
            <m:sty m:val="p"/>
          </m:rPr>
          <w:rPr>
            <w:rFonts w:ascii="Cambria Math" w:hAnsi="Cambria Math"/>
            <w:noProof/>
          </w:rPr>
          <m:t>3</m:t>
        </m:r>
        <m:r>
          <m:rPr>
            <m:sty m:val="p"/>
          </m:rPr>
          <w:rPr>
            <w:rFonts w:ascii="Cambria Math" w:hAnsi="Cambria Math"/>
          </w:rPr>
          <m:t>.</m:t>
        </m:r>
        <m:r>
          <m:rPr>
            <m:sty m:val="p"/>
          </m:rPr>
          <w:rPr>
            <w:rFonts w:ascii="Cambria Math" w:hAnsi="Cambria Math"/>
            <w:noProof/>
          </w:rPr>
          <m:t>1</m:t>
        </m:r>
        <m:r>
          <w:rPr>
            <w:rFonts w:ascii="Cambria Math" w:hAnsi="Cambria Math"/>
            <w:i/>
            <w:color w:val="000000"/>
          </w:rPr>
          <w:fldChar w:fldCharType="end"/>
        </m:r>
      </m:oMath>
      <w:r w:rsidRPr="00630043">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i</m:t>
            </m:r>
          </m:sub>
        </m:sSub>
      </m:oMath>
      <w:r w:rsidRPr="00630043">
        <w:rPr>
          <w:color w:val="000000"/>
        </w:rPr>
        <w:t>)</w:t>
      </w:r>
      <w:r w:rsidRPr="00630043">
        <w:t xml:space="preserve"> a merací kanál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t xml:space="preserve"> je pripojený na vnútorné elektródy. </w:t>
      </w:r>
    </w:p>
    <w:p w14:paraId="12F92F74" w14:textId="77777777" w:rsidR="00BD7167" w:rsidRDefault="00BD7167" w:rsidP="00BD7167">
      <w:pPr>
        <w:jc w:val="center"/>
      </w:pPr>
      <w:r w:rsidRPr="00911614">
        <w:rPr>
          <w:noProof/>
          <w:lang w:val="cs-CZ"/>
        </w:rPr>
        <w:lastRenderedPageBreak/>
        <w:drawing>
          <wp:inline distT="0" distB="0" distL="0" distR="0" wp14:anchorId="26C17721" wp14:editId="6703F478">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7C9E3E7E" w14:textId="77777777" w:rsidR="00BD7167" w:rsidRPr="00630043" w:rsidRDefault="00BD7167" w:rsidP="00BD7167">
      <w:pPr>
        <w:pStyle w:val="Popis"/>
        <w:rPr>
          <w:vanish/>
          <w:lang w:val="sk-SK"/>
          <w:specVanish/>
        </w:rPr>
      </w:pPr>
      <w:bookmarkStart w:id="94" w:name="_Ref516834864"/>
      <w:bookmarkStart w:id="95" w:name="_Toc51683567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94"/>
      <w:r w:rsidRPr="00630043">
        <w:rPr>
          <w:lang w:val="sk-SK"/>
        </w:rPr>
        <w:t>: Poloha meraných hemodynamických signálov na ľudskom tele.</w:t>
      </w:r>
      <w:bookmarkEnd w:id="95"/>
    </w:p>
    <w:p w14:paraId="5DD0614E" w14:textId="16AE8DEF" w:rsidR="00BD7167" w:rsidRPr="00630043" w:rsidRDefault="00BD7167" w:rsidP="00BD7167">
      <w:pPr>
        <w:pStyle w:val="Popis"/>
        <w:rPr>
          <w:lang w:val="sk-SK"/>
        </w:rPr>
      </w:pPr>
      <w:r w:rsidRPr="00630043">
        <w:rPr>
          <w:lang w:val="sk-SK"/>
        </w:rPr>
        <w:t xml:space="preserve"> Kanály Zi sú polohy elektród zaznamenávajúce impedanciu, BP udáva meranie krvného tlaku, EKG elektrokardiogram a HS </w:t>
      </w:r>
      <w:r w:rsidR="009076DD">
        <w:t>srdcov</w:t>
      </w:r>
      <w:r w:rsidRPr="00630043">
        <w:rPr>
          <w:lang w:val="sk-SK"/>
        </w:rPr>
        <w:t xml:space="preserve">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630043">
        <w:rPr>
          <w:lang w:val="sk-SK"/>
        </w:rPr>
        <w:t xml:space="preserve"> značí zdroj elektrického prúdu. V spodnej časti obrázku je načrtnutý príklad meraných signálov.</w:t>
      </w:r>
    </w:p>
    <w:p w14:paraId="1E31DF28" w14:textId="77777777" w:rsidR="00BD7167" w:rsidRDefault="00BD7167" w:rsidP="00BD7167"/>
    <w:p w14:paraId="7A4AB1A2" w14:textId="77777777" w:rsidR="00BD7167" w:rsidRDefault="00BD7167" w:rsidP="00BD7167"/>
    <w:p w14:paraId="1E8D8538" w14:textId="77777777" w:rsidR="00BD7167" w:rsidRDefault="00BD7167" w:rsidP="00BD7167"/>
    <w:p w14:paraId="363C8871" w14:textId="77777777" w:rsidR="00BD7167" w:rsidRPr="00630043" w:rsidRDefault="00BD7167" w:rsidP="00BD7167">
      <w:pPr>
        <w:rPr>
          <w:color w:val="000000"/>
        </w:rPr>
      </w:pPr>
      <w:r w:rsidRPr="00630043">
        <w:lastRenderedPageBreak/>
        <w:t xml:space="preserve">Bioimpedancia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j</m:t>
            </m:r>
          </m:sub>
        </m:sSub>
      </m:oMath>
      <w:r w:rsidRPr="00630043">
        <w:rPr>
          <w:color w:val="000000"/>
        </w:rPr>
        <w:t xml:space="preserve">(t) </w:t>
      </w:r>
      <w:r w:rsidRPr="00630043">
        <w:t xml:space="preserve">medzi elektródami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je meraná podľha Ohmovho zákona:</w:t>
      </w:r>
    </w:p>
    <w:p w14:paraId="4B4B1B63"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599181EF" w14:textId="77777777" w:rsidTr="00BD7167">
        <w:tc>
          <w:tcPr>
            <w:tcW w:w="704" w:type="dxa"/>
          </w:tcPr>
          <w:p w14:paraId="1B66719E" w14:textId="77777777" w:rsidR="00BD7167" w:rsidRPr="00630043" w:rsidRDefault="00BD7167" w:rsidP="00BD7167">
            <w:pPr>
              <w:jc w:val="center"/>
              <w:rPr>
                <w:color w:val="000000"/>
              </w:rPr>
            </w:pPr>
          </w:p>
        </w:tc>
        <w:tc>
          <w:tcPr>
            <w:tcW w:w="7088" w:type="dxa"/>
            <w:vAlign w:val="center"/>
          </w:tcPr>
          <w:p w14:paraId="44218D45" w14:textId="77777777" w:rsidR="00BD7167" w:rsidRPr="00630043" w:rsidRDefault="006372A4" w:rsidP="00BD7167">
            <w:pPr>
              <w:jc w:val="center"/>
              <w:rPr>
                <w:color w:val="000000"/>
              </w:rPr>
            </w:pPr>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t)</m:t>
              </m:r>
            </m:oMath>
            <w:r w:rsidR="00BD7167" w:rsidRPr="00630043">
              <w:t xml:space="preserve"> </w:t>
            </w:r>
          </w:p>
        </w:tc>
        <w:tc>
          <w:tcPr>
            <w:tcW w:w="702" w:type="dxa"/>
            <w:vAlign w:val="center"/>
          </w:tcPr>
          <w:p w14:paraId="563565DC" w14:textId="77777777" w:rsidR="00BD7167" w:rsidRPr="00630043" w:rsidRDefault="00BD7167" w:rsidP="00BD7167">
            <w:pPr>
              <w:jc w:val="center"/>
              <w:rPr>
                <w:color w:val="000000"/>
              </w:rPr>
            </w:pPr>
            <w:r w:rsidRPr="00630043">
              <w:rPr>
                <w:color w:val="000000"/>
              </w:rPr>
              <w:t>(</w:t>
            </w:r>
            <w:r w:rsidRPr="00216D0C">
              <w:rPr>
                <w:color w:val="000000"/>
              </w:rPr>
              <w:fldChar w:fldCharType="begin"/>
            </w:r>
            <w:r w:rsidRPr="00630043">
              <w:rPr>
                <w:color w:val="000000"/>
              </w:rPr>
              <w:instrText xml:space="preserve"> SEQ eq \* MERGEFORMAT </w:instrText>
            </w:r>
            <w:r w:rsidRPr="00216D0C">
              <w:rPr>
                <w:color w:val="000000"/>
              </w:rPr>
              <w:fldChar w:fldCharType="separate"/>
            </w:r>
            <w:r w:rsidR="00A37FEB">
              <w:rPr>
                <w:noProof/>
                <w:color w:val="000000"/>
              </w:rPr>
              <w:t>40</w:t>
            </w:r>
            <w:r w:rsidRPr="00216D0C">
              <w:rPr>
                <w:color w:val="000000"/>
              </w:rPr>
              <w:fldChar w:fldCharType="end"/>
            </w:r>
            <w:r w:rsidRPr="00630043">
              <w:rPr>
                <w:color w:val="000000"/>
              </w:rPr>
              <w:t>)</w:t>
            </w:r>
          </w:p>
        </w:tc>
      </w:tr>
    </w:tbl>
    <w:p w14:paraId="3E32A5EF" w14:textId="77777777" w:rsidR="00BD7167" w:rsidRPr="00630043" w:rsidRDefault="00BD7167" w:rsidP="00BD7167">
      <w:pPr>
        <w:rPr>
          <w:color w:val="000000"/>
        </w:rPr>
      </w:pPr>
    </w:p>
    <w:p w14:paraId="3814A22F" w14:textId="77777777" w:rsidR="00BD7167" w:rsidRPr="00630043" w:rsidRDefault="00BD7167" w:rsidP="00BD7167">
      <w:pPr>
        <w:rPr>
          <w:color w:val="000000"/>
        </w:rPr>
      </w:pPr>
      <w:r w:rsidRPr="00630043">
        <w:t xml:space="preserve">Kde </w:t>
      </w:r>
      <m:oMath>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t)</m:t>
        </m:r>
      </m:oMath>
      <w:r w:rsidRPr="00630043">
        <w:t xml:space="preserve"> je napatie zaznamené na elektrodách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j</m:t>
            </m:r>
          </m:sub>
        </m:sSub>
      </m:oMath>
      <w:r w:rsidRPr="00630043">
        <w:rPr>
          <w:color w:val="000000"/>
        </w:rPr>
        <w:t xml:space="preserve">(t) je  hodnota elektrického prúdu zdroja prúdu. Bioimpedancia je komplexná hodnota a dá sa rozdeliť na dve časti, na reálnu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j</m:t>
            </m:r>
          </m:sub>
        </m:sSub>
      </m:oMath>
      <w:r w:rsidRPr="00630043">
        <w:rPr>
          <w:color w:val="000000"/>
        </w:rPr>
        <w:t xml:space="preserve">(t) a imaginárnu </w:t>
      </w:r>
      <m:oMath>
        <m:sSub>
          <m:sSubPr>
            <m:ctrlPr>
              <w:rPr>
                <w:rFonts w:ascii="Cambria Math" w:hAnsi="Cambria Math"/>
                <w:i/>
                <w:color w:val="000000"/>
              </w:rPr>
            </m:ctrlPr>
          </m:sSubPr>
          <m:e>
            <m:r>
              <w:rPr>
                <w:rFonts w:ascii="Cambria Math" w:hAnsi="Cambria Math"/>
                <w:color w:val="000000"/>
              </w:rPr>
              <m:t>iX</m:t>
            </m:r>
          </m:e>
          <m:sub>
            <m:r>
              <w:rPr>
                <w:rFonts w:ascii="Cambria Math" w:hAnsi="Cambria Math"/>
                <w:color w:val="000000"/>
              </w:rPr>
              <m:t>j</m:t>
            </m:r>
          </m:sub>
        </m:sSub>
      </m:oMath>
      <w:r w:rsidRPr="00630043">
        <w:rPr>
          <w:color w:val="000000"/>
        </w:rPr>
        <w:t>(t):</w:t>
      </w:r>
    </w:p>
    <w:p w14:paraId="0A9EAF2F"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D0DA665" w14:textId="77777777" w:rsidTr="00BD7167">
        <w:tc>
          <w:tcPr>
            <w:tcW w:w="704" w:type="dxa"/>
          </w:tcPr>
          <w:p w14:paraId="04B343D8" w14:textId="77777777" w:rsidR="00BD7167" w:rsidRPr="00630043" w:rsidRDefault="00BD7167" w:rsidP="00BD7167">
            <w:pPr>
              <w:jc w:val="center"/>
              <w:rPr>
                <w:color w:val="000000"/>
              </w:rPr>
            </w:pPr>
          </w:p>
        </w:tc>
        <w:tc>
          <w:tcPr>
            <w:tcW w:w="7088" w:type="dxa"/>
            <w:vAlign w:val="center"/>
          </w:tcPr>
          <w:p w14:paraId="6C3E578F" w14:textId="77777777" w:rsidR="00BD7167" w:rsidRPr="00630043" w:rsidRDefault="006372A4" w:rsidP="00BD7167">
            <w:pPr>
              <w:jc w:val="center"/>
              <w:rPr>
                <w:color w:val="000000"/>
              </w:rPr>
            </w:pPr>
            <m:oMathPara>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X</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sup>
                </m:sSup>
              </m:oMath>
            </m:oMathPara>
          </w:p>
        </w:tc>
        <w:tc>
          <w:tcPr>
            <w:tcW w:w="702" w:type="dxa"/>
            <w:vAlign w:val="center"/>
          </w:tcPr>
          <w:p w14:paraId="2EB1FB97" w14:textId="77777777" w:rsidR="00BD7167" w:rsidRPr="00630043" w:rsidRDefault="00BD7167" w:rsidP="00BD7167">
            <w:pPr>
              <w:jc w:val="center"/>
              <w:rPr>
                <w:color w:val="000000"/>
              </w:rPr>
            </w:pPr>
            <w:r w:rsidRPr="00630043">
              <w:rPr>
                <w:color w:val="000000"/>
              </w:rPr>
              <w:t>(</w:t>
            </w:r>
            <w:bookmarkStart w:id="96" w:name="MBM_ZRX"/>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1</w:t>
            </w:r>
            <w:r w:rsidRPr="00B66FCC">
              <w:rPr>
                <w:color w:val="000000"/>
              </w:rPr>
              <w:fldChar w:fldCharType="end"/>
            </w:r>
            <w:bookmarkEnd w:id="96"/>
            <w:r w:rsidRPr="00630043">
              <w:rPr>
                <w:color w:val="000000"/>
              </w:rPr>
              <w:t>)</w:t>
            </w:r>
          </w:p>
        </w:tc>
      </w:tr>
    </w:tbl>
    <w:p w14:paraId="0FB56908" w14:textId="77777777" w:rsidR="00BD7167" w:rsidRPr="00630043" w:rsidRDefault="00BD7167" w:rsidP="00BD7167">
      <w:pPr>
        <w:rPr>
          <w:color w:val="000000"/>
        </w:rPr>
      </w:pPr>
    </w:p>
    <w:p w14:paraId="3D8B0098" w14:textId="10DD547B" w:rsidR="00BD7167" w:rsidRPr="00630043" w:rsidRDefault="00BD7167" w:rsidP="00BD7167">
      <w:r w:rsidRPr="00630043">
        <w:rPr>
          <w:color w:val="000000"/>
        </w:rPr>
        <w:t xml:space="preserve">kd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oMath>
      <w:r w:rsidRPr="00630043">
        <w:t xml:space="preserve"> je veľkosť impedancie a </w:t>
      </w:r>
      <m:oMath>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oMath>
      <w:r w:rsidRPr="00630043">
        <w:t xml:space="preserve"> je fáza impedanciena kanály j. </w:t>
      </w:r>
      <w:r w:rsidRPr="00630043">
        <w:rPr>
          <w:color w:val="000000"/>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rPr>
          <w:color w:val="000000"/>
        </w:rPr>
        <w:t xml:space="preserve">). Meraný kanál je vždy naladený na jeden zo zdrojov prúdu, ktoré zobrazuj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0027698D">
        <w:rPr>
          <w:color w:val="000000"/>
        </w:rPr>
        <w:t xml:space="preserve"> </w:t>
      </w:r>
      <w:r w:rsidRPr="00630043">
        <w:rPr>
          <w:color w:val="000000"/>
        </w:rPr>
        <w:t xml:space="preserve">ako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oMath>
      <w:r w:rsidRPr="00630043">
        <w:rPr>
          <w:color w:val="000000"/>
        </w:rPr>
        <w:t xml:space="preserv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r>
          <w:rPr>
            <w:rFonts w:ascii="Cambria Math" w:hAnsi="Cambria Math"/>
            <w:color w:val="000000"/>
          </w:rPr>
          <m:t>.</m:t>
        </m:r>
      </m:oMath>
      <w:r>
        <w:rPr>
          <w:color w:val="000000"/>
        </w:rPr>
        <w:t xml:space="preserve"> </w:t>
      </w:r>
      <w:r w:rsidRPr="00630043">
        <w:rPr>
          <w:color w:val="000000"/>
        </w:rPr>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Pr="00630043">
        <w:t xml:space="preserve">a </w:t>
      </w:r>
      <m:oMath>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oMath>
      <w:r w:rsidRPr="00630043">
        <w:t xml:space="preserve">, ľavá a pravá časť hrud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4</m:t>
            </m:r>
          </m:sub>
        </m:sSub>
        <m:r>
          <w:rPr>
            <w:rFonts w:ascii="Cambria Math" w:hAnsi="Cambria Math"/>
          </w:rPr>
          <m:t>)</m:t>
        </m:r>
      </m:oMath>
      <w:r w:rsidRPr="00630043">
        <w:t xml:space="preserve">, ľavé a pravé steh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6</m:t>
            </m:r>
          </m:sub>
        </m:sSub>
        <m:r>
          <w:rPr>
            <w:rFonts w:ascii="Cambria Math" w:hAnsi="Cambria Math"/>
          </w:rPr>
          <m:t>)</m:t>
        </m:r>
      </m:oMath>
      <w:r w:rsidRPr="00630043">
        <w:t xml:space="preserve">, ľavé a pravé lýtk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7</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8</m:t>
            </m:r>
          </m:sub>
        </m:sSub>
        <m:r>
          <w:rPr>
            <w:rFonts w:ascii="Cambria Math" w:hAnsi="Cambria Math"/>
          </w:rPr>
          <m:t>)</m:t>
        </m:r>
      </m:oMath>
      <w:r w:rsidRPr="00630043">
        <w:t xml:space="preserve">, ľavé a pravé rame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4</m:t>
            </m:r>
          </m:sub>
        </m:sSub>
        <m:r>
          <w:rPr>
            <w:rFonts w:ascii="Cambria Math" w:hAnsi="Cambria Math"/>
          </w:rPr>
          <m:t>)</m:t>
        </m:r>
      </m:oMath>
      <w:r w:rsidRPr="00630043">
        <w:t xml:space="preserve"> a ľavé a pravé predlakti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6</m:t>
            </m:r>
          </m:sub>
        </m:sSub>
        <m:r>
          <w:rPr>
            <w:rFonts w:ascii="Cambria Math" w:hAnsi="Cambria Math"/>
          </w:rPr>
          <m:t>)</m:t>
        </m:r>
      </m:oMath>
      <w:r w:rsidRPr="00630043">
        <w:t xml:space="preserve">. Zvyšné kanály boli síce zaznamenávané ale neboli spracované hlavne pre proměnnou kvalitu signálu. Tok krvi počas </w:t>
      </w:r>
      <w:r w:rsidR="009076DD">
        <w:t>srdcov</w:t>
      </w:r>
      <w:r w:rsidRPr="00630043">
        <w:t>ého cyklu moduluje zmeny na základnej impedancií. Zmeny impedancie sú však extrémne malé v porovnaní so základnou impedanciou a zmenami impedancie v dôsledku dýchania. Vlastnosti zmien impedancie kladú vysoké nároky na konštrukciu impedančného monitora.</w:t>
      </w:r>
      <w:r w:rsidR="002C512A">
        <w:t xml:space="preserve"> </w:t>
      </w:r>
      <w:r w:rsidRPr="00630043">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rPr>
          <m:t>R</m:t>
        </m:r>
        <m:d>
          <m:dPr>
            <m:ctrlPr>
              <w:rPr>
                <w:rFonts w:ascii="Cambria Math" w:hAnsi="Cambria Math"/>
                <w:i/>
              </w:rPr>
            </m:ctrlPr>
          </m:dPr>
          <m:e>
            <m:r>
              <w:rPr>
                <w:rFonts w:ascii="Cambria Math" w:hAnsi="Cambria Math"/>
              </w:rPr>
              <m:t>t</m:t>
            </m:r>
          </m:e>
        </m:d>
      </m:oMath>
      <w:r w:rsidRPr="00630043">
        <w:t xml:space="preserve"> a kvadratúrna komponenta reaktanciu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oMath>
      <w:r w:rsidRPr="00630043">
        <w:t xml:space="preserve">meranej impedancie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r w:rsidRPr="00B66FCC">
        <w:fldChar w:fldCharType="begin"/>
      </w:r>
      <w:r w:rsidRPr="00630043">
        <w:instrText xml:space="preserve"> REF _Ref510264846 \h </w:instrText>
      </w:r>
      <w:r w:rsidRPr="00B66FCC">
        <w:fldChar w:fldCharType="separate"/>
      </w:r>
      <w:r w:rsidR="00A37FEB" w:rsidRPr="00630043">
        <w:t xml:space="preserve">Obrázok </w:t>
      </w:r>
      <w:r w:rsidR="00A37FEB">
        <w:rPr>
          <w:noProof/>
        </w:rPr>
        <w:t>3</w:t>
      </w:r>
      <w:r w:rsidR="00A37FEB">
        <w:t>.</w:t>
      </w:r>
      <w:r w:rsidR="00A37FEB">
        <w:rPr>
          <w:noProof/>
        </w:rPr>
        <w:t>2</w:t>
      </w:r>
      <w:r w:rsidRPr="00B66FCC">
        <w:fldChar w:fldCharType="end"/>
      </w:r>
      <w:r w:rsidRPr="00630043">
        <w:t xml:space="preserve"> ukazuje dobrovoľníka počas merania MBM monitorom.</w:t>
      </w:r>
    </w:p>
    <w:p w14:paraId="18A292E6" w14:textId="77777777" w:rsidR="00BD7167" w:rsidRPr="00630043" w:rsidRDefault="00BD7167" w:rsidP="00BD7167">
      <w:pPr>
        <w:pStyle w:val="Popis"/>
        <w:rPr>
          <w:vanish/>
          <w:lang w:val="sk-SK"/>
          <w:specVanish/>
        </w:rPr>
      </w:pPr>
      <w:bookmarkStart w:id="97" w:name="_Ref510264846"/>
      <w:bookmarkStart w:id="98" w:name="_Ref510264825"/>
      <w:bookmarkStart w:id="99" w:name="_Toc516835676"/>
      <w:r w:rsidRPr="006B1A60">
        <w:rPr>
          <w:noProof/>
          <w:szCs w:val="22"/>
          <w:lang w:val="cs-CZ" w:eastAsia="cs-CZ" w:bidi="ar-SA"/>
        </w:rPr>
        <w:lastRenderedPageBreak/>
        <w:drawing>
          <wp:anchor distT="71755" distB="71755" distL="114300" distR="114300" simplePos="0" relativeHeight="251832320" behindDoc="0" locked="0" layoutInCell="1" allowOverlap="1" wp14:anchorId="1DC68460" wp14:editId="63D1161D">
            <wp:simplePos x="0" y="0"/>
            <wp:positionH relativeFrom="margin">
              <wp:align>center</wp:align>
            </wp:positionH>
            <wp:positionV relativeFrom="paragraph">
              <wp:posOffset>19558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9"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97"/>
      <w:r w:rsidRPr="00630043">
        <w:rPr>
          <w:lang w:val="sk-SK"/>
        </w:rPr>
        <w:t>:</w:t>
      </w:r>
      <w:r w:rsidRPr="00630043">
        <w:rPr>
          <w:szCs w:val="22"/>
          <w:lang w:val="sk-SK"/>
        </w:rPr>
        <w:t xml:space="preserve"> Dobrovoľník počas </w:t>
      </w:r>
      <w:r w:rsidRPr="00630043">
        <w:rPr>
          <w:lang w:val="sk-SK"/>
        </w:rPr>
        <w:t>merania</w:t>
      </w:r>
      <w:r w:rsidRPr="00630043">
        <w:rPr>
          <w:szCs w:val="22"/>
          <w:lang w:val="sk-SK"/>
        </w:rPr>
        <w:t xml:space="preserve"> bioimpedančným monitorom MBM</w:t>
      </w:r>
      <w:bookmarkEnd w:id="98"/>
      <w:r w:rsidRPr="00630043">
        <w:rPr>
          <w:lang w:val="sk-SK"/>
        </w:rPr>
        <w:t>.</w:t>
      </w:r>
      <w:bookmarkEnd w:id="99"/>
    </w:p>
    <w:p w14:paraId="2FEA4691" w14:textId="77777777" w:rsidR="00BD7167" w:rsidRPr="00630043" w:rsidRDefault="00BD7167" w:rsidP="00BD7167">
      <w:pPr>
        <w:pStyle w:val="Popis"/>
        <w:rPr>
          <w:szCs w:val="22"/>
          <w:lang w:val="sk-SK"/>
        </w:rPr>
      </w:pPr>
      <w:r w:rsidRPr="00630043">
        <w:rPr>
          <w:szCs w:val="22"/>
          <w:lang w:val="sk-SK"/>
        </w:rPr>
        <w:t xml:space="preserve"> </w:t>
      </w:r>
      <w:r>
        <w:rPr>
          <w:szCs w:val="22"/>
          <w:lang w:val="sk-SK"/>
        </w:rPr>
        <w:t>Pred meraním boli na d</w:t>
      </w:r>
      <w:r w:rsidRPr="00630043">
        <w:rPr>
          <w:szCs w:val="22"/>
          <w:lang w:val="sk-SK"/>
        </w:rPr>
        <w:t>obrovoľník</w:t>
      </w:r>
      <w:r>
        <w:rPr>
          <w:szCs w:val="22"/>
          <w:lang w:val="sk-SK"/>
        </w:rPr>
        <w:t>a pripevnené</w:t>
      </w:r>
      <w:r w:rsidRPr="00630043">
        <w:rPr>
          <w:szCs w:val="22"/>
          <w:lang w:val="sk-SK"/>
        </w:rPr>
        <w:t xml:space="preserve"> </w:t>
      </w:r>
      <w:r>
        <w:rPr>
          <w:szCs w:val="22"/>
          <w:lang w:val="sk-SK"/>
        </w:rPr>
        <w:t>elektródy (modrá farba)</w:t>
      </w:r>
      <w:r w:rsidRPr="00630043">
        <w:rPr>
          <w:szCs w:val="22"/>
          <w:lang w:val="sk-SK"/>
        </w:rPr>
        <w:t>, ktoré slúžia ako zdroje elektrického prúdu, impedanciu snímajúce elektródy a EKG elektródy. Na pravej ruke ma pripevnenú manžetu na meranie arteriálneho krvného tlaku. Vpravo na stole sú zosilňovače impedančného signálu a počítač nahrávajúci namerané signály.</w:t>
      </w:r>
    </w:p>
    <w:p w14:paraId="49A1E751" w14:textId="77777777" w:rsidR="00BD7167" w:rsidRPr="00630043" w:rsidRDefault="00BD7167" w:rsidP="00BD7167"/>
    <w:p w14:paraId="6333E292" w14:textId="77777777" w:rsidR="00BD7167" w:rsidRPr="00630043" w:rsidRDefault="00BD7167" w:rsidP="00BD7167">
      <w:pPr>
        <w:pStyle w:val="Nadpis3"/>
      </w:pPr>
      <w:bookmarkStart w:id="100" w:name="_Toc510268156"/>
      <w:bookmarkStart w:id="101" w:name="_Toc516835634"/>
      <w:r w:rsidRPr="00630043">
        <w:t>Spracovanie dát</w:t>
      </w:r>
      <w:bookmarkEnd w:id="100"/>
      <w:bookmarkEnd w:id="101"/>
    </w:p>
    <w:p w14:paraId="5887D434" w14:textId="77777777" w:rsidR="00BD7167" w:rsidRPr="00630043" w:rsidRDefault="00BD7167" w:rsidP="00BD7167"/>
    <w:p w14:paraId="6DE4AE92" w14:textId="68723F73" w:rsidR="00BD7167" w:rsidRDefault="00BD7167" w:rsidP="00BD7167">
      <w:r w:rsidRPr="00630043">
        <w:t>Dáta boli počas merania ukladané na PC. Po meraní boli normalizované a predané k ďalšej analýze. Pred analýzou boli dáta vizuálne skontrolované a pre ďalšiu analýzu boli identifikované záznamy bez výrazných technických artefaktov na</w:t>
      </w:r>
      <w:r>
        <w:t xml:space="preserve"> signály</w:t>
      </w:r>
      <w:r w:rsidRPr="00630043">
        <w:t xml:space="preserve"> bioimpedan</w:t>
      </w:r>
      <w:r>
        <w:t>cie</w:t>
      </w:r>
      <w:r w:rsidRPr="00630043">
        <w:t xml:space="preserve">, </w:t>
      </w:r>
      <w:r w:rsidR="009076DD">
        <w:t>srdcov</w:t>
      </w:r>
      <w:r w:rsidRPr="00630043">
        <w:t>ých zvukov, EKG a</w:t>
      </w:r>
      <w:r>
        <w:t> </w:t>
      </w:r>
      <w:r w:rsidRPr="00630043">
        <w:t>krvn</w:t>
      </w:r>
      <w:r>
        <w:t>ého</w:t>
      </w:r>
      <w:r w:rsidRPr="00630043">
        <w:t xml:space="preserve"> tlaku. Príčina technických artefaktov na bioimpedančnom signály mohla byť zle nalepená elektróda, alebo odlepenie elektródy počas merania. Technické artefakty majú amplitúdu signálu spravidla rádovo vyššiu ako fyziologický bioimpedančný signál. </w:t>
      </w:r>
      <w:r>
        <w:t xml:space="preserve">Pri spracovaní signálov bol počítaný pomer signál šum, a to ako pomer smerodatných odchyliek signálu </w:t>
      </w:r>
      <m:oMath>
        <m:r>
          <w:rPr>
            <w:rFonts w:ascii="Cambria Math" w:hAnsi="Cambria Math"/>
          </w:rPr>
          <m:t>-dZ/dt</m:t>
        </m:r>
      </m:oMath>
      <w:r>
        <w:t xml:space="preserve"> v dvoch úsekoch vrámci RR intervalu. Prvý úsek bol úsek 0-0,3 násobok RR intervalu (v tomto intervale sa fyziologický vyskytuj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a druhý úsek bol 0,6 – 0,9 násobok RR intervalu. Následne bola spočítaná priemerná hodnota pomerov signál šum pre jednotlivé RR intervali. Ďalej boli spracovávané len signály, ktoré dosahovali pomer signál šum vačší ako 2. Kvalitný signál  </w:t>
      </w:r>
      <m:oMath>
        <m:r>
          <w:rPr>
            <w:rFonts w:ascii="Cambria Math" w:hAnsi="Cambria Math"/>
          </w:rPr>
          <m:t>-dZ/dt</m:t>
        </m:r>
      </m:oMath>
      <w:r>
        <w:t xml:space="preserve"> a Z0 na lýtku ukazuje Obrázok 3.3.</w:t>
      </w:r>
    </w:p>
    <w:p w14:paraId="5A4C9D75" w14:textId="77777777" w:rsidR="002C512A" w:rsidRDefault="002C512A" w:rsidP="00BD7167"/>
    <w:p w14:paraId="790A1584" w14:textId="77777777" w:rsidR="00BD7167" w:rsidRDefault="00BD7167" w:rsidP="00BD7167">
      <w:r>
        <w:rPr>
          <w:noProof/>
          <w:lang w:val="cs-CZ"/>
        </w:rPr>
        <w:drawing>
          <wp:inline distT="0" distB="0" distL="0" distR="0" wp14:anchorId="674A3C10" wp14:editId="25EF1060">
            <wp:extent cx="5396865" cy="1709420"/>
            <wp:effectExtent l="0" t="0" r="0" b="5080"/>
            <wp:docPr id="40" name="Obrázok 40" descr="OK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K7c"/>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709420"/>
                    </a:xfrm>
                    <a:prstGeom prst="rect">
                      <a:avLst/>
                    </a:prstGeom>
                    <a:noFill/>
                    <a:ln>
                      <a:noFill/>
                    </a:ln>
                  </pic:spPr>
                </pic:pic>
              </a:graphicData>
            </a:graphic>
          </wp:inline>
        </w:drawing>
      </w:r>
    </w:p>
    <w:p w14:paraId="12E85A2C" w14:textId="77777777" w:rsidR="00BD7167" w:rsidRPr="00B66FCC" w:rsidRDefault="00BD7167" w:rsidP="00BD7167">
      <w:pPr>
        <w:pStyle w:val="Popis"/>
        <w:rPr>
          <w:vanish/>
          <w:specVanish/>
        </w:rPr>
      </w:pPr>
      <w:bookmarkStart w:id="102" w:name="_Toc516835677"/>
      <w:r>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3</w:t>
      </w:r>
      <w:r>
        <w:fldChar w:fldCharType="end"/>
      </w:r>
      <w:r>
        <w:t xml:space="preserve">: Kvalitný signál </w:t>
      </w:r>
      <m:oMath>
        <m:r>
          <w:rPr>
            <w:rFonts w:ascii="Cambria Math" w:hAnsi="Cambria Math"/>
          </w:rPr>
          <m:t>-dZ/dt</m:t>
        </m:r>
      </m:oMath>
      <w:r>
        <w:t xml:space="preserve"> a </w:t>
      </w:r>
      <w:r w:rsidRPr="00B66FCC">
        <w:rPr>
          <w:rFonts w:ascii="Cambria Math" w:hAnsi="Cambria Math"/>
          <w:i/>
        </w:rPr>
        <w:t>Z0</w:t>
      </w:r>
      <w:r>
        <w:t xml:space="preserve"> bez artefaktov a problémových tvarov</w:t>
      </w:r>
      <w:bookmarkEnd w:id="102"/>
      <w:r>
        <w:t xml:space="preserve"> </w:t>
      </w:r>
    </w:p>
    <w:p w14:paraId="76D80F24" w14:textId="77777777" w:rsidR="00BD7167" w:rsidRDefault="00BD7167" w:rsidP="00BD7167">
      <w:r>
        <w:t xml:space="preserve"> Červená krivka znázorňuje priebeh signálu </w:t>
      </w:r>
      <w:r w:rsidRPr="00B66FCC">
        <w:rPr>
          <w:rFonts w:ascii="Cambria Math" w:eastAsiaTheme="majorEastAsia" w:hAnsi="Cambria Math" w:cstheme="majorBidi"/>
          <w:i/>
          <w:spacing w:val="10"/>
          <w:sz w:val="22"/>
          <w:szCs w:val="18"/>
          <w:lang w:val="en-US" w:eastAsia="en-US" w:bidi="en-US"/>
        </w:rPr>
        <w:t>Z0</w:t>
      </w:r>
      <w:r>
        <w:t xml:space="preserve"> na lýtku a modrá krivka znázorňuje jeho derivovaný záporný priebeh (</w:t>
      </w:r>
      <m:oMath>
        <m:r>
          <w:rPr>
            <w:rFonts w:ascii="Cambria Math" w:hAnsi="Cambria Math"/>
          </w:rPr>
          <m:t>-dZ/dt)</m:t>
        </m:r>
      </m:oMath>
      <w:r>
        <w:t>. Červené hviezdy znázorňujú polohu R vlny.</w:t>
      </w:r>
    </w:p>
    <w:p w14:paraId="59C9CB04" w14:textId="77777777" w:rsidR="00BD7167" w:rsidRPr="00630043" w:rsidRDefault="00BD7167" w:rsidP="00BD7167"/>
    <w:p w14:paraId="2D7E4ADF" w14:textId="77777777" w:rsidR="00BD7167" w:rsidRPr="00630043" w:rsidRDefault="00BD7167" w:rsidP="00BD7167">
      <w:r w:rsidRPr="00630043">
        <w:t xml:space="preserve">Pri spracovaní boli identifikované nasledovné problémové priebehy signálu </w:t>
      </w:r>
      <m:oMath>
        <m:r>
          <w:rPr>
            <w:rFonts w:ascii="Cambria Math" w:hAnsi="Cambria Math"/>
          </w:rPr>
          <m:t>-dZ/dt</m:t>
        </m:r>
      </m:oMath>
      <w:r w:rsidRPr="00630043">
        <w:t>:</w:t>
      </w:r>
    </w:p>
    <w:p w14:paraId="610B0E7F" w14:textId="77777777" w:rsidR="00BD7167" w:rsidRPr="00B66FCC" w:rsidRDefault="00BD7167" w:rsidP="00BD7167">
      <w:pPr>
        <w:pStyle w:val="Odsekzoznamu"/>
        <w:numPr>
          <w:ilvl w:val="0"/>
          <w:numId w:val="28"/>
        </w:numPr>
      </w:pPr>
      <w:r w:rsidRPr="00630043">
        <w:t>Slabý pomer signál šum, signál máva spravidla výrazne nižšiu amplitúdu oproti kvalitnému signálu (</w:t>
      </w:r>
      <w:r w:rsidRPr="00B66FCC">
        <w:fldChar w:fldCharType="begin"/>
      </w:r>
      <w:r w:rsidRPr="00630043">
        <w:instrText xml:space="preserve"> REF _Ref510295431 \h </w:instrText>
      </w:r>
      <w:r w:rsidRPr="00B66FCC">
        <w:fldChar w:fldCharType="separate"/>
      </w:r>
      <w:r w:rsidR="00A37FEB" w:rsidRPr="00630043">
        <w:t xml:space="preserve">Obrázok </w:t>
      </w:r>
      <w:r w:rsidR="00A37FEB">
        <w:rPr>
          <w:noProof/>
        </w:rPr>
        <w:t>3</w:t>
      </w:r>
      <w:r w:rsidR="00A37FEB">
        <w:t>.</w:t>
      </w:r>
      <w:r w:rsidR="00A37FEB">
        <w:rPr>
          <w:noProof/>
        </w:rPr>
        <w:t>4</w:t>
      </w:r>
      <w:r w:rsidRPr="00B66FCC">
        <w:fldChar w:fldCharType="end"/>
      </w:r>
      <w:r w:rsidRPr="00630043">
        <w:t>).</w:t>
      </w:r>
    </w:p>
    <w:p w14:paraId="003814E7" w14:textId="484F6C98" w:rsidR="00A37FEB" w:rsidRPr="00630043" w:rsidRDefault="00BD7167" w:rsidP="00BD7167">
      <w:pPr>
        <w:pStyle w:val="Popis"/>
        <w:rPr>
          <w:lang w:val="sk-SK"/>
        </w:rPr>
      </w:pPr>
      <w:r w:rsidRPr="00630043">
        <w:rPr>
          <w:lang w:val="sk-SK"/>
        </w:rPr>
        <w:t xml:space="preserve">Prítomná druhá špičk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vrámci </w:t>
      </w:r>
      <w:r w:rsidR="009076DD">
        <w:t>srdcov</w:t>
      </w:r>
      <w:r w:rsidRPr="00630043">
        <w:rPr>
          <w:lang w:val="sk-SK"/>
        </w:rPr>
        <w:t xml:space="preserve">ého cyklu, svojou výškou prevyšuje prvú špičk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i/>
          <w:lang w:val="sk-SK"/>
        </w:rPr>
        <w:t xml:space="preserve"> (</w:t>
      </w:r>
      <w:r w:rsidRPr="00B66FCC">
        <w:rPr>
          <w:i/>
          <w:lang w:val="sk-SK"/>
        </w:rPr>
        <w:fldChar w:fldCharType="begin"/>
      </w:r>
      <w:r w:rsidRPr="00630043">
        <w:rPr>
          <w:i/>
          <w:lang w:val="sk-SK"/>
        </w:rPr>
        <w:instrText xml:space="preserve"> REF _Ref510295450 \h </w:instrText>
      </w:r>
      <w:r w:rsidRPr="00B66FCC">
        <w:rPr>
          <w:i/>
          <w:lang w:val="sk-SK"/>
        </w:rPr>
      </w:r>
      <w:r w:rsidRPr="00B66FCC">
        <w:rPr>
          <w:i/>
          <w:lang w:val="sk-SK"/>
        </w:rPr>
        <w:fldChar w:fldCharType="separate"/>
      </w:r>
    </w:p>
    <w:p w14:paraId="02869194" w14:textId="77777777" w:rsidR="00BD7167" w:rsidRPr="00630043" w:rsidRDefault="00A37FEB" w:rsidP="00BD7167">
      <w:pPr>
        <w:pStyle w:val="Popis"/>
        <w:numPr>
          <w:ilvl w:val="0"/>
          <w:numId w:val="28"/>
        </w:numPr>
        <w:rPr>
          <w:lang w:val="sk-SK"/>
        </w:rPr>
      </w:pPr>
      <w:r w:rsidRPr="00630043">
        <w:rPr>
          <w:lang w:val="sk-SK"/>
        </w:rPr>
        <w:t xml:space="preserve">Obrázok </w:t>
      </w:r>
      <w:r>
        <w:rPr>
          <w:noProof/>
          <w:lang w:val="sk-SK"/>
        </w:rPr>
        <w:t>3</w:t>
      </w:r>
      <w:r>
        <w:rPr>
          <w:lang w:val="sk-SK"/>
        </w:rPr>
        <w:t>.</w:t>
      </w:r>
      <w:r>
        <w:rPr>
          <w:noProof/>
          <w:lang w:val="sk-SK"/>
        </w:rPr>
        <w:t>5</w:t>
      </w:r>
      <w:r w:rsidR="00BD7167" w:rsidRPr="00B66FCC">
        <w:rPr>
          <w:i/>
          <w:lang w:val="sk-SK"/>
        </w:rPr>
        <w:fldChar w:fldCharType="end"/>
      </w:r>
      <w:r w:rsidR="00BD7167">
        <w:rPr>
          <w:i/>
          <w:lang w:val="sk-SK"/>
        </w:rPr>
        <w:t>)</w:t>
      </w:r>
    </w:p>
    <w:p w14:paraId="7F8B7BF5" w14:textId="77777777" w:rsidR="00BD7167" w:rsidRPr="00630043" w:rsidRDefault="00BD7167" w:rsidP="00BD7167">
      <w:pPr>
        <w:pStyle w:val="Odsekzoznamu"/>
        <w:numPr>
          <w:ilvl w:val="0"/>
          <w:numId w:val="28"/>
        </w:numPr>
      </w:pPr>
      <w:r w:rsidRPr="00630043">
        <w:t xml:space="preserve">Rozdvojený vrchol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yskytuje sa hlavne pri výdychu </w:t>
      </w:r>
    </w:p>
    <w:p w14:paraId="251F6021" w14:textId="77777777" w:rsidR="00BD7167" w:rsidRPr="00630043" w:rsidRDefault="00BD7167" w:rsidP="00BD7167">
      <w:pPr>
        <w:pStyle w:val="Odsekzoznamu"/>
        <w:ind w:left="720"/>
      </w:pPr>
      <w:r w:rsidRPr="00630043">
        <w:t>(</w:t>
      </w:r>
      <w:r w:rsidRPr="00B66FCC">
        <w:fldChar w:fldCharType="begin"/>
      </w:r>
      <w:r w:rsidRPr="00630043">
        <w:instrText xml:space="preserve"> REF _Ref510295499 \h </w:instrText>
      </w:r>
      <w:r w:rsidRPr="00B66FCC">
        <w:fldChar w:fldCharType="separate"/>
      </w:r>
      <w:r w:rsidR="00A37FEB" w:rsidRPr="00630043">
        <w:t xml:space="preserve">Obrázok </w:t>
      </w:r>
      <w:r w:rsidR="00A37FEB">
        <w:rPr>
          <w:noProof/>
        </w:rPr>
        <w:t>3</w:t>
      </w:r>
      <w:r w:rsidR="00A37FEB">
        <w:t>.</w:t>
      </w:r>
      <w:r w:rsidR="00A37FEB">
        <w:rPr>
          <w:noProof/>
        </w:rPr>
        <w:t>6</w:t>
      </w:r>
      <w:r w:rsidRPr="00B66FCC">
        <w:fldChar w:fldCharType="end"/>
      </w:r>
      <w:r w:rsidRPr="00630043">
        <w:t>).</w:t>
      </w:r>
    </w:p>
    <w:p w14:paraId="3FB78876" w14:textId="77777777" w:rsidR="00BD7167" w:rsidRPr="00630043" w:rsidRDefault="00BD7167" w:rsidP="00BD7167">
      <w:pPr>
        <w:pStyle w:val="Odsekzoznamu"/>
        <w:numPr>
          <w:ilvl w:val="0"/>
          <w:numId w:val="28"/>
        </w:numPr>
      </w:pPr>
      <w:r w:rsidRPr="00630043">
        <w:t xml:space="preserve">Výrazné rozdiely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pravdepodobne nefyziologické (</w:t>
      </w:r>
      <w:r w:rsidRPr="00B66FCC">
        <w:fldChar w:fldCharType="begin"/>
      </w:r>
      <w:r w:rsidRPr="00630043">
        <w:instrText xml:space="preserve"> REF _Ref510295528 \h </w:instrText>
      </w:r>
      <w:r w:rsidRPr="00B66FCC">
        <w:fldChar w:fldCharType="separate"/>
      </w:r>
      <w:r w:rsidR="00A37FEB" w:rsidRPr="00630043">
        <w:t xml:space="preserve">Obrázok </w:t>
      </w:r>
      <w:r w:rsidR="00A37FEB">
        <w:rPr>
          <w:noProof/>
        </w:rPr>
        <w:t>3</w:t>
      </w:r>
      <w:r w:rsidR="00A37FEB">
        <w:t>.</w:t>
      </w:r>
      <w:r w:rsidR="00A37FEB">
        <w:rPr>
          <w:noProof/>
        </w:rPr>
        <w:t>7</w:t>
      </w:r>
      <w:r w:rsidRPr="00B66FCC">
        <w:fldChar w:fldCharType="end"/>
      </w:r>
      <w:r w:rsidRPr="00630043">
        <w:t>).</w:t>
      </w:r>
    </w:p>
    <w:p w14:paraId="7EFAF2BA" w14:textId="77777777" w:rsidR="00BD7167" w:rsidRDefault="00BD7167" w:rsidP="00BD7167">
      <w:pPr>
        <w:pStyle w:val="Odsekzoznamu"/>
        <w:ind w:left="720"/>
      </w:pPr>
    </w:p>
    <w:p w14:paraId="59CEED03" w14:textId="77777777" w:rsidR="002C512A" w:rsidRDefault="002C512A" w:rsidP="00BD7167">
      <w:pPr>
        <w:pStyle w:val="Odsekzoznamu"/>
        <w:ind w:left="720"/>
      </w:pPr>
    </w:p>
    <w:p w14:paraId="726776A3" w14:textId="77777777" w:rsidR="002C512A" w:rsidRPr="00630043" w:rsidRDefault="002C512A" w:rsidP="00BD7167">
      <w:pPr>
        <w:pStyle w:val="Odsekzoznamu"/>
        <w:ind w:left="720"/>
      </w:pPr>
    </w:p>
    <w:p w14:paraId="7C3EBDEE" w14:textId="77777777" w:rsidR="00BD7167" w:rsidRPr="00630043" w:rsidRDefault="00BD7167" w:rsidP="00BD7167">
      <w:pPr>
        <w:jc w:val="center"/>
      </w:pPr>
      <w:r w:rsidRPr="00B66FCC">
        <w:rPr>
          <w:noProof/>
          <w:lang w:val="cs-CZ"/>
        </w:rPr>
        <w:drawing>
          <wp:inline distT="0" distB="0" distL="0" distR="0" wp14:anchorId="5F53EF31" wp14:editId="320C0D1C">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0E09571D" w14:textId="77777777" w:rsidR="00BD7167" w:rsidRPr="00630043" w:rsidRDefault="00BD7167" w:rsidP="00BD7167">
      <w:pPr>
        <w:pStyle w:val="Popis"/>
        <w:rPr>
          <w:vanish/>
          <w:lang w:val="sk-SK"/>
          <w:specVanish/>
        </w:rPr>
      </w:pPr>
      <w:bookmarkStart w:id="103" w:name="_Ref510295431"/>
      <w:bookmarkStart w:id="104" w:name="_Toc516835678"/>
      <w:r w:rsidRPr="00630043">
        <w:rPr>
          <w:lang w:val="sk-SK"/>
        </w:rPr>
        <w:lastRenderedPageBreak/>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bookmarkEnd w:id="103"/>
      <w:r w:rsidRPr="00630043">
        <w:rPr>
          <w:lang w:val="sk-SK"/>
        </w:rPr>
        <w:t xml:space="preserve">: Problémový tvar signál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Nízky pomer signál-šum</w:t>
      </w:r>
      <w:bookmarkEnd w:id="104"/>
    </w:p>
    <w:p w14:paraId="175FAC8F" w14:textId="77777777" w:rsidR="00BD7167" w:rsidRDefault="00BD7167" w:rsidP="00BD7167">
      <w:pPr>
        <w:pStyle w:val="Popis"/>
        <w:rPr>
          <w:lang w:val="sk-SK"/>
        </w:rPr>
      </w:pPr>
      <w:r w:rsidRPr="00630043">
        <w:rPr>
          <w:lang w:val="sk-SK"/>
        </w:rPr>
        <w:t xml:space="preserve">. Modrá krivka je </w:t>
      </w:r>
      <m:oMath>
        <m:r>
          <w:rPr>
            <w:rFonts w:ascii="Cambria Math" w:hAnsi="Cambria Math"/>
            <w:lang w:val="sk-SK"/>
          </w:rPr>
          <m:t>-dZ/dt</m:t>
        </m:r>
      </m:oMath>
      <w:r w:rsidRPr="00630043">
        <w:rPr>
          <w:lang w:val="sk-SK"/>
        </w:rPr>
        <w:t xml:space="preserve"> na kanály 1 (krk). Červená hviezda ukazuje pozíciu R vlny v srdcovom cykle. </w:t>
      </w:r>
    </w:p>
    <w:p w14:paraId="063F304C" w14:textId="77777777" w:rsidR="002C512A" w:rsidRPr="002C512A" w:rsidRDefault="002C512A" w:rsidP="002C512A">
      <w:pPr>
        <w:rPr>
          <w:lang w:eastAsia="en-US" w:bidi="en-US"/>
        </w:rPr>
      </w:pPr>
    </w:p>
    <w:p w14:paraId="4C6BA631" w14:textId="77777777" w:rsidR="00BD7167" w:rsidRPr="00630043" w:rsidRDefault="00BD7167" w:rsidP="00BD7167">
      <w:pPr>
        <w:pStyle w:val="Popis"/>
        <w:rPr>
          <w:lang w:val="sk-SK"/>
        </w:rPr>
      </w:pPr>
      <w:r w:rsidRPr="00B66FCC">
        <w:rPr>
          <w:noProof/>
          <w:lang w:val="cs-CZ" w:eastAsia="cs-CZ" w:bidi="ar-SA"/>
        </w:rPr>
        <w:drawing>
          <wp:inline distT="0" distB="0" distL="0" distR="0" wp14:anchorId="135FAAA4" wp14:editId="58220349">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05" w:name="_Ref510295450"/>
    </w:p>
    <w:p w14:paraId="58D38123" w14:textId="77777777" w:rsidR="00BD7167" w:rsidRPr="00630043" w:rsidRDefault="00BD7167" w:rsidP="00BD7167">
      <w:pPr>
        <w:pStyle w:val="Popis"/>
        <w:rPr>
          <w:vanish/>
          <w:lang w:val="sk-SK"/>
          <w:specVanish/>
        </w:rPr>
      </w:pPr>
      <w:bookmarkStart w:id="106" w:name="_Toc51683567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105"/>
      <w:r w:rsidRPr="00630043">
        <w:rPr>
          <w:lang w:val="sk-SK"/>
        </w:rPr>
        <w:t xml:space="preserve">: Problémový tvar signálu </w:t>
      </w:r>
      <m:oMath>
        <m:r>
          <w:rPr>
            <w:rFonts w:ascii="Cambria Math" w:hAnsi="Cambria Math"/>
            <w:lang w:val="sk-SK"/>
          </w:rPr>
          <m:t>-dZ/dt</m:t>
        </m:r>
      </m:oMath>
      <w:r w:rsidRPr="00630043">
        <w:rPr>
          <w:lang w:val="sk-SK"/>
        </w:rPr>
        <w:t xml:space="preserve">. V signály prítomný druhý vrchol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06"/>
    </w:p>
    <w:p w14:paraId="450E05AA" w14:textId="3FA4FE1D" w:rsidR="00BD7167" w:rsidRPr="00630043" w:rsidRDefault="00BD7167" w:rsidP="00BD7167">
      <w:pPr>
        <w:pStyle w:val="Popis"/>
        <w:rPr>
          <w:lang w:val="sk-SK"/>
        </w:rPr>
      </w:pPr>
      <w:r w:rsidRPr="00630043">
        <w:rPr>
          <w:lang w:val="sk-SK"/>
        </w:rPr>
        <w:t xml:space="preserve">, amplitúdov prevyšuje prvý vrchol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hora zelená krvka je signál Z0 na kanály 15, dole modrá krivka je </w:t>
      </w:r>
      <m:oMath>
        <m:r>
          <w:rPr>
            <w:rFonts w:ascii="Cambria Math" w:hAnsi="Cambria Math"/>
            <w:lang w:val="sk-SK"/>
          </w:rPr>
          <m:t>-dZ/dt</m:t>
        </m:r>
      </m:oMath>
      <w:r w:rsidRPr="00630043">
        <w:rPr>
          <w:lang w:val="sk-SK"/>
        </w:rPr>
        <w:t xml:space="preserve"> na kanály 15 (ruka). Červená hviezda ukazuje pozíciu R vlny v </w:t>
      </w:r>
      <w:r w:rsidR="009076DD">
        <w:t>srdcov</w:t>
      </w:r>
      <w:r w:rsidRPr="00630043">
        <w:rPr>
          <w:lang w:val="sk-SK"/>
        </w:rPr>
        <w:t>om cykle.</w:t>
      </w:r>
    </w:p>
    <w:p w14:paraId="45FC1E74" w14:textId="77777777" w:rsidR="00BD7167" w:rsidRPr="00630043" w:rsidRDefault="00BD7167" w:rsidP="00BD7167">
      <w:pPr>
        <w:rPr>
          <w:lang w:eastAsia="en-US" w:bidi="en-US"/>
        </w:rPr>
      </w:pPr>
    </w:p>
    <w:p w14:paraId="74291DDB" w14:textId="77777777" w:rsidR="00BD7167" w:rsidRPr="00630043" w:rsidRDefault="00BD7167" w:rsidP="00BD7167">
      <w:pPr>
        <w:keepNext/>
        <w:jc w:val="center"/>
      </w:pPr>
      <w:r w:rsidRPr="00B66FCC">
        <w:rPr>
          <w:noProof/>
          <w:lang w:val="cs-CZ"/>
        </w:rPr>
        <w:drawing>
          <wp:inline distT="0" distB="0" distL="0" distR="0" wp14:anchorId="2BE4D9B8" wp14:editId="0581254A">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6B52F7" w14:textId="77777777" w:rsidR="00BD7167" w:rsidRPr="00630043" w:rsidRDefault="00BD7167" w:rsidP="00BD7167">
      <w:pPr>
        <w:pStyle w:val="Popis"/>
        <w:rPr>
          <w:vanish/>
          <w:lang w:val="sk-SK"/>
          <w:specVanish/>
        </w:rPr>
      </w:pPr>
      <w:bookmarkStart w:id="107" w:name="_Ref510295499"/>
      <w:bookmarkStart w:id="108" w:name="_Toc51683568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107"/>
      <w:r w:rsidRPr="00630043">
        <w:rPr>
          <w:lang w:val="sk-SK"/>
        </w:rPr>
        <w:t xml:space="preserve">: Problémový tvar signálu </w:t>
      </w:r>
      <m:oMath>
        <m:r>
          <w:rPr>
            <w:rFonts w:ascii="Cambria Math" w:hAnsi="Cambria Math"/>
            <w:lang w:val="sk-SK"/>
          </w:rPr>
          <m:t>-dZ/dt</m:t>
        </m:r>
      </m:oMath>
      <w:r w:rsidRPr="00630043">
        <w:rPr>
          <w:lang w:val="sk-SK"/>
        </w:rPr>
        <w:t xml:space="preserve">. Vrchol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je rozdvojený</w:t>
      </w:r>
      <w:bookmarkEnd w:id="108"/>
    </w:p>
    <w:p w14:paraId="785ACA09" w14:textId="479E4F22" w:rsidR="00BD7167" w:rsidRPr="00630043" w:rsidRDefault="00BD7167" w:rsidP="00BD7167">
      <w:pPr>
        <w:pStyle w:val="Popis"/>
        <w:rPr>
          <w:lang w:val="sk-SK"/>
        </w:rPr>
      </w:pPr>
      <w:r w:rsidRPr="00630043">
        <w:rPr>
          <w:lang w:val="sk-SK"/>
        </w:rPr>
        <w:t xml:space="preserve">. Zhora zelená krvka je signál Z0 na kanály 4, dole modrá krivka je </w:t>
      </w:r>
      <m:oMath>
        <m:r>
          <w:rPr>
            <w:rFonts w:ascii="Cambria Math" w:hAnsi="Cambria Math"/>
            <w:lang w:val="sk-SK"/>
          </w:rPr>
          <m:t>-dZ/dt</m:t>
        </m:r>
      </m:oMath>
      <w:r w:rsidRPr="00630043">
        <w:rPr>
          <w:lang w:val="sk-SK"/>
        </w:rPr>
        <w:t xml:space="preserve"> na kanály 4 (hruď). Červená hviezda ukazuje pozíciu R vlny v </w:t>
      </w:r>
      <w:r w:rsidR="009076DD">
        <w:t>srdcov</w:t>
      </w:r>
      <w:r w:rsidRPr="00630043">
        <w:rPr>
          <w:lang w:val="sk-SK"/>
        </w:rPr>
        <w:t>om cykle.</w:t>
      </w:r>
    </w:p>
    <w:p w14:paraId="4E05A238" w14:textId="77777777" w:rsidR="00BD7167" w:rsidRPr="00630043" w:rsidRDefault="00BD7167" w:rsidP="00BD7167"/>
    <w:p w14:paraId="492D2E5C" w14:textId="77777777" w:rsidR="00BD7167" w:rsidRPr="00630043" w:rsidRDefault="00BD7167" w:rsidP="00BD7167">
      <w:pPr>
        <w:jc w:val="center"/>
      </w:pPr>
      <w:r w:rsidRPr="00B66FCC">
        <w:rPr>
          <w:noProof/>
          <w:lang w:val="cs-CZ"/>
        </w:rPr>
        <w:lastRenderedPageBreak/>
        <w:drawing>
          <wp:inline distT="0" distB="0" distL="0" distR="0" wp14:anchorId="46803943" wp14:editId="40218DB7">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5586E77" w14:textId="77777777" w:rsidR="00BD7167" w:rsidRPr="00630043" w:rsidRDefault="00BD7167" w:rsidP="00BD7167">
      <w:pPr>
        <w:pStyle w:val="Popis"/>
        <w:rPr>
          <w:vanish/>
          <w:lang w:val="sk-SK"/>
          <w:specVanish/>
        </w:rPr>
      </w:pPr>
      <w:bookmarkStart w:id="109" w:name="_Ref510295528"/>
      <w:bookmarkStart w:id="110" w:name="_Toc51683568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End w:id="109"/>
      <w:r w:rsidRPr="00630043">
        <w:rPr>
          <w:lang w:val="sk-SK"/>
        </w:rPr>
        <w:t xml:space="preserve">: Problémový tvar signálu </w:t>
      </w:r>
      <m:oMath>
        <m:r>
          <w:rPr>
            <w:rFonts w:ascii="Cambria Math" w:hAnsi="Cambria Math"/>
            <w:lang w:val="sk-SK"/>
          </w:rPr>
          <m:t>-dZ/dt</m:t>
        </m:r>
      </m:oMath>
      <w:r w:rsidRPr="00630043">
        <w:rPr>
          <w:i/>
          <w:lang w:val="sk-SK"/>
        </w:rPr>
        <w:t xml:space="preserve">. </w:t>
      </w:r>
      <w:r w:rsidRPr="00630043">
        <w:rPr>
          <w:lang w:val="sk-SK"/>
        </w:rPr>
        <w:t xml:space="preserve">Pravdepodobne nefyziologické rozdiely v po sebe nasledujúcich hodnotách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10"/>
    </w:p>
    <w:p w14:paraId="0C92AC6A" w14:textId="27ED516C" w:rsidR="00BD7167" w:rsidRPr="00630043" w:rsidRDefault="00BD7167" w:rsidP="00BD7167">
      <w:pPr>
        <w:pStyle w:val="Popis"/>
        <w:rPr>
          <w:lang w:val="sk-SK"/>
        </w:rPr>
      </w:pPr>
      <w:r w:rsidRPr="00630043">
        <w:rPr>
          <w:i/>
          <w:lang w:val="sk-SK"/>
        </w:rPr>
        <w:t xml:space="preserve">. </w:t>
      </w:r>
      <w:r w:rsidRPr="00630043">
        <w:rPr>
          <w:lang w:val="sk-SK"/>
        </w:rPr>
        <w:t xml:space="preserve">Modrá krivka je </w:t>
      </w:r>
      <m:oMath>
        <m:r>
          <w:rPr>
            <w:rFonts w:ascii="Cambria Math" w:hAnsi="Cambria Math"/>
            <w:lang w:val="sk-SK"/>
          </w:rPr>
          <m:t>-dZ/dt</m:t>
        </m:r>
      </m:oMath>
      <w:r w:rsidRPr="00630043">
        <w:rPr>
          <w:lang w:val="sk-SK"/>
        </w:rPr>
        <w:t xml:space="preserve"> na kanály 15 (ruka). Červená hviezda ukazuje pozíciu R vlny v </w:t>
      </w:r>
      <w:r w:rsidR="009076DD">
        <w:t>srdcov</w:t>
      </w:r>
      <w:r w:rsidRPr="00630043">
        <w:rPr>
          <w:lang w:val="sk-SK"/>
        </w:rPr>
        <w:t>om cykle.</w:t>
      </w:r>
    </w:p>
    <w:p w14:paraId="71ED2889" w14:textId="77777777" w:rsidR="00BD7167" w:rsidRPr="00B66FCC" w:rsidRDefault="00BD7167" w:rsidP="00BD7167">
      <w:pPr>
        <w:pStyle w:val="Popis"/>
        <w:rPr>
          <w:i/>
          <w:lang w:val="sk-SK"/>
        </w:rPr>
      </w:pPr>
    </w:p>
    <w:p w14:paraId="3238FB4B" w14:textId="77777777" w:rsidR="00BD7167" w:rsidRPr="00630043" w:rsidRDefault="00BD7167" w:rsidP="00BD7167">
      <w:pPr>
        <w:rPr>
          <w:lang w:eastAsia="en-US" w:bidi="en-US"/>
        </w:rPr>
      </w:pPr>
      <w:r>
        <w:t xml:space="preserve">Priebeh signálu </w:t>
      </w:r>
      <m:oMath>
        <m:r>
          <w:rPr>
            <w:rFonts w:ascii="Cambria Math" w:hAnsi="Cambria Math"/>
          </w:rPr>
          <m:t>-dZ/dt</m:t>
        </m:r>
      </m:oMath>
      <w:r>
        <w:t xml:space="preserve"> bez vymenovaných problematických znakov znázorňuje </w:t>
      </w:r>
      <w:r>
        <w:fldChar w:fldCharType="begin"/>
      </w:r>
      <w:r>
        <w:instrText xml:space="preserve"> REF _Ref516814048 \h </w:instrText>
      </w:r>
      <w:r>
        <w:fldChar w:fldCharType="separate"/>
      </w:r>
      <w:r w:rsidR="00A37FEB" w:rsidRPr="00630043">
        <w:t xml:space="preserve">Obrázok </w:t>
      </w:r>
      <w:r w:rsidR="00A37FEB">
        <w:rPr>
          <w:noProof/>
        </w:rPr>
        <w:t>1</w:t>
      </w:r>
      <w:r w:rsidR="00A37FEB">
        <w:t>.</w:t>
      </w:r>
      <w:r w:rsidR="00A37FEB">
        <w:rPr>
          <w:noProof/>
        </w:rPr>
        <w:t>12</w:t>
      </w:r>
      <w:r>
        <w:fldChar w:fldCharType="end"/>
      </w:r>
      <w:r>
        <w:t>.</w:t>
      </w:r>
      <w:r w:rsidRPr="00630043">
        <w:rPr>
          <w:lang w:eastAsia="en-US" w:bidi="en-US"/>
        </w:rPr>
        <w:t xml:space="preserve"> Záznamy s problémovými tvarmi signálov sú buď vylúčené z ďalšieho spracovania, alebo je upravený algoritmus na spracovanie signálov, tak aby nedochádzalo k nesprávnej detekcií parametrov. Signály s nízkym pomerom signál šum boli vylúčené. Pri prítomnej druhej špičke boli zužované úseky RR intervalu v ktorých sa detekoval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Pri rozdvojenej špičke bolo detekovaná poloh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ako tažisko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Pri výrazných rozdieloch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bol takýto signál ponechaný pre hodnotenie, keďže sa vyskytoval veľmi výnimočne a nemáme dokaz o tom že je nefyziologický.</w:t>
      </w:r>
    </w:p>
    <w:p w14:paraId="4F0D38E6" w14:textId="77777777" w:rsidR="00BD7167" w:rsidRPr="00630043" w:rsidRDefault="00BD7167" w:rsidP="00BD7167"/>
    <w:p w14:paraId="494CA26D" w14:textId="3E05ABC0" w:rsidR="00BD7167" w:rsidRPr="00630043" w:rsidRDefault="00BD7167" w:rsidP="00BD7167">
      <w:pPr>
        <w:pStyle w:val="Nadpis3"/>
      </w:pPr>
      <w:bookmarkStart w:id="111" w:name="_Toc510268151"/>
      <w:bookmarkStart w:id="112" w:name="_Toc516835635"/>
      <w:r w:rsidRPr="00630043">
        <w:t xml:space="preserve">Detekcia prvého </w:t>
      </w:r>
      <w:r w:rsidR="009076DD">
        <w:t>srdcov</w:t>
      </w:r>
      <w:r w:rsidRPr="00630043">
        <w:t>ého zvuku (S1</w:t>
      </w:r>
      <w:bookmarkEnd w:id="111"/>
      <w:r w:rsidRPr="00630043">
        <w:t>)</w:t>
      </w:r>
      <w:bookmarkEnd w:id="112"/>
    </w:p>
    <w:p w14:paraId="1C000565" w14:textId="77777777" w:rsidR="00BD7167" w:rsidRPr="00630043" w:rsidRDefault="00BD7167" w:rsidP="00BD7167"/>
    <w:p w14:paraId="47DBA658" w14:textId="2827220B" w:rsidR="00BD7167" w:rsidRPr="00630043" w:rsidRDefault="00BD7167" w:rsidP="00BD7167">
      <w:r w:rsidRPr="00630043">
        <w:t xml:space="preserve">S1 je prvým zvukom po R-vlne. Frekvenčný rozsah nie je z literatúry jasný. Jeden zdroj tvrdí že jeho spektrum je v pásme 50-150Hz </w:t>
      </w:r>
      <w:r w:rsidRPr="00B66FCC">
        <w:fldChar w:fldCharType="begin"/>
      </w:r>
      <w:r w:rsidR="00284C6A">
        <w:instrText xml:space="preserve"> ADDIN EN.CITE &lt;EndNote&gt;&lt;Cite&gt;&lt;Author&gt;Djebbari&lt;/Author&gt;&lt;Year&gt;2000&lt;/Year&gt;&lt;RecNum&gt;0&lt;/RecNum&gt;&lt;IDText&gt;Short-time Fourier transform analysis of the phonocardiogram signal&lt;/IDText&gt;&lt;DisplayText&gt;[59]&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B66FCC">
        <w:fldChar w:fldCharType="separate"/>
      </w:r>
      <w:r>
        <w:rPr>
          <w:noProof/>
        </w:rPr>
        <w:t>[59]</w:t>
      </w:r>
      <w:r w:rsidRPr="00B66FCC">
        <w:fldChar w:fldCharType="end"/>
      </w:r>
      <w:r w:rsidRPr="00630043">
        <w:t xml:space="preserve">, iný že to je 20-150Hz </w:t>
      </w:r>
      <w:r w:rsidRPr="00B66FCC">
        <w:fldChar w:fldCharType="begin"/>
      </w:r>
      <w:r w:rsidR="00284C6A">
        <w:instrText xml:space="preserve"> ADDIN EN.CITE &lt;EndNote&gt;&lt;Cite&gt;&lt;Author&gt;J. Zhong&lt;/Author&gt;&lt;Year&gt;2013&lt;/Year&gt;&lt;RecNum&gt;0&lt;/RecNum&gt;&lt;IDText&gt;Automatic heart sound signal analysis with reused multi-scale wavelet transform&lt;/IDText&gt;&lt;DisplayText&gt;[60]&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B66FCC">
        <w:fldChar w:fldCharType="separate"/>
      </w:r>
      <w:r>
        <w:rPr>
          <w:noProof/>
        </w:rPr>
        <w:t>[60]</w:t>
      </w:r>
      <w:r w:rsidRPr="00B66FCC">
        <w:fldChar w:fldCharType="end"/>
      </w:r>
      <w:r w:rsidRPr="00630043">
        <w:t xml:space="preserve">. Na odfiltrovanie užitočnej zložky HS z nameraného signálu sa používa filtrovanie za pomoci dikrétnej vlnkovej transformácie (Discrete Wavelet Transform – DWT)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B66FCC">
        <w:fldChar w:fldCharType="begin"/>
      </w:r>
      <w:r w:rsidR="00284C6A">
        <w:instrText xml:space="preserve"> ADDIN EN.CITE &lt;EndNote&gt;&lt;Cite&gt;&lt;Author&gt;El-Segaier&lt;/Author&gt;&lt;Year&gt;2005&lt;/Year&gt;&lt;RecNum&gt;0&lt;/RecNum&gt;&lt;IDText&gt;Computer-based detection and analysis of heart sound and murmur&lt;/IDText&gt;&lt;DisplayText&gt;[61]&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B66FCC">
        <w:fldChar w:fldCharType="separate"/>
      </w:r>
      <w:r>
        <w:rPr>
          <w:noProof/>
        </w:rPr>
        <w:t>[61]</w:t>
      </w:r>
      <w:r w:rsidRPr="00B66FCC">
        <w:fldChar w:fldCharType="end"/>
      </w:r>
      <w:r w:rsidRPr="00630043">
        <w:t xml:space="preserve">, DWT bola </w:t>
      </w:r>
      <w:r w:rsidRPr="00630043">
        <w:lastRenderedPageBreak/>
        <w:t xml:space="preserve">znova použitá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 xml:space="preserve"> alebo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neurónové siete </w:t>
      </w:r>
      <w:r w:rsidRPr="00B66FCC">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 </w:instrText>
      </w:r>
      <w:r w:rsidR="00284C6A">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DATA </w:instrText>
      </w:r>
      <w:r w:rsidR="00284C6A">
        <w:fldChar w:fldCharType="end"/>
      </w:r>
      <w:r w:rsidRPr="00B66FCC">
        <w:fldChar w:fldCharType="separate"/>
      </w:r>
      <w:r>
        <w:rPr>
          <w:noProof/>
        </w:rPr>
        <w:t>[64]</w:t>
      </w:r>
      <w:r w:rsidRPr="00B66FCC">
        <w:fldChar w:fldCharType="end"/>
      </w:r>
      <w:r w:rsidRPr="00630043">
        <w:t xml:space="preserve">. 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Pr="00B66FCC">
        <w:fldChar w:fldCharType="begin"/>
      </w:r>
      <w:r w:rsidR="00284C6A">
        <w:instrText xml:space="preserve"> ADDIN EN.CITE &lt;EndNote&gt;&lt;Cite&gt;&lt;Author&gt;Debbal&lt;/Author&gt;&lt;Year&gt;2007&lt;/Year&gt;&lt;RecNum&gt;0&lt;/RecNum&gt;&lt;IDText&gt;Time-frequency analysis of the first and the second heartbeat sounds&lt;/IDText&gt;&lt;DisplayText&gt;[6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B66FCC">
        <w:fldChar w:fldCharType="separate"/>
      </w:r>
      <w:r>
        <w:rPr>
          <w:noProof/>
        </w:rPr>
        <w:t>[65]</w:t>
      </w:r>
      <w:r w:rsidRPr="00B66FCC">
        <w:fldChar w:fldCharType="end"/>
      </w:r>
      <w:r w:rsidRPr="00630043">
        <w:t xml:space="preserve">. S1 je vyvolaný dvoma udalosťami a to zatvorením dvojcípej (M1 – mitral) a trojcípej (T1 - tricuspid) chlopne. </w:t>
      </w:r>
      <w:r w:rsidRPr="00B66FCC">
        <w:fldChar w:fldCharType="begin"/>
      </w:r>
      <w:r w:rsidRPr="00630043">
        <w:instrText xml:space="preserve"> REF _Ref510259744 \h </w:instrText>
      </w:r>
      <w:r w:rsidRPr="00B66FCC">
        <w:fldChar w:fldCharType="separate"/>
      </w:r>
      <w:r w:rsidR="00A37FEB" w:rsidRPr="00630043">
        <w:t xml:space="preserve">Obrázok </w:t>
      </w:r>
      <w:r w:rsidR="00A37FEB">
        <w:rPr>
          <w:noProof/>
        </w:rPr>
        <w:t>3</w:t>
      </w:r>
      <w:r w:rsidR="00A37FEB">
        <w:t>.</w:t>
      </w:r>
      <w:r w:rsidR="00A37FEB">
        <w:rPr>
          <w:noProof/>
        </w:rPr>
        <w:t>8</w:t>
      </w:r>
      <w:r w:rsidRPr="00B66FCC">
        <w:fldChar w:fldCharType="end"/>
      </w:r>
      <w:r w:rsidRPr="00630043">
        <w:t xml:space="preserve"> a </w:t>
      </w:r>
      <w:r w:rsidRPr="00B66FCC">
        <w:fldChar w:fldCharType="begin"/>
      </w:r>
      <w:r w:rsidRPr="00630043">
        <w:instrText xml:space="preserve"> REF _Ref513977795 \h </w:instrText>
      </w:r>
      <w:r w:rsidRPr="00B66FCC">
        <w:fldChar w:fldCharType="separate"/>
      </w:r>
      <w:r w:rsidR="00A37FEB" w:rsidRPr="00630043">
        <w:t xml:space="preserve">Obrázok </w:t>
      </w:r>
      <w:r w:rsidR="00A37FEB">
        <w:rPr>
          <w:noProof/>
        </w:rPr>
        <w:t>3</w:t>
      </w:r>
      <w:r w:rsidR="00A37FEB">
        <w:t>.</w:t>
      </w:r>
      <w:r w:rsidR="00A37FEB">
        <w:rPr>
          <w:noProof/>
        </w:rPr>
        <w:t>9</w:t>
      </w:r>
      <w:r w:rsidRPr="00B66FCC">
        <w:fldChar w:fldCharType="end"/>
      </w:r>
      <w:r w:rsidRPr="00630043">
        <w:t xml:space="preserve"> znázorňujú spektrum prvého </w:t>
      </w:r>
      <w:r w:rsidR="009076DD">
        <w:t>srdcov</w:t>
      </w:r>
      <w:r w:rsidRPr="00630043">
        <w:t xml:space="preserve">ého zvuku u dvoch dobrovoľníkov. Spektrum bolo priemerované počas 5 minútového merania. Vidíme, že spektrá majú rozny tvar, čo naznačuje potrebu filtrovať </w:t>
      </w:r>
      <w:r w:rsidR="009076DD">
        <w:t>srdcov</w:t>
      </w:r>
      <w:r w:rsidRPr="00630043">
        <w:t xml:space="preserve">é zvuky pre každého individuálne prispôsobeným filtrom. </w:t>
      </w:r>
      <w:r w:rsidRPr="00B66FCC">
        <w:fldChar w:fldCharType="begin"/>
      </w:r>
      <w:r w:rsidRPr="00630043">
        <w:instrText xml:space="preserve"> REF _Ref513977929 \h </w:instrText>
      </w:r>
      <w:r w:rsidRPr="00B66FCC">
        <w:fldChar w:fldCharType="separate"/>
      </w:r>
      <w:r w:rsidR="00A37FEB" w:rsidRPr="00630043">
        <w:t xml:space="preserve">Obrázok </w:t>
      </w:r>
      <w:r w:rsidR="00A37FEB">
        <w:rPr>
          <w:noProof/>
        </w:rPr>
        <w:t>3</w:t>
      </w:r>
      <w:r w:rsidR="00A37FEB">
        <w:t>.</w:t>
      </w:r>
      <w:r w:rsidR="00A37FEB">
        <w:rPr>
          <w:noProof/>
        </w:rPr>
        <w:t>10</w:t>
      </w:r>
      <w:r w:rsidRPr="00B66FCC">
        <w:fldChar w:fldCharType="end"/>
      </w:r>
      <w:r w:rsidRPr="00630043">
        <w:t xml:space="preserve"> znázorňuje priemerované spektrum pre 30 dobrovoľníkov.</w:t>
      </w:r>
    </w:p>
    <w:p w14:paraId="50894FB7" w14:textId="77777777" w:rsidR="00BD7167" w:rsidRPr="00630043" w:rsidRDefault="00BD7167" w:rsidP="00BD7167">
      <w:pPr>
        <w:jc w:val="center"/>
      </w:pPr>
      <w:r w:rsidRPr="00B66FCC">
        <w:rPr>
          <w:noProof/>
          <w:lang w:val="cs-CZ"/>
        </w:rPr>
        <w:drawing>
          <wp:inline distT="0" distB="0" distL="0" distR="0" wp14:anchorId="62467F2B" wp14:editId="45897EB8">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3EC3FFD7" w14:textId="5E8EFEE1" w:rsidR="00BD7167" w:rsidRPr="00630043" w:rsidRDefault="00BD7167" w:rsidP="00BD7167">
      <w:pPr>
        <w:pStyle w:val="Popis"/>
        <w:rPr>
          <w:vanish/>
          <w:color w:val="000000"/>
          <w:szCs w:val="22"/>
          <w:lang w:val="sk-SK"/>
          <w:specVanish/>
        </w:rPr>
      </w:pPr>
      <w:bookmarkStart w:id="113" w:name="_Ref510259744"/>
      <w:bookmarkStart w:id="114" w:name="_Toc51683568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113"/>
      <w:r w:rsidRPr="00630043">
        <w:rPr>
          <w:lang w:val="sk-SK"/>
        </w:rPr>
        <w:t>:</w:t>
      </w:r>
      <w:r w:rsidRPr="00630043">
        <w:rPr>
          <w:szCs w:val="22"/>
          <w:lang w:val="sk-SK"/>
        </w:rPr>
        <w:t xml:space="preserve"> Spektrum prvého </w:t>
      </w:r>
      <w:r w:rsidR="009076DD">
        <w:t>srdcov</w:t>
      </w:r>
      <w:r w:rsidRPr="00630043">
        <w:rPr>
          <w:szCs w:val="22"/>
          <w:lang w:val="sk-SK"/>
        </w:rPr>
        <w:t>ého zvuku S1 subjektu A.</w:t>
      </w:r>
      <w:bookmarkEnd w:id="114"/>
    </w:p>
    <w:p w14:paraId="003AA537" w14:textId="38701107" w:rsidR="00BD7167" w:rsidRPr="00630043" w:rsidRDefault="00BD7167" w:rsidP="00BD7167">
      <w:pPr>
        <w:pStyle w:val="Popis"/>
        <w:rPr>
          <w:lang w:val="sk-SK"/>
        </w:rPr>
      </w:pPr>
      <w:r w:rsidRPr="00630043">
        <w:rPr>
          <w:lang w:val="sk-SK"/>
        </w:rPr>
        <w:t xml:space="preserve"> Spektrum bolo priemerované z prvého </w:t>
      </w:r>
      <w:r w:rsidR="009076DD">
        <w:t>srdcov</w:t>
      </w:r>
      <w:r w:rsidRPr="00630043">
        <w:rPr>
          <w:lang w:val="sk-SK"/>
        </w:rPr>
        <w:t>ého zvuku počas 5 minútového merania v kľude.</w:t>
      </w:r>
    </w:p>
    <w:p w14:paraId="64E0D4BE" w14:textId="77777777" w:rsidR="00BD7167" w:rsidRPr="00630043" w:rsidRDefault="00BD7167" w:rsidP="00BD7167">
      <w:pPr>
        <w:rPr>
          <w:lang w:eastAsia="en-US" w:bidi="en-US"/>
        </w:rPr>
      </w:pPr>
    </w:p>
    <w:p w14:paraId="204E6BD9" w14:textId="77777777" w:rsidR="00BD7167" w:rsidRPr="00630043" w:rsidRDefault="00BD7167" w:rsidP="00BD7167">
      <w:pPr>
        <w:jc w:val="center"/>
        <w:rPr>
          <w:lang w:eastAsia="en-US" w:bidi="en-US"/>
        </w:rPr>
      </w:pPr>
      <w:r w:rsidRPr="00B66FCC">
        <w:rPr>
          <w:noProof/>
          <w:lang w:val="cs-CZ"/>
        </w:rPr>
        <w:drawing>
          <wp:inline distT="0" distB="0" distL="0" distR="0" wp14:anchorId="46CF3A7A" wp14:editId="170327CD">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7B8C1821" w14:textId="3B6621CF" w:rsidR="00BD7167" w:rsidRPr="00630043" w:rsidRDefault="00BD7167" w:rsidP="00BD7167">
      <w:pPr>
        <w:pStyle w:val="Popis"/>
        <w:rPr>
          <w:vanish/>
          <w:color w:val="000000"/>
          <w:szCs w:val="22"/>
          <w:lang w:val="sk-SK"/>
          <w:specVanish/>
        </w:rPr>
      </w:pPr>
      <w:bookmarkStart w:id="115" w:name="_Ref513977795"/>
      <w:bookmarkStart w:id="116" w:name="_Toc51683568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bookmarkEnd w:id="115"/>
      <w:r w:rsidRPr="00630043">
        <w:rPr>
          <w:lang w:val="sk-SK"/>
        </w:rPr>
        <w:t xml:space="preserve"> </w:t>
      </w:r>
      <w:r w:rsidRPr="00630043">
        <w:rPr>
          <w:szCs w:val="22"/>
          <w:lang w:val="sk-SK"/>
        </w:rPr>
        <w:t xml:space="preserve">Spektrum prvého </w:t>
      </w:r>
      <w:r w:rsidR="009076DD">
        <w:t>srdcov</w:t>
      </w:r>
      <w:r w:rsidRPr="00630043">
        <w:rPr>
          <w:szCs w:val="22"/>
          <w:lang w:val="sk-SK"/>
        </w:rPr>
        <w:t>ého zvuku S1 subjektu B.</w:t>
      </w:r>
      <w:bookmarkEnd w:id="116"/>
    </w:p>
    <w:p w14:paraId="4886A1F3" w14:textId="2371D6A8" w:rsidR="00BD7167" w:rsidRPr="00630043" w:rsidRDefault="00BD7167" w:rsidP="00BD7167">
      <w:pPr>
        <w:pStyle w:val="Popis"/>
        <w:rPr>
          <w:lang w:val="sk-SK"/>
        </w:rPr>
      </w:pPr>
      <w:r w:rsidRPr="00630043">
        <w:rPr>
          <w:lang w:val="sk-SK"/>
        </w:rPr>
        <w:t xml:space="preserve"> Spektrum bolo priemerované z prvého </w:t>
      </w:r>
      <w:r w:rsidR="009076DD">
        <w:t>srdcov</w:t>
      </w:r>
      <w:r w:rsidRPr="00630043">
        <w:rPr>
          <w:lang w:val="sk-SK"/>
        </w:rPr>
        <w:t>ého zvuku počas 5 minútového merania v kľude.</w:t>
      </w:r>
    </w:p>
    <w:p w14:paraId="6FFFB9C5" w14:textId="77777777" w:rsidR="00BD7167" w:rsidRPr="00630043" w:rsidRDefault="00BD7167" w:rsidP="00BD7167">
      <w:pPr>
        <w:pStyle w:val="Popis"/>
        <w:rPr>
          <w:lang w:val="sk-SK"/>
        </w:rPr>
      </w:pPr>
    </w:p>
    <w:p w14:paraId="4086BA3F" w14:textId="77777777" w:rsidR="00BD7167" w:rsidRPr="00630043" w:rsidRDefault="00BD7167" w:rsidP="00BD7167">
      <w:pPr>
        <w:jc w:val="center"/>
        <w:rPr>
          <w:lang w:eastAsia="en-US" w:bidi="en-US"/>
        </w:rPr>
      </w:pPr>
      <w:r w:rsidRPr="00B66FCC">
        <w:rPr>
          <w:noProof/>
          <w:lang w:val="cs-CZ"/>
        </w:rPr>
        <w:lastRenderedPageBreak/>
        <w:drawing>
          <wp:inline distT="0" distB="0" distL="0" distR="0" wp14:anchorId="6F1A8FE7" wp14:editId="690F861B">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0BA3CA26" w14:textId="20C0F00E" w:rsidR="00BD7167" w:rsidRPr="00630043" w:rsidRDefault="00BD7167" w:rsidP="00BD7167">
      <w:pPr>
        <w:pStyle w:val="Popis"/>
        <w:rPr>
          <w:vanish/>
          <w:color w:val="000000"/>
          <w:szCs w:val="22"/>
          <w:lang w:val="sk-SK"/>
          <w:specVanish/>
        </w:rPr>
      </w:pPr>
      <w:bookmarkStart w:id="117" w:name="_Ref513977929"/>
      <w:bookmarkStart w:id="118" w:name="_Toc51683568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117"/>
      <w:r w:rsidRPr="00630043">
        <w:rPr>
          <w:szCs w:val="22"/>
          <w:lang w:val="sk-SK"/>
        </w:rPr>
        <w:t xml:space="preserve"> Spektrum prvého </w:t>
      </w:r>
      <w:r w:rsidR="009076DD">
        <w:t>srdcov</w:t>
      </w:r>
      <w:r w:rsidRPr="00630043">
        <w:rPr>
          <w:szCs w:val="22"/>
          <w:lang w:val="sk-SK"/>
        </w:rPr>
        <w:t>ého zvuku S1 pre 30 ľudí.</w:t>
      </w:r>
      <w:bookmarkEnd w:id="118"/>
    </w:p>
    <w:p w14:paraId="70019807" w14:textId="5E0EC899" w:rsidR="00BD7167" w:rsidRPr="0068248B" w:rsidRDefault="00BD7167" w:rsidP="0068248B">
      <w:pPr>
        <w:pStyle w:val="Popis"/>
        <w:rPr>
          <w:lang w:val="sk-SK"/>
        </w:rPr>
      </w:pPr>
      <w:r w:rsidRPr="00630043">
        <w:rPr>
          <w:lang w:val="sk-SK"/>
        </w:rPr>
        <w:t xml:space="preserve"> Spektrum bolo najskôr priemerované z prvého </w:t>
      </w:r>
      <w:r w:rsidR="009076DD">
        <w:t>srdcov</w:t>
      </w:r>
      <w:r w:rsidRPr="00630043">
        <w:rPr>
          <w:lang w:val="sk-SK"/>
        </w:rPr>
        <w:t>ého zvuku počas 5 minútového merania pre každého dobrovoľníka v kľude. Tieto priemerné spektrá boli následne priemerov</w:t>
      </w:r>
      <w:r w:rsidR="0068248B">
        <w:rPr>
          <w:lang w:val="sk-SK"/>
        </w:rPr>
        <w:t>ané pre všetkých dobrovoľníkov.</w:t>
      </w:r>
    </w:p>
    <w:p w14:paraId="083228F3" w14:textId="77777777" w:rsidR="00BD7167" w:rsidRPr="00630043" w:rsidRDefault="00BD7167" w:rsidP="00BD7167">
      <w:r w:rsidRPr="00630043">
        <w:t>Nasledujúci experiment testuje a stanovuje optimálny typ metódy predspracovania a optimálne hranice pre filtrované pásmo. Signál bol frekvenčne filtrovaný za použitia DWT a fourierovej transformácie. K stanoveniu kritéria pre hodnotenie optimálnosti filtrácie bol vybraný nasledovný postup:</w:t>
      </w:r>
    </w:p>
    <w:p w14:paraId="0759B50B" w14:textId="77777777" w:rsidR="00BD7167" w:rsidRPr="00630043" w:rsidRDefault="00BD7167" w:rsidP="00BD7167">
      <w:pPr>
        <w:pStyle w:val="Odsekzoznamu"/>
        <w:numPr>
          <w:ilvl w:val="0"/>
          <w:numId w:val="30"/>
        </w:numPr>
      </w:pPr>
      <w:r w:rsidRPr="00630043">
        <w:t xml:space="preserve">Po filtrácií boli detekované S1 v každom R-R intervaly. </w:t>
      </w:r>
    </w:p>
    <w:p w14:paraId="17831468" w14:textId="77777777" w:rsidR="00BD7167" w:rsidRPr="00630043" w:rsidRDefault="00BD7167" w:rsidP="00BD7167">
      <w:pPr>
        <w:pStyle w:val="Odsekzoznamu"/>
        <w:numPr>
          <w:ilvl w:val="0"/>
          <w:numId w:val="30"/>
        </w:numPr>
      </w:pPr>
      <w:r w:rsidRPr="00630043">
        <w:t xml:space="preserve">Bola spočítaná vzdialenosť každého S1 od R-vlny ktorá mu predchádza. </w:t>
      </w:r>
    </w:p>
    <w:p w14:paraId="1AB2901B" w14:textId="77777777" w:rsidR="00BD7167" w:rsidRPr="00630043" w:rsidRDefault="00BD7167" w:rsidP="00BD7167">
      <w:pPr>
        <w:pStyle w:val="Odsekzoznamu"/>
        <w:numPr>
          <w:ilvl w:val="0"/>
          <w:numId w:val="30"/>
        </w:numPr>
      </w:pPr>
      <w:r w:rsidRPr="00630043">
        <w:t xml:space="preserve">Tieto vzdialenosť boli korelované s hodnotami respiračnej krivky. </w:t>
      </w:r>
    </w:p>
    <w:p w14:paraId="4F4F29BC" w14:textId="77777777" w:rsidR="00BD7167" w:rsidRPr="00630043" w:rsidRDefault="00BD7167" w:rsidP="00BD7167">
      <w:pPr>
        <w:pStyle w:val="Odsekzoznamu"/>
        <w:ind w:left="780"/>
      </w:pPr>
    </w:p>
    <w:p w14:paraId="2B00E78A" w14:textId="77777777" w:rsidR="00BD7167" w:rsidRPr="00630043" w:rsidRDefault="00BD7167" w:rsidP="00BD7167">
      <w:r w:rsidRPr="00630043">
        <w:t xml:space="preserve">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5CBF7598" w14:textId="77777777" w:rsidR="00BD7167" w:rsidRPr="00630043" w:rsidRDefault="00BD7167" w:rsidP="00BD7167"/>
    <w:p w14:paraId="380F279A" w14:textId="77777777" w:rsidR="00BD7167" w:rsidRPr="00630043" w:rsidRDefault="00BD7167" w:rsidP="00BD7167">
      <w:pPr>
        <w:pStyle w:val="Nadpis4"/>
      </w:pPr>
      <w:bookmarkStart w:id="119" w:name="_Toc386404214"/>
      <w:r w:rsidRPr="00630043">
        <w:lastRenderedPageBreak/>
        <w:t>Filtrácia fourierovou transformáciou</w:t>
      </w:r>
      <w:bookmarkEnd w:id="119"/>
    </w:p>
    <w:p w14:paraId="386F218D" w14:textId="77777777" w:rsidR="00BD7167" w:rsidRPr="00630043" w:rsidRDefault="00BD7167" w:rsidP="00BD7167">
      <w:pPr>
        <w:tabs>
          <w:tab w:val="left" w:pos="2920"/>
        </w:tabs>
      </w:pPr>
    </w:p>
    <w:p w14:paraId="1A66F990" w14:textId="77777777" w:rsidR="00BD7167" w:rsidRPr="00630043" w:rsidRDefault="00BD7167" w:rsidP="00BD7167">
      <w:pPr>
        <w:rPr>
          <w:i/>
        </w:rPr>
      </w:pPr>
      <w:r w:rsidRPr="00630043">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 </w:t>
      </w:r>
      <w:r w:rsidRPr="00B66FCC">
        <w:fldChar w:fldCharType="begin"/>
      </w:r>
      <w:r w:rsidRPr="00630043">
        <w:instrText xml:space="preserve"> REF _Ref513977171 \h </w:instrText>
      </w:r>
      <w:r w:rsidRPr="00B66FCC">
        <w:fldChar w:fldCharType="separate"/>
      </w:r>
      <w:r w:rsidR="00A37FEB" w:rsidRPr="00B66FCC">
        <w:t xml:space="preserve">Tabuľka </w:t>
      </w:r>
      <w:r w:rsidR="00A37FEB">
        <w:rPr>
          <w:noProof/>
        </w:rPr>
        <w:t>3</w:t>
      </w:r>
      <w:r w:rsidRPr="00B66FCC">
        <w:fldChar w:fldCharType="end"/>
      </w:r>
      <w:r w:rsidRPr="00630043">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630043">
        <w:rPr>
          <w:i/>
        </w:rPr>
        <w:t>filfilt.</w:t>
      </w:r>
    </w:p>
    <w:p w14:paraId="7B80CCE5" w14:textId="77777777" w:rsidR="00BD7167" w:rsidRPr="00630043" w:rsidRDefault="00BD7167" w:rsidP="00BD7167"/>
    <w:p w14:paraId="17416741" w14:textId="77777777" w:rsidR="00BD7167" w:rsidRPr="00630043" w:rsidRDefault="00BD7167" w:rsidP="00BD7167">
      <w:pPr>
        <w:jc w:val="center"/>
        <w:rPr>
          <w:sz w:val="22"/>
          <w:szCs w:val="22"/>
        </w:rPr>
      </w:pPr>
      <w:r w:rsidRPr="00B66FCC">
        <w:rPr>
          <w:noProof/>
          <w:sz w:val="22"/>
          <w:szCs w:val="22"/>
          <w:lang w:val="cs-CZ"/>
        </w:rPr>
        <w:drawing>
          <wp:inline distT="0" distB="0" distL="0" distR="0" wp14:anchorId="139896F3" wp14:editId="5FE3934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4322D80B" w14:textId="77777777" w:rsidR="00BD7167" w:rsidRPr="00630043" w:rsidRDefault="00BD7167" w:rsidP="00BD7167">
      <w:pPr>
        <w:pStyle w:val="Popis"/>
        <w:rPr>
          <w:vanish/>
          <w:color w:val="000000"/>
          <w:szCs w:val="22"/>
          <w:lang w:val="sk-SK"/>
          <w:specVanish/>
        </w:rPr>
      </w:pPr>
      <w:bookmarkStart w:id="120" w:name="_Ref513977171"/>
      <w:bookmarkStart w:id="121" w:name="_Toc516835700"/>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3</w:t>
      </w:r>
      <w:r w:rsidRPr="00B66FCC">
        <w:rPr>
          <w:lang w:val="sk-SK"/>
        </w:rPr>
        <w:fldChar w:fldCharType="end"/>
      </w:r>
      <w:bookmarkEnd w:id="120"/>
      <w:r w:rsidRPr="00B66FCC">
        <w:rPr>
          <w:lang w:val="sk-SK"/>
        </w:rPr>
        <w:t>: T</w:t>
      </w:r>
      <w:r w:rsidRPr="00630043">
        <w:rPr>
          <w:szCs w:val="22"/>
          <w:lang w:val="sk-SK"/>
        </w:rPr>
        <w:t>abuľka pásmových filtrov so spodnými a hornými hraničnými frekvenciami.</w:t>
      </w:r>
      <w:bookmarkEnd w:id="121"/>
      <w:r w:rsidRPr="00630043">
        <w:rPr>
          <w:vanish/>
          <w:color w:val="000000"/>
          <w:szCs w:val="22"/>
          <w:lang w:val="sk-SK"/>
          <w:specVanish/>
        </w:rPr>
        <w:t xml:space="preserve"> </w:t>
      </w:r>
    </w:p>
    <w:p w14:paraId="2AC6F703" w14:textId="77777777" w:rsidR="00BD7167" w:rsidRPr="00630043" w:rsidRDefault="00BD7167" w:rsidP="00BD7167">
      <w:pPr>
        <w:pStyle w:val="Popis"/>
        <w:rPr>
          <w:szCs w:val="22"/>
          <w:lang w:val="sk-SK"/>
        </w:rPr>
      </w:pPr>
      <w:r w:rsidRPr="00630043">
        <w:rPr>
          <w:szCs w:val="22"/>
          <w:lang w:val="sk-SK"/>
        </w:rPr>
        <w:t xml:space="preserve"> </w:t>
      </w:r>
      <w:r w:rsidRPr="00630043">
        <w:rPr>
          <w:lang w:val="sk-SK"/>
        </w:rPr>
        <w:t>Napríklad filter označený ako f30 má spodnú hranicu 15Hz a hornú hranicu 30 Hz</w:t>
      </w:r>
    </w:p>
    <w:p w14:paraId="2DFEFFD7" w14:textId="77777777" w:rsidR="00BD7167" w:rsidRPr="00630043" w:rsidRDefault="00BD7167" w:rsidP="00BD7167">
      <w:pPr>
        <w:pStyle w:val="Popis"/>
        <w:rPr>
          <w:szCs w:val="22"/>
          <w:lang w:val="sk-SK"/>
        </w:rPr>
      </w:pPr>
    </w:p>
    <w:p w14:paraId="2AA9951A" w14:textId="77777777" w:rsidR="00BD7167" w:rsidRPr="00630043" w:rsidRDefault="00BD7167" w:rsidP="00BD7167">
      <w:pPr>
        <w:pStyle w:val="Nadpis4"/>
      </w:pPr>
      <w:bookmarkStart w:id="122" w:name="_Toc386404215"/>
      <w:r w:rsidRPr="00630043">
        <w:t>DWT</w:t>
      </w:r>
      <w:bookmarkEnd w:id="122"/>
    </w:p>
    <w:p w14:paraId="46C9D08D" w14:textId="77777777" w:rsidR="00BD7167" w:rsidRPr="00630043" w:rsidRDefault="00BD7167" w:rsidP="00BD7167"/>
    <w:p w14:paraId="47527D5A" w14:textId="2B16BAEC" w:rsidR="00BD7167" w:rsidRPr="00630043" w:rsidRDefault="00BD7167" w:rsidP="00BD7167">
      <w:pPr>
        <w:tabs>
          <w:tab w:val="left" w:pos="3230"/>
        </w:tabs>
      </w:pPr>
      <w:r w:rsidRPr="00630043">
        <w:t xml:space="preserve">Druhou metódou filtrácie je DWT. K filtrácií boli použité banky filtrov z rodiny Daubichies číslo 4 a 14 (db4, db14) a banka filtrov z rodiny Coiflet číslo 2 (coif2). Tieto banky filtrov hodnotila štúdia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w:t>
      </w:r>
      <w:r w:rsidRPr="00630043">
        <w:lastRenderedPageBreak/>
        <w:t xml:space="preserve">opäť použitý Matlab 2009 a funkcia swt. Jednotlivé úrovne rozkladu a im prislúchajúce približné frekvenčné pásma ukazuje </w:t>
      </w:r>
      <w:r w:rsidRPr="00B66FCC">
        <w:fldChar w:fldCharType="begin"/>
      </w:r>
      <w:r w:rsidRPr="00630043">
        <w:instrText xml:space="preserve"> REF _Ref510260215 \h </w:instrText>
      </w:r>
      <w:r w:rsidRPr="00B66FCC">
        <w:fldChar w:fldCharType="separate"/>
      </w:r>
      <w:r w:rsidR="00A37FEB" w:rsidRPr="00630043">
        <w:t xml:space="preserve">Tabuľka </w:t>
      </w:r>
      <w:r w:rsidR="00A37FEB">
        <w:rPr>
          <w:noProof/>
        </w:rPr>
        <w:t>4</w:t>
      </w:r>
      <w:r w:rsidRPr="00B66FCC">
        <w:fldChar w:fldCharType="end"/>
      </w:r>
      <w:r w:rsidRPr="00630043">
        <w:t>.</w:t>
      </w:r>
    </w:p>
    <w:p w14:paraId="429FAE27" w14:textId="77777777" w:rsidR="00BD7167" w:rsidRPr="00630043" w:rsidRDefault="00BD7167" w:rsidP="00BD7167">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BD7167" w:rsidRPr="00630043" w14:paraId="3DB1523D" w14:textId="77777777" w:rsidTr="00BD7167">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E8DA73" w14:textId="77777777" w:rsidR="00BD7167" w:rsidRPr="00630043" w:rsidRDefault="00BD7167" w:rsidP="00BD7167">
            <w:pPr>
              <w:jc w:val="center"/>
              <w:rPr>
                <w:color w:val="000000"/>
                <w:szCs w:val="24"/>
              </w:rPr>
            </w:pPr>
            <w:r w:rsidRPr="00630043">
              <w:rPr>
                <w:color w:val="000000"/>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3A111DCF" w14:textId="77777777" w:rsidR="00BD7167" w:rsidRPr="00630043" w:rsidRDefault="00BD7167" w:rsidP="00BD7167">
            <w:pPr>
              <w:jc w:val="center"/>
              <w:rPr>
                <w:color w:val="000000"/>
                <w:szCs w:val="24"/>
              </w:rPr>
            </w:pPr>
            <w:r w:rsidRPr="00630043">
              <w:rPr>
                <w:color w:val="000000"/>
              </w:rPr>
              <w:t>pásmo [Hz]</w:t>
            </w:r>
          </w:p>
        </w:tc>
      </w:tr>
      <w:tr w:rsidR="00BD7167" w:rsidRPr="00630043" w14:paraId="5ADBE539"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6ACB5F1" w14:textId="77777777" w:rsidR="00BD7167" w:rsidRPr="00630043" w:rsidRDefault="00BD7167" w:rsidP="00BD7167">
            <w:pPr>
              <w:jc w:val="center"/>
              <w:rPr>
                <w:color w:val="000000"/>
                <w:szCs w:val="24"/>
              </w:rPr>
            </w:pPr>
            <w:r w:rsidRPr="00630043">
              <w:rPr>
                <w:color w:val="000000"/>
              </w:rPr>
              <w:t>1</w:t>
            </w:r>
          </w:p>
        </w:tc>
        <w:tc>
          <w:tcPr>
            <w:tcW w:w="1440" w:type="dxa"/>
            <w:tcBorders>
              <w:top w:val="nil"/>
              <w:left w:val="nil"/>
              <w:bottom w:val="nil"/>
              <w:right w:val="single" w:sz="8" w:space="0" w:color="auto"/>
            </w:tcBorders>
            <w:shd w:val="clear" w:color="auto" w:fill="auto"/>
            <w:noWrap/>
            <w:vAlign w:val="bottom"/>
            <w:hideMark/>
          </w:tcPr>
          <w:p w14:paraId="3ACCB8D7" w14:textId="77777777" w:rsidR="00BD7167" w:rsidRPr="00630043" w:rsidRDefault="00BD7167" w:rsidP="00BD7167">
            <w:pPr>
              <w:jc w:val="center"/>
              <w:rPr>
                <w:color w:val="000000"/>
                <w:szCs w:val="24"/>
              </w:rPr>
            </w:pPr>
            <w:r w:rsidRPr="00630043">
              <w:rPr>
                <w:color w:val="000000"/>
              </w:rPr>
              <w:t>125,0-250,0</w:t>
            </w:r>
          </w:p>
        </w:tc>
      </w:tr>
      <w:tr w:rsidR="00BD7167" w:rsidRPr="00630043" w14:paraId="45EC208D"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40F5A2BC" w14:textId="77777777" w:rsidR="00BD7167" w:rsidRPr="00630043" w:rsidRDefault="00BD7167" w:rsidP="00BD7167">
            <w:pPr>
              <w:jc w:val="center"/>
              <w:rPr>
                <w:color w:val="000000"/>
                <w:szCs w:val="24"/>
              </w:rPr>
            </w:pPr>
            <w:r w:rsidRPr="00630043">
              <w:rPr>
                <w:color w:val="000000"/>
              </w:rPr>
              <w:t>2</w:t>
            </w:r>
          </w:p>
        </w:tc>
        <w:tc>
          <w:tcPr>
            <w:tcW w:w="1440" w:type="dxa"/>
            <w:tcBorders>
              <w:top w:val="nil"/>
              <w:left w:val="nil"/>
              <w:bottom w:val="nil"/>
              <w:right w:val="single" w:sz="8" w:space="0" w:color="auto"/>
            </w:tcBorders>
            <w:shd w:val="clear" w:color="auto" w:fill="auto"/>
            <w:noWrap/>
            <w:vAlign w:val="bottom"/>
            <w:hideMark/>
          </w:tcPr>
          <w:p w14:paraId="2A70D6C6" w14:textId="77777777" w:rsidR="00BD7167" w:rsidRPr="00630043" w:rsidRDefault="00BD7167" w:rsidP="00BD7167">
            <w:pPr>
              <w:jc w:val="center"/>
              <w:rPr>
                <w:color w:val="000000"/>
                <w:szCs w:val="24"/>
              </w:rPr>
            </w:pPr>
            <w:r w:rsidRPr="00630043">
              <w:rPr>
                <w:color w:val="000000"/>
              </w:rPr>
              <w:t>62,5-125,0</w:t>
            </w:r>
          </w:p>
        </w:tc>
      </w:tr>
      <w:tr w:rsidR="00BD7167" w:rsidRPr="00630043" w14:paraId="52003726" w14:textId="77777777" w:rsidTr="00BD7167">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0EA9AB06" w14:textId="77777777" w:rsidR="00BD7167" w:rsidRPr="00630043" w:rsidRDefault="00BD7167" w:rsidP="00BD7167">
            <w:pPr>
              <w:jc w:val="center"/>
              <w:rPr>
                <w:color w:val="000000"/>
                <w:szCs w:val="24"/>
              </w:rPr>
            </w:pPr>
            <w:r w:rsidRPr="00630043">
              <w:rPr>
                <w:color w:val="000000"/>
              </w:rPr>
              <w:t>3</w:t>
            </w:r>
          </w:p>
        </w:tc>
        <w:tc>
          <w:tcPr>
            <w:tcW w:w="1440" w:type="dxa"/>
            <w:tcBorders>
              <w:top w:val="nil"/>
              <w:left w:val="nil"/>
              <w:bottom w:val="nil"/>
              <w:right w:val="single" w:sz="8" w:space="0" w:color="auto"/>
            </w:tcBorders>
            <w:shd w:val="clear" w:color="auto" w:fill="auto"/>
            <w:noWrap/>
            <w:vAlign w:val="bottom"/>
            <w:hideMark/>
          </w:tcPr>
          <w:p w14:paraId="1E12CAF1" w14:textId="77777777" w:rsidR="00BD7167" w:rsidRPr="00630043" w:rsidRDefault="00BD7167" w:rsidP="00BD7167">
            <w:pPr>
              <w:jc w:val="center"/>
              <w:rPr>
                <w:color w:val="000000"/>
                <w:szCs w:val="24"/>
              </w:rPr>
            </w:pPr>
            <w:r w:rsidRPr="00630043">
              <w:rPr>
                <w:color w:val="000000"/>
              </w:rPr>
              <w:t>31,3-62,5</w:t>
            </w:r>
          </w:p>
        </w:tc>
      </w:tr>
      <w:tr w:rsidR="00BD7167" w:rsidRPr="00630043" w14:paraId="3035EDE4"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D507E19" w14:textId="77777777" w:rsidR="00BD7167" w:rsidRPr="00630043" w:rsidRDefault="00BD7167" w:rsidP="00BD7167">
            <w:pPr>
              <w:jc w:val="center"/>
              <w:rPr>
                <w:color w:val="000000"/>
                <w:szCs w:val="24"/>
              </w:rPr>
            </w:pPr>
            <w:r w:rsidRPr="00630043">
              <w:rPr>
                <w:color w:val="000000"/>
              </w:rPr>
              <w:t>4</w:t>
            </w:r>
          </w:p>
        </w:tc>
        <w:tc>
          <w:tcPr>
            <w:tcW w:w="1440" w:type="dxa"/>
            <w:tcBorders>
              <w:top w:val="nil"/>
              <w:left w:val="nil"/>
              <w:bottom w:val="nil"/>
              <w:right w:val="single" w:sz="8" w:space="0" w:color="auto"/>
            </w:tcBorders>
            <w:shd w:val="clear" w:color="auto" w:fill="auto"/>
            <w:noWrap/>
            <w:vAlign w:val="bottom"/>
            <w:hideMark/>
          </w:tcPr>
          <w:p w14:paraId="4402885B" w14:textId="77777777" w:rsidR="00BD7167" w:rsidRPr="00630043" w:rsidRDefault="00BD7167" w:rsidP="00BD7167">
            <w:pPr>
              <w:jc w:val="center"/>
              <w:rPr>
                <w:color w:val="000000"/>
                <w:szCs w:val="24"/>
              </w:rPr>
            </w:pPr>
            <w:r w:rsidRPr="00630043">
              <w:rPr>
                <w:color w:val="000000"/>
              </w:rPr>
              <w:t>15,6-31,3</w:t>
            </w:r>
          </w:p>
        </w:tc>
      </w:tr>
      <w:tr w:rsidR="00BD7167" w:rsidRPr="00630043" w14:paraId="5F65FC6C" w14:textId="77777777" w:rsidTr="00BD7167">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FF40DB6" w14:textId="77777777" w:rsidR="00BD7167" w:rsidRPr="00630043" w:rsidRDefault="00BD7167" w:rsidP="00BD7167">
            <w:pPr>
              <w:jc w:val="center"/>
              <w:rPr>
                <w:color w:val="000000"/>
                <w:szCs w:val="24"/>
              </w:rPr>
            </w:pPr>
            <w:r w:rsidRPr="00630043">
              <w:rPr>
                <w:color w:val="000000"/>
              </w:rPr>
              <w:t>5</w:t>
            </w:r>
          </w:p>
        </w:tc>
        <w:tc>
          <w:tcPr>
            <w:tcW w:w="1440" w:type="dxa"/>
            <w:tcBorders>
              <w:top w:val="nil"/>
              <w:left w:val="nil"/>
              <w:bottom w:val="single" w:sz="8" w:space="0" w:color="auto"/>
              <w:right w:val="single" w:sz="8" w:space="0" w:color="auto"/>
            </w:tcBorders>
            <w:shd w:val="clear" w:color="auto" w:fill="auto"/>
            <w:noWrap/>
            <w:vAlign w:val="bottom"/>
            <w:hideMark/>
          </w:tcPr>
          <w:p w14:paraId="70BEB656" w14:textId="77777777" w:rsidR="00BD7167" w:rsidRPr="00630043" w:rsidRDefault="00BD7167" w:rsidP="00BD7167">
            <w:pPr>
              <w:jc w:val="center"/>
              <w:rPr>
                <w:color w:val="000000"/>
                <w:szCs w:val="24"/>
              </w:rPr>
            </w:pPr>
            <w:r w:rsidRPr="00630043">
              <w:rPr>
                <w:color w:val="000000"/>
              </w:rPr>
              <w:t>7,8-15,6</w:t>
            </w:r>
          </w:p>
        </w:tc>
      </w:tr>
    </w:tbl>
    <w:p w14:paraId="6691ACC0" w14:textId="77777777" w:rsidR="00BD7167" w:rsidRPr="00630043" w:rsidRDefault="00BD7167" w:rsidP="00BD7167">
      <w:pPr>
        <w:pStyle w:val="Popis"/>
        <w:spacing w:before="240"/>
        <w:rPr>
          <w:szCs w:val="22"/>
          <w:lang w:val="sk-SK"/>
        </w:rPr>
      </w:pPr>
      <w:bookmarkStart w:id="123" w:name="_Ref510260215"/>
      <w:bookmarkStart w:id="124" w:name="_Ref510260211"/>
      <w:bookmarkStart w:id="125" w:name="_Toc510268061"/>
      <w:bookmarkStart w:id="126" w:name="_Toc513584972"/>
      <w:bookmarkStart w:id="127" w:name="_Toc51683570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4</w:t>
      </w:r>
      <w:r w:rsidRPr="00B66FCC">
        <w:rPr>
          <w:lang w:val="sk-SK"/>
        </w:rPr>
        <w:fldChar w:fldCharType="end"/>
      </w:r>
      <w:bookmarkEnd w:id="123"/>
      <w:r w:rsidRPr="00630043">
        <w:rPr>
          <w:lang w:val="sk-SK"/>
        </w:rPr>
        <w:t>:</w:t>
      </w:r>
      <w:r w:rsidRPr="00630043">
        <w:rPr>
          <w:szCs w:val="22"/>
          <w:lang w:val="sk-SK"/>
        </w:rPr>
        <w:t xml:space="preserve"> Stupne rozkladu DWT a im prislúchajúce frekvenčné pásma.</w:t>
      </w:r>
      <w:bookmarkEnd w:id="124"/>
      <w:bookmarkEnd w:id="125"/>
      <w:bookmarkEnd w:id="126"/>
      <w:bookmarkEnd w:id="127"/>
    </w:p>
    <w:p w14:paraId="7D9D22B4" w14:textId="77777777" w:rsidR="00BD7167" w:rsidRPr="00630043" w:rsidRDefault="00BD7167" w:rsidP="00BD7167"/>
    <w:p w14:paraId="1049553F" w14:textId="77777777" w:rsidR="00BD7167" w:rsidRPr="00630043" w:rsidRDefault="00BD7167" w:rsidP="00BD7167">
      <w:r w:rsidRPr="00630043">
        <w:t>Po rozložení signálu na detaily sa signál rekonštruuje z vybraných detailov následovne. Označme si detaily signálu</w:t>
      </w:r>
      <m:oMath>
        <m:r>
          <w:rPr>
            <w:rFonts w:ascii="Cambria Math"/>
          </w:rPr>
          <m:t xml:space="preserve"> </m:t>
        </m:r>
        <m:r>
          <w:rPr>
            <w:rFonts w:ascii="Cambria Math" w:hAnsi="Cambria Math"/>
          </w:rPr>
          <m:t>x</m:t>
        </m:r>
        <m:d>
          <m:dPr>
            <m:ctrlPr>
              <w:rPr>
                <w:rFonts w:ascii="Cambria Math" w:hAnsi="Cambria Math"/>
                <w:i/>
              </w:rPr>
            </m:ctrlPr>
          </m:dPr>
          <m:e>
            <m:r>
              <w:rPr>
                <w:rFonts w:ascii="Cambria Math" w:hAnsi="Cambria Math"/>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3</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4</m:t>
            </m:r>
          </m:sub>
          <m:sup>
            <m:r>
              <w:rPr>
                <w:rFonts w:ascii="Cambria Math" w:hAnsi="Cambria Math"/>
              </w:rPr>
              <m:t>d</m:t>
            </m:r>
          </m:sup>
        </m:sSubSup>
      </m:oMath>
      <w:r w:rsidRPr="00630043">
        <w:t xml:space="preserve">(n) až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a piatym je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Rekonštruovaný signál </w:t>
      </w:r>
      <m:oMath>
        <m:sSup>
          <m:sSupPr>
            <m:ctrlPr>
              <w:rPr>
                <w:rFonts w:ascii="Cambria Math" w:hAnsi="Cambria Math"/>
                <w:i/>
              </w:rPr>
            </m:ctrlPr>
          </m:sSupPr>
          <m:e>
            <m:r>
              <w:rPr>
                <w:rFonts w:ascii="Cambria Math" w:hAnsi="Cambria Math"/>
              </w:rPr>
              <m:t>x</m:t>
            </m:r>
          </m:e>
          <m:sup>
            <m:r>
              <w:rPr>
                <w:rFonts w:ascii="Cambria Math"/>
              </w:rPr>
              <m:t>'</m:t>
            </m:r>
          </m:sup>
        </m:sSup>
      </m:oMath>
      <w:r w:rsidRPr="00630043">
        <w:t xml:space="preserve"> vyjadruje vzorec (</w:t>
      </w:r>
      <w:r w:rsidRPr="00B66FCC">
        <w:fldChar w:fldCharType="begin"/>
      </w:r>
      <w:r w:rsidRPr="00630043">
        <w:instrText xml:space="preserve"> REF dwt \h </w:instrText>
      </w:r>
      <w:r w:rsidRPr="00B66FCC">
        <w:fldChar w:fldCharType="separate"/>
      </w:r>
      <w:r w:rsidR="00A37FEB">
        <w:rPr>
          <w:noProof/>
          <w:color w:val="000000"/>
        </w:rPr>
        <w:t>42</w:t>
      </w:r>
      <w:r w:rsidRPr="00B66FCC">
        <w:fldChar w:fldCharType="end"/>
      </w:r>
      <w:r w:rsidRPr="00630043">
        <w:t>):</w:t>
      </w:r>
    </w:p>
    <w:p w14:paraId="6857FD1E"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35C9008" w14:textId="77777777" w:rsidTr="00BD7167">
        <w:tc>
          <w:tcPr>
            <w:tcW w:w="704" w:type="dxa"/>
          </w:tcPr>
          <w:p w14:paraId="129660B0" w14:textId="77777777" w:rsidR="00BD7167" w:rsidRPr="00630043" w:rsidRDefault="00BD7167" w:rsidP="00BD7167">
            <w:pPr>
              <w:jc w:val="center"/>
              <w:rPr>
                <w:color w:val="000000"/>
              </w:rPr>
            </w:pPr>
          </w:p>
        </w:tc>
        <w:tc>
          <w:tcPr>
            <w:tcW w:w="7088" w:type="dxa"/>
            <w:vAlign w:val="center"/>
          </w:tcPr>
          <w:p w14:paraId="2E07EBEC" w14:textId="77777777" w:rsidR="00BD7167" w:rsidRPr="00630043" w:rsidRDefault="00BD7167" w:rsidP="00BD7167">
            <w:pPr>
              <w:jc w:val="center"/>
              <w:rPr>
                <w:color w:val="000000"/>
              </w:rPr>
            </w:pPr>
            <w:r w:rsidRPr="00630043">
              <w:t xml:space="preserve"> </w:t>
            </w:r>
            <m:oMath>
              <m:sSup>
                <m:sSupPr>
                  <m:ctrlPr>
                    <w:rPr>
                      <w:rFonts w:ascii="Cambria Math" w:hAnsi="Cambria Math"/>
                      <w:i/>
                    </w:rPr>
                  </m:ctrlPr>
                </m:sSupPr>
                <m:e>
                  <m:r>
                    <w:rPr>
                      <w:rFonts w:ascii="Cambria Math" w:hAnsi="Cambria Math"/>
                    </w:rPr>
                    <m:t>x</m:t>
                  </m:r>
                </m:e>
                <m:sup>
                  <m:r>
                    <w:rPr>
                      <w:rFonts w:ascii="Cambria Math"/>
                    </w:rPr>
                    <m:t>'</m:t>
                  </m:r>
                </m:sup>
              </m:sSup>
              <m:d>
                <m:dPr>
                  <m:ctrlPr>
                    <w:rPr>
                      <w:rFonts w:ascii="Cambria Math" w:hAnsi="Cambria Math"/>
                      <w:i/>
                    </w:rPr>
                  </m:ctrlPr>
                </m:dPr>
                <m:e>
                  <m:r>
                    <w:rPr>
                      <w:rFonts w:ascii="Cambria Math" w:hAnsi="Cambria Math"/>
                    </w:rPr>
                    <m:t>n</m:t>
                  </m:r>
                </m:e>
              </m:d>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 xml:space="preserve"> = </m:t>
                  </m:r>
                  <m:r>
                    <w:rPr>
                      <w:rFonts w:ascii="Cambria Math" w:hAnsi="Cambria Math"/>
                    </w:rPr>
                    <m:t>l</m:t>
                  </m:r>
                </m:sub>
                <m:sup>
                  <m:r>
                    <w:rPr>
                      <w:rFonts w:ascii="Cambria Math" w:hAnsi="Cambria Math"/>
                    </w:rPr>
                    <m:t>h</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e>
              </m:nary>
              <m:d>
                <m:dPr>
                  <m:ctrlPr>
                    <w:rPr>
                      <w:rFonts w:ascii="Cambria Math" w:hAnsi="Cambria Math"/>
                      <w:i/>
                    </w:rPr>
                  </m:ctrlPr>
                </m:dPr>
                <m:e>
                  <m:r>
                    <w:rPr>
                      <w:rFonts w:ascii="Cambria Math" w:hAnsi="Cambria Math"/>
                    </w:rPr>
                    <m:t>n</m:t>
                  </m:r>
                </m:e>
              </m:d>
            </m:oMath>
          </w:p>
        </w:tc>
        <w:tc>
          <w:tcPr>
            <w:tcW w:w="702" w:type="dxa"/>
            <w:vAlign w:val="center"/>
          </w:tcPr>
          <w:p w14:paraId="00F2881E" w14:textId="77777777" w:rsidR="00BD7167" w:rsidRPr="00630043" w:rsidRDefault="00BD7167" w:rsidP="00BD7167">
            <w:pPr>
              <w:jc w:val="center"/>
              <w:rPr>
                <w:color w:val="000000"/>
              </w:rPr>
            </w:pPr>
            <w:r w:rsidRPr="00630043">
              <w:rPr>
                <w:color w:val="000000"/>
              </w:rPr>
              <w:t>(</w:t>
            </w:r>
            <w:bookmarkStart w:id="128" w:name="dw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2</w:t>
            </w:r>
            <w:r w:rsidRPr="00B66FCC">
              <w:rPr>
                <w:color w:val="000000"/>
              </w:rPr>
              <w:fldChar w:fldCharType="end"/>
            </w:r>
            <w:bookmarkEnd w:id="128"/>
            <w:r w:rsidRPr="00630043">
              <w:rPr>
                <w:color w:val="000000"/>
              </w:rPr>
              <w:t>)</w:t>
            </w:r>
          </w:p>
        </w:tc>
      </w:tr>
    </w:tbl>
    <w:p w14:paraId="410E7865" w14:textId="77777777" w:rsidR="00BD7167" w:rsidRPr="00630043" w:rsidRDefault="00BD7167" w:rsidP="00BD7167"/>
    <w:p w14:paraId="674EAF93" w14:textId="49627081" w:rsidR="00BD7167" w:rsidRDefault="00BD7167" w:rsidP="00BD7167">
      <w:pPr>
        <w:rPr>
          <w:rFonts w:eastAsiaTheme="minorEastAsia"/>
        </w:rPr>
      </w:pPr>
      <w:r w:rsidRPr="00630043">
        <w:t xml:space="preserve">kde </w:t>
      </w:r>
      <m:oMath>
        <m:r>
          <w:rPr>
            <w:rFonts w:ascii="Cambria Math" w:hAnsi="Cambria Math"/>
          </w:rPr>
          <m:t>l∈</m:t>
        </m:r>
        <m:r>
          <w:rPr>
            <w:rFonts w:ascii="Cambria Math"/>
          </w:rPr>
          <m:t xml:space="preserve">&lt;1,5&gt;,  </m:t>
        </m:r>
        <m:r>
          <w:rPr>
            <w:rFonts w:ascii="Cambria Math" w:hAnsi="Cambria Math"/>
          </w:rPr>
          <m:t>h∈</m:t>
        </m:r>
        <m:r>
          <w:rPr>
            <w:rFonts w:ascii="Cambria Math"/>
          </w:rPr>
          <m:t xml:space="preserve">&lt;2,5&gt;,  </m:t>
        </m:r>
        <m:r>
          <w:rPr>
            <w:rFonts w:ascii="Cambria Math" w:hAnsi="Cambria Math"/>
          </w:rPr>
          <m:t>l</m:t>
        </m:r>
        <m:r>
          <w:rPr>
            <w:rFonts w:ascii="Cambria Math"/>
          </w:rPr>
          <m:t>≤</m:t>
        </m:r>
        <m:r>
          <w:rPr>
            <w:rFonts w:ascii="Cambria Math" w:hAnsi="Cambria Math"/>
          </w:rPr>
          <m:t>h</m:t>
        </m:r>
      </m:oMath>
      <w:r w:rsidRPr="00630043">
        <w:rPr>
          <w:rFonts w:eastAsiaTheme="minorEastAsia"/>
        </w:rPr>
        <w:t xml:space="preserve">. Pri zjednocovaní si vždy určíme spodnú a 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B66FCC">
        <w:rPr>
          <w:rFonts w:eastAsiaTheme="minorEastAsia"/>
        </w:rPr>
        <w:fldChar w:fldCharType="begin"/>
      </w:r>
      <w:r w:rsidRPr="00630043">
        <w:rPr>
          <w:rFonts w:eastAsiaTheme="minorEastAsia"/>
        </w:rPr>
        <w:instrText xml:space="preserve"> REF _Ref510260338 \h </w:instrText>
      </w:r>
      <w:r w:rsidRPr="00B66FCC">
        <w:rPr>
          <w:rFonts w:eastAsiaTheme="minorEastAsia"/>
        </w:rPr>
      </w:r>
      <w:r w:rsidRPr="00B66FCC">
        <w:rPr>
          <w:rFonts w:eastAsiaTheme="minorEastAsia"/>
        </w:rPr>
        <w:fldChar w:fldCharType="separate"/>
      </w:r>
      <w:r w:rsidR="00A37FEB" w:rsidRPr="00630043">
        <w:t xml:space="preserve">Tabuľka </w:t>
      </w:r>
      <w:r w:rsidR="00A37FEB">
        <w:rPr>
          <w:noProof/>
        </w:rPr>
        <w:t>5</w:t>
      </w:r>
      <w:r w:rsidRPr="00B66FCC">
        <w:rPr>
          <w:rFonts w:eastAsiaTheme="minorEastAsia"/>
        </w:rPr>
        <w:fldChar w:fldCharType="end"/>
      </w:r>
      <w:r w:rsidRPr="00630043">
        <w:rPr>
          <w:rFonts w:eastAsiaTheme="minorEastAsia"/>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B66FCC">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62]</w:t>
      </w:r>
      <w:r w:rsidRPr="00B66FCC">
        <w:rPr>
          <w:rFonts w:eastAsiaTheme="minorEastAsia"/>
        </w:rPr>
        <w:fldChar w:fldCharType="end"/>
      </w:r>
      <w:r w:rsidRPr="00630043">
        <w:rPr>
          <w:rFonts w:eastAsiaTheme="minorEastAsia"/>
        </w:rPr>
        <w:t>.</w:t>
      </w:r>
    </w:p>
    <w:p w14:paraId="4A6C5D4A" w14:textId="77777777" w:rsidR="002C512A" w:rsidRDefault="002C512A" w:rsidP="00BD7167">
      <w:pPr>
        <w:rPr>
          <w:rFonts w:eastAsiaTheme="minorEastAsia"/>
        </w:rPr>
      </w:pPr>
    </w:p>
    <w:p w14:paraId="3A43B9B9" w14:textId="77777777" w:rsidR="002C512A" w:rsidRPr="002C512A" w:rsidRDefault="002C512A" w:rsidP="00BD7167"/>
    <w:p w14:paraId="50B29150" w14:textId="77777777" w:rsidR="00BD7167" w:rsidRPr="00630043" w:rsidRDefault="00BD7167" w:rsidP="00BD7167"/>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BD7167" w:rsidRPr="00630043" w14:paraId="66A84E6E"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6D7D8E0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lastRenderedPageBreak/>
              <w:t>stupeň rozkladu</w:t>
            </w:r>
          </w:p>
        </w:tc>
        <w:tc>
          <w:tcPr>
            <w:tcW w:w="1440" w:type="dxa"/>
            <w:tcBorders>
              <w:top w:val="nil"/>
              <w:left w:val="nil"/>
              <w:bottom w:val="nil"/>
              <w:right w:val="nil"/>
            </w:tcBorders>
            <w:shd w:val="clear" w:color="auto" w:fill="auto"/>
            <w:noWrap/>
            <w:vAlign w:val="bottom"/>
            <w:hideMark/>
          </w:tcPr>
          <w:p w14:paraId="04BE15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960" w:type="dxa"/>
            <w:tcBorders>
              <w:top w:val="nil"/>
              <w:left w:val="nil"/>
              <w:bottom w:val="nil"/>
              <w:right w:val="nil"/>
            </w:tcBorders>
            <w:shd w:val="clear" w:color="auto" w:fill="auto"/>
            <w:noWrap/>
            <w:vAlign w:val="bottom"/>
            <w:hideMark/>
          </w:tcPr>
          <w:p w14:paraId="0B3D7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960" w:type="dxa"/>
            <w:tcBorders>
              <w:top w:val="nil"/>
              <w:left w:val="nil"/>
              <w:bottom w:val="nil"/>
              <w:right w:val="nil"/>
            </w:tcBorders>
            <w:shd w:val="clear" w:color="auto" w:fill="auto"/>
            <w:noWrap/>
            <w:vAlign w:val="bottom"/>
            <w:hideMark/>
          </w:tcPr>
          <w:p w14:paraId="5153725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960" w:type="dxa"/>
            <w:tcBorders>
              <w:top w:val="nil"/>
              <w:left w:val="nil"/>
              <w:bottom w:val="nil"/>
              <w:right w:val="nil"/>
            </w:tcBorders>
            <w:shd w:val="clear" w:color="auto" w:fill="auto"/>
            <w:noWrap/>
            <w:vAlign w:val="bottom"/>
            <w:hideMark/>
          </w:tcPr>
          <w:p w14:paraId="0956EBF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r>
      <w:tr w:rsidR="00BD7167" w:rsidRPr="00630043" w14:paraId="287C070C"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1D5C60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1</w:t>
            </w:r>
          </w:p>
        </w:tc>
        <w:tc>
          <w:tcPr>
            <w:tcW w:w="1440" w:type="dxa"/>
            <w:tcBorders>
              <w:top w:val="single" w:sz="8" w:space="0" w:color="auto"/>
              <w:left w:val="single" w:sz="8" w:space="0" w:color="auto"/>
              <w:bottom w:val="nil"/>
              <w:right w:val="nil"/>
            </w:tcBorders>
            <w:shd w:val="clear" w:color="auto" w:fill="auto"/>
            <w:noWrap/>
            <w:vAlign w:val="bottom"/>
            <w:hideMark/>
          </w:tcPr>
          <w:p w14:paraId="611ABBE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w:t>
            </w:r>
          </w:p>
        </w:tc>
        <w:tc>
          <w:tcPr>
            <w:tcW w:w="960" w:type="dxa"/>
            <w:tcBorders>
              <w:top w:val="single" w:sz="8" w:space="0" w:color="auto"/>
              <w:left w:val="nil"/>
              <w:bottom w:val="nil"/>
              <w:right w:val="nil"/>
            </w:tcBorders>
            <w:shd w:val="clear" w:color="auto" w:fill="auto"/>
            <w:noWrap/>
            <w:vAlign w:val="bottom"/>
            <w:hideMark/>
          </w:tcPr>
          <w:p w14:paraId="59A68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2</w:t>
            </w:r>
          </w:p>
        </w:tc>
        <w:tc>
          <w:tcPr>
            <w:tcW w:w="960" w:type="dxa"/>
            <w:tcBorders>
              <w:top w:val="single" w:sz="8" w:space="0" w:color="auto"/>
              <w:left w:val="nil"/>
              <w:bottom w:val="nil"/>
              <w:right w:val="nil"/>
            </w:tcBorders>
            <w:shd w:val="clear" w:color="auto" w:fill="auto"/>
            <w:noWrap/>
            <w:vAlign w:val="bottom"/>
            <w:hideMark/>
          </w:tcPr>
          <w:p w14:paraId="65DE659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3</w:t>
            </w:r>
          </w:p>
        </w:tc>
        <w:tc>
          <w:tcPr>
            <w:tcW w:w="960" w:type="dxa"/>
            <w:tcBorders>
              <w:top w:val="single" w:sz="8" w:space="0" w:color="auto"/>
              <w:left w:val="nil"/>
              <w:bottom w:val="nil"/>
              <w:right w:val="single" w:sz="8" w:space="0" w:color="auto"/>
            </w:tcBorders>
            <w:shd w:val="clear" w:color="auto" w:fill="auto"/>
            <w:noWrap/>
            <w:vAlign w:val="bottom"/>
            <w:hideMark/>
          </w:tcPr>
          <w:p w14:paraId="1FEB7F3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4</w:t>
            </w:r>
          </w:p>
        </w:tc>
      </w:tr>
      <w:tr w:rsidR="00BD7167" w:rsidRPr="00630043" w14:paraId="3DD6BC06"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39271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1440" w:type="dxa"/>
            <w:tcBorders>
              <w:top w:val="nil"/>
              <w:left w:val="single" w:sz="8" w:space="0" w:color="auto"/>
              <w:bottom w:val="nil"/>
              <w:right w:val="nil"/>
            </w:tcBorders>
            <w:shd w:val="clear" w:color="auto" w:fill="auto"/>
            <w:noWrap/>
            <w:vAlign w:val="bottom"/>
            <w:hideMark/>
          </w:tcPr>
          <w:p w14:paraId="2B69F34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5</w:t>
            </w:r>
          </w:p>
        </w:tc>
        <w:tc>
          <w:tcPr>
            <w:tcW w:w="960" w:type="dxa"/>
            <w:tcBorders>
              <w:top w:val="nil"/>
              <w:left w:val="nil"/>
              <w:bottom w:val="nil"/>
              <w:right w:val="nil"/>
            </w:tcBorders>
            <w:shd w:val="clear" w:color="auto" w:fill="auto"/>
            <w:noWrap/>
            <w:vAlign w:val="bottom"/>
            <w:hideMark/>
          </w:tcPr>
          <w:p w14:paraId="1AA7F598"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6</w:t>
            </w:r>
          </w:p>
        </w:tc>
        <w:tc>
          <w:tcPr>
            <w:tcW w:w="960" w:type="dxa"/>
            <w:tcBorders>
              <w:top w:val="nil"/>
              <w:left w:val="nil"/>
              <w:bottom w:val="nil"/>
              <w:right w:val="nil"/>
            </w:tcBorders>
            <w:shd w:val="clear" w:color="auto" w:fill="auto"/>
            <w:noWrap/>
            <w:vAlign w:val="bottom"/>
            <w:hideMark/>
          </w:tcPr>
          <w:p w14:paraId="38857E2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7</w:t>
            </w:r>
          </w:p>
        </w:tc>
        <w:tc>
          <w:tcPr>
            <w:tcW w:w="960" w:type="dxa"/>
            <w:tcBorders>
              <w:top w:val="nil"/>
              <w:left w:val="nil"/>
              <w:bottom w:val="nil"/>
              <w:right w:val="single" w:sz="8" w:space="0" w:color="auto"/>
            </w:tcBorders>
            <w:shd w:val="clear" w:color="auto" w:fill="auto"/>
            <w:noWrap/>
            <w:vAlign w:val="bottom"/>
            <w:hideMark/>
          </w:tcPr>
          <w:p w14:paraId="7446091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8</w:t>
            </w:r>
          </w:p>
        </w:tc>
      </w:tr>
      <w:tr w:rsidR="00BD7167" w:rsidRPr="00630043" w14:paraId="649C84EA"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71F80CEA"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1440" w:type="dxa"/>
            <w:tcBorders>
              <w:top w:val="nil"/>
              <w:left w:val="single" w:sz="8" w:space="0" w:color="auto"/>
              <w:bottom w:val="nil"/>
              <w:right w:val="nil"/>
            </w:tcBorders>
            <w:shd w:val="clear" w:color="auto" w:fill="auto"/>
            <w:noWrap/>
            <w:vAlign w:val="bottom"/>
            <w:hideMark/>
          </w:tcPr>
          <w:p w14:paraId="54146BE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2E7DA4A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9</w:t>
            </w:r>
          </w:p>
        </w:tc>
        <w:tc>
          <w:tcPr>
            <w:tcW w:w="960" w:type="dxa"/>
            <w:tcBorders>
              <w:top w:val="nil"/>
              <w:left w:val="nil"/>
              <w:bottom w:val="nil"/>
              <w:right w:val="nil"/>
            </w:tcBorders>
            <w:shd w:val="clear" w:color="auto" w:fill="auto"/>
            <w:noWrap/>
            <w:vAlign w:val="bottom"/>
            <w:hideMark/>
          </w:tcPr>
          <w:p w14:paraId="2521E1E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0</w:t>
            </w:r>
          </w:p>
        </w:tc>
        <w:tc>
          <w:tcPr>
            <w:tcW w:w="960" w:type="dxa"/>
            <w:tcBorders>
              <w:top w:val="nil"/>
              <w:left w:val="nil"/>
              <w:bottom w:val="nil"/>
              <w:right w:val="single" w:sz="8" w:space="0" w:color="auto"/>
            </w:tcBorders>
            <w:shd w:val="clear" w:color="auto" w:fill="auto"/>
            <w:noWrap/>
            <w:vAlign w:val="bottom"/>
            <w:hideMark/>
          </w:tcPr>
          <w:p w14:paraId="1FE30DF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1</w:t>
            </w:r>
          </w:p>
        </w:tc>
      </w:tr>
      <w:tr w:rsidR="00BD7167" w:rsidRPr="00630043" w14:paraId="5C0D07D4"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3A3F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1440" w:type="dxa"/>
            <w:tcBorders>
              <w:top w:val="nil"/>
              <w:left w:val="single" w:sz="8" w:space="0" w:color="auto"/>
              <w:bottom w:val="nil"/>
              <w:right w:val="nil"/>
            </w:tcBorders>
            <w:shd w:val="clear" w:color="auto" w:fill="auto"/>
            <w:noWrap/>
            <w:vAlign w:val="bottom"/>
            <w:hideMark/>
          </w:tcPr>
          <w:p w14:paraId="240755B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486FD174" w14:textId="77777777" w:rsidR="00BD7167" w:rsidRPr="00630043" w:rsidRDefault="00BD7167" w:rsidP="00BD7167">
            <w:pPr>
              <w:overflowPunct/>
              <w:autoSpaceDE/>
              <w:autoSpaceDN/>
              <w:adjustRightInd/>
              <w:jc w:val="center"/>
              <w:textAlignment w:val="auto"/>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04C31AAC"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2</w:t>
            </w:r>
          </w:p>
        </w:tc>
        <w:tc>
          <w:tcPr>
            <w:tcW w:w="960" w:type="dxa"/>
            <w:tcBorders>
              <w:top w:val="nil"/>
              <w:left w:val="nil"/>
              <w:bottom w:val="nil"/>
              <w:right w:val="single" w:sz="8" w:space="0" w:color="auto"/>
            </w:tcBorders>
            <w:shd w:val="clear" w:color="auto" w:fill="auto"/>
            <w:noWrap/>
            <w:vAlign w:val="bottom"/>
            <w:hideMark/>
          </w:tcPr>
          <w:p w14:paraId="4BE2EF8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3</w:t>
            </w:r>
          </w:p>
        </w:tc>
      </w:tr>
      <w:tr w:rsidR="00BD7167" w:rsidRPr="00630043" w14:paraId="0E4EDEE6"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7AF249C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c>
          <w:tcPr>
            <w:tcW w:w="1440" w:type="dxa"/>
            <w:tcBorders>
              <w:top w:val="nil"/>
              <w:left w:val="single" w:sz="8" w:space="0" w:color="auto"/>
              <w:bottom w:val="single" w:sz="8" w:space="0" w:color="auto"/>
              <w:right w:val="nil"/>
            </w:tcBorders>
            <w:shd w:val="clear" w:color="auto" w:fill="auto"/>
            <w:noWrap/>
            <w:vAlign w:val="bottom"/>
            <w:hideMark/>
          </w:tcPr>
          <w:p w14:paraId="3C0511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96F4E3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E199B4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single" w:sz="8" w:space="0" w:color="auto"/>
            </w:tcBorders>
            <w:shd w:val="clear" w:color="auto" w:fill="auto"/>
            <w:noWrap/>
            <w:vAlign w:val="bottom"/>
            <w:hideMark/>
          </w:tcPr>
          <w:p w14:paraId="2765FAA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4</w:t>
            </w:r>
          </w:p>
        </w:tc>
      </w:tr>
    </w:tbl>
    <w:p w14:paraId="02C9D06F" w14:textId="77777777" w:rsidR="00BD7167" w:rsidRDefault="00BD7167" w:rsidP="00BD7167">
      <w:pPr>
        <w:pStyle w:val="Popis"/>
        <w:rPr>
          <w:lang w:val="sk-SK"/>
        </w:rPr>
      </w:pPr>
      <w:bookmarkStart w:id="129" w:name="_Ref510260338"/>
      <w:bookmarkStart w:id="130" w:name="_Toc510268062"/>
      <w:bookmarkStart w:id="131" w:name="_Toc513584973"/>
    </w:p>
    <w:p w14:paraId="134DF29E" w14:textId="77777777" w:rsidR="00BD7167" w:rsidRPr="00630043" w:rsidRDefault="00BD7167" w:rsidP="00BD7167">
      <w:pPr>
        <w:pStyle w:val="Popis"/>
        <w:rPr>
          <w:vanish/>
          <w:color w:val="000000"/>
          <w:szCs w:val="22"/>
          <w:lang w:val="sk-SK"/>
          <w:specVanish/>
        </w:rPr>
      </w:pPr>
      <w:bookmarkStart w:id="132" w:name="_Toc516835702"/>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5</w:t>
      </w:r>
      <w:r w:rsidRPr="00B66FCC">
        <w:rPr>
          <w:lang w:val="sk-SK"/>
        </w:rPr>
        <w:fldChar w:fldCharType="end"/>
      </w:r>
      <w:bookmarkEnd w:id="129"/>
      <w:r w:rsidRPr="00630043">
        <w:rPr>
          <w:lang w:val="sk-SK"/>
        </w:rPr>
        <w:t>:</w:t>
      </w:r>
      <w:r w:rsidRPr="00630043">
        <w:rPr>
          <w:szCs w:val="22"/>
          <w:lang w:val="sk-SK"/>
        </w:rPr>
        <w:t xml:space="preserve"> Tabuľka filtrov DWT s najnižším (pravý stĺpec) a najvyšším (prvý riadok) stupňom rozkladu.</w:t>
      </w:r>
      <w:bookmarkEnd w:id="130"/>
      <w:bookmarkEnd w:id="131"/>
      <w:bookmarkEnd w:id="132"/>
      <w:r w:rsidRPr="00630043">
        <w:rPr>
          <w:vanish/>
          <w:color w:val="000000"/>
          <w:szCs w:val="22"/>
          <w:lang w:val="sk-SK"/>
          <w:specVanish/>
        </w:rPr>
        <w:t xml:space="preserve"> </w:t>
      </w:r>
    </w:p>
    <w:p w14:paraId="30614509" w14:textId="77777777" w:rsidR="00BD7167" w:rsidRPr="00630043" w:rsidRDefault="00BD7167" w:rsidP="00BD7167">
      <w:pPr>
        <w:pStyle w:val="Popis"/>
        <w:spacing w:before="240"/>
        <w:rPr>
          <w:szCs w:val="22"/>
          <w:lang w:val="sk-SK"/>
        </w:rPr>
      </w:pPr>
      <w:r w:rsidRPr="00630043">
        <w:rPr>
          <w:szCs w:val="22"/>
          <w:lang w:val="sk-SK"/>
        </w:rPr>
        <w:t xml:space="preserve"> </w:t>
      </w:r>
      <w:r w:rsidRPr="00630043">
        <w:rPr>
          <w:rFonts w:eastAsiaTheme="minorEastAsia"/>
          <w:lang w:val="sk-SK"/>
        </w:rPr>
        <w:t>Napríklad filter f11 má spodnú hranicu zjednotenia 3 hornú hranicu 5, vznikol tak zjednotením detailov 3,4 a 5.</w:t>
      </w:r>
    </w:p>
    <w:p w14:paraId="1EA22624" w14:textId="77777777" w:rsidR="00BD7167" w:rsidRPr="00630043" w:rsidRDefault="00BD7167" w:rsidP="00BD7167">
      <w:pPr>
        <w:rPr>
          <w:sz w:val="22"/>
          <w:szCs w:val="22"/>
        </w:rPr>
      </w:pPr>
      <w:r w:rsidRPr="00630043">
        <w:rPr>
          <w:rFonts w:eastAsiaTheme="minorEastAsia"/>
        </w:rPr>
        <w:t>Filter označený ako f9 má spodnú hranicu rozkladu 3 a hornú takisto 3. Vznikol teda z jediného detailu číslo 3.</w:t>
      </w:r>
    </w:p>
    <w:p w14:paraId="4D9DEB93" w14:textId="77777777" w:rsidR="00BD7167" w:rsidRPr="00630043" w:rsidRDefault="00BD7167" w:rsidP="00BD7167">
      <w:pPr>
        <w:pStyle w:val="Nadpis4"/>
      </w:pPr>
      <w:bookmarkStart w:id="133" w:name="_Toc386404216"/>
      <w:r w:rsidRPr="00630043">
        <w:t>Hodnotenie optimálnosti filtrácie</w:t>
      </w:r>
      <w:bookmarkEnd w:id="133"/>
      <w:r w:rsidRPr="00630043">
        <w:tab/>
      </w:r>
    </w:p>
    <w:p w14:paraId="3E633E98" w14:textId="77777777" w:rsidR="00BD7167" w:rsidRPr="00630043" w:rsidRDefault="00BD7167" w:rsidP="00BD7167">
      <w:pPr>
        <w:tabs>
          <w:tab w:val="left" w:pos="7140"/>
        </w:tabs>
      </w:pPr>
    </w:p>
    <w:p w14:paraId="00651F0B" w14:textId="0C65CFAF" w:rsidR="00BD7167" w:rsidRPr="00630043" w:rsidRDefault="00BD7167" w:rsidP="00BD7167">
      <w:pPr>
        <w:tabs>
          <w:tab w:val="left" w:pos="7140"/>
        </w:tabs>
      </w:pPr>
      <w:r w:rsidRPr="00630043">
        <w:t>Po odfiltrovaní signálu bola spočítaná obálka normalizovaným Shanonovým algoritmom (</w:t>
      </w:r>
      <w:r w:rsidRPr="00630043">
        <w:rPr>
          <w:i/>
        </w:rPr>
        <w:t>Normalized Average Shannon energy detection Algorithm</w:t>
      </w:r>
      <w:r w:rsidRPr="00630043">
        <w:t xml:space="preserve">) – NASA (3)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w:t>
      </w:r>
    </w:p>
    <w:p w14:paraId="4264A9F6" w14:textId="77777777" w:rsidR="00BD7167" w:rsidRPr="00630043" w:rsidRDefault="00BD7167" w:rsidP="00BD7167"/>
    <w:p w14:paraId="2AD9085A"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2BCADF1E" w14:textId="77777777" w:rsidTr="00BD7167">
        <w:tc>
          <w:tcPr>
            <w:tcW w:w="704" w:type="dxa"/>
          </w:tcPr>
          <w:p w14:paraId="63223F95" w14:textId="77777777" w:rsidR="00BD7167" w:rsidRPr="00630043" w:rsidRDefault="00BD7167" w:rsidP="00BD7167">
            <w:pPr>
              <w:jc w:val="center"/>
              <w:rPr>
                <w:color w:val="000000"/>
              </w:rPr>
            </w:pPr>
          </w:p>
        </w:tc>
        <w:tc>
          <w:tcPr>
            <w:tcW w:w="7088" w:type="dxa"/>
            <w:vAlign w:val="center"/>
          </w:tcPr>
          <w:p w14:paraId="33EE1DA2" w14:textId="75257355" w:rsidR="00BD7167" w:rsidRPr="00630043" w:rsidRDefault="006372A4" w:rsidP="00BD7167">
            <w:pPr>
              <w:jc w:val="center"/>
              <w:rPr>
                <w:color w:val="000000"/>
              </w:rPr>
            </w:pPr>
            <m:oMath>
              <m:sSub>
                <m:sSubPr>
                  <m:ctrlPr>
                    <w:rPr>
                      <w:rFonts w:ascii="Cambria Math" w:hAnsi="Cambria Math"/>
                      <w:i/>
                    </w:rPr>
                  </m:ctrlPr>
                </m:sSubPr>
                <m:e>
                  <m:r>
                    <w:rPr>
                      <w:rFonts w:ascii="Cambria Math" w:hAnsi="Cambria Math"/>
                    </w:rPr>
                    <m:t>E</m:t>
                  </m:r>
                </m:e>
                <m:sub>
                  <m:r>
                    <w:rPr>
                      <w:rFonts w:ascii="Cambria Math" w:hAnsi="Cambria Math"/>
                    </w:rPr>
                    <m:t>hs</m:t>
                  </m:r>
                </m:sub>
              </m:sSub>
              <m:r>
                <w:rPr>
                  <w:rFonts w:ascii="Cambria Math" w:hAnsi="Cambria Math"/>
                </w:rPr>
                <m:t>(n)=</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n)</m:t>
                          </m:r>
                        </m:e>
                      </m:d>
                    </m:e>
                    <m:sup>
                      <m:r>
                        <w:rPr>
                          <w:rFonts w:ascii="Cambria Math" w:hAnsi="Cambria Math"/>
                        </w:rPr>
                        <m:t>3</m:t>
                      </m:r>
                    </m:sup>
                  </m:sSup>
                  <m:func>
                    <m:funcPr>
                      <m:ctrlPr>
                        <w:rPr>
                          <w:rFonts w:ascii="Cambria Math" w:hAnsi="Cambria Math"/>
                          <w:i/>
                        </w:rPr>
                      </m:ctrlPr>
                    </m:funcPr>
                    <m:fName>
                      <m:r>
                        <m:rPr>
                          <m:sty m:val="p"/>
                        </m:rPr>
                        <w:rPr>
                          <w:rFonts w:ascii="Cambria Math" w:hAnsi="Cambria Math"/>
                        </w:rPr>
                        <m:t>log</m:t>
                      </m:r>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n)</m:t>
                              </m:r>
                            </m:e>
                          </m:d>
                        </m:e>
                        <m:sup>
                          <m:r>
                            <w:rPr>
                              <w:rFonts w:ascii="Cambria Math" w:hAnsi="Cambria Math"/>
                            </w:rPr>
                            <m:t>3</m:t>
                          </m:r>
                        </m:sup>
                      </m:sSup>
                    </m:e>
                  </m:func>
                </m:e>
              </m:nary>
            </m:oMath>
            <w:r w:rsidR="00BD7167" w:rsidRPr="00630043">
              <w:t>.</w:t>
            </w:r>
          </w:p>
        </w:tc>
        <w:tc>
          <w:tcPr>
            <w:tcW w:w="702" w:type="dxa"/>
            <w:vAlign w:val="center"/>
          </w:tcPr>
          <w:p w14:paraId="50F395E9" w14:textId="77777777" w:rsidR="00BD7167" w:rsidRPr="00630043" w:rsidRDefault="00BD7167" w:rsidP="00BD7167">
            <w:pPr>
              <w:jc w:val="center"/>
              <w:rPr>
                <w:color w:val="000000"/>
              </w:rPr>
            </w:pPr>
            <w:r w:rsidRPr="00630043">
              <w:rPr>
                <w:color w:val="000000"/>
              </w:rPr>
              <w:t>(</w:t>
            </w: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3</w:t>
            </w:r>
            <w:r w:rsidRPr="00B66FCC">
              <w:rPr>
                <w:color w:val="000000"/>
              </w:rPr>
              <w:fldChar w:fldCharType="end"/>
            </w:r>
            <w:r w:rsidRPr="00630043">
              <w:rPr>
                <w:color w:val="000000"/>
              </w:rPr>
              <w:t>)</w:t>
            </w:r>
          </w:p>
        </w:tc>
      </w:tr>
    </w:tbl>
    <w:p w14:paraId="20DE42B7" w14:textId="77777777" w:rsidR="00BD7167" w:rsidRPr="00630043" w:rsidRDefault="00BD7167" w:rsidP="00BD7167">
      <w:pPr>
        <w:tabs>
          <w:tab w:val="left" w:pos="7140"/>
        </w:tabs>
      </w:pPr>
    </w:p>
    <w:p w14:paraId="09B21E88" w14:textId="604E1F44" w:rsidR="00BD7167" w:rsidRPr="00630043" w:rsidRDefault="00BD7167" w:rsidP="00BD7167">
      <w:r w:rsidRPr="00630043">
        <w:t xml:space="preserve">Obálku spočítanú pomocou NASA je zachytáva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kde je ako prvá krivka zhora čiernej farby, zobrazuje priebeh počas zhruba 1 sekundy.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w:t>
      </w:r>
      <w:r w:rsidR="009076DD">
        <w:t>srdcov</w:t>
      </w:r>
      <w:r w:rsidRPr="00630043">
        <w:t xml:space="preserve">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prevýši prvý. Korektnejší prístup bude stanovenie okamihu </w:t>
      </w:r>
      <w:r w:rsidRPr="00630043">
        <w:lastRenderedPageBreak/>
        <w:t xml:space="preserve">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červenej a žltej farby. V mieste kde sa tieto integrály pretnú je ťažiskom obálky S1. Ťažisko je vyznačené ako červený krúžok. Ako bolo uvedené vyššie, predpokladáme, že pozícia S1 v rámci </w:t>
      </w:r>
      <w:r w:rsidR="009076DD">
        <w:t>srdcov</w:t>
      </w:r>
      <w:r w:rsidRPr="00630043">
        <w:t xml:space="preserve">ého cyklu bude závislá na dýchaní. Pre tento účel je spočítaná krivka R-S1, ktorá každému </w:t>
      </w:r>
      <w:r w:rsidR="009076DD">
        <w:t>srdcov</w:t>
      </w:r>
      <w:r w:rsidRPr="00630043">
        <w:t xml:space="preserve">ému cyklu priradí vzdialenosť ťažiska S1 od R-vlny. Takáto krivka má počas celej doby trvania </w:t>
      </w:r>
      <w:r w:rsidR="009076DD">
        <w:t>srdcov</w:t>
      </w:r>
      <w:r w:rsidRPr="00630043">
        <w:t xml:space="preserve">ého cyklu práve hodnotu R-S1 vzdialenosti. Krivku R-S1 zachytáva v spodnej časti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 prvá zdola zelenej farby. Ďalej je spočítaná respiračná krivka a to tak, že hrudníkovú impedanciu je filtrovaná filtrom typu spodná priepusť s hraničnou frekvenciou 0,8 Hz. Priebeh respiračnej krivky zachytáva v spodnej časti – druhá krivka zdola modrej farby. To že dýchanie môže ovplyvňovať R-S1 vzdialenosť ešte neznamená, že pri maximálnom nádychu bude R-S1</w:t>
      </w:r>
    </w:p>
    <w:p w14:paraId="1149F5CA" w14:textId="77777777" w:rsidR="00BD7167" w:rsidRPr="00630043" w:rsidRDefault="00BD7167" w:rsidP="00BD7167">
      <w:r w:rsidRPr="00B66FCC">
        <w:rPr>
          <w:noProof/>
          <w:lang w:val="cs-CZ"/>
        </w:rPr>
        <w:lastRenderedPageBreak/>
        <w:drawing>
          <wp:inline distT="0" distB="0" distL="0" distR="0" wp14:anchorId="38963B66" wp14:editId="767196C3">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5D670A91" w14:textId="4A88CFE8" w:rsidR="00BD7167" w:rsidRPr="00630043" w:rsidRDefault="00BD7167" w:rsidP="00BD7167">
      <w:pPr>
        <w:pStyle w:val="Popis"/>
        <w:rPr>
          <w:vanish/>
          <w:szCs w:val="22"/>
          <w:lang w:val="sk-SK"/>
          <w:specVanish/>
        </w:rPr>
      </w:pPr>
      <w:bookmarkStart w:id="134" w:name="_Ref510260483"/>
      <w:bookmarkStart w:id="135" w:name="_Ref513977304"/>
      <w:bookmarkStart w:id="136" w:name="_Toc51683568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134"/>
      <w:bookmarkEnd w:id="135"/>
      <w:r w:rsidRPr="00630043">
        <w:rPr>
          <w:lang w:val="sk-SK"/>
        </w:rPr>
        <w:t xml:space="preserve">: Detekcia prvého </w:t>
      </w:r>
      <w:r w:rsidR="009076DD">
        <w:t>srdcov</w:t>
      </w:r>
      <w:r w:rsidRPr="00630043">
        <w:rPr>
          <w:lang w:val="sk-SK"/>
        </w:rPr>
        <w:t>ého zvuku – S1</w:t>
      </w:r>
      <w:bookmarkEnd w:id="136"/>
    </w:p>
    <w:p w14:paraId="550D41C1" w14:textId="77777777" w:rsidR="00BD7167" w:rsidRPr="00630043" w:rsidRDefault="00BD7167" w:rsidP="00BD7167">
      <w:pPr>
        <w:pStyle w:val="Popis"/>
        <w:rPr>
          <w:szCs w:val="22"/>
          <w:lang w:val="sk-SK"/>
        </w:rPr>
      </w:pPr>
      <w:r w:rsidRPr="00630043">
        <w:rPr>
          <w:lang w:val="sk-SK"/>
        </w:rPr>
        <w:t>.</w:t>
      </w:r>
      <w:r w:rsidRPr="00630043">
        <w:rPr>
          <w:szCs w:val="22"/>
          <w:lang w:val="sk-SK"/>
        </w:rPr>
        <w:t xml:space="preserve"> Horná časť obrázku: 20-80Hz obálka HS (</w:t>
      </w:r>
      <w:r>
        <w:rPr>
          <w:szCs w:val="22"/>
          <w:lang w:val="sk-SK"/>
        </w:rPr>
        <w:t>čierna</w:t>
      </w:r>
      <w:r w:rsidRPr="00630043">
        <w:rPr>
          <w:szCs w:val="22"/>
          <w:lang w:val="sk-SK"/>
        </w:rPr>
        <w:t>) s integrálmi (</w:t>
      </w:r>
      <w:r>
        <w:rPr>
          <w:szCs w:val="22"/>
          <w:lang w:val="sk-SK"/>
        </w:rPr>
        <w:t>žlta</w:t>
      </w:r>
      <w:r w:rsidRPr="00630043">
        <w:rPr>
          <w:szCs w:val="22"/>
          <w:lang w:val="sk-SK"/>
        </w:rPr>
        <w:t xml:space="preserve"> a </w:t>
      </w:r>
      <w:r>
        <w:rPr>
          <w:szCs w:val="22"/>
          <w:lang w:val="sk-SK"/>
        </w:rPr>
        <w:t>červená</w:t>
      </w:r>
      <w:r w:rsidRPr="00630043">
        <w:rPr>
          <w:szCs w:val="22"/>
          <w:lang w:val="sk-SK"/>
        </w:rPr>
        <w:t>) načrtajúcimi počítanie ťažiska, ďalej HS filtrovaný v pásme 20-80Hz (</w:t>
      </w:r>
      <w:r>
        <w:rPr>
          <w:szCs w:val="22"/>
          <w:lang w:val="sk-SK"/>
        </w:rPr>
        <w:t>modrá</w:t>
      </w:r>
      <w:r w:rsidRPr="00630043">
        <w:rPr>
          <w:szCs w:val="22"/>
          <w:lang w:val="sk-SK"/>
        </w:rPr>
        <w:t>) a posledná EKG (</w:t>
      </w:r>
      <w:r>
        <w:rPr>
          <w:szCs w:val="22"/>
          <w:lang w:val="sk-SK"/>
        </w:rPr>
        <w:t>červená</w:t>
      </w:r>
      <w:r w:rsidRPr="00630043">
        <w:rPr>
          <w:szCs w:val="22"/>
          <w:lang w:val="sk-SK"/>
        </w:rPr>
        <w:t xml:space="preserve">), spodná časť obrázku: respiračná krivka (modrá), R-S1 krivka </w:t>
      </w:r>
      <w:r>
        <w:rPr>
          <w:szCs w:val="22"/>
          <w:lang w:val="sk-SK"/>
        </w:rPr>
        <w:t xml:space="preserve">- vzdialenosť prvého srdcového zvuku od R vlny </w:t>
      </w:r>
      <w:r w:rsidRPr="00630043">
        <w:rPr>
          <w:szCs w:val="22"/>
          <w:lang w:val="sk-SK"/>
        </w:rPr>
        <w:t>(</w:t>
      </w:r>
      <w:r>
        <w:rPr>
          <w:szCs w:val="22"/>
          <w:lang w:val="sk-SK"/>
        </w:rPr>
        <w:t>zelená</w:t>
      </w:r>
      <w:r w:rsidRPr="00630043">
        <w:rPr>
          <w:szCs w:val="22"/>
          <w:lang w:val="sk-SK"/>
        </w:rPr>
        <w:t>). Horizontální osa  reprezentuje čas v sekundách, časová mierka je rozdielna v hornej a dolnej časti obrázku.</w:t>
      </w:r>
    </w:p>
    <w:p w14:paraId="3C31DA1D" w14:textId="4325F421" w:rsidR="00BD7167" w:rsidRDefault="00BD7167" w:rsidP="00BD7167">
      <w:r w:rsidRPr="00630043">
        <w:t>minimálna. Je celkom možné že vzdialenosť R-S1 bude reagovať s oneskorením, prípadne s predstihom na nádych, alebo výdych. To že k takýmto posunom môže dochádzať je zobrazené aj na respiračnej a R-S1 krivke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w:t>
      </w:r>
      <w:r w:rsidRPr="00630043">
        <w:lastRenderedPageBreak/>
        <w:t xml:space="preserve">Každú z týchto kriviek sme korelovali s respiračnou krivkou. korelačných koeficientov respirácie s R-S1 krivkou pri posune R-S1 od 1 po 10 R-R intervalov. Toto je meranie pri hlbokom dýchaní. Krivka korelácie má periodický priebeh s periódou zhruba 11 R-R intervalov, čo približne odpovedá jednému nádychu a výdychu. </w:t>
      </w:r>
      <w:r w:rsidRPr="00B66FCC">
        <w:fldChar w:fldCharType="begin"/>
      </w:r>
      <w:r w:rsidRPr="00630043">
        <w:instrText xml:space="preserve"> REF _Ref510260788 \h </w:instrText>
      </w:r>
      <w:r w:rsidRPr="00B66FCC">
        <w:fldChar w:fldCharType="separate"/>
      </w:r>
      <w:r w:rsidR="00A37FEB" w:rsidRPr="00630043">
        <w:t xml:space="preserve"> Obrázok </w:t>
      </w:r>
      <w:r w:rsidR="00A37FEB">
        <w:rPr>
          <w:noProof/>
        </w:rPr>
        <w:t>3</w:t>
      </w:r>
      <w:r w:rsidR="00A37FEB">
        <w:t>.</w:t>
      </w:r>
      <w:r w:rsidR="00A37FEB">
        <w:rPr>
          <w:noProof/>
        </w:rPr>
        <w:t>12</w:t>
      </w:r>
      <w:r w:rsidRPr="00B66FCC">
        <w:fldChar w:fldCharType="end"/>
      </w:r>
      <w:r w:rsidRPr="00630043">
        <w:t xml:space="preserve"> zobrazuje výsledné hodnoty.</w:t>
      </w:r>
    </w:p>
    <w:p w14:paraId="7F8B80D6" w14:textId="77777777" w:rsidR="002C512A" w:rsidRPr="00630043" w:rsidRDefault="002C512A" w:rsidP="00BD7167">
      <w:pPr>
        <w:rPr>
          <w:vanish/>
        </w:rPr>
      </w:pPr>
    </w:p>
    <w:p w14:paraId="35CDFDAF" w14:textId="07090182" w:rsidR="00BD7167" w:rsidRPr="00630043" w:rsidRDefault="00BD7167" w:rsidP="002C512A">
      <w:pPr>
        <w:rPr>
          <w:vanish/>
          <w:szCs w:val="22"/>
          <w:specVanish/>
        </w:rPr>
      </w:pPr>
      <w:bookmarkStart w:id="137" w:name="_Ref510260788"/>
      <w:bookmarkStart w:id="138" w:name="_Toc516835686"/>
      <w:r w:rsidRPr="00B66FCC">
        <w:rPr>
          <w:noProof/>
          <w:lang w:val="cs-CZ"/>
        </w:rPr>
        <w:drawing>
          <wp:inline distT="0" distB="0" distL="0" distR="0" wp14:anchorId="32823A33" wp14:editId="48FF8667">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r w:rsidRPr="00630043">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2</w:t>
      </w:r>
      <w:r>
        <w:fldChar w:fldCharType="end"/>
      </w:r>
      <w:bookmarkEnd w:id="137"/>
      <w:r w:rsidRPr="00630043">
        <w:t>: Korelačne koeficienty respiračnej krivky a 10 oneskorených R-S1 kriviek.</w:t>
      </w:r>
      <w:bookmarkEnd w:id="138"/>
    </w:p>
    <w:p w14:paraId="3A89FB11" w14:textId="77777777" w:rsidR="00BD7167" w:rsidRPr="00630043" w:rsidRDefault="00BD7167" w:rsidP="00BD7167">
      <w:pPr>
        <w:rPr>
          <w:vanish/>
        </w:rPr>
      </w:pPr>
    </w:p>
    <w:p w14:paraId="5A718282" w14:textId="77777777" w:rsidR="00BD7167" w:rsidRPr="00630043" w:rsidRDefault="00BD7167" w:rsidP="00BD7167"/>
    <w:p w14:paraId="2A7AE299" w14:textId="0A7FA43A" w:rsidR="00BD7167" w:rsidRPr="00630043" w:rsidRDefault="00BD7167" w:rsidP="00BD7167">
      <w:r w:rsidRPr="00630043">
        <w:t xml:space="preserve"> Vidíme, že maximum kladnej korelácie je zhruba 0,6. Maximum kladnej korelácie je prehlásené za koreláciu respiračnej  krivky a R-S1 krivky pre daný filter. Čím vyššia korelácia, tým lepšia detekcia S1. Korelácie filtrov</w:t>
      </w:r>
      <w:r w:rsidR="002C512A">
        <w:t xml:space="preserve"> namiesto ich poradových čísiel</w:t>
      </w:r>
      <w:r w:rsidRPr="00630043">
        <w:t xml:space="preserve"> zachytáva </w:t>
      </w:r>
      <w:r w:rsidRPr="00B66FCC">
        <w:fldChar w:fldCharType="begin"/>
      </w:r>
      <w:r w:rsidRPr="00630043">
        <w:instrText xml:space="preserve"> REF _Ref513978532 \h </w:instrText>
      </w:r>
      <w:r w:rsidRPr="00B66FCC">
        <w:fldChar w:fldCharType="separate"/>
      </w:r>
      <w:r w:rsidR="00A37FEB" w:rsidRPr="00B66FCC">
        <w:t xml:space="preserve">Tabuľka </w:t>
      </w:r>
      <w:r w:rsidR="00A37FEB">
        <w:rPr>
          <w:noProof/>
        </w:rPr>
        <w:t>6</w:t>
      </w:r>
      <w:r w:rsidRPr="00B66FCC">
        <w:fldChar w:fldCharType="end"/>
      </w:r>
      <w:r w:rsidRPr="00630043">
        <w:t xml:space="preserve"> V hornej časti tabuľky sú zobrazené</w:t>
      </w:r>
      <w:bookmarkStart w:id="139" w:name="_Toc510268063"/>
      <w:bookmarkStart w:id="140" w:name="_Toc513584974"/>
      <w:r w:rsidRPr="00630043">
        <w:rPr>
          <w:sz w:val="22"/>
          <w:szCs w:val="22"/>
        </w:rPr>
        <w:t xml:space="preserve"> </w:t>
      </w:r>
      <w:r w:rsidRPr="00630043">
        <w:t>výsledky korelácií dobrovoľníka</w:t>
      </w:r>
      <w:r w:rsidR="002C512A" w:rsidRPr="002C512A">
        <w:t xml:space="preserve"> </w:t>
      </w:r>
      <w:r w:rsidR="002C512A" w:rsidRPr="00630043">
        <w:t xml:space="preserve">číslo 32 a dobrovoľníka číslo 55 pri hlbokom dýchaní a filtrácií fourierovou transformáciou. </w:t>
      </w:r>
      <w:r w:rsidR="002C512A" w:rsidRPr="00B66FCC">
        <w:fldChar w:fldCharType="begin"/>
      </w:r>
      <w:r w:rsidR="002C512A" w:rsidRPr="00630043">
        <w:instrText xml:space="preserve"> REF _Ref513894977 \h </w:instrText>
      </w:r>
      <w:r w:rsidR="002C512A" w:rsidRPr="00B66FCC">
        <w:fldChar w:fldCharType="separate"/>
      </w:r>
      <w:r w:rsidR="002C512A" w:rsidRPr="00B66FCC">
        <w:t xml:space="preserve">Tabuľka </w:t>
      </w:r>
      <w:r w:rsidR="002C512A">
        <w:rPr>
          <w:noProof/>
        </w:rPr>
        <w:t>8</w:t>
      </w:r>
      <w:r w:rsidR="002C512A" w:rsidRPr="00B66FCC">
        <w:fldChar w:fldCharType="end"/>
      </w:r>
      <w:r w:rsidR="002C512A" w:rsidRPr="00630043">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w:t>
      </w:r>
    </w:p>
    <w:p w14:paraId="4753C6D2" w14:textId="78A1E475" w:rsidR="00BD7167" w:rsidRPr="00630043" w:rsidRDefault="002C512A" w:rsidP="00BD7167">
      <w:pPr>
        <w:pStyle w:val="Popis"/>
        <w:rPr>
          <w:vanish/>
          <w:szCs w:val="22"/>
          <w:lang w:val="sk-SK"/>
          <w:specVanish/>
        </w:rPr>
      </w:pPr>
      <w:bookmarkStart w:id="141" w:name="_Ref513978532"/>
      <w:bookmarkStart w:id="142" w:name="_Toc516835703"/>
      <w:r w:rsidRPr="00B66FCC">
        <w:rPr>
          <w:noProof/>
          <w:lang w:val="cs-CZ" w:eastAsia="cs-CZ" w:bidi="ar-SA"/>
        </w:rPr>
        <w:lastRenderedPageBreak/>
        <w:drawing>
          <wp:anchor distT="36195" distB="36195" distL="114300" distR="114300" simplePos="0" relativeHeight="251659264" behindDoc="0" locked="0" layoutInCell="1" allowOverlap="1" wp14:anchorId="3A02C09F" wp14:editId="4987A708">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BD7167" w:rsidRPr="00B66FCC">
        <w:rPr>
          <w:lang w:val="sk-SK"/>
        </w:rPr>
        <w:t xml:space="preserve">Tabuľka </w:t>
      </w:r>
      <w:r w:rsidR="00BD7167" w:rsidRPr="00B66FCC">
        <w:rPr>
          <w:lang w:val="sk-SK"/>
        </w:rPr>
        <w:fldChar w:fldCharType="begin"/>
      </w:r>
      <w:r w:rsidR="00BD7167" w:rsidRPr="00B66FCC">
        <w:rPr>
          <w:lang w:val="sk-SK"/>
        </w:rPr>
        <w:instrText xml:space="preserve"> SEQ Tabuľka \* ARABIC </w:instrText>
      </w:r>
      <w:r w:rsidR="00BD7167" w:rsidRPr="00B66FCC">
        <w:rPr>
          <w:lang w:val="sk-SK"/>
        </w:rPr>
        <w:fldChar w:fldCharType="separate"/>
      </w:r>
      <w:r w:rsidR="00A37FEB">
        <w:rPr>
          <w:noProof/>
          <w:lang w:val="sk-SK"/>
        </w:rPr>
        <w:t>6</w:t>
      </w:r>
      <w:r w:rsidR="00BD7167" w:rsidRPr="00B66FCC">
        <w:rPr>
          <w:lang w:val="sk-SK"/>
        </w:rPr>
        <w:fldChar w:fldCharType="end"/>
      </w:r>
      <w:bookmarkEnd w:id="141"/>
      <w:r w:rsidR="00BD7167" w:rsidRPr="00B66FCC">
        <w:rPr>
          <w:lang w:val="sk-SK"/>
        </w:rPr>
        <w:t xml:space="preserve">: </w:t>
      </w:r>
      <w:r w:rsidR="00BD7167" w:rsidRPr="00630043">
        <w:rPr>
          <w:szCs w:val="22"/>
          <w:lang w:val="sk-SK"/>
        </w:rPr>
        <w:t>Maxima korelácií medzi respiráciou a S1 po filtrácií rôznymi pásmovými filtrami</w:t>
      </w:r>
      <w:bookmarkEnd w:id="139"/>
      <w:bookmarkEnd w:id="140"/>
      <w:bookmarkEnd w:id="142"/>
    </w:p>
    <w:p w14:paraId="240C6F7D" w14:textId="78ACC189" w:rsidR="00BD7167" w:rsidRPr="002C512A" w:rsidRDefault="00BD7167" w:rsidP="002C512A">
      <w:pPr>
        <w:pStyle w:val="Popis"/>
        <w:rPr>
          <w:vanish/>
          <w:lang w:val="sk-SK"/>
        </w:rPr>
      </w:pPr>
      <w:r w:rsidRPr="00630043">
        <w:rPr>
          <w:lang w:val="sk-SK"/>
        </w:rPr>
        <w:t xml:space="preserve">. </w:t>
      </w:r>
      <w:r w:rsidRPr="00630043">
        <w:rPr>
          <w:szCs w:val="22"/>
          <w:lang w:val="sk-SK"/>
        </w:rPr>
        <w:t>Čísla v tabuľkách reprezentujú korelácie medzi R-S1 funkciou</w:t>
      </w:r>
      <w:r>
        <w:rPr>
          <w:szCs w:val="22"/>
          <w:lang w:val="sk-SK"/>
        </w:rPr>
        <w:t xml:space="preserve"> (vzdialenosť prvého srdcového zvuku od R vlny)</w:t>
      </w:r>
      <w:r w:rsidRPr="00630043">
        <w:rPr>
          <w:szCs w:val="22"/>
          <w:lang w:val="sk-SK"/>
        </w:rPr>
        <w:t xml:space="preserve">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767CBD70" w14:textId="77777777" w:rsidR="002C512A" w:rsidRPr="00630043" w:rsidRDefault="002C512A" w:rsidP="00BD7167"/>
    <w:p w14:paraId="0C1DCAE1" w14:textId="4BA45E54" w:rsidR="00A37FEB" w:rsidRPr="00630043" w:rsidRDefault="00BD7167" w:rsidP="00BD7167">
      <w:pPr>
        <w:rPr>
          <w:vanish/>
        </w:rPr>
      </w:pPr>
      <w:r w:rsidRPr="00630043">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B66FCC">
        <w:fldChar w:fldCharType="begin"/>
      </w:r>
      <w:r w:rsidRPr="00630043">
        <w:instrText xml:space="preserve"> REF _Ref510262471 \h </w:instrText>
      </w:r>
      <w:r w:rsidRPr="00B66FCC">
        <w:fldChar w:fldCharType="separate"/>
      </w:r>
    </w:p>
    <w:p w14:paraId="6DFCE39D" w14:textId="77777777" w:rsidR="00BD7167" w:rsidRPr="00630043" w:rsidRDefault="00A37FEB" w:rsidP="00BD7167">
      <w:pPr>
        <w:rPr>
          <w:vanish/>
        </w:rPr>
      </w:pPr>
      <w:r w:rsidRPr="00630043">
        <w:lastRenderedPageBreak/>
        <w:t xml:space="preserve">Tabuľka </w:t>
      </w:r>
      <w:r>
        <w:rPr>
          <w:noProof/>
        </w:rPr>
        <w:t>7</w:t>
      </w:r>
      <w:r w:rsidR="00BD7167" w:rsidRPr="00B66FCC">
        <w:fldChar w:fldCharType="end"/>
      </w:r>
      <w:r w:rsidR="00BD7167" w:rsidRPr="00630043">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BD7167" w:rsidRPr="00630043">
        <w:lastRenderedPageBreak/>
        <w:t xml:space="preserve">DWT, dosahuje preto o niečo vyšších </w:t>
      </w:r>
      <w:r w:rsidR="00BD7167" w:rsidRPr="00B66FCC">
        <w:rPr>
          <w:noProof/>
          <w:szCs w:val="22"/>
          <w:lang w:val="cs-CZ"/>
        </w:rPr>
        <w:drawing>
          <wp:inline distT="0" distB="0" distL="0" distR="0" wp14:anchorId="3BD42CB7" wp14:editId="55C436B4">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43" w:name="_Ref510262471"/>
    </w:p>
    <w:p w14:paraId="19B501FD" w14:textId="77777777" w:rsidR="00BD7167" w:rsidRPr="002C512A" w:rsidRDefault="00BD7167" w:rsidP="00BD7167">
      <w:pPr>
        <w:pStyle w:val="Popis"/>
        <w:rPr>
          <w:vanish/>
          <w:lang w:val="sk-SK"/>
          <w:specVanish/>
        </w:rPr>
      </w:pPr>
      <w:bookmarkStart w:id="144" w:name="_Toc510268064"/>
      <w:bookmarkStart w:id="145" w:name="_Toc513584975"/>
      <w:bookmarkStart w:id="146" w:name="_Toc516835704"/>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7</w:t>
      </w:r>
      <w:r w:rsidRPr="00B66FCC">
        <w:rPr>
          <w:lang w:val="sk-SK"/>
        </w:rPr>
        <w:fldChar w:fldCharType="end"/>
      </w:r>
      <w:bookmarkEnd w:id="143"/>
      <w:r w:rsidRPr="00630043">
        <w:rPr>
          <w:lang w:val="sk-SK"/>
        </w:rPr>
        <w:t>: Mediány korelácií medzi R-S1 krivkou a respiráciou 30 dobrovoľníkov</w:t>
      </w:r>
      <w:bookmarkEnd w:id="144"/>
      <w:bookmarkEnd w:id="145"/>
      <w:bookmarkEnd w:id="146"/>
      <w:r w:rsidRPr="00630043">
        <w:rPr>
          <w:vanish/>
          <w:lang w:val="sk-SK"/>
          <w:specVanish/>
        </w:rPr>
        <w:t xml:space="preserve"> </w:t>
      </w:r>
    </w:p>
    <w:p w14:paraId="5019F571" w14:textId="7815E17B" w:rsidR="00BD7167" w:rsidRDefault="002C512A" w:rsidP="00BD7167">
      <w:pPr>
        <w:rPr>
          <w:vanish/>
        </w:rPr>
      </w:pPr>
      <w:r>
        <w:rPr>
          <w:vanish/>
        </w:rPr>
        <w:t xml:space="preserve"> </w:t>
      </w:r>
    </w:p>
    <w:p w14:paraId="7A78272A" w14:textId="77777777" w:rsidR="002C512A" w:rsidRPr="00630043" w:rsidRDefault="002C512A" w:rsidP="00BD7167">
      <w:pPr>
        <w:rPr>
          <w:vanish/>
        </w:rPr>
      </w:pPr>
    </w:p>
    <w:p w14:paraId="38CAEED2" w14:textId="409E8A11" w:rsidR="00BD7167" w:rsidRPr="002C512A" w:rsidRDefault="00BD7167" w:rsidP="002C512A">
      <w:pPr>
        <w:rPr>
          <w:vanish/>
        </w:rPr>
      </w:pPr>
      <w:r w:rsidRPr="00630043">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C38CA26" w14:textId="05DB4F3F" w:rsidR="00BD7167" w:rsidRPr="00630043" w:rsidRDefault="00BD7167" w:rsidP="00BD7167">
      <w:pPr>
        <w:pStyle w:val="Nadpis3"/>
      </w:pPr>
      <w:bookmarkStart w:id="147" w:name="_Toc510268152"/>
      <w:bookmarkStart w:id="148" w:name="_Toc516835636"/>
      <w:r w:rsidRPr="00630043">
        <w:t xml:space="preserve">Detekcia </w:t>
      </w:r>
      <w:r w:rsidR="009076DD">
        <w:t>srdcov</w:t>
      </w:r>
      <w:r w:rsidRPr="00630043">
        <w:t>ého zvuku S2</w:t>
      </w:r>
      <w:bookmarkEnd w:id="147"/>
      <w:bookmarkEnd w:id="148"/>
    </w:p>
    <w:p w14:paraId="09B0082C" w14:textId="77777777" w:rsidR="00BD7167" w:rsidRPr="00630043" w:rsidRDefault="00BD7167" w:rsidP="00BD7167">
      <w:pPr>
        <w:tabs>
          <w:tab w:val="left" w:pos="7140"/>
        </w:tabs>
      </w:pPr>
    </w:p>
    <w:p w14:paraId="413636D5" w14:textId="77777777" w:rsidR="00BD7167" w:rsidRPr="00630043" w:rsidRDefault="00BD7167" w:rsidP="00BD7167">
      <w:pPr>
        <w:tabs>
          <w:tab w:val="left" w:pos="7140"/>
        </w:tabs>
      </w:pPr>
      <w:r w:rsidRPr="00630043">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57E261B8" w14:textId="77777777" w:rsidR="00BD7167" w:rsidRPr="00630043" w:rsidRDefault="00BD7167" w:rsidP="00BD7167">
      <w:pPr>
        <w:tabs>
          <w:tab w:val="left" w:pos="7140"/>
        </w:tabs>
      </w:pPr>
    </w:p>
    <w:p w14:paraId="22CBAF9B" w14:textId="77777777" w:rsidR="00BD7167" w:rsidRPr="00630043" w:rsidRDefault="00BD7167" w:rsidP="00BD7167">
      <w:pPr>
        <w:pStyle w:val="Nadpis2"/>
      </w:pPr>
      <w:bookmarkStart w:id="149" w:name="_Toc386404213"/>
      <w:bookmarkStart w:id="150" w:name="_Toc510268153"/>
      <w:bookmarkStart w:id="151" w:name="_Toc516835637"/>
      <w:r w:rsidRPr="00630043">
        <w:t xml:space="preserve">Detekcia </w:t>
      </w:r>
      <w:bookmarkEnd w:id="149"/>
      <w:r w:rsidRPr="00630043">
        <w:t>bioimpedančných parametrov</w:t>
      </w:r>
      <w:bookmarkEnd w:id="150"/>
      <w:bookmarkEnd w:id="151"/>
    </w:p>
    <w:p w14:paraId="7B1C8607" w14:textId="0D6E7F76" w:rsidR="00BD7167" w:rsidRPr="00630043" w:rsidRDefault="00BD7167" w:rsidP="00BD7167">
      <w:r w:rsidRPr="00630043">
        <w:t xml:space="preserve">Impedančná kardiografia dosahuje nízku presnosť pri odhade absolútnych </w:t>
      </w:r>
      <w:r w:rsidR="009076DD">
        <w:t>srdcov</w:t>
      </w:r>
      <w:r w:rsidRPr="00630043">
        <w:t xml:space="preserve">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ú zmeny v objeme </w:t>
      </w:r>
      <w:r w:rsidRPr="00B66FCC">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 </w:instrText>
      </w:r>
      <w:r w:rsidR="00284C6A">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DATA </w:instrText>
      </w:r>
      <w:r w:rsidR="00284C6A">
        <w:fldChar w:fldCharType="end"/>
      </w:r>
      <w:r w:rsidRPr="00B66FCC">
        <w:fldChar w:fldCharType="separate"/>
      </w:r>
      <w:r>
        <w:rPr>
          <w:noProof/>
        </w:rPr>
        <w:t>[66]</w:t>
      </w:r>
      <w:r w:rsidRPr="00B66FCC">
        <w:fldChar w:fldCharType="end"/>
      </w:r>
      <w:r w:rsidRPr="00630043">
        <w:t xml:space="preserve"> a rýchlost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krvi v artériách počas </w:t>
      </w:r>
      <w:r w:rsidR="009076DD">
        <w:t>srdcov</w:t>
      </w:r>
      <w:r w:rsidRPr="00630043">
        <w:t xml:space="preserve">ého cyklu. Ďalšími zdrojmi môžu byť svalová aktivita, dýchanie, žilný návrat. Takisto sa presne nevie akou veľkosťou prispievajú jednotlivé zložky na moduláciu veľkosti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Je preto doležité rozšíriť znalosti o vzťahoch tohto parametra s inými hemodynamickými parametrami. Takisto je potrebné upresniť vzájomný vzťah impedančných parametrov a iných hemodynamických parametrov ako arteriálny krvný tlak, </w:t>
      </w:r>
      <w:r w:rsidR="009076DD">
        <w:t>srdcov</w:t>
      </w:r>
      <w:r w:rsidRPr="00630043">
        <w:t xml:space="preserve">é zvuky a RR intervali. Až budú presnejšie známe vplyvy jednotlivých zdrojov na modulujáciu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udeme vedieť navrhnúť presnejšie modely ktoré ho budú používať nielen na výpočet SV a CO. </w:t>
      </w:r>
    </w:p>
    <w:p w14:paraId="104EA7A4" w14:textId="77777777" w:rsidR="00BD7167" w:rsidRPr="00630043" w:rsidRDefault="00BD7167" w:rsidP="00BD7167"/>
    <w:p w14:paraId="3482040A" w14:textId="77777777" w:rsidR="00BD7167" w:rsidRPr="00630043" w:rsidRDefault="00BD7167" w:rsidP="00BD7167">
      <w:pPr>
        <w:pStyle w:val="Nadpis3"/>
      </w:pPr>
      <w:bookmarkStart w:id="152" w:name="_Toc510268157"/>
      <w:bookmarkStart w:id="153" w:name="_Toc516835638"/>
      <w:r w:rsidRPr="00630043">
        <w:t>Úvod do navrhnutej metodiky</w:t>
      </w:r>
      <w:bookmarkEnd w:id="152"/>
      <w:bookmarkEnd w:id="153"/>
    </w:p>
    <w:p w14:paraId="7AE1B5B7" w14:textId="77777777" w:rsidR="00BD7167" w:rsidRPr="00630043" w:rsidRDefault="00BD7167" w:rsidP="00BD7167"/>
    <w:p w14:paraId="400535A0" w14:textId="77777777" w:rsidR="00BD7167" w:rsidRPr="00630043" w:rsidRDefault="00BD7167" w:rsidP="00BD7167">
      <w:r w:rsidRPr="00630043">
        <w:t>Pre vyšetrenie vzťahov medzi impedančnými parametrami boli detekované nasledujúce parametre:</w:t>
      </w:r>
    </w:p>
    <w:p w14:paraId="22E7169D" w14:textId="77777777" w:rsidR="00BD7167" w:rsidRPr="00630043" w:rsidRDefault="00BD7167" w:rsidP="00BD7167"/>
    <w:p w14:paraId="165B568F" w14:textId="77777777" w:rsidR="00BD7167" w:rsidRPr="00630043" w:rsidRDefault="00BD7167" w:rsidP="00BD7167">
      <w:pPr>
        <w:pStyle w:val="Odsekzoznamu"/>
        <w:numPr>
          <w:ilvl w:val="0"/>
          <w:numId w:val="22"/>
        </w:numPr>
        <w:rPr>
          <w:b/>
          <w:i/>
        </w:rPr>
      </w:pPr>
      <m:oMath>
        <m:r>
          <m:rPr>
            <m:sty m:val="bi"/>
          </m:rPr>
          <w:rPr>
            <w:rFonts w:ascii="Cambria Math" w:hAnsi="Cambria Math"/>
          </w:rPr>
          <w:lastRenderedPageBreak/>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i/>
        </w:rPr>
        <w:t xml:space="preserve"> </w:t>
      </w:r>
      <w:r w:rsidRPr="00630043">
        <w:t>(</w:t>
      </w:r>
      <m:oMath>
        <m:sSub>
          <m:sSubPr>
            <m:ctrlPr>
              <w:rPr>
                <w:rFonts w:ascii="Cambria Math" w:hAnsi="Cambria Math"/>
                <w:b/>
                <w:i/>
              </w:rPr>
            </m:ctrlPr>
          </m:sSubPr>
          <m:e>
            <m:r>
              <m:rPr>
                <m:sty m:val="bi"/>
              </m:rPr>
              <w:rPr>
                <w:rFonts w:ascii="Cambria Math" w:hAnsi="Cambria Math"/>
              </w:rPr>
              <m:t>Mean Z</m:t>
            </m:r>
            <m:r>
              <m:rPr>
                <m:sty m:val="bi"/>
              </m:rPr>
              <w:rPr>
                <w:rFonts w:ascii="Cambria Math" w:hAnsi="Cambria Math"/>
              </w:rPr>
              <m:t>0</m:t>
            </m:r>
          </m:e>
          <m:sub>
            <m:r>
              <m:rPr>
                <m:sty m:val="bi"/>
              </m:rPr>
              <w:rPr>
                <w:rFonts w:ascii="Cambria Math" w:hAnsi="Cambria Math"/>
              </w:rPr>
              <m:t>i</m:t>
            </m:r>
          </m:sub>
        </m:sSub>
      </m:oMath>
      <w:r w:rsidRPr="00630043">
        <w:t xml:space="preserve">) </w:t>
      </w:r>
      <w:r w:rsidRPr="00630043">
        <w:rPr>
          <w:b/>
          <w:i/>
        </w:rPr>
        <w:t>(</w:t>
      </w:r>
      <w:r w:rsidRPr="00630043">
        <w:t>Ω)</w:t>
      </w:r>
    </w:p>
    <w:p w14:paraId="49147767" w14:textId="77777777" w:rsidR="00BD7167" w:rsidRPr="00630043" w:rsidRDefault="00BD7167" w:rsidP="00BD7167">
      <w:pPr>
        <w:pStyle w:val="Odsekzoznamu"/>
        <w:numPr>
          <w:ilvl w:val="0"/>
          <w:numId w:val="22"/>
        </w:numPr>
        <w:rPr>
          <w:b/>
        </w:rPr>
      </w:pP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f>
          <m:fPr>
            <m:type m:val="lin"/>
            <m:ctrlPr>
              <w:rPr>
                <w:rFonts w:ascii="Cambria Math" w:hAnsi="Cambria Math"/>
                <w:b/>
                <w:i/>
              </w:rPr>
            </m:ctrlPr>
          </m:fPr>
          <m:num>
            <m:r>
              <m:rPr>
                <m:sty m:val="bi"/>
              </m:rPr>
              <w:rPr>
                <w:rFonts w:ascii="Cambria Math" w:hAnsi="Cambria Math"/>
              </w:rPr>
              <m:t>)</m:t>
            </m:r>
          </m:num>
          <m:den>
            <m:r>
              <m:rPr>
                <m:sty m:val="bi"/>
              </m:rPr>
              <w:rPr>
                <w:rFonts w:ascii="Cambria Math" w:hAnsi="Cambria Math"/>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den>
        </m:f>
      </m:oMath>
      <w:r w:rsidRPr="00630043">
        <w:rPr>
          <w:b/>
        </w:rPr>
        <w:t xml:space="preserve"> (</w:t>
      </w:r>
      <w:r w:rsidRPr="00630043">
        <w:t>Ω/s)</w:t>
      </w:r>
    </w:p>
    <w:p w14:paraId="313580E3" w14:textId="77777777" w:rsidR="00BD7167" w:rsidRPr="00630043" w:rsidRDefault="00BD7167" w:rsidP="00BD7167">
      <w:pPr>
        <w:pStyle w:val="Odsekzoznamu"/>
        <w:numPr>
          <w:ilvl w:val="0"/>
          <w:numId w:val="22"/>
        </w:numPr>
      </w:pPr>
      <w:r w:rsidRPr="00630043">
        <w:t>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t xml:space="preserve"> - Pulse Wave Transit Time) (s)</w:t>
      </w:r>
    </w:p>
    <w:p w14:paraId="6C9E4F77" w14:textId="77777777" w:rsidR="00BD7167" w:rsidRPr="00630043" w:rsidRDefault="00BD7167" w:rsidP="00BD7167">
      <w:pPr>
        <w:pStyle w:val="Odsekzoznamu"/>
        <w:numPr>
          <w:ilvl w:val="0"/>
          <w:numId w:val="22"/>
        </w:numPr>
      </w:pPr>
      <w:r w:rsidRPr="00630043">
        <w:t>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 xml:space="preserve"> - </w:t>
      </w:r>
      <w:r w:rsidRPr="00630043">
        <w:t>Pulse Wave Velocitu) (s/m)</w:t>
      </w:r>
    </w:p>
    <w:p w14:paraId="105B819E" w14:textId="77777777" w:rsidR="00BD7167" w:rsidRPr="00630043" w:rsidRDefault="00BD7167" w:rsidP="00BD7167">
      <w:pPr>
        <w:pStyle w:val="Odsekzoznamu"/>
        <w:numPr>
          <w:ilvl w:val="0"/>
          <w:numId w:val="22"/>
        </w:numPr>
      </w:pPr>
      <w:r w:rsidRPr="00630043">
        <w:t>Systolický krvný tlak (</w:t>
      </w:r>
      <w:r w:rsidRPr="00630043">
        <w:rPr>
          <w:b/>
        </w:rPr>
        <w:t>SBP</w:t>
      </w:r>
      <w:r w:rsidRPr="00630043">
        <w:t>) (mmHg)</w:t>
      </w:r>
    </w:p>
    <w:p w14:paraId="218847C4" w14:textId="77777777" w:rsidR="00BD7167" w:rsidRPr="00630043" w:rsidRDefault="00BD7167" w:rsidP="00BD7167">
      <w:pPr>
        <w:pStyle w:val="Odsekzoznamu"/>
        <w:numPr>
          <w:ilvl w:val="0"/>
          <w:numId w:val="22"/>
        </w:numPr>
      </w:pPr>
      <w:r w:rsidRPr="00630043">
        <w:t>Diastolický krvný tlak (</w:t>
      </w:r>
      <w:r w:rsidRPr="00630043">
        <w:rPr>
          <w:b/>
        </w:rPr>
        <w:t>DBP</w:t>
      </w:r>
      <w:r w:rsidRPr="00630043">
        <w:t>) (mmHg)</w:t>
      </w:r>
    </w:p>
    <w:p w14:paraId="0435FAFB" w14:textId="77777777" w:rsidR="00BD7167" w:rsidRPr="00630043" w:rsidRDefault="00BD7167" w:rsidP="00BD7167">
      <w:pPr>
        <w:pStyle w:val="Odsekzoznamu"/>
        <w:numPr>
          <w:ilvl w:val="0"/>
          <w:numId w:val="22"/>
        </w:numPr>
      </w:pPr>
      <w:r w:rsidRPr="00630043">
        <w:t>Pulzný tlak (</w:t>
      </w:r>
      <w:r w:rsidRPr="00630043">
        <w:rPr>
          <w:b/>
        </w:rPr>
        <w:t>PP</w:t>
      </w:r>
      <w:r w:rsidRPr="00630043">
        <w:t>) (mmHg)</w:t>
      </w:r>
    </w:p>
    <w:p w14:paraId="25EA1B51" w14:textId="77777777" w:rsidR="00BD7167" w:rsidRPr="00630043" w:rsidRDefault="00BD7167" w:rsidP="00BD7167">
      <w:pPr>
        <w:pStyle w:val="Odsekzoznamu"/>
        <w:numPr>
          <w:ilvl w:val="0"/>
          <w:numId w:val="22"/>
        </w:numPr>
      </w:pPr>
      <w:r w:rsidRPr="00630043">
        <w:t>Stredný tlak (</w:t>
      </w:r>
      <w:r w:rsidRPr="00630043">
        <w:rPr>
          <w:b/>
        </w:rPr>
        <w:t>MBP</w:t>
      </w:r>
      <w:r w:rsidRPr="00630043">
        <w:t>) (mmHg)</w:t>
      </w:r>
    </w:p>
    <w:p w14:paraId="2126CBBE" w14:textId="77777777" w:rsidR="00BD7167" w:rsidRPr="00630043" w:rsidRDefault="00BD7167" w:rsidP="00BD7167">
      <w:pPr>
        <w:pStyle w:val="Odsekzoznamu"/>
        <w:numPr>
          <w:ilvl w:val="0"/>
          <w:numId w:val="22"/>
        </w:numPr>
      </w:pPr>
      <w:r w:rsidRPr="00630043">
        <w:t>Vzdialenosť SBP od R vlny (</w:t>
      </w:r>
      <w:r w:rsidRPr="00630043">
        <w:rPr>
          <w:b/>
        </w:rPr>
        <w:t>R-SBP</w:t>
      </w:r>
      <w:r w:rsidRPr="00630043">
        <w:t>) (s)</w:t>
      </w:r>
    </w:p>
    <w:p w14:paraId="6862FF47" w14:textId="77777777" w:rsidR="00BD7167" w:rsidRPr="00630043" w:rsidRDefault="00BD7167" w:rsidP="00BD7167">
      <w:pPr>
        <w:pStyle w:val="Odsekzoznamu"/>
        <w:numPr>
          <w:ilvl w:val="0"/>
          <w:numId w:val="22"/>
        </w:numPr>
      </w:pPr>
      <w:r w:rsidRPr="00630043">
        <w:t>Vzdialenosť DBP od R vlny (</w:t>
      </w:r>
      <w:r w:rsidRPr="00630043">
        <w:rPr>
          <w:b/>
        </w:rPr>
        <w:t>R-DBP</w:t>
      </w:r>
      <w:r w:rsidRPr="00630043">
        <w:t>) (s)</w:t>
      </w:r>
    </w:p>
    <w:p w14:paraId="38E83D08" w14:textId="77777777" w:rsidR="00BD7167" w:rsidRPr="00630043" w:rsidRDefault="00BD7167" w:rsidP="00BD7167">
      <w:pPr>
        <w:pStyle w:val="Odsekzoznamu"/>
        <w:numPr>
          <w:ilvl w:val="0"/>
          <w:numId w:val="22"/>
        </w:numPr>
      </w:pPr>
      <w:r w:rsidRPr="00630043">
        <w:t>Vzdialenosť S1 od R vlny (</w:t>
      </w:r>
      <w:r w:rsidRPr="00630043">
        <w:rPr>
          <w:b/>
        </w:rPr>
        <w:t>R-SBP</w:t>
      </w:r>
      <w:r w:rsidRPr="00630043">
        <w:t>) (s)</w:t>
      </w:r>
    </w:p>
    <w:p w14:paraId="407A2782" w14:textId="77777777" w:rsidR="00BD7167" w:rsidRPr="00630043" w:rsidRDefault="00BD7167" w:rsidP="00BD7167">
      <w:pPr>
        <w:pStyle w:val="Odsekzoznamu"/>
        <w:numPr>
          <w:ilvl w:val="0"/>
          <w:numId w:val="22"/>
        </w:numPr>
      </w:pPr>
      <w:r w:rsidRPr="00630043">
        <w:t>Vzdialenosť S2 od R vlny (</w:t>
      </w:r>
      <w:r w:rsidRPr="00630043">
        <w:rPr>
          <w:b/>
        </w:rPr>
        <w:t>R-SBP</w:t>
      </w:r>
      <w:r w:rsidRPr="00630043">
        <w:t>) (s)</w:t>
      </w:r>
    </w:p>
    <w:p w14:paraId="294A8AA2" w14:textId="77777777" w:rsidR="00BD7167" w:rsidRPr="00630043" w:rsidRDefault="00BD7167" w:rsidP="00BD7167">
      <w:pPr>
        <w:pStyle w:val="Odsekzoznamu"/>
        <w:numPr>
          <w:ilvl w:val="0"/>
          <w:numId w:val="22"/>
        </w:numPr>
      </w:pPr>
      <w:r w:rsidRPr="00630043">
        <w:t>Čas medzi S1 a S2 (</w:t>
      </w:r>
      <w:r w:rsidRPr="00630043">
        <w:rPr>
          <w:b/>
        </w:rPr>
        <w:t>S1-S2</w:t>
      </w:r>
      <w:r w:rsidRPr="00630043">
        <w:t>) (s)</w:t>
      </w:r>
    </w:p>
    <w:p w14:paraId="2BB52B9D" w14:textId="77777777" w:rsidR="00BD7167" w:rsidRPr="00630043" w:rsidRDefault="00BD7167" w:rsidP="00BD7167">
      <w:pPr>
        <w:pStyle w:val="Odsekzoznamu"/>
        <w:numPr>
          <w:ilvl w:val="0"/>
          <w:numId w:val="22"/>
        </w:numPr>
      </w:pPr>
      <w:r w:rsidRPr="00630043">
        <w:t>Interval medzi dvoma R vlnami (</w:t>
      </w:r>
      <w:r w:rsidRPr="00630043">
        <w:rPr>
          <w:b/>
        </w:rPr>
        <w:t>RR</w:t>
      </w:r>
      <w:r w:rsidRPr="00630043">
        <w:t>) (s)</w:t>
      </w:r>
    </w:p>
    <w:p w14:paraId="6056F9CE" w14:textId="77777777" w:rsidR="00BD7167" w:rsidRPr="00630043" w:rsidRDefault="00BD7167" w:rsidP="00BD7167">
      <w:pPr>
        <w:pStyle w:val="Odsekzoznamu"/>
        <w:numPr>
          <w:ilvl w:val="0"/>
          <w:numId w:val="22"/>
        </w:numPr>
      </w:pPr>
      <w:r w:rsidRPr="00630043">
        <w:t xml:space="preserve">Respiračná krivka </w:t>
      </w:r>
      <w:r w:rsidRPr="00630043">
        <w:rPr>
          <w:b/>
          <w:i/>
        </w:rPr>
        <w:t>(</w:t>
      </w:r>
      <w:r w:rsidRPr="00630043">
        <w:t>Ω)</w:t>
      </w:r>
    </w:p>
    <w:p w14:paraId="03BA3087" w14:textId="77777777" w:rsidR="00BD7167" w:rsidRPr="00630043" w:rsidRDefault="00BD7167" w:rsidP="00BD7167"/>
    <w:p w14:paraId="18E4529C" w14:textId="77777777" w:rsidR="00BD7167" w:rsidRPr="00630043" w:rsidRDefault="00BD7167" w:rsidP="00BD7167">
      <w:r w:rsidRPr="00630043">
        <w:t xml:space="preserve">Detekované parametre sú znázornené na </w:t>
      </w:r>
      <w:r w:rsidRPr="00B66FCC">
        <w:fldChar w:fldCharType="begin"/>
      </w:r>
      <w:r w:rsidRPr="00630043">
        <w:instrText xml:space="preserve"> REF _Ref509143679 \h </w:instrText>
      </w:r>
      <w:r w:rsidRPr="00B66FCC">
        <w:fldChar w:fldCharType="separate"/>
      </w:r>
      <w:r w:rsidR="00A37FEB" w:rsidRPr="00630043">
        <w:t xml:space="preserve">Obrázok </w:t>
      </w:r>
      <w:r w:rsidR="00A37FEB">
        <w:rPr>
          <w:noProof/>
        </w:rPr>
        <w:t>3</w:t>
      </w:r>
      <w:r w:rsidR="00A37FEB">
        <w:t>.</w:t>
      </w:r>
      <w:r w:rsidR="00A37FEB">
        <w:rPr>
          <w:noProof/>
        </w:rPr>
        <w:t>13</w:t>
      </w:r>
      <w:r w:rsidRPr="00B66FCC">
        <w:fldChar w:fldCharType="end"/>
      </w:r>
      <w:r w:rsidRPr="00630043">
        <w:t>.</w:t>
      </w:r>
    </w:p>
    <w:p w14:paraId="0A41DA8E" w14:textId="77777777" w:rsidR="00BD7167" w:rsidRPr="00630043" w:rsidRDefault="00BD7167" w:rsidP="00BD7167">
      <w:pPr>
        <w:jc w:val="center"/>
      </w:pPr>
      <w:r w:rsidRPr="00B66FCC">
        <w:rPr>
          <w:noProof/>
          <w:lang w:val="cs-CZ"/>
        </w:rPr>
        <w:lastRenderedPageBreak/>
        <w:drawing>
          <wp:inline distT="0" distB="0" distL="0" distR="0" wp14:anchorId="63738981" wp14:editId="626F0C34">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1B6A2FB0" w14:textId="77777777" w:rsidR="00BD7167" w:rsidRPr="00630043" w:rsidRDefault="00BD7167" w:rsidP="00BD7167">
      <w:pPr>
        <w:pStyle w:val="Popis"/>
        <w:rPr>
          <w:vanish/>
          <w:lang w:val="sk-SK"/>
          <w:specVanish/>
        </w:rPr>
      </w:pPr>
      <w:bookmarkStart w:id="154" w:name="_Ref509143679"/>
      <w:bookmarkStart w:id="155" w:name="_Toc516835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3</w:t>
      </w:r>
      <w:r>
        <w:rPr>
          <w:lang w:val="sk-SK"/>
        </w:rPr>
        <w:fldChar w:fldCharType="end"/>
      </w:r>
      <w:bookmarkEnd w:id="154"/>
      <w:r w:rsidRPr="00630043">
        <w:rPr>
          <w:lang w:val="sk-SK"/>
        </w:rPr>
        <w:t>: Detekcia parametrov obehovej sústavy</w:t>
      </w:r>
      <w:bookmarkEnd w:id="155"/>
    </w:p>
    <w:p w14:paraId="53B42BF5" w14:textId="2EC1862D" w:rsidR="00BD7167" w:rsidRPr="00630043" w:rsidRDefault="00BD7167" w:rsidP="00BD7167">
      <w:pPr>
        <w:rPr>
          <w:rFonts w:eastAsiaTheme="majorEastAsia" w:cstheme="majorBidi"/>
          <w:spacing w:val="10"/>
          <w:sz w:val="22"/>
          <w:szCs w:val="18"/>
          <w:lang w:eastAsia="en-US" w:bidi="en-US"/>
        </w:rPr>
      </w:pPr>
      <w:r w:rsidRPr="00630043">
        <w:t xml:space="preserve">. </w:t>
      </w:r>
      <w:r w:rsidRPr="00630043">
        <w:rPr>
          <w:rFonts w:eastAsiaTheme="majorEastAsia" w:cstheme="majorBidi"/>
          <w:spacing w:val="10"/>
          <w:sz w:val="22"/>
          <w:szCs w:val="18"/>
          <w:lang w:eastAsia="en-US" w:bidi="en-US"/>
        </w:rPr>
        <w:t>Zhora signály: EKG, Z0</w:t>
      </w:r>
      <w:r w:rsidR="00E55C6C">
        <w:rPr>
          <w:rFonts w:eastAsiaTheme="majorEastAsia" w:cstheme="majorBidi"/>
          <w:spacing w:val="10"/>
          <w:sz w:val="22"/>
          <w:szCs w:val="18"/>
          <w:lang w:eastAsia="en-US" w:bidi="en-US"/>
        </w:rPr>
        <w:t xml:space="preserve">, </w:t>
      </w:r>
      <m:oMath>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d</m:t>
        </m:r>
        <m:sSub>
          <m:sSubPr>
            <m:ctrlPr>
              <w:rPr>
                <w:rFonts w:ascii="Cambria Math" w:eastAsiaTheme="majorEastAsia" w:hAnsi="Cambria Math" w:cstheme="majorBidi"/>
                <w:spacing w:val="10"/>
                <w:sz w:val="22"/>
                <w:szCs w:val="18"/>
                <w:lang w:eastAsia="en-US" w:bidi="en-US"/>
              </w:rPr>
            </m:ctrlPr>
          </m:sSubPr>
          <m:e>
            <m:r>
              <m:rPr>
                <m:sty m:val="bi"/>
              </m:rPr>
              <w:rPr>
                <w:rFonts w:ascii="Cambria Math" w:eastAsiaTheme="majorEastAsia" w:hAnsi="Cambria Math" w:cstheme="majorBidi"/>
                <w:spacing w:val="10"/>
                <w:sz w:val="22"/>
                <w:szCs w:val="18"/>
                <w:lang w:eastAsia="en-US" w:bidi="en-US"/>
              </w:rPr>
              <m:t>Z</m:t>
            </m:r>
          </m:e>
          <m:sub>
            <m:r>
              <m:rPr>
                <m:sty m:val="bi"/>
              </m:rPr>
              <w:rPr>
                <w:rFonts w:ascii="Cambria Math" w:eastAsiaTheme="majorEastAsia" w:hAnsi="Cambria Math" w:cstheme="majorBidi"/>
                <w:spacing w:val="10"/>
                <w:sz w:val="22"/>
                <w:szCs w:val="18"/>
                <w:lang w:eastAsia="en-US" w:bidi="en-US"/>
              </w:rPr>
              <m:t>i</m:t>
            </m:r>
          </m:sub>
        </m:sSub>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t</m:t>
        </m:r>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d</m:t>
        </m:r>
        <m:sSub>
          <m:sSubPr>
            <m:ctrlPr>
              <w:rPr>
                <w:rFonts w:ascii="Cambria Math" w:eastAsiaTheme="majorEastAsia" w:hAnsi="Cambria Math" w:cstheme="majorBidi"/>
                <w:spacing w:val="10"/>
                <w:sz w:val="22"/>
                <w:szCs w:val="18"/>
                <w:lang w:eastAsia="en-US" w:bidi="en-US"/>
              </w:rPr>
            </m:ctrlPr>
          </m:sSubPr>
          <m:e>
            <m:r>
              <m:rPr>
                <m:sty m:val="bi"/>
              </m:rPr>
              <w:rPr>
                <w:rFonts w:ascii="Cambria Math" w:eastAsiaTheme="majorEastAsia" w:hAnsi="Cambria Math" w:cstheme="majorBidi"/>
                <w:spacing w:val="10"/>
                <w:sz w:val="22"/>
                <w:szCs w:val="18"/>
                <w:lang w:eastAsia="en-US" w:bidi="en-US"/>
              </w:rPr>
              <m:t>t</m:t>
            </m:r>
          </m:e>
          <m:sub>
            <m:r>
              <m:rPr>
                <m:sty m:val="bi"/>
              </m:rPr>
              <w:rPr>
                <w:rFonts w:ascii="Cambria Math" w:eastAsiaTheme="majorEastAsia" w:hAnsi="Cambria Math" w:cstheme="majorBidi"/>
                <w:spacing w:val="10"/>
                <w:sz w:val="22"/>
                <w:szCs w:val="18"/>
                <w:lang w:eastAsia="en-US" w:bidi="en-US"/>
              </w:rPr>
              <m:t>max</m:t>
            </m:r>
          </m:sub>
        </m:sSub>
      </m:oMath>
      <w:r w:rsidRPr="00630043">
        <w:rPr>
          <w:rFonts w:eastAsiaTheme="majorEastAsia" w:cstheme="majorBidi"/>
          <w:spacing w:val="10"/>
          <w:sz w:val="22"/>
          <w:szCs w:val="18"/>
          <w:lang w:eastAsia="en-US" w:bidi="en-US"/>
        </w:rPr>
        <w:t>, krvný tlak-BP, HS</w:t>
      </w:r>
    </w:p>
    <w:p w14:paraId="4207389C" w14:textId="77777777" w:rsidR="00BD7167" w:rsidRPr="00630043" w:rsidRDefault="00BD7167" w:rsidP="00BD7167">
      <w:pPr>
        <w:pStyle w:val="Popis"/>
        <w:rPr>
          <w:lang w:val="sk-SK"/>
        </w:rPr>
      </w:pPr>
    </w:p>
    <w:p w14:paraId="2A139403" w14:textId="7727259F" w:rsidR="00BD7167" w:rsidRPr="00630043" w:rsidRDefault="00BD7167" w:rsidP="00BD7167">
      <w:r w:rsidRPr="00630043">
        <w:t xml:space="preserve">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odráža pomaly sa meniacu zložka impedancie.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je ovplyvnený dýchaním. Zmena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sa dá použiť na monitorovanie respirácie </w:t>
      </w:r>
      <w:r w:rsidRPr="00B66FCC">
        <w:fldChar w:fldCharType="begin"/>
      </w:r>
      <w:r w:rsidR="00284C6A">
        <w:instrText xml:space="preserve"> ADDIN EN.CITE &lt;EndNote&gt;&lt;Cite&gt;&lt;Author&gt;Seppä&lt;/Author&gt;&lt;Year&gt;2014&lt;/Year&gt;&lt;RecNum&gt;0&lt;/RecNum&gt;&lt;IDText&gt;Development and clinical application of impedance pneumography technique&lt;/IDText&gt;&lt;DisplayText&gt;[6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B66FCC">
        <w:fldChar w:fldCharType="separate"/>
      </w:r>
      <w:r>
        <w:rPr>
          <w:noProof/>
        </w:rPr>
        <w:t>[67]</w:t>
      </w:r>
      <w:r w:rsidRPr="00B66FCC">
        <w:fldChar w:fldCharType="end"/>
      </w:r>
      <w:r w:rsidRPr="00630043">
        <w:t xml:space="preserve">.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mimo hrudníka nie je ovplyvnený plnením vzduchu pľúcami, preto priamo odráža zmenu množstva krvi v danom mieste. Absolútny odhad množstva krvi z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ie je pre heterogénne prostredie tela pravdepodobne možný.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reto používame len na určenie relatívnych zmien v množstve krvi v danej časti tela.  Krivk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bola získaná filtráciou bioimpedancie na kanále </w:t>
      </w:r>
      <w:r w:rsidRPr="00630043">
        <w:rPr>
          <w:i/>
        </w:rPr>
        <w:t>i</w:t>
      </w:r>
      <w:r w:rsidRPr="00630043">
        <w:t xml:space="preserve"> filtrom typu spodná priepusť s hraničnou frekvenciou 0.75 Hz. Všetky parametre detekujeme ako </w:t>
      </w:r>
      <w:r w:rsidRPr="00630043">
        <w:lastRenderedPageBreak/>
        <w:t xml:space="preserve">jednu hodnotu pre jeden </w:t>
      </w:r>
      <w:r w:rsidR="009076DD">
        <w:t>srdcov</w:t>
      </w:r>
      <w:r w:rsidRPr="00630043">
        <w:t xml:space="preserve">ý cyklus, preto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bol získaný ako priemerná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w:t>
      </w:r>
      <w:r w:rsidR="009076DD">
        <w:t>srdcov</w:t>
      </w:r>
      <w:r w:rsidRPr="00630043">
        <w:t xml:space="preserve">ého cyklu. Veľkosť zmeny impedancie počas </w:t>
      </w:r>
      <w:r w:rsidR="009076DD">
        <w:t>srdcov</w:t>
      </w:r>
      <w:r w:rsidRPr="00630043">
        <w:t xml:space="preserve">ého cykl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rádovo menšie hodnoty v porovnaní so základnou impedanciou </w:t>
      </w:r>
      <m:oMath>
        <m:r>
          <w:rPr>
            <w:rFonts w:ascii="Cambria Math" w:hAnsi="Cambria Math"/>
            <w:color w:val="000000"/>
          </w:rPr>
          <m:t>Z0</m:t>
        </m:r>
      </m:oMath>
      <w:r w:rsidRPr="00630043">
        <w:t xml:space="preserve">. Absolútna hodnota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menej ako 1%</w:t>
      </w:r>
      <w:r w:rsidRPr="00630043">
        <w:t xml:space="preserve"> zo </w:t>
      </w:r>
      <m:oMath>
        <m:r>
          <w:rPr>
            <w:rFonts w:ascii="Cambria Math" w:hAnsi="Cambria Math"/>
            <w:color w:val="000000"/>
          </w:rPr>
          <m:t>Z0</m:t>
        </m:r>
      </m:oMath>
      <w:r w:rsidRPr="00630043">
        <w:rPr>
          <w:color w:val="000000"/>
        </w:rPr>
        <w:t>. Môžeme preto povedať, že</w:t>
      </w:r>
      <w:r w:rsidRPr="00630043">
        <w:t xml:space="preserve"> parameter </w:t>
      </w:r>
      <m:oMath>
        <m:r>
          <w:rPr>
            <w:rFonts w:ascii="Cambria Math" w:hAnsi="Cambria Math"/>
            <w:color w:val="000000"/>
          </w:rPr>
          <m:t>Z0</m:t>
        </m:r>
      </m:oMath>
      <w:r w:rsidRPr="00630043">
        <w:rPr>
          <w:color w:val="000000"/>
        </w:rPr>
        <w:t xml:space="preserve"> </w:t>
      </w:r>
      <w:r w:rsidRPr="00630043">
        <w:t>odráža množstvo krvi v danom úseku. Vieme že 80% krvi sa pritom nachádza v žilách. Parameter Z0 meraný na jednotlivých úsekoch preto odráža množstvo krvi v jednotlivých častiach tela.</w:t>
      </w:r>
    </w:p>
    <w:p w14:paraId="4C21FAAD" w14:textId="77777777" w:rsidR="00BD7167" w:rsidRPr="00630043" w:rsidRDefault="00BD7167" w:rsidP="00BD7167"/>
    <w:p w14:paraId="4E9A928B" w14:textId="230A7CAE" w:rsidR="00BD7167" w:rsidRPr="00630043" w:rsidRDefault="00BD7167" w:rsidP="00BD7167">
      <w:r w:rsidRPr="00630043">
        <w:t xml:space="preserve">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udáva maximum toku krvi počas </w:t>
      </w:r>
      <w:r w:rsidR="009076DD">
        <w:t>srdcov</w:t>
      </w:r>
      <w:r w:rsidRPr="00630043">
        <w:t xml:space="preserve">ého cyklu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w:t>
      </w:r>
      <w:r w:rsidR="009076DD">
        <w:t>srdcov</w:t>
      </w:r>
      <w:r w:rsidRPr="00630043">
        <w:t xml:space="preserve">ého cyklu. Hodnotu tohto parametru získame pre každý </w:t>
      </w:r>
      <w:r w:rsidR="009076DD">
        <w:t>srdcov</w:t>
      </w:r>
      <w:r w:rsidRPr="00630043">
        <w:t>ý cyklus počas merania.</w:t>
      </w:r>
    </w:p>
    <w:p w14:paraId="1AF4B437" w14:textId="77777777" w:rsidR="00BD7167" w:rsidRPr="00630043" w:rsidRDefault="00BD7167" w:rsidP="00BD7167"/>
    <w:p w14:paraId="38B27407" w14:textId="77777777" w:rsidR="00BD7167" w:rsidRPr="00630043" w:rsidRDefault="00BD7167" w:rsidP="00BD7167">
      <w:r w:rsidRPr="00630043">
        <w:t>Parameter 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w:t>
      </w:r>
    </w:p>
    <w:p w14:paraId="311A0669" w14:textId="77777777" w:rsidR="00BD7167" w:rsidRPr="00630043" w:rsidRDefault="00BD7167" w:rsidP="00BD7167"/>
    <w:p w14:paraId="4E74CA21" w14:textId="77777777" w:rsidR="00BD7167" w:rsidRPr="00630043" w:rsidRDefault="00BD7167" w:rsidP="00BD7167">
      <w:r w:rsidRPr="00630043">
        <w:t>Parameter 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w:t>
      </w:r>
      <w:r w:rsidRPr="00630043">
        <w:t xml:space="preserve"> je spočítaný ako rozdiel dvoch časov šírenia pulznej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j</m:t>
            </m:r>
          </m:sub>
        </m:sSub>
      </m:oMath>
      <w:r w:rsidRPr="00630043">
        <w:rPr>
          <w:b/>
        </w:rPr>
        <w:t xml:space="preserve">) </w:t>
      </w:r>
      <w:r w:rsidRPr="00630043">
        <w:t>a následne vydelený vzdialenosťou týchto dvoch miest.</w:t>
      </w:r>
    </w:p>
    <w:p w14:paraId="717B219C" w14:textId="77777777" w:rsidR="00BD7167" w:rsidRPr="00630043" w:rsidRDefault="00BD7167" w:rsidP="00BD7167"/>
    <w:p w14:paraId="1BC564C5" w14:textId="01B2B5B9" w:rsidR="00BD7167" w:rsidRPr="00630043" w:rsidRDefault="00BD7167" w:rsidP="00BD7167">
      <w:r w:rsidRPr="00630043">
        <w:t>Parameter Systolický arteriálny krvný tlak (</w:t>
      </w:r>
      <w:r w:rsidRPr="00630043">
        <w:rPr>
          <w:b/>
        </w:rPr>
        <w:t>SBP</w:t>
      </w:r>
      <w:r w:rsidRPr="00630043">
        <w:t xml:space="preserve">) je detekovaný ako lokálne maximum arteriálneho krvného tlaku počas </w:t>
      </w:r>
      <w:r w:rsidR="009076DD">
        <w:t>srdcov</w:t>
      </w:r>
      <w:r w:rsidRPr="00630043">
        <w:t>ého cyklu.</w:t>
      </w:r>
    </w:p>
    <w:p w14:paraId="7EB7A038" w14:textId="77777777" w:rsidR="00BD7167" w:rsidRPr="00630043" w:rsidRDefault="00BD7167" w:rsidP="00BD7167"/>
    <w:p w14:paraId="658A8F8F" w14:textId="4603A473" w:rsidR="00BD7167" w:rsidRPr="00630043" w:rsidRDefault="00BD7167" w:rsidP="00BD7167">
      <w:r w:rsidRPr="00630043">
        <w:t>Parameter Diastolický arteriálny krvný tlak (</w:t>
      </w:r>
      <w:r w:rsidRPr="00630043">
        <w:rPr>
          <w:b/>
        </w:rPr>
        <w:t>DBP</w:t>
      </w:r>
      <w:r w:rsidRPr="00630043">
        <w:t xml:space="preserve">) je detekovaný ako lokálne minimum arteriálneho krvného tlaku počas </w:t>
      </w:r>
      <w:r w:rsidR="009076DD">
        <w:t>srdcov</w:t>
      </w:r>
      <w:r w:rsidRPr="00630043">
        <w:t>ého cyklu.</w:t>
      </w:r>
    </w:p>
    <w:p w14:paraId="0FB24DAC" w14:textId="77777777" w:rsidR="00BD7167" w:rsidRPr="00630043" w:rsidRDefault="00BD7167" w:rsidP="00BD7167"/>
    <w:p w14:paraId="465A8877" w14:textId="77777777" w:rsidR="00BD7167" w:rsidRPr="00630043" w:rsidRDefault="00BD7167" w:rsidP="00BD7167">
      <w:r w:rsidRPr="00630043">
        <w:t>Parameter Pulzný tlak (</w:t>
      </w:r>
      <w:r w:rsidRPr="00630043">
        <w:rPr>
          <w:b/>
        </w:rPr>
        <w:t>PP</w:t>
      </w:r>
      <w:r w:rsidRPr="00630043">
        <w:t>) je spočítaný ako rozdiel systolického tlaku a diastolického tlaku.</w:t>
      </w:r>
    </w:p>
    <w:p w14:paraId="1A3213ED" w14:textId="77777777" w:rsidR="00BD7167" w:rsidRPr="00630043" w:rsidRDefault="00BD7167" w:rsidP="00BD7167"/>
    <w:p w14:paraId="0E3324A5" w14:textId="77777777" w:rsidR="00BD7167" w:rsidRPr="00630043" w:rsidRDefault="00BD7167" w:rsidP="00BD7167">
      <w:r w:rsidRPr="00630043">
        <w:lastRenderedPageBreak/>
        <w:t>Parameter Stredný tlak (</w:t>
      </w:r>
      <w:r w:rsidRPr="00630043">
        <w:rPr>
          <w:b/>
        </w:rPr>
        <w:t>MBP</w:t>
      </w:r>
      <w:r w:rsidRPr="00630043">
        <w:t>) je spočítaný ako 1/3 pulzného tlaku + diastolický tlak.</w:t>
      </w:r>
    </w:p>
    <w:p w14:paraId="5B119499" w14:textId="77777777" w:rsidR="00BD7167" w:rsidRPr="00630043" w:rsidRDefault="00BD7167" w:rsidP="00BD7167"/>
    <w:p w14:paraId="4C7E966F" w14:textId="77777777" w:rsidR="00BD7167" w:rsidRPr="00630043" w:rsidRDefault="00BD7167" w:rsidP="00BD7167">
      <w:r w:rsidRPr="00630043">
        <w:t>Parameter Vzdialenosť SBP od R vlny (</w:t>
      </w:r>
      <w:r w:rsidRPr="00630043">
        <w:rPr>
          <w:b/>
        </w:rPr>
        <w:t>R-SBP</w:t>
      </w:r>
      <w:r w:rsidRPr="00630043">
        <w:t>) je časové oneskorenie systolického krvného tlaku od R vlny.</w:t>
      </w:r>
    </w:p>
    <w:p w14:paraId="2F5E0CE6" w14:textId="77777777" w:rsidR="00BD7167" w:rsidRPr="00630043" w:rsidRDefault="00BD7167" w:rsidP="00BD7167"/>
    <w:p w14:paraId="46218E99" w14:textId="77777777" w:rsidR="00BD7167" w:rsidRPr="00630043" w:rsidRDefault="00BD7167" w:rsidP="00BD7167">
      <w:r w:rsidRPr="00630043">
        <w:t>Parameter Vzdialenosť DBP od R vlny (</w:t>
      </w:r>
      <w:r w:rsidRPr="00630043">
        <w:rPr>
          <w:b/>
        </w:rPr>
        <w:t>R-DBP</w:t>
      </w:r>
      <w:r w:rsidRPr="00630043">
        <w:t>) je časové oneskorenie diastolického krvného tlaku od R vlny.</w:t>
      </w:r>
    </w:p>
    <w:p w14:paraId="10686285" w14:textId="77777777" w:rsidR="00BD7167" w:rsidRPr="00630043" w:rsidRDefault="00BD7167" w:rsidP="00BD7167"/>
    <w:p w14:paraId="0F98411E" w14:textId="730E4DD3" w:rsidR="00BD7167" w:rsidRPr="00630043" w:rsidRDefault="00BD7167" w:rsidP="00BD7167">
      <w:r w:rsidRPr="00630043">
        <w:t>Parameter Vzdialenosť S1 od R vlny (</w:t>
      </w:r>
      <w:r w:rsidRPr="00630043">
        <w:rPr>
          <w:b/>
        </w:rPr>
        <w:t>R-S1</w:t>
      </w:r>
      <w:r w:rsidRPr="00630043">
        <w:t xml:space="preserve">) je časové oneskorenie </w:t>
      </w:r>
      <w:r w:rsidR="009076DD">
        <w:t>srdcov</w:t>
      </w:r>
      <w:r w:rsidRPr="00630043">
        <w:t>ého zvuku S1 od R vlny.</w:t>
      </w:r>
    </w:p>
    <w:p w14:paraId="5F06C33C" w14:textId="77777777" w:rsidR="00BD7167" w:rsidRPr="00630043" w:rsidRDefault="00BD7167" w:rsidP="00BD7167"/>
    <w:p w14:paraId="217CBC80" w14:textId="6F1BDEA2" w:rsidR="00BD7167" w:rsidRPr="00630043" w:rsidRDefault="00BD7167" w:rsidP="00BD7167">
      <w:r w:rsidRPr="00630043">
        <w:t>Parameter Vzdialenosť S2 od R vlny (</w:t>
      </w:r>
      <w:r w:rsidRPr="00630043">
        <w:rPr>
          <w:b/>
        </w:rPr>
        <w:t>R-S2</w:t>
      </w:r>
      <w:r w:rsidRPr="00630043">
        <w:t xml:space="preserve">) je časové oneskorenie </w:t>
      </w:r>
      <w:r w:rsidR="009076DD">
        <w:t>srdcov</w:t>
      </w:r>
      <w:r w:rsidRPr="00630043">
        <w:t>ého zvuku S2 od R vlny.</w:t>
      </w:r>
    </w:p>
    <w:p w14:paraId="49583CF6" w14:textId="77777777" w:rsidR="00BD7167" w:rsidRPr="00630043" w:rsidRDefault="00BD7167" w:rsidP="00BD7167"/>
    <w:p w14:paraId="592787A0" w14:textId="0CE6DFAA" w:rsidR="00BD7167" w:rsidRPr="00630043" w:rsidRDefault="00BD7167" w:rsidP="00BD7167">
      <w:r w:rsidRPr="00630043">
        <w:t>Parameter Čas medzi S1 a S2 (</w:t>
      </w:r>
      <w:r w:rsidRPr="00630043">
        <w:rPr>
          <w:b/>
        </w:rPr>
        <w:t>S1-S2</w:t>
      </w:r>
      <w:r w:rsidRPr="00630043">
        <w:t xml:space="preserve">) ) je časové oneskorenie </w:t>
      </w:r>
      <w:r w:rsidR="009076DD">
        <w:t>srdcov</w:t>
      </w:r>
      <w:r w:rsidRPr="00630043">
        <w:t xml:space="preserve">ého zvuku S2 od </w:t>
      </w:r>
      <w:r w:rsidR="009076DD">
        <w:t>srdcov</w:t>
      </w:r>
      <w:r w:rsidRPr="00630043">
        <w:t>ého zvuku S1.</w:t>
      </w:r>
    </w:p>
    <w:p w14:paraId="5C8AF24B" w14:textId="77777777" w:rsidR="00BD7167" w:rsidRPr="00630043" w:rsidRDefault="00BD7167" w:rsidP="00BD7167"/>
    <w:p w14:paraId="597E1A09" w14:textId="77777777" w:rsidR="00BD7167" w:rsidRPr="00630043" w:rsidRDefault="00BD7167" w:rsidP="00BD7167">
      <w:r w:rsidRPr="00630043">
        <w:t>Parameter Interval medzi dvoma R vlnami (</w:t>
      </w:r>
      <w:r w:rsidRPr="00630043">
        <w:rPr>
          <w:b/>
        </w:rPr>
        <w:t>RR</w:t>
      </w:r>
      <w:r w:rsidRPr="00630043">
        <w:t>) je časové oneskorenie medzi dvoma za sebou nasledujúcimi R vlnami.</w:t>
      </w:r>
    </w:p>
    <w:p w14:paraId="55B9AF99" w14:textId="77777777" w:rsidR="00BD7167" w:rsidRPr="00630043" w:rsidRDefault="00BD7167" w:rsidP="00BD7167"/>
    <w:p w14:paraId="4F9262BD" w14:textId="4D2CBE5B" w:rsidR="00BD7167" w:rsidRPr="00630043" w:rsidRDefault="00BD7167" w:rsidP="00BD7167">
      <w:r w:rsidRPr="00630043">
        <w:t xml:space="preserve">Parameter Respiračná krivka bol označený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4</m:t>
            </m:r>
          </m:sub>
        </m:sSub>
      </m:oMath>
      <w:r w:rsidRPr="00630043">
        <w:rPr>
          <w:b/>
        </w:rPr>
        <w:t xml:space="preserve">, </w:t>
      </w:r>
      <w:r w:rsidRPr="00630043">
        <w:t>čo je</w:t>
      </w:r>
      <w:r w:rsidRPr="00630043">
        <w:rPr>
          <w:b/>
        </w:rPr>
        <w:t xml:space="preserve">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na 4-tom kanály - hrudník. Pomalé zmeny impedancie odrážajú plnenie pľúc vzduchom a teda respiráciu </w:t>
      </w:r>
      <w:r w:rsidRPr="00B66FCC">
        <w:fldChar w:fldCharType="begin"/>
      </w:r>
      <w:r w:rsidR="00284C6A">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68]&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B66FCC">
        <w:fldChar w:fldCharType="separate"/>
      </w:r>
      <w:r>
        <w:rPr>
          <w:noProof/>
        </w:rPr>
        <w:t>[68]</w:t>
      </w:r>
      <w:r w:rsidRPr="00B66FCC">
        <w:fldChar w:fldCharType="end"/>
      </w:r>
      <w:r w:rsidRPr="00630043">
        <w:t>.</w:t>
      </w:r>
    </w:p>
    <w:p w14:paraId="3DE2C48D" w14:textId="77777777" w:rsidR="00BD7167" w:rsidRPr="00630043" w:rsidRDefault="00BD7167" w:rsidP="00BD7167">
      <w:pPr>
        <w:pStyle w:val="Nadpis3"/>
      </w:pPr>
      <w:bookmarkStart w:id="156" w:name="_Toc510268158"/>
      <w:bookmarkStart w:id="157" w:name="_Toc516835639"/>
      <w:r w:rsidRPr="00630043">
        <w:t>Popisná štatistika</w:t>
      </w:r>
      <w:bookmarkEnd w:id="156"/>
      <w:r w:rsidRPr="00630043">
        <w:t xml:space="preserve"> - spontánne dýchanie</w:t>
      </w:r>
      <w:bookmarkEnd w:id="157"/>
    </w:p>
    <w:p w14:paraId="3F9B3189" w14:textId="77777777" w:rsidR="00BD7167" w:rsidRPr="00630043" w:rsidRDefault="00BD7167" w:rsidP="00BD7167"/>
    <w:p w14:paraId="3FC82638" w14:textId="6E7D89E8" w:rsidR="00BD7167" w:rsidRPr="00630043" w:rsidRDefault="00BD7167" w:rsidP="00BD7167">
      <w:r w:rsidRPr="00630043">
        <w:t xml:space="preserve">Impedančná kardiografia používa pre odhad </w:t>
      </w:r>
      <w:r w:rsidR="009076DD">
        <w:t>srdcov</w:t>
      </w:r>
      <w:r w:rsidRPr="00630043">
        <w:t xml:space="preserve">ého výdaja bioimpedančné parametre: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Táto kapitola uvádza popisnú štatistiku týchto parametrov počas spontánneho dýchania. Pre každý parameter bola detekovaná jedna hodnota pre jeden s</w:t>
      </w:r>
      <w:r w:rsidR="009076DD">
        <w:t>srdcov</w:t>
      </w:r>
      <w:r w:rsidRPr="00630043">
        <w:t xml:space="preserve">ý cyklus. Označme počet </w:t>
      </w:r>
      <w:r w:rsidR="009076DD">
        <w:t>srdcov</w:t>
      </w:r>
      <w:r w:rsidRPr="00630043">
        <w:t xml:space="preserve">ých cyklov počas 5 minútového merania ako N. Pre každý parameter potom </w:t>
      </w:r>
      <w:r w:rsidRPr="00630043">
        <w:lastRenderedPageBreak/>
        <w:t xml:space="preserve">dostaneme pole hodnôt dĺžky N. Pole hodnôt pr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4</m:t>
            </m:r>
          </m:sub>
        </m:sSub>
      </m:oMath>
      <w:r w:rsidRPr="00630043">
        <w:t>(</w:t>
      </w:r>
      <m:oMath>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modrú krivku. Bola spočítaná priemerná hodnota poľa parametrov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ého parametru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r>
                  <w:rPr>
                    <w:rFonts w:ascii="Cambria Math" w:hAnsi="Cambria Math"/>
                  </w:rPr>
                  <m:t>Z0</m:t>
                </m:r>
              </m:den>
            </m:f>
          </m:e>
        </m:rad>
      </m:oMath>
      <w:r w:rsidRPr="00630043">
        <w:t xml:space="preserve">. Dostaneme tak pre každý parameter jednu priemernú hodnotu počas </w:t>
      </w:r>
      <w:r w:rsidRPr="00B66FCC">
        <w:rPr>
          <w:noProof/>
          <w:lang w:val="cs-CZ"/>
        </w:rPr>
        <mc:AlternateContent>
          <mc:Choice Requires="wps">
            <w:drawing>
              <wp:anchor distT="0" distB="0" distL="114300" distR="114300" simplePos="0" relativeHeight="251664384" behindDoc="0" locked="0" layoutInCell="1" allowOverlap="1" wp14:anchorId="593407C6" wp14:editId="3C1B0B73">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105DD5" w14:textId="77777777" w:rsidR="006372A4" w:rsidRDefault="006372A4"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3407C6" id="BlokTextu 3" o:spid="_x0000_s1034" type="#_x0000_t202" style="position:absolute;left:0;text-align:left;margin-left:0;margin-top:-189.3pt;width:80.25pt;height:39pt;z-index:251664384;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44105DD5" w14:textId="77777777" w:rsidR="006372A4" w:rsidRDefault="006372A4"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630043">
        <w:t xml:space="preserve">merania. Priemernú hodnotu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žltú čiaru. Priemerná hodnota je ďalej považovaná za hodnotu parametra počas merania. </w:t>
      </w:r>
    </w:p>
    <w:p w14:paraId="7C6EF6D3" w14:textId="77777777" w:rsidR="00BD7167" w:rsidRPr="00630043" w:rsidRDefault="00BD7167" w:rsidP="00BD7167">
      <w:pPr>
        <w:jc w:val="center"/>
      </w:pPr>
    </w:p>
    <w:p w14:paraId="47FFFD9B" w14:textId="77777777" w:rsidR="00BD7167" w:rsidRPr="00630043" w:rsidRDefault="00BD7167" w:rsidP="00BD7167">
      <w:pPr>
        <w:jc w:val="center"/>
      </w:pPr>
      <w:r w:rsidRPr="00B66FCC">
        <w:rPr>
          <w:noProof/>
          <w:lang w:val="cs-CZ"/>
        </w:rPr>
        <w:drawing>
          <wp:inline distT="0" distB="0" distL="0" distR="0" wp14:anchorId="7493106B" wp14:editId="48E9CA50">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42B0EE03" w14:textId="77777777" w:rsidR="00BD7167" w:rsidRPr="00630043" w:rsidRDefault="00BD7167" w:rsidP="00BD7167">
      <w:pPr>
        <w:pStyle w:val="Popis"/>
        <w:rPr>
          <w:vanish/>
          <w:lang w:val="sk-SK"/>
          <w:specVanish/>
        </w:rPr>
      </w:pPr>
      <w:bookmarkStart w:id="158" w:name="_Ref513892756"/>
      <w:bookmarkStart w:id="159" w:name="_Toc51683568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4</w:t>
      </w:r>
      <w:r>
        <w:rPr>
          <w:lang w:val="sk-SK"/>
        </w:rPr>
        <w:fldChar w:fldCharType="end"/>
      </w:r>
      <w:bookmarkEnd w:id="158"/>
      <w:r w:rsidRPr="00630043">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b/>
          <w:lang w:val="sk-SK"/>
        </w:rPr>
        <w:t>.</w:t>
      </w:r>
      <w:bookmarkEnd w:id="159"/>
      <w:r w:rsidRPr="00630043">
        <w:rPr>
          <w:lang w:val="sk-SK"/>
        </w:rPr>
        <w:t xml:space="preserve"> </w:t>
      </w:r>
    </w:p>
    <w:p w14:paraId="18A7C69A" w14:textId="77777777" w:rsidR="00BD7167" w:rsidRPr="00630043" w:rsidRDefault="00BD7167" w:rsidP="00BD7167">
      <w:pPr>
        <w:pStyle w:val="Popis"/>
        <w:rPr>
          <w:lang w:val="sk-SK"/>
        </w:rPr>
      </w:pPr>
      <w:r w:rsidRPr="00630043">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630043">
        <w:rPr>
          <w:b/>
          <w:lang w:val="sk-SK"/>
        </w:rPr>
        <w:t xml:space="preserve"> </w:t>
      </w:r>
      <w:r w:rsidRPr="00630043">
        <w:rPr>
          <w:lang w:val="sk-SK"/>
        </w:rPr>
        <w:t>pre jedného dobrovoľníka počas 5 minútového merania. Z detekovaných hodnôt bola spočítana priemerná hodnota – čierna plná čiara (Mean = 0,91) a smerodatná odchylka (std = 0,19) – prerušovaná čierna čiara. Žltá čiara zobrazuje priemernú hodnotu parametra počas merania, čo považujeme za hodnotu parametra počas merania a červená čiara smerodatnú odchylku parametra počas merania, čo považujeme za výchylku parametra počas mernaia.</w:t>
      </w:r>
    </w:p>
    <w:p w14:paraId="777ACFCB" w14:textId="77777777" w:rsidR="00BD7167" w:rsidRPr="00630043" w:rsidRDefault="00BD7167" w:rsidP="00BD7167">
      <w:r w:rsidRPr="00630043">
        <w:t xml:space="preserve">Označme tieto priemerné hodnoty ako popisné hodnoty pre daného dobrovoľníka. Aby sme zistili aká je hodnota parametrov naprieč všetkými meranými dobrovoľníkmi, spočítali sme popisnú štatistiku parametrov. Spočítali sme priemernú hodnotu a smerodatnú odchylku popisných hodnôt </w:t>
      </w:r>
      <w:r w:rsidRPr="00B66FCC">
        <w:t xml:space="preserve">(hodnoty parametru počas merania) </w:t>
      </w:r>
      <w:r w:rsidRPr="00630043">
        <w:t xml:space="preserve">dobrovoľníkov. Popisnú štatistiku pre hodnotu parametra počas merania pre parametre Z0,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BD7167" w:rsidRPr="00630043" w14:paraId="07B5D58B" w14:textId="77777777" w:rsidTr="00BD7167">
        <w:trPr>
          <w:trHeight w:val="781"/>
        </w:trPr>
        <w:tc>
          <w:tcPr>
            <w:tcW w:w="8698" w:type="dxa"/>
            <w:gridSpan w:val="15"/>
            <w:tcBorders>
              <w:top w:val="single" w:sz="4" w:space="0" w:color="auto"/>
              <w:left w:val="nil"/>
              <w:bottom w:val="nil"/>
              <w:right w:val="nil"/>
            </w:tcBorders>
            <w:shd w:val="clear" w:color="auto" w:fill="auto"/>
            <w:noWrap/>
            <w:vAlign w:val="bottom"/>
            <w:hideMark/>
          </w:tcPr>
          <w:p w14:paraId="3D829462"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Hodnota parametra – spontánne dýchanie</w:t>
            </w:r>
          </w:p>
          <w:p w14:paraId="55835455"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2A472DD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5BFFB7B6"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65CDD97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251C64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tcBorders>
              <w:top w:val="single" w:sz="4" w:space="0" w:color="auto"/>
              <w:left w:val="nil"/>
              <w:bottom w:val="nil"/>
              <w:right w:val="nil"/>
            </w:tcBorders>
            <w:shd w:val="clear" w:color="auto" w:fill="auto"/>
            <w:noWrap/>
            <w:vAlign w:val="bottom"/>
            <w:hideMark/>
          </w:tcPr>
          <w:p w14:paraId="4D57AE0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tcBorders>
              <w:top w:val="single" w:sz="4" w:space="0" w:color="auto"/>
              <w:left w:val="nil"/>
              <w:bottom w:val="nil"/>
              <w:right w:val="nil"/>
            </w:tcBorders>
            <w:shd w:val="clear" w:color="auto" w:fill="auto"/>
            <w:noWrap/>
            <w:vAlign w:val="bottom"/>
            <w:hideMark/>
          </w:tcPr>
          <w:p w14:paraId="37BB76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785216" behindDoc="0" locked="0" layoutInCell="1" allowOverlap="1" wp14:anchorId="4C033933" wp14:editId="32B64713">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7A5D131" w14:textId="77777777" w:rsidR="006372A4" w:rsidRDefault="006372A4"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C033933" id="_x0000_s1035" type="#_x0000_t202" style="position:absolute;left:0;text-align:left;margin-left:.2pt;margin-top:-34.25pt;width:11.3pt;height:12.9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7A5D131" w14:textId="77777777" w:rsidR="006372A4" w:rsidRDefault="006372A4"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tcBorders>
              <w:top w:val="single" w:sz="4" w:space="0" w:color="auto"/>
              <w:left w:val="nil"/>
              <w:bottom w:val="nil"/>
              <w:right w:val="nil"/>
            </w:tcBorders>
            <w:shd w:val="clear" w:color="auto" w:fill="auto"/>
            <w:noWrap/>
            <w:vAlign w:val="bottom"/>
            <w:hideMark/>
          </w:tcPr>
          <w:p w14:paraId="2DBD8B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5BA165E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tcBorders>
              <w:top w:val="single" w:sz="4" w:space="0" w:color="auto"/>
              <w:left w:val="nil"/>
              <w:bottom w:val="nil"/>
              <w:right w:val="nil"/>
            </w:tcBorders>
            <w:shd w:val="clear" w:color="auto" w:fill="auto"/>
            <w:noWrap/>
            <w:vAlign w:val="bottom"/>
            <w:hideMark/>
          </w:tcPr>
          <w:p w14:paraId="59CEB8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tcBorders>
              <w:top w:val="single" w:sz="4" w:space="0" w:color="auto"/>
              <w:left w:val="nil"/>
              <w:bottom w:val="nil"/>
              <w:right w:val="nil"/>
            </w:tcBorders>
            <w:shd w:val="clear" w:color="auto" w:fill="auto"/>
            <w:noWrap/>
            <w:vAlign w:val="bottom"/>
            <w:hideMark/>
          </w:tcPr>
          <w:p w14:paraId="6A8C4D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tcBorders>
              <w:top w:val="single" w:sz="4" w:space="0" w:color="auto"/>
              <w:left w:val="nil"/>
              <w:bottom w:val="nil"/>
              <w:right w:val="nil"/>
            </w:tcBorders>
            <w:shd w:val="clear" w:color="auto" w:fill="auto"/>
            <w:noWrap/>
            <w:vAlign w:val="bottom"/>
            <w:hideMark/>
          </w:tcPr>
          <w:p w14:paraId="238F90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786240" behindDoc="0" locked="0" layoutInCell="1" allowOverlap="1" wp14:anchorId="15D16CCF" wp14:editId="1E4810ED">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tcBorders>
              <w:top w:val="single" w:sz="4" w:space="0" w:color="auto"/>
              <w:left w:val="nil"/>
              <w:bottom w:val="nil"/>
              <w:right w:val="nil"/>
            </w:tcBorders>
            <w:shd w:val="clear" w:color="auto" w:fill="auto"/>
            <w:noWrap/>
            <w:vAlign w:val="bottom"/>
            <w:hideMark/>
          </w:tcPr>
          <w:p w14:paraId="55B597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tcBorders>
              <w:top w:val="single" w:sz="4" w:space="0" w:color="auto"/>
              <w:left w:val="nil"/>
              <w:bottom w:val="nil"/>
              <w:right w:val="nil"/>
            </w:tcBorders>
            <w:shd w:val="clear" w:color="auto" w:fill="auto"/>
            <w:noWrap/>
            <w:vAlign w:val="bottom"/>
            <w:hideMark/>
          </w:tcPr>
          <w:p w14:paraId="328F3BB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tcBorders>
              <w:top w:val="single" w:sz="4" w:space="0" w:color="auto"/>
              <w:left w:val="nil"/>
              <w:bottom w:val="nil"/>
              <w:right w:val="nil"/>
            </w:tcBorders>
            <w:shd w:val="clear" w:color="auto" w:fill="auto"/>
            <w:noWrap/>
            <w:vAlign w:val="bottom"/>
            <w:hideMark/>
          </w:tcPr>
          <w:p w14:paraId="3BF1E9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tcBorders>
              <w:top w:val="single" w:sz="4" w:space="0" w:color="auto"/>
              <w:left w:val="nil"/>
              <w:bottom w:val="nil"/>
              <w:right w:val="nil"/>
            </w:tcBorders>
            <w:shd w:val="clear" w:color="auto" w:fill="auto"/>
            <w:noWrap/>
            <w:vAlign w:val="bottom"/>
            <w:hideMark/>
          </w:tcPr>
          <w:p w14:paraId="4A9DFB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tcBorders>
              <w:top w:val="single" w:sz="4" w:space="0" w:color="auto"/>
              <w:left w:val="nil"/>
              <w:bottom w:val="nil"/>
              <w:right w:val="nil"/>
            </w:tcBorders>
            <w:shd w:val="clear" w:color="auto" w:fill="auto"/>
            <w:noWrap/>
            <w:vAlign w:val="bottom"/>
            <w:hideMark/>
          </w:tcPr>
          <w:p w14:paraId="29D8317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787264" behindDoc="0" locked="0" layoutInCell="1" allowOverlap="1" wp14:anchorId="4DBE11C3" wp14:editId="0FBC527D">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8233A95" w14:textId="77777777" w:rsidR="006372A4" w:rsidRDefault="006372A4"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DBE11C3" id="_x0000_s1036" type="#_x0000_t202" style="position:absolute;left:0;text-align:left;margin-left:-33.6pt;margin-top:-46.5pt;width:80.25pt;height:39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48233A95" w14:textId="77777777" w:rsidR="006372A4" w:rsidRDefault="006372A4"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65ED4F1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1481EE1E" w14:textId="77777777" w:rsidTr="00BD7167">
        <w:trPr>
          <w:trHeight w:val="207"/>
        </w:trPr>
        <w:tc>
          <w:tcPr>
            <w:tcW w:w="604" w:type="dxa"/>
            <w:tcBorders>
              <w:top w:val="nil"/>
              <w:left w:val="nil"/>
              <w:bottom w:val="single" w:sz="4" w:space="0" w:color="auto"/>
              <w:right w:val="nil"/>
            </w:tcBorders>
            <w:shd w:val="clear" w:color="auto" w:fill="auto"/>
            <w:noWrap/>
            <w:vAlign w:val="bottom"/>
            <w:hideMark/>
          </w:tcPr>
          <w:p w14:paraId="7C37A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7F2339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055F663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5" w:type="dxa"/>
            <w:tcBorders>
              <w:top w:val="single" w:sz="4" w:space="0" w:color="auto"/>
              <w:left w:val="nil"/>
              <w:bottom w:val="single" w:sz="4" w:space="0" w:color="auto"/>
              <w:right w:val="nil"/>
            </w:tcBorders>
            <w:shd w:val="clear" w:color="auto" w:fill="auto"/>
            <w:noWrap/>
            <w:vAlign w:val="bottom"/>
            <w:hideMark/>
          </w:tcPr>
          <w:p w14:paraId="37E10E7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tcBorders>
              <w:top w:val="single" w:sz="4" w:space="0" w:color="auto"/>
              <w:left w:val="nil"/>
              <w:bottom w:val="single" w:sz="4" w:space="0" w:color="auto"/>
              <w:right w:val="nil"/>
            </w:tcBorders>
            <w:shd w:val="clear" w:color="auto" w:fill="auto"/>
            <w:noWrap/>
            <w:vAlign w:val="bottom"/>
            <w:hideMark/>
          </w:tcPr>
          <w:p w14:paraId="4FF3E34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tcBorders>
              <w:top w:val="nil"/>
              <w:left w:val="nil"/>
              <w:bottom w:val="nil"/>
              <w:right w:val="nil"/>
            </w:tcBorders>
            <w:shd w:val="clear" w:color="auto" w:fill="auto"/>
            <w:noWrap/>
            <w:vAlign w:val="bottom"/>
            <w:hideMark/>
          </w:tcPr>
          <w:p w14:paraId="5A643A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6544" behindDoc="0" locked="0" layoutInCell="1" allowOverlap="1" wp14:anchorId="46B5476C" wp14:editId="3381D50C">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9C796A" id="Textové pole 1223" o:spid="_x0000_s1026" type="#_x0000_t202" style="position:absolute;margin-left:0;margin-top:13.5pt;width:0;height:13.5pt;z-index:2517565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5233497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1495320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3AACA59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7568" behindDoc="0" locked="0" layoutInCell="1" allowOverlap="1" wp14:anchorId="16D70CE5" wp14:editId="5316775F">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84B49E" id="Textové pole 1222" o:spid="_x0000_s1026" type="#_x0000_t202" style="position:absolute;margin-left:30pt;margin-top:13.5pt;width:0;height:13.5pt;z-index:2517575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58592" behindDoc="0" locked="0" layoutInCell="1" allowOverlap="1" wp14:anchorId="1FEE4A9C" wp14:editId="13B10702">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E50294" id="Textové pole 1221" o:spid="_x0000_s1026" type="#_x0000_t202" style="position:absolute;margin-left:30pt;margin-top:13.5pt;width:0;height:13.5pt;z-index:2517585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1120" behindDoc="0" locked="0" layoutInCell="1" allowOverlap="1" wp14:anchorId="0966A462" wp14:editId="41BCF01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B75738" id="Textové pole 1220" o:spid="_x0000_s1026" type="#_x0000_t202" style="position:absolute;margin-left:30pt;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2144" behindDoc="0" locked="0" layoutInCell="1" allowOverlap="1" wp14:anchorId="085437F8" wp14:editId="21F3D7BF">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2AC317" id="Textové pole 1219" o:spid="_x0000_s1026" type="#_x0000_t202" style="position:absolute;margin-left:30pt;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3168" behindDoc="0" locked="0" layoutInCell="1" allowOverlap="1" wp14:anchorId="22A88C23" wp14:editId="3714D4B6">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28BB2A" id="Textové pole 1218" o:spid="_x0000_s1026" type="#_x0000_t202" style="position:absolute;margin-left:30pt;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0C5A29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214" w:type="dxa"/>
            <w:tcBorders>
              <w:top w:val="nil"/>
              <w:left w:val="nil"/>
              <w:bottom w:val="nil"/>
              <w:right w:val="nil"/>
            </w:tcBorders>
            <w:shd w:val="clear" w:color="auto" w:fill="auto"/>
            <w:noWrap/>
            <w:vAlign w:val="bottom"/>
            <w:hideMark/>
          </w:tcPr>
          <w:p w14:paraId="79F955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37" w:type="dxa"/>
            <w:tcBorders>
              <w:top w:val="single" w:sz="4" w:space="0" w:color="auto"/>
              <w:left w:val="nil"/>
              <w:bottom w:val="single" w:sz="4" w:space="0" w:color="auto"/>
              <w:right w:val="nil"/>
            </w:tcBorders>
            <w:shd w:val="clear" w:color="auto" w:fill="auto"/>
            <w:noWrap/>
            <w:vAlign w:val="bottom"/>
            <w:hideMark/>
          </w:tcPr>
          <w:p w14:paraId="6D56AC9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312747F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4B008A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6EBAEF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77675B32" w14:textId="77777777" w:rsidTr="00BD7167">
        <w:trPr>
          <w:trHeight w:val="300"/>
        </w:trPr>
        <w:tc>
          <w:tcPr>
            <w:tcW w:w="604" w:type="dxa"/>
            <w:tcBorders>
              <w:top w:val="nil"/>
              <w:left w:val="nil"/>
              <w:bottom w:val="nil"/>
              <w:right w:val="nil"/>
            </w:tcBorders>
            <w:shd w:val="clear" w:color="auto" w:fill="auto"/>
            <w:noWrap/>
            <w:vAlign w:val="bottom"/>
            <w:hideMark/>
          </w:tcPr>
          <w:p w14:paraId="5798C3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9" w:type="dxa"/>
            <w:tcBorders>
              <w:top w:val="nil"/>
              <w:left w:val="nil"/>
              <w:bottom w:val="nil"/>
              <w:right w:val="nil"/>
            </w:tcBorders>
            <w:shd w:val="clear" w:color="auto" w:fill="auto"/>
            <w:noWrap/>
            <w:vAlign w:val="bottom"/>
            <w:hideMark/>
          </w:tcPr>
          <w:p w14:paraId="1A9C4D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3.12</w:t>
            </w:r>
          </w:p>
        </w:tc>
        <w:tc>
          <w:tcPr>
            <w:tcW w:w="297" w:type="dxa"/>
            <w:tcBorders>
              <w:top w:val="nil"/>
              <w:left w:val="nil"/>
              <w:bottom w:val="nil"/>
              <w:right w:val="nil"/>
            </w:tcBorders>
            <w:shd w:val="clear" w:color="auto" w:fill="auto"/>
            <w:noWrap/>
            <w:vAlign w:val="bottom"/>
            <w:hideMark/>
          </w:tcPr>
          <w:p w14:paraId="794B043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DEE2FB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73</w:t>
            </w:r>
          </w:p>
        </w:tc>
        <w:tc>
          <w:tcPr>
            <w:tcW w:w="512" w:type="dxa"/>
            <w:tcBorders>
              <w:top w:val="nil"/>
              <w:left w:val="nil"/>
              <w:bottom w:val="nil"/>
              <w:right w:val="nil"/>
            </w:tcBorders>
            <w:shd w:val="clear" w:color="auto" w:fill="auto"/>
            <w:noWrap/>
            <w:vAlign w:val="bottom"/>
            <w:hideMark/>
          </w:tcPr>
          <w:p w14:paraId="45A84E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tcBorders>
              <w:top w:val="nil"/>
              <w:left w:val="nil"/>
              <w:bottom w:val="nil"/>
              <w:right w:val="nil"/>
            </w:tcBorders>
            <w:shd w:val="clear" w:color="auto" w:fill="auto"/>
            <w:noWrap/>
            <w:vAlign w:val="bottom"/>
            <w:hideMark/>
          </w:tcPr>
          <w:p w14:paraId="64CFBD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59616" behindDoc="0" locked="0" layoutInCell="1" allowOverlap="1" wp14:anchorId="35311439" wp14:editId="36E19AD6">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F3ED06" id="Textové pole 1217"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A105F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5</w:t>
            </w:r>
          </w:p>
        </w:tc>
        <w:tc>
          <w:tcPr>
            <w:tcW w:w="308" w:type="dxa"/>
            <w:tcBorders>
              <w:top w:val="nil"/>
              <w:left w:val="nil"/>
              <w:bottom w:val="nil"/>
              <w:right w:val="nil"/>
            </w:tcBorders>
            <w:shd w:val="clear" w:color="auto" w:fill="auto"/>
            <w:noWrap/>
            <w:vAlign w:val="bottom"/>
            <w:hideMark/>
          </w:tcPr>
          <w:p w14:paraId="0C6D778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E8FE1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8</w:t>
            </w:r>
          </w:p>
        </w:tc>
        <w:tc>
          <w:tcPr>
            <w:tcW w:w="507" w:type="dxa"/>
            <w:tcBorders>
              <w:top w:val="nil"/>
              <w:left w:val="nil"/>
              <w:bottom w:val="nil"/>
              <w:right w:val="nil"/>
            </w:tcBorders>
            <w:shd w:val="clear" w:color="auto" w:fill="auto"/>
            <w:noWrap/>
            <w:vAlign w:val="bottom"/>
            <w:hideMark/>
          </w:tcPr>
          <w:p w14:paraId="50CC67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214" w:type="dxa"/>
            <w:tcBorders>
              <w:top w:val="single" w:sz="4" w:space="0" w:color="auto"/>
              <w:left w:val="nil"/>
              <w:bottom w:val="nil"/>
              <w:right w:val="nil"/>
            </w:tcBorders>
            <w:shd w:val="clear" w:color="auto" w:fill="auto"/>
            <w:noWrap/>
            <w:vAlign w:val="bottom"/>
            <w:hideMark/>
          </w:tcPr>
          <w:p w14:paraId="4CA63A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nil"/>
              <w:right w:val="nil"/>
            </w:tcBorders>
            <w:shd w:val="clear" w:color="auto" w:fill="auto"/>
            <w:noWrap/>
            <w:vAlign w:val="bottom"/>
            <w:hideMark/>
          </w:tcPr>
          <w:p w14:paraId="202965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6F1BE9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CDAF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2</w:t>
            </w:r>
          </w:p>
        </w:tc>
        <w:tc>
          <w:tcPr>
            <w:tcW w:w="507" w:type="dxa"/>
            <w:tcBorders>
              <w:top w:val="nil"/>
              <w:left w:val="nil"/>
              <w:bottom w:val="nil"/>
              <w:right w:val="nil"/>
            </w:tcBorders>
            <w:shd w:val="clear" w:color="auto" w:fill="auto"/>
            <w:noWrap/>
            <w:vAlign w:val="bottom"/>
            <w:hideMark/>
          </w:tcPr>
          <w:p w14:paraId="16B6A1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C5CF8E9" w14:textId="77777777" w:rsidTr="00BD7167">
        <w:trPr>
          <w:trHeight w:val="300"/>
        </w:trPr>
        <w:tc>
          <w:tcPr>
            <w:tcW w:w="604" w:type="dxa"/>
            <w:tcBorders>
              <w:top w:val="nil"/>
              <w:left w:val="nil"/>
              <w:bottom w:val="nil"/>
              <w:right w:val="nil"/>
            </w:tcBorders>
            <w:shd w:val="clear" w:color="auto" w:fill="auto"/>
            <w:noWrap/>
            <w:vAlign w:val="bottom"/>
            <w:hideMark/>
          </w:tcPr>
          <w:p w14:paraId="53228C5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9" w:type="dxa"/>
            <w:tcBorders>
              <w:top w:val="nil"/>
              <w:left w:val="nil"/>
              <w:bottom w:val="nil"/>
              <w:right w:val="nil"/>
            </w:tcBorders>
            <w:shd w:val="clear" w:color="auto" w:fill="auto"/>
            <w:noWrap/>
            <w:vAlign w:val="bottom"/>
            <w:hideMark/>
          </w:tcPr>
          <w:p w14:paraId="6F6DE2B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9</w:t>
            </w:r>
          </w:p>
        </w:tc>
        <w:tc>
          <w:tcPr>
            <w:tcW w:w="297" w:type="dxa"/>
            <w:tcBorders>
              <w:top w:val="nil"/>
              <w:left w:val="nil"/>
              <w:bottom w:val="nil"/>
              <w:right w:val="nil"/>
            </w:tcBorders>
            <w:shd w:val="clear" w:color="auto" w:fill="auto"/>
            <w:noWrap/>
            <w:vAlign w:val="bottom"/>
            <w:hideMark/>
          </w:tcPr>
          <w:p w14:paraId="659F071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0DF7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14</w:t>
            </w:r>
          </w:p>
        </w:tc>
        <w:tc>
          <w:tcPr>
            <w:tcW w:w="512" w:type="dxa"/>
            <w:tcBorders>
              <w:top w:val="nil"/>
              <w:left w:val="nil"/>
              <w:bottom w:val="nil"/>
              <w:right w:val="nil"/>
            </w:tcBorders>
            <w:shd w:val="clear" w:color="auto" w:fill="auto"/>
            <w:noWrap/>
            <w:vAlign w:val="bottom"/>
            <w:hideMark/>
          </w:tcPr>
          <w:p w14:paraId="37AB137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tcBorders>
              <w:top w:val="nil"/>
              <w:left w:val="nil"/>
              <w:bottom w:val="nil"/>
              <w:right w:val="nil"/>
            </w:tcBorders>
            <w:shd w:val="clear" w:color="auto" w:fill="auto"/>
            <w:noWrap/>
            <w:vAlign w:val="bottom"/>
            <w:hideMark/>
          </w:tcPr>
          <w:p w14:paraId="39170B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0640" behindDoc="0" locked="0" layoutInCell="1" allowOverlap="1" wp14:anchorId="07FDCC34" wp14:editId="2E8F8CCE">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E90DB1" id="Textové pole 1216" o:spid="_x0000_s1026" type="#_x0000_t202" style="position:absolute;margin-left:0;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428F7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308" w:type="dxa"/>
            <w:tcBorders>
              <w:top w:val="nil"/>
              <w:left w:val="nil"/>
              <w:bottom w:val="nil"/>
              <w:right w:val="nil"/>
            </w:tcBorders>
            <w:shd w:val="clear" w:color="auto" w:fill="auto"/>
            <w:noWrap/>
            <w:vAlign w:val="bottom"/>
            <w:hideMark/>
          </w:tcPr>
          <w:p w14:paraId="729F135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BB618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07" w:type="dxa"/>
            <w:tcBorders>
              <w:top w:val="nil"/>
              <w:left w:val="nil"/>
              <w:bottom w:val="nil"/>
              <w:right w:val="nil"/>
            </w:tcBorders>
            <w:shd w:val="clear" w:color="auto" w:fill="auto"/>
            <w:noWrap/>
            <w:vAlign w:val="bottom"/>
            <w:hideMark/>
          </w:tcPr>
          <w:p w14:paraId="73CEE2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0.3</w:t>
            </w:r>
          </w:p>
        </w:tc>
        <w:tc>
          <w:tcPr>
            <w:tcW w:w="214" w:type="dxa"/>
            <w:tcBorders>
              <w:top w:val="nil"/>
              <w:left w:val="nil"/>
              <w:bottom w:val="nil"/>
              <w:right w:val="nil"/>
            </w:tcBorders>
            <w:shd w:val="clear" w:color="auto" w:fill="auto"/>
            <w:noWrap/>
            <w:vAlign w:val="bottom"/>
            <w:hideMark/>
          </w:tcPr>
          <w:p w14:paraId="62E22E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1A1F96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48DAEC4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1A826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507" w:type="dxa"/>
            <w:tcBorders>
              <w:top w:val="nil"/>
              <w:left w:val="nil"/>
              <w:bottom w:val="nil"/>
              <w:right w:val="nil"/>
            </w:tcBorders>
            <w:shd w:val="clear" w:color="auto" w:fill="auto"/>
            <w:noWrap/>
            <w:vAlign w:val="bottom"/>
            <w:hideMark/>
          </w:tcPr>
          <w:p w14:paraId="7AE774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A12A136" w14:textId="77777777" w:rsidTr="00BD7167">
        <w:trPr>
          <w:trHeight w:val="300"/>
        </w:trPr>
        <w:tc>
          <w:tcPr>
            <w:tcW w:w="604" w:type="dxa"/>
            <w:tcBorders>
              <w:top w:val="nil"/>
              <w:left w:val="nil"/>
              <w:bottom w:val="nil"/>
              <w:right w:val="nil"/>
            </w:tcBorders>
            <w:shd w:val="clear" w:color="auto" w:fill="auto"/>
            <w:noWrap/>
            <w:vAlign w:val="bottom"/>
            <w:hideMark/>
          </w:tcPr>
          <w:p w14:paraId="35C5CD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9" w:type="dxa"/>
            <w:tcBorders>
              <w:top w:val="nil"/>
              <w:left w:val="nil"/>
              <w:bottom w:val="nil"/>
              <w:right w:val="nil"/>
            </w:tcBorders>
            <w:shd w:val="clear" w:color="auto" w:fill="auto"/>
            <w:noWrap/>
            <w:vAlign w:val="bottom"/>
            <w:hideMark/>
          </w:tcPr>
          <w:p w14:paraId="0074EC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8</w:t>
            </w:r>
          </w:p>
        </w:tc>
        <w:tc>
          <w:tcPr>
            <w:tcW w:w="297" w:type="dxa"/>
            <w:tcBorders>
              <w:top w:val="nil"/>
              <w:left w:val="nil"/>
              <w:bottom w:val="nil"/>
              <w:right w:val="nil"/>
            </w:tcBorders>
            <w:shd w:val="clear" w:color="auto" w:fill="auto"/>
            <w:noWrap/>
            <w:vAlign w:val="bottom"/>
            <w:hideMark/>
          </w:tcPr>
          <w:p w14:paraId="209123A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7B1202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9</w:t>
            </w:r>
          </w:p>
        </w:tc>
        <w:tc>
          <w:tcPr>
            <w:tcW w:w="512" w:type="dxa"/>
            <w:tcBorders>
              <w:top w:val="nil"/>
              <w:left w:val="nil"/>
              <w:bottom w:val="nil"/>
              <w:right w:val="nil"/>
            </w:tcBorders>
            <w:shd w:val="clear" w:color="auto" w:fill="auto"/>
            <w:noWrap/>
            <w:vAlign w:val="bottom"/>
            <w:hideMark/>
          </w:tcPr>
          <w:p w14:paraId="7CEE5B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9</w:t>
            </w:r>
          </w:p>
        </w:tc>
        <w:tc>
          <w:tcPr>
            <w:tcW w:w="190" w:type="dxa"/>
            <w:tcBorders>
              <w:top w:val="nil"/>
              <w:left w:val="nil"/>
              <w:bottom w:val="nil"/>
              <w:right w:val="nil"/>
            </w:tcBorders>
            <w:shd w:val="clear" w:color="auto" w:fill="auto"/>
            <w:noWrap/>
            <w:vAlign w:val="bottom"/>
            <w:hideMark/>
          </w:tcPr>
          <w:p w14:paraId="5F2A2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1664" behindDoc="0" locked="0" layoutInCell="1" allowOverlap="1" wp14:anchorId="5419913A" wp14:editId="73E54877">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A0EBEB" id="Textové pole 1215" o:spid="_x0000_s1026" type="#_x0000_t202" style="position:absolute;margin-left:0;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2688" behindDoc="0" locked="0" layoutInCell="1" allowOverlap="1" wp14:anchorId="3E19FABC" wp14:editId="05B4E1BB">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ABD480" id="Textové pole 1214"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F10002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3</w:t>
            </w:r>
          </w:p>
        </w:tc>
        <w:tc>
          <w:tcPr>
            <w:tcW w:w="308" w:type="dxa"/>
            <w:tcBorders>
              <w:top w:val="nil"/>
              <w:left w:val="nil"/>
              <w:bottom w:val="nil"/>
              <w:right w:val="nil"/>
            </w:tcBorders>
            <w:shd w:val="clear" w:color="auto" w:fill="auto"/>
            <w:noWrap/>
            <w:vAlign w:val="bottom"/>
            <w:hideMark/>
          </w:tcPr>
          <w:p w14:paraId="53E3B87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2923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0</w:t>
            </w:r>
          </w:p>
        </w:tc>
        <w:tc>
          <w:tcPr>
            <w:tcW w:w="507" w:type="dxa"/>
            <w:tcBorders>
              <w:top w:val="nil"/>
              <w:left w:val="nil"/>
              <w:bottom w:val="nil"/>
              <w:right w:val="nil"/>
            </w:tcBorders>
            <w:shd w:val="clear" w:color="auto" w:fill="auto"/>
            <w:noWrap/>
            <w:vAlign w:val="bottom"/>
            <w:hideMark/>
          </w:tcPr>
          <w:p w14:paraId="5F44812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6</w:t>
            </w:r>
          </w:p>
        </w:tc>
        <w:tc>
          <w:tcPr>
            <w:tcW w:w="214" w:type="dxa"/>
            <w:tcBorders>
              <w:top w:val="nil"/>
              <w:left w:val="nil"/>
              <w:bottom w:val="nil"/>
              <w:right w:val="nil"/>
            </w:tcBorders>
            <w:shd w:val="clear" w:color="auto" w:fill="auto"/>
            <w:noWrap/>
            <w:vAlign w:val="bottom"/>
            <w:hideMark/>
          </w:tcPr>
          <w:p w14:paraId="621C8F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CC2165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3CDF6CD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5FED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6</w:t>
            </w:r>
          </w:p>
        </w:tc>
        <w:tc>
          <w:tcPr>
            <w:tcW w:w="507" w:type="dxa"/>
            <w:tcBorders>
              <w:top w:val="nil"/>
              <w:left w:val="nil"/>
              <w:bottom w:val="nil"/>
              <w:right w:val="nil"/>
            </w:tcBorders>
            <w:shd w:val="clear" w:color="auto" w:fill="auto"/>
            <w:noWrap/>
            <w:vAlign w:val="bottom"/>
            <w:hideMark/>
          </w:tcPr>
          <w:p w14:paraId="1522FB6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19487516" w14:textId="77777777" w:rsidTr="00BD7167">
        <w:trPr>
          <w:trHeight w:val="300"/>
        </w:trPr>
        <w:tc>
          <w:tcPr>
            <w:tcW w:w="604" w:type="dxa"/>
            <w:tcBorders>
              <w:top w:val="nil"/>
              <w:left w:val="nil"/>
              <w:bottom w:val="nil"/>
              <w:right w:val="nil"/>
            </w:tcBorders>
            <w:shd w:val="clear" w:color="auto" w:fill="auto"/>
            <w:noWrap/>
            <w:vAlign w:val="bottom"/>
            <w:hideMark/>
          </w:tcPr>
          <w:p w14:paraId="37BF80D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9" w:type="dxa"/>
            <w:tcBorders>
              <w:top w:val="nil"/>
              <w:left w:val="nil"/>
              <w:bottom w:val="nil"/>
              <w:right w:val="nil"/>
            </w:tcBorders>
            <w:shd w:val="clear" w:color="auto" w:fill="auto"/>
            <w:noWrap/>
            <w:vAlign w:val="bottom"/>
            <w:hideMark/>
          </w:tcPr>
          <w:p w14:paraId="48BD907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7</w:t>
            </w:r>
          </w:p>
        </w:tc>
        <w:tc>
          <w:tcPr>
            <w:tcW w:w="297" w:type="dxa"/>
            <w:tcBorders>
              <w:top w:val="nil"/>
              <w:left w:val="nil"/>
              <w:bottom w:val="nil"/>
              <w:right w:val="nil"/>
            </w:tcBorders>
            <w:shd w:val="clear" w:color="auto" w:fill="auto"/>
            <w:noWrap/>
            <w:vAlign w:val="bottom"/>
            <w:hideMark/>
          </w:tcPr>
          <w:p w14:paraId="2B5CFE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9AD8D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7</w:t>
            </w:r>
          </w:p>
        </w:tc>
        <w:tc>
          <w:tcPr>
            <w:tcW w:w="512" w:type="dxa"/>
            <w:tcBorders>
              <w:top w:val="nil"/>
              <w:left w:val="nil"/>
              <w:bottom w:val="nil"/>
              <w:right w:val="nil"/>
            </w:tcBorders>
            <w:shd w:val="clear" w:color="auto" w:fill="auto"/>
            <w:noWrap/>
            <w:vAlign w:val="bottom"/>
            <w:hideMark/>
          </w:tcPr>
          <w:p w14:paraId="021C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9</w:t>
            </w:r>
          </w:p>
        </w:tc>
        <w:tc>
          <w:tcPr>
            <w:tcW w:w="190" w:type="dxa"/>
            <w:tcBorders>
              <w:top w:val="nil"/>
              <w:left w:val="nil"/>
              <w:bottom w:val="nil"/>
              <w:right w:val="nil"/>
            </w:tcBorders>
            <w:shd w:val="clear" w:color="auto" w:fill="auto"/>
            <w:noWrap/>
            <w:vAlign w:val="bottom"/>
            <w:hideMark/>
          </w:tcPr>
          <w:p w14:paraId="21172B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3712" behindDoc="0" locked="0" layoutInCell="1" allowOverlap="1" wp14:anchorId="074477D6" wp14:editId="68B6095B">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EDB0B5" id="Textové pole 1213"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4736" behindDoc="0" locked="0" layoutInCell="1" allowOverlap="1" wp14:anchorId="2A91E63D" wp14:editId="3A3A8781">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6F0CEC" id="Textové pole 1212"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E8C78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6</w:t>
            </w:r>
          </w:p>
        </w:tc>
        <w:tc>
          <w:tcPr>
            <w:tcW w:w="308" w:type="dxa"/>
            <w:tcBorders>
              <w:top w:val="nil"/>
              <w:left w:val="nil"/>
              <w:bottom w:val="nil"/>
              <w:right w:val="nil"/>
            </w:tcBorders>
            <w:shd w:val="clear" w:color="auto" w:fill="auto"/>
            <w:noWrap/>
            <w:vAlign w:val="bottom"/>
            <w:hideMark/>
          </w:tcPr>
          <w:p w14:paraId="4D3AED2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8A95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4192" behindDoc="0" locked="0" layoutInCell="1" allowOverlap="1" wp14:anchorId="726D356E" wp14:editId="62A7A76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2D30A6" id="Textové pole 1211" o:spid="_x0000_s1026" type="#_x0000_t202" style="position:absolute;margin-left:40.5pt;margin-top:12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color w:val="000000"/>
                <w:sz w:val="20"/>
              </w:rPr>
              <w:t>0.56</w:t>
            </w:r>
          </w:p>
        </w:tc>
        <w:tc>
          <w:tcPr>
            <w:tcW w:w="507" w:type="dxa"/>
            <w:tcBorders>
              <w:top w:val="nil"/>
              <w:left w:val="nil"/>
              <w:bottom w:val="nil"/>
              <w:right w:val="nil"/>
            </w:tcBorders>
            <w:shd w:val="clear" w:color="auto" w:fill="auto"/>
            <w:noWrap/>
            <w:vAlign w:val="bottom"/>
            <w:hideMark/>
          </w:tcPr>
          <w:p w14:paraId="43BF68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w:t>
            </w:r>
          </w:p>
        </w:tc>
        <w:tc>
          <w:tcPr>
            <w:tcW w:w="214" w:type="dxa"/>
            <w:tcBorders>
              <w:top w:val="nil"/>
              <w:left w:val="nil"/>
              <w:bottom w:val="nil"/>
              <w:right w:val="nil"/>
            </w:tcBorders>
            <w:shd w:val="clear" w:color="auto" w:fill="auto"/>
            <w:noWrap/>
            <w:vAlign w:val="bottom"/>
            <w:hideMark/>
          </w:tcPr>
          <w:p w14:paraId="212104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AB982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09C78F7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7D7D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4</w:t>
            </w:r>
          </w:p>
        </w:tc>
        <w:tc>
          <w:tcPr>
            <w:tcW w:w="507" w:type="dxa"/>
            <w:tcBorders>
              <w:top w:val="nil"/>
              <w:left w:val="nil"/>
              <w:bottom w:val="nil"/>
              <w:right w:val="nil"/>
            </w:tcBorders>
            <w:shd w:val="clear" w:color="auto" w:fill="auto"/>
            <w:noWrap/>
            <w:vAlign w:val="bottom"/>
            <w:hideMark/>
          </w:tcPr>
          <w:p w14:paraId="3EA69F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2</w:t>
            </w:r>
          </w:p>
        </w:tc>
      </w:tr>
      <w:tr w:rsidR="00BD7167" w:rsidRPr="00630043" w14:paraId="6B34B9DF" w14:textId="77777777" w:rsidTr="00BD7167">
        <w:trPr>
          <w:trHeight w:val="300"/>
        </w:trPr>
        <w:tc>
          <w:tcPr>
            <w:tcW w:w="604" w:type="dxa"/>
            <w:tcBorders>
              <w:top w:val="nil"/>
              <w:left w:val="nil"/>
              <w:bottom w:val="nil"/>
              <w:right w:val="nil"/>
            </w:tcBorders>
            <w:shd w:val="clear" w:color="auto" w:fill="auto"/>
            <w:noWrap/>
            <w:vAlign w:val="bottom"/>
            <w:hideMark/>
          </w:tcPr>
          <w:p w14:paraId="0BC07A2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9" w:type="dxa"/>
            <w:tcBorders>
              <w:top w:val="nil"/>
              <w:left w:val="nil"/>
              <w:bottom w:val="nil"/>
              <w:right w:val="nil"/>
            </w:tcBorders>
            <w:shd w:val="clear" w:color="auto" w:fill="auto"/>
            <w:noWrap/>
            <w:vAlign w:val="bottom"/>
            <w:hideMark/>
          </w:tcPr>
          <w:p w14:paraId="721BD82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65</w:t>
            </w:r>
          </w:p>
        </w:tc>
        <w:tc>
          <w:tcPr>
            <w:tcW w:w="297" w:type="dxa"/>
            <w:tcBorders>
              <w:top w:val="nil"/>
              <w:left w:val="nil"/>
              <w:bottom w:val="nil"/>
              <w:right w:val="nil"/>
            </w:tcBorders>
            <w:shd w:val="clear" w:color="auto" w:fill="auto"/>
            <w:noWrap/>
            <w:vAlign w:val="bottom"/>
            <w:hideMark/>
          </w:tcPr>
          <w:p w14:paraId="313F44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32B2C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47</w:t>
            </w:r>
          </w:p>
        </w:tc>
        <w:tc>
          <w:tcPr>
            <w:tcW w:w="512" w:type="dxa"/>
            <w:tcBorders>
              <w:top w:val="nil"/>
              <w:left w:val="nil"/>
              <w:bottom w:val="nil"/>
              <w:right w:val="nil"/>
            </w:tcBorders>
            <w:shd w:val="clear" w:color="auto" w:fill="auto"/>
            <w:noWrap/>
            <w:vAlign w:val="bottom"/>
            <w:hideMark/>
          </w:tcPr>
          <w:p w14:paraId="0A69AD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2</w:t>
            </w:r>
          </w:p>
        </w:tc>
        <w:tc>
          <w:tcPr>
            <w:tcW w:w="190" w:type="dxa"/>
            <w:tcBorders>
              <w:top w:val="nil"/>
              <w:left w:val="nil"/>
              <w:bottom w:val="nil"/>
              <w:right w:val="nil"/>
            </w:tcBorders>
            <w:shd w:val="clear" w:color="auto" w:fill="auto"/>
            <w:noWrap/>
            <w:vAlign w:val="bottom"/>
            <w:hideMark/>
          </w:tcPr>
          <w:p w14:paraId="133379D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5760" behindDoc="0" locked="0" layoutInCell="1" allowOverlap="1" wp14:anchorId="54CF2B82" wp14:editId="2AC5006E">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95660C" id="Textové pole 1210"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6784" behindDoc="0" locked="0" layoutInCell="1" allowOverlap="1" wp14:anchorId="62AE4C82" wp14:editId="53B9FB2E">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91153E" id="Textové pole 1209"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8D657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2</w:t>
            </w:r>
          </w:p>
        </w:tc>
        <w:tc>
          <w:tcPr>
            <w:tcW w:w="308" w:type="dxa"/>
            <w:tcBorders>
              <w:top w:val="nil"/>
              <w:left w:val="nil"/>
              <w:bottom w:val="nil"/>
              <w:right w:val="nil"/>
            </w:tcBorders>
            <w:shd w:val="clear" w:color="auto" w:fill="auto"/>
            <w:noWrap/>
            <w:vAlign w:val="bottom"/>
            <w:hideMark/>
          </w:tcPr>
          <w:p w14:paraId="11DBD9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A23ABC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1</w:t>
            </w:r>
          </w:p>
        </w:tc>
        <w:tc>
          <w:tcPr>
            <w:tcW w:w="507" w:type="dxa"/>
            <w:tcBorders>
              <w:top w:val="nil"/>
              <w:left w:val="nil"/>
              <w:bottom w:val="nil"/>
              <w:right w:val="nil"/>
            </w:tcBorders>
            <w:shd w:val="clear" w:color="auto" w:fill="auto"/>
            <w:noWrap/>
            <w:vAlign w:val="bottom"/>
            <w:hideMark/>
          </w:tcPr>
          <w:p w14:paraId="0581F7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6</w:t>
            </w:r>
          </w:p>
        </w:tc>
        <w:tc>
          <w:tcPr>
            <w:tcW w:w="214" w:type="dxa"/>
            <w:tcBorders>
              <w:top w:val="nil"/>
              <w:left w:val="nil"/>
              <w:bottom w:val="nil"/>
              <w:right w:val="nil"/>
            </w:tcBorders>
            <w:shd w:val="clear" w:color="auto" w:fill="auto"/>
            <w:noWrap/>
            <w:vAlign w:val="bottom"/>
            <w:hideMark/>
          </w:tcPr>
          <w:p w14:paraId="66005C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36E803D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7DE83B4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137DD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0</w:t>
            </w:r>
          </w:p>
        </w:tc>
        <w:tc>
          <w:tcPr>
            <w:tcW w:w="507" w:type="dxa"/>
            <w:tcBorders>
              <w:top w:val="nil"/>
              <w:left w:val="nil"/>
              <w:bottom w:val="nil"/>
              <w:right w:val="nil"/>
            </w:tcBorders>
            <w:shd w:val="clear" w:color="auto" w:fill="auto"/>
            <w:noWrap/>
            <w:vAlign w:val="bottom"/>
            <w:hideMark/>
          </w:tcPr>
          <w:p w14:paraId="6748B42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302F6906" w14:textId="77777777" w:rsidTr="00BD7167">
        <w:trPr>
          <w:trHeight w:val="300"/>
        </w:trPr>
        <w:tc>
          <w:tcPr>
            <w:tcW w:w="604" w:type="dxa"/>
            <w:tcBorders>
              <w:top w:val="nil"/>
              <w:left w:val="nil"/>
              <w:bottom w:val="nil"/>
              <w:right w:val="nil"/>
            </w:tcBorders>
            <w:shd w:val="clear" w:color="auto" w:fill="auto"/>
            <w:noWrap/>
            <w:vAlign w:val="bottom"/>
            <w:hideMark/>
          </w:tcPr>
          <w:p w14:paraId="60CBA19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9" w:type="dxa"/>
            <w:tcBorders>
              <w:top w:val="nil"/>
              <w:left w:val="nil"/>
              <w:bottom w:val="nil"/>
              <w:right w:val="nil"/>
            </w:tcBorders>
            <w:shd w:val="clear" w:color="auto" w:fill="auto"/>
            <w:noWrap/>
            <w:vAlign w:val="bottom"/>
            <w:hideMark/>
          </w:tcPr>
          <w:p w14:paraId="7F01ED6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22</w:t>
            </w:r>
          </w:p>
        </w:tc>
        <w:tc>
          <w:tcPr>
            <w:tcW w:w="297" w:type="dxa"/>
            <w:tcBorders>
              <w:top w:val="nil"/>
              <w:left w:val="nil"/>
              <w:bottom w:val="nil"/>
              <w:right w:val="nil"/>
            </w:tcBorders>
            <w:shd w:val="clear" w:color="auto" w:fill="auto"/>
            <w:noWrap/>
            <w:vAlign w:val="bottom"/>
            <w:hideMark/>
          </w:tcPr>
          <w:p w14:paraId="07FD44F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1A4B623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9</w:t>
            </w:r>
          </w:p>
        </w:tc>
        <w:tc>
          <w:tcPr>
            <w:tcW w:w="512" w:type="dxa"/>
            <w:tcBorders>
              <w:top w:val="nil"/>
              <w:left w:val="nil"/>
              <w:bottom w:val="nil"/>
              <w:right w:val="nil"/>
            </w:tcBorders>
            <w:shd w:val="clear" w:color="auto" w:fill="auto"/>
            <w:noWrap/>
            <w:vAlign w:val="bottom"/>
            <w:hideMark/>
          </w:tcPr>
          <w:p w14:paraId="5903B17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w:t>
            </w:r>
          </w:p>
        </w:tc>
        <w:tc>
          <w:tcPr>
            <w:tcW w:w="190" w:type="dxa"/>
            <w:tcBorders>
              <w:top w:val="nil"/>
              <w:left w:val="nil"/>
              <w:bottom w:val="nil"/>
              <w:right w:val="nil"/>
            </w:tcBorders>
            <w:shd w:val="clear" w:color="auto" w:fill="auto"/>
            <w:noWrap/>
            <w:vAlign w:val="bottom"/>
            <w:hideMark/>
          </w:tcPr>
          <w:p w14:paraId="7DBB379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7808" behindDoc="0" locked="0" layoutInCell="1" allowOverlap="1" wp14:anchorId="20E5F964" wp14:editId="319D3776">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B18452" id="Textové pole 1208"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8832" behindDoc="0" locked="0" layoutInCell="1" allowOverlap="1" wp14:anchorId="7765844D" wp14:editId="0C918765">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C8762C" id="Textové pole 1207"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25123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1</w:t>
            </w:r>
          </w:p>
        </w:tc>
        <w:tc>
          <w:tcPr>
            <w:tcW w:w="308" w:type="dxa"/>
            <w:tcBorders>
              <w:top w:val="nil"/>
              <w:left w:val="nil"/>
              <w:bottom w:val="nil"/>
              <w:right w:val="nil"/>
            </w:tcBorders>
            <w:shd w:val="clear" w:color="auto" w:fill="auto"/>
            <w:noWrap/>
            <w:vAlign w:val="bottom"/>
            <w:hideMark/>
          </w:tcPr>
          <w:p w14:paraId="4DC433B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AFFC4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07" w:type="dxa"/>
            <w:tcBorders>
              <w:top w:val="nil"/>
              <w:left w:val="nil"/>
              <w:bottom w:val="nil"/>
              <w:right w:val="nil"/>
            </w:tcBorders>
            <w:shd w:val="clear" w:color="auto" w:fill="auto"/>
            <w:noWrap/>
            <w:vAlign w:val="bottom"/>
            <w:hideMark/>
          </w:tcPr>
          <w:p w14:paraId="411A7DE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7</w:t>
            </w:r>
          </w:p>
        </w:tc>
        <w:tc>
          <w:tcPr>
            <w:tcW w:w="214" w:type="dxa"/>
            <w:tcBorders>
              <w:top w:val="nil"/>
              <w:left w:val="nil"/>
              <w:bottom w:val="nil"/>
              <w:right w:val="nil"/>
            </w:tcBorders>
            <w:shd w:val="clear" w:color="auto" w:fill="auto"/>
            <w:noWrap/>
            <w:vAlign w:val="bottom"/>
            <w:hideMark/>
          </w:tcPr>
          <w:p w14:paraId="305C45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ED210E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3BDEB66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A082A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507" w:type="dxa"/>
            <w:tcBorders>
              <w:top w:val="nil"/>
              <w:left w:val="nil"/>
              <w:bottom w:val="nil"/>
              <w:right w:val="nil"/>
            </w:tcBorders>
            <w:shd w:val="clear" w:color="auto" w:fill="auto"/>
            <w:noWrap/>
            <w:vAlign w:val="bottom"/>
            <w:hideMark/>
          </w:tcPr>
          <w:p w14:paraId="5641AA4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2ECF7D0" w14:textId="77777777" w:rsidTr="00BD7167">
        <w:trPr>
          <w:trHeight w:val="300"/>
        </w:trPr>
        <w:tc>
          <w:tcPr>
            <w:tcW w:w="604" w:type="dxa"/>
            <w:tcBorders>
              <w:top w:val="nil"/>
              <w:left w:val="nil"/>
              <w:bottom w:val="nil"/>
              <w:right w:val="nil"/>
            </w:tcBorders>
            <w:shd w:val="clear" w:color="auto" w:fill="auto"/>
            <w:noWrap/>
            <w:vAlign w:val="bottom"/>
            <w:hideMark/>
          </w:tcPr>
          <w:p w14:paraId="25DCDA3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9" w:type="dxa"/>
            <w:tcBorders>
              <w:top w:val="nil"/>
              <w:left w:val="nil"/>
              <w:bottom w:val="nil"/>
              <w:right w:val="nil"/>
            </w:tcBorders>
            <w:shd w:val="clear" w:color="auto" w:fill="auto"/>
            <w:noWrap/>
            <w:vAlign w:val="bottom"/>
            <w:hideMark/>
          </w:tcPr>
          <w:p w14:paraId="24ACD51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31</w:t>
            </w:r>
          </w:p>
        </w:tc>
        <w:tc>
          <w:tcPr>
            <w:tcW w:w="297" w:type="dxa"/>
            <w:tcBorders>
              <w:top w:val="nil"/>
              <w:left w:val="nil"/>
              <w:bottom w:val="nil"/>
              <w:right w:val="nil"/>
            </w:tcBorders>
            <w:shd w:val="clear" w:color="auto" w:fill="auto"/>
            <w:noWrap/>
            <w:vAlign w:val="bottom"/>
            <w:hideMark/>
          </w:tcPr>
          <w:p w14:paraId="15787E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A9B7F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8</w:t>
            </w:r>
          </w:p>
        </w:tc>
        <w:tc>
          <w:tcPr>
            <w:tcW w:w="512" w:type="dxa"/>
            <w:tcBorders>
              <w:top w:val="nil"/>
              <w:left w:val="nil"/>
              <w:bottom w:val="nil"/>
              <w:right w:val="nil"/>
            </w:tcBorders>
            <w:shd w:val="clear" w:color="auto" w:fill="auto"/>
            <w:noWrap/>
            <w:vAlign w:val="bottom"/>
            <w:hideMark/>
          </w:tcPr>
          <w:p w14:paraId="4A7725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w:t>
            </w:r>
          </w:p>
        </w:tc>
        <w:tc>
          <w:tcPr>
            <w:tcW w:w="190" w:type="dxa"/>
            <w:tcBorders>
              <w:top w:val="nil"/>
              <w:left w:val="nil"/>
              <w:bottom w:val="nil"/>
              <w:right w:val="nil"/>
            </w:tcBorders>
            <w:shd w:val="clear" w:color="auto" w:fill="auto"/>
            <w:noWrap/>
            <w:vAlign w:val="bottom"/>
            <w:hideMark/>
          </w:tcPr>
          <w:p w14:paraId="57EC0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9856" behindDoc="0" locked="0" layoutInCell="1" allowOverlap="1" wp14:anchorId="4603E643" wp14:editId="1EA57780">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134209" id="Textové pole 1206"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0880" behindDoc="0" locked="0" layoutInCell="1" allowOverlap="1" wp14:anchorId="4CE63733" wp14:editId="36E0873B">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6A8DE0" id="Textové pole 1205"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4665F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0</w:t>
            </w:r>
          </w:p>
        </w:tc>
        <w:tc>
          <w:tcPr>
            <w:tcW w:w="308" w:type="dxa"/>
            <w:tcBorders>
              <w:top w:val="nil"/>
              <w:left w:val="nil"/>
              <w:bottom w:val="nil"/>
              <w:right w:val="nil"/>
            </w:tcBorders>
            <w:shd w:val="clear" w:color="auto" w:fill="auto"/>
            <w:noWrap/>
            <w:vAlign w:val="bottom"/>
            <w:hideMark/>
          </w:tcPr>
          <w:p w14:paraId="366A3CE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4AEC1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9</w:t>
            </w:r>
          </w:p>
        </w:tc>
        <w:tc>
          <w:tcPr>
            <w:tcW w:w="507" w:type="dxa"/>
            <w:tcBorders>
              <w:top w:val="nil"/>
              <w:left w:val="nil"/>
              <w:bottom w:val="nil"/>
              <w:right w:val="nil"/>
            </w:tcBorders>
            <w:shd w:val="clear" w:color="auto" w:fill="auto"/>
            <w:noWrap/>
            <w:vAlign w:val="bottom"/>
            <w:hideMark/>
          </w:tcPr>
          <w:p w14:paraId="5F491B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6</w:t>
            </w:r>
          </w:p>
        </w:tc>
        <w:tc>
          <w:tcPr>
            <w:tcW w:w="214" w:type="dxa"/>
            <w:tcBorders>
              <w:top w:val="nil"/>
              <w:left w:val="nil"/>
              <w:bottom w:val="nil"/>
              <w:right w:val="nil"/>
            </w:tcBorders>
            <w:shd w:val="clear" w:color="auto" w:fill="auto"/>
            <w:noWrap/>
            <w:vAlign w:val="bottom"/>
            <w:hideMark/>
          </w:tcPr>
          <w:p w14:paraId="12B6E80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DEF3E6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2E39358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3C672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507" w:type="dxa"/>
            <w:tcBorders>
              <w:top w:val="nil"/>
              <w:left w:val="nil"/>
              <w:bottom w:val="nil"/>
              <w:right w:val="nil"/>
            </w:tcBorders>
            <w:shd w:val="clear" w:color="auto" w:fill="auto"/>
            <w:noWrap/>
            <w:vAlign w:val="bottom"/>
            <w:hideMark/>
          </w:tcPr>
          <w:p w14:paraId="4F113A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C088B9" w14:textId="77777777" w:rsidTr="00BD7167">
        <w:trPr>
          <w:trHeight w:val="300"/>
        </w:trPr>
        <w:tc>
          <w:tcPr>
            <w:tcW w:w="604" w:type="dxa"/>
            <w:tcBorders>
              <w:top w:val="nil"/>
              <w:left w:val="nil"/>
              <w:bottom w:val="nil"/>
              <w:right w:val="nil"/>
            </w:tcBorders>
            <w:shd w:val="clear" w:color="auto" w:fill="auto"/>
            <w:noWrap/>
            <w:vAlign w:val="bottom"/>
            <w:hideMark/>
          </w:tcPr>
          <w:p w14:paraId="37EBC06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9" w:type="dxa"/>
            <w:tcBorders>
              <w:top w:val="nil"/>
              <w:left w:val="nil"/>
              <w:bottom w:val="nil"/>
              <w:right w:val="nil"/>
            </w:tcBorders>
            <w:shd w:val="clear" w:color="auto" w:fill="auto"/>
            <w:noWrap/>
            <w:vAlign w:val="bottom"/>
            <w:hideMark/>
          </w:tcPr>
          <w:p w14:paraId="6A4101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0.70</w:t>
            </w:r>
          </w:p>
        </w:tc>
        <w:tc>
          <w:tcPr>
            <w:tcW w:w="297" w:type="dxa"/>
            <w:tcBorders>
              <w:top w:val="nil"/>
              <w:left w:val="nil"/>
              <w:bottom w:val="nil"/>
              <w:right w:val="nil"/>
            </w:tcBorders>
            <w:shd w:val="clear" w:color="auto" w:fill="auto"/>
            <w:noWrap/>
            <w:vAlign w:val="bottom"/>
            <w:hideMark/>
          </w:tcPr>
          <w:p w14:paraId="5AD3A8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04FD759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76</w:t>
            </w:r>
          </w:p>
        </w:tc>
        <w:tc>
          <w:tcPr>
            <w:tcW w:w="512" w:type="dxa"/>
            <w:tcBorders>
              <w:top w:val="nil"/>
              <w:left w:val="nil"/>
              <w:bottom w:val="nil"/>
              <w:right w:val="nil"/>
            </w:tcBorders>
            <w:shd w:val="clear" w:color="auto" w:fill="auto"/>
            <w:noWrap/>
            <w:vAlign w:val="bottom"/>
            <w:hideMark/>
          </w:tcPr>
          <w:p w14:paraId="0A95D3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tcBorders>
              <w:top w:val="nil"/>
              <w:left w:val="nil"/>
              <w:bottom w:val="nil"/>
              <w:right w:val="nil"/>
            </w:tcBorders>
            <w:shd w:val="clear" w:color="auto" w:fill="auto"/>
            <w:noWrap/>
            <w:vAlign w:val="bottom"/>
            <w:hideMark/>
          </w:tcPr>
          <w:p w14:paraId="30EAB8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1904" behindDoc="0" locked="0" layoutInCell="1" allowOverlap="1" wp14:anchorId="5EB0A4E5" wp14:editId="39B2C374">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D8D53C" id="Textové pole 1204"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2928" behindDoc="0" locked="0" layoutInCell="1" allowOverlap="1" wp14:anchorId="1A00FFF3" wp14:editId="3367D9B5">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27FF92" id="Textové pole 1203"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7AF82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7</w:t>
            </w:r>
          </w:p>
        </w:tc>
        <w:tc>
          <w:tcPr>
            <w:tcW w:w="308" w:type="dxa"/>
            <w:tcBorders>
              <w:top w:val="nil"/>
              <w:left w:val="nil"/>
              <w:bottom w:val="nil"/>
              <w:right w:val="nil"/>
            </w:tcBorders>
            <w:shd w:val="clear" w:color="auto" w:fill="auto"/>
            <w:noWrap/>
            <w:vAlign w:val="bottom"/>
            <w:hideMark/>
          </w:tcPr>
          <w:p w14:paraId="6326BED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074A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2</w:t>
            </w:r>
          </w:p>
        </w:tc>
        <w:tc>
          <w:tcPr>
            <w:tcW w:w="507" w:type="dxa"/>
            <w:tcBorders>
              <w:top w:val="nil"/>
              <w:left w:val="nil"/>
              <w:bottom w:val="nil"/>
              <w:right w:val="nil"/>
            </w:tcBorders>
            <w:shd w:val="clear" w:color="auto" w:fill="auto"/>
            <w:noWrap/>
            <w:vAlign w:val="bottom"/>
            <w:hideMark/>
          </w:tcPr>
          <w:p w14:paraId="77256E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5</w:t>
            </w:r>
          </w:p>
        </w:tc>
        <w:tc>
          <w:tcPr>
            <w:tcW w:w="214" w:type="dxa"/>
            <w:tcBorders>
              <w:top w:val="nil"/>
              <w:left w:val="nil"/>
              <w:bottom w:val="nil"/>
              <w:right w:val="nil"/>
            </w:tcBorders>
            <w:shd w:val="clear" w:color="auto" w:fill="auto"/>
            <w:noWrap/>
            <w:vAlign w:val="bottom"/>
            <w:hideMark/>
          </w:tcPr>
          <w:p w14:paraId="721EFA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296CD7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4F8CF04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CE9BF6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5E61EC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C809E6B" w14:textId="77777777" w:rsidTr="00BD7167">
        <w:trPr>
          <w:trHeight w:val="300"/>
        </w:trPr>
        <w:tc>
          <w:tcPr>
            <w:tcW w:w="604" w:type="dxa"/>
            <w:tcBorders>
              <w:top w:val="nil"/>
              <w:left w:val="nil"/>
              <w:bottom w:val="nil"/>
              <w:right w:val="nil"/>
            </w:tcBorders>
            <w:shd w:val="clear" w:color="auto" w:fill="auto"/>
            <w:noWrap/>
            <w:vAlign w:val="bottom"/>
            <w:hideMark/>
          </w:tcPr>
          <w:p w14:paraId="0E4A1B0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9" w:type="dxa"/>
            <w:tcBorders>
              <w:top w:val="nil"/>
              <w:left w:val="nil"/>
              <w:bottom w:val="nil"/>
              <w:right w:val="nil"/>
            </w:tcBorders>
            <w:shd w:val="clear" w:color="auto" w:fill="auto"/>
            <w:noWrap/>
            <w:vAlign w:val="bottom"/>
            <w:hideMark/>
          </w:tcPr>
          <w:p w14:paraId="4BFC3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0.19</w:t>
            </w:r>
          </w:p>
        </w:tc>
        <w:tc>
          <w:tcPr>
            <w:tcW w:w="297" w:type="dxa"/>
            <w:tcBorders>
              <w:top w:val="nil"/>
              <w:left w:val="nil"/>
              <w:bottom w:val="nil"/>
              <w:right w:val="nil"/>
            </w:tcBorders>
            <w:shd w:val="clear" w:color="auto" w:fill="auto"/>
            <w:noWrap/>
            <w:vAlign w:val="bottom"/>
            <w:hideMark/>
          </w:tcPr>
          <w:p w14:paraId="25AEE4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17B1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1</w:t>
            </w:r>
          </w:p>
        </w:tc>
        <w:tc>
          <w:tcPr>
            <w:tcW w:w="512" w:type="dxa"/>
            <w:tcBorders>
              <w:top w:val="nil"/>
              <w:left w:val="nil"/>
              <w:bottom w:val="nil"/>
              <w:right w:val="nil"/>
            </w:tcBorders>
            <w:shd w:val="clear" w:color="auto" w:fill="auto"/>
            <w:noWrap/>
            <w:vAlign w:val="bottom"/>
            <w:hideMark/>
          </w:tcPr>
          <w:p w14:paraId="2B1BF2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4</w:t>
            </w:r>
          </w:p>
        </w:tc>
        <w:tc>
          <w:tcPr>
            <w:tcW w:w="190" w:type="dxa"/>
            <w:tcBorders>
              <w:top w:val="nil"/>
              <w:left w:val="nil"/>
              <w:bottom w:val="nil"/>
              <w:right w:val="nil"/>
            </w:tcBorders>
            <w:shd w:val="clear" w:color="auto" w:fill="auto"/>
            <w:noWrap/>
            <w:vAlign w:val="bottom"/>
            <w:hideMark/>
          </w:tcPr>
          <w:p w14:paraId="6A3176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3952" behindDoc="0" locked="0" layoutInCell="1" allowOverlap="1" wp14:anchorId="3217B2B9" wp14:editId="52301F00">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CC24DF" id="Textové pole 1202"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4976" behindDoc="0" locked="0" layoutInCell="1" allowOverlap="1" wp14:anchorId="1B221AE5" wp14:editId="066E7925">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12CC83" id="Textové pole 1201"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6AB543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4</w:t>
            </w:r>
          </w:p>
        </w:tc>
        <w:tc>
          <w:tcPr>
            <w:tcW w:w="308" w:type="dxa"/>
            <w:tcBorders>
              <w:top w:val="nil"/>
              <w:left w:val="nil"/>
              <w:bottom w:val="nil"/>
              <w:right w:val="nil"/>
            </w:tcBorders>
            <w:shd w:val="clear" w:color="auto" w:fill="auto"/>
            <w:noWrap/>
            <w:vAlign w:val="bottom"/>
            <w:hideMark/>
          </w:tcPr>
          <w:p w14:paraId="75C967D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AA26C7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5428E4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4</w:t>
            </w:r>
          </w:p>
        </w:tc>
        <w:tc>
          <w:tcPr>
            <w:tcW w:w="214" w:type="dxa"/>
            <w:tcBorders>
              <w:top w:val="nil"/>
              <w:left w:val="nil"/>
              <w:bottom w:val="nil"/>
              <w:right w:val="nil"/>
            </w:tcBorders>
            <w:shd w:val="clear" w:color="auto" w:fill="auto"/>
            <w:noWrap/>
            <w:vAlign w:val="bottom"/>
            <w:hideMark/>
          </w:tcPr>
          <w:p w14:paraId="3FC4B5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86D549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155244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02BE4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6</w:t>
            </w:r>
          </w:p>
        </w:tc>
        <w:tc>
          <w:tcPr>
            <w:tcW w:w="507" w:type="dxa"/>
            <w:tcBorders>
              <w:top w:val="nil"/>
              <w:left w:val="nil"/>
              <w:bottom w:val="nil"/>
              <w:right w:val="nil"/>
            </w:tcBorders>
            <w:shd w:val="clear" w:color="auto" w:fill="auto"/>
            <w:noWrap/>
            <w:vAlign w:val="bottom"/>
            <w:hideMark/>
          </w:tcPr>
          <w:p w14:paraId="7EFA89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27ECBC1A" w14:textId="77777777" w:rsidTr="00BD7167">
        <w:trPr>
          <w:trHeight w:val="300"/>
        </w:trPr>
        <w:tc>
          <w:tcPr>
            <w:tcW w:w="604" w:type="dxa"/>
            <w:tcBorders>
              <w:top w:val="nil"/>
              <w:left w:val="nil"/>
              <w:bottom w:val="nil"/>
              <w:right w:val="nil"/>
            </w:tcBorders>
            <w:shd w:val="clear" w:color="auto" w:fill="auto"/>
            <w:noWrap/>
            <w:vAlign w:val="bottom"/>
            <w:hideMark/>
          </w:tcPr>
          <w:p w14:paraId="1D4A505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9" w:type="dxa"/>
            <w:tcBorders>
              <w:top w:val="nil"/>
              <w:left w:val="nil"/>
              <w:bottom w:val="nil"/>
              <w:right w:val="nil"/>
            </w:tcBorders>
            <w:shd w:val="clear" w:color="auto" w:fill="auto"/>
            <w:noWrap/>
            <w:vAlign w:val="bottom"/>
            <w:hideMark/>
          </w:tcPr>
          <w:p w14:paraId="46F972A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3</w:t>
            </w:r>
          </w:p>
        </w:tc>
        <w:tc>
          <w:tcPr>
            <w:tcW w:w="297" w:type="dxa"/>
            <w:tcBorders>
              <w:top w:val="nil"/>
              <w:left w:val="nil"/>
              <w:bottom w:val="nil"/>
              <w:right w:val="nil"/>
            </w:tcBorders>
            <w:shd w:val="clear" w:color="auto" w:fill="auto"/>
            <w:noWrap/>
            <w:vAlign w:val="bottom"/>
            <w:hideMark/>
          </w:tcPr>
          <w:p w14:paraId="6AB1127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61F35B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61</w:t>
            </w:r>
          </w:p>
        </w:tc>
        <w:tc>
          <w:tcPr>
            <w:tcW w:w="512" w:type="dxa"/>
            <w:tcBorders>
              <w:top w:val="nil"/>
              <w:left w:val="nil"/>
              <w:bottom w:val="nil"/>
              <w:right w:val="nil"/>
            </w:tcBorders>
            <w:shd w:val="clear" w:color="auto" w:fill="auto"/>
            <w:noWrap/>
            <w:vAlign w:val="bottom"/>
            <w:hideMark/>
          </w:tcPr>
          <w:p w14:paraId="165D052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3</w:t>
            </w:r>
          </w:p>
        </w:tc>
        <w:tc>
          <w:tcPr>
            <w:tcW w:w="190" w:type="dxa"/>
            <w:tcBorders>
              <w:top w:val="nil"/>
              <w:left w:val="nil"/>
              <w:bottom w:val="nil"/>
              <w:right w:val="nil"/>
            </w:tcBorders>
            <w:shd w:val="clear" w:color="auto" w:fill="auto"/>
            <w:noWrap/>
            <w:vAlign w:val="bottom"/>
            <w:hideMark/>
          </w:tcPr>
          <w:p w14:paraId="099A6D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6000" behindDoc="0" locked="0" layoutInCell="1" allowOverlap="1" wp14:anchorId="572A2B86" wp14:editId="07D49E88">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57527B" id="Textové pole 1200"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7024" behindDoc="0" locked="0" layoutInCell="1" allowOverlap="1" wp14:anchorId="02D27BA3" wp14:editId="5FDDC07B">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F72EDC" id="Textové pole 1199"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60D4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308" w:type="dxa"/>
            <w:tcBorders>
              <w:top w:val="nil"/>
              <w:left w:val="nil"/>
              <w:bottom w:val="nil"/>
              <w:right w:val="nil"/>
            </w:tcBorders>
            <w:shd w:val="clear" w:color="auto" w:fill="auto"/>
            <w:noWrap/>
            <w:vAlign w:val="bottom"/>
            <w:hideMark/>
          </w:tcPr>
          <w:p w14:paraId="11CBF4A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8754B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26D243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8</w:t>
            </w:r>
          </w:p>
        </w:tc>
        <w:tc>
          <w:tcPr>
            <w:tcW w:w="214" w:type="dxa"/>
            <w:tcBorders>
              <w:top w:val="nil"/>
              <w:left w:val="nil"/>
              <w:bottom w:val="nil"/>
              <w:right w:val="nil"/>
            </w:tcBorders>
            <w:shd w:val="clear" w:color="auto" w:fill="auto"/>
            <w:noWrap/>
            <w:vAlign w:val="bottom"/>
            <w:hideMark/>
          </w:tcPr>
          <w:p w14:paraId="6B81229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418B7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96" w:type="dxa"/>
            <w:tcBorders>
              <w:top w:val="nil"/>
              <w:left w:val="nil"/>
              <w:bottom w:val="nil"/>
              <w:right w:val="nil"/>
            </w:tcBorders>
            <w:shd w:val="clear" w:color="auto" w:fill="auto"/>
            <w:noWrap/>
            <w:vAlign w:val="bottom"/>
            <w:hideMark/>
          </w:tcPr>
          <w:p w14:paraId="533235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84009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3</w:t>
            </w:r>
          </w:p>
        </w:tc>
        <w:tc>
          <w:tcPr>
            <w:tcW w:w="507" w:type="dxa"/>
            <w:tcBorders>
              <w:top w:val="nil"/>
              <w:left w:val="nil"/>
              <w:bottom w:val="nil"/>
              <w:right w:val="nil"/>
            </w:tcBorders>
            <w:shd w:val="clear" w:color="auto" w:fill="auto"/>
            <w:noWrap/>
            <w:vAlign w:val="bottom"/>
            <w:hideMark/>
          </w:tcPr>
          <w:p w14:paraId="5BC4CC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55FF6BC3" w14:textId="77777777" w:rsidTr="00BD7167">
        <w:trPr>
          <w:trHeight w:val="300"/>
        </w:trPr>
        <w:tc>
          <w:tcPr>
            <w:tcW w:w="604" w:type="dxa"/>
            <w:tcBorders>
              <w:top w:val="nil"/>
              <w:left w:val="nil"/>
              <w:bottom w:val="nil"/>
              <w:right w:val="nil"/>
            </w:tcBorders>
            <w:shd w:val="clear" w:color="auto" w:fill="auto"/>
            <w:noWrap/>
            <w:vAlign w:val="bottom"/>
            <w:hideMark/>
          </w:tcPr>
          <w:p w14:paraId="3FF8E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9" w:type="dxa"/>
            <w:tcBorders>
              <w:top w:val="nil"/>
              <w:left w:val="nil"/>
              <w:bottom w:val="nil"/>
              <w:right w:val="nil"/>
            </w:tcBorders>
            <w:shd w:val="clear" w:color="auto" w:fill="auto"/>
            <w:noWrap/>
            <w:vAlign w:val="bottom"/>
            <w:hideMark/>
          </w:tcPr>
          <w:p w14:paraId="4BD773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90</w:t>
            </w:r>
          </w:p>
        </w:tc>
        <w:tc>
          <w:tcPr>
            <w:tcW w:w="297" w:type="dxa"/>
            <w:tcBorders>
              <w:top w:val="nil"/>
              <w:left w:val="nil"/>
              <w:bottom w:val="nil"/>
              <w:right w:val="nil"/>
            </w:tcBorders>
            <w:shd w:val="clear" w:color="auto" w:fill="auto"/>
            <w:noWrap/>
            <w:vAlign w:val="bottom"/>
            <w:hideMark/>
          </w:tcPr>
          <w:p w14:paraId="2371D0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05CED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42</w:t>
            </w:r>
          </w:p>
        </w:tc>
        <w:tc>
          <w:tcPr>
            <w:tcW w:w="512" w:type="dxa"/>
            <w:tcBorders>
              <w:top w:val="nil"/>
              <w:left w:val="nil"/>
              <w:bottom w:val="nil"/>
              <w:right w:val="nil"/>
            </w:tcBorders>
            <w:shd w:val="clear" w:color="auto" w:fill="auto"/>
            <w:noWrap/>
            <w:vAlign w:val="bottom"/>
            <w:hideMark/>
          </w:tcPr>
          <w:p w14:paraId="680A79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7</w:t>
            </w:r>
          </w:p>
        </w:tc>
        <w:tc>
          <w:tcPr>
            <w:tcW w:w="190" w:type="dxa"/>
            <w:tcBorders>
              <w:top w:val="nil"/>
              <w:left w:val="nil"/>
              <w:bottom w:val="nil"/>
              <w:right w:val="nil"/>
            </w:tcBorders>
            <w:shd w:val="clear" w:color="auto" w:fill="auto"/>
            <w:noWrap/>
            <w:vAlign w:val="bottom"/>
            <w:hideMark/>
          </w:tcPr>
          <w:p w14:paraId="74D59BE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8048" behindDoc="0" locked="0" layoutInCell="1" allowOverlap="1" wp14:anchorId="592E053A" wp14:editId="558B6B0B">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5DDC4DB" id="Textové pole 1198"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9072" behindDoc="0" locked="0" layoutInCell="1" allowOverlap="1" wp14:anchorId="60967131" wp14:editId="068149BC">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7DC8E7" id="Textové pole 1197"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1CA36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2</w:t>
            </w:r>
          </w:p>
        </w:tc>
        <w:tc>
          <w:tcPr>
            <w:tcW w:w="308" w:type="dxa"/>
            <w:tcBorders>
              <w:top w:val="nil"/>
              <w:left w:val="nil"/>
              <w:bottom w:val="nil"/>
              <w:right w:val="nil"/>
            </w:tcBorders>
            <w:shd w:val="clear" w:color="auto" w:fill="auto"/>
            <w:noWrap/>
            <w:vAlign w:val="bottom"/>
            <w:hideMark/>
          </w:tcPr>
          <w:p w14:paraId="05978B4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1C80B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07" w:type="dxa"/>
            <w:tcBorders>
              <w:top w:val="nil"/>
              <w:left w:val="nil"/>
              <w:bottom w:val="nil"/>
              <w:right w:val="nil"/>
            </w:tcBorders>
            <w:shd w:val="clear" w:color="auto" w:fill="auto"/>
            <w:noWrap/>
            <w:vAlign w:val="bottom"/>
            <w:hideMark/>
          </w:tcPr>
          <w:p w14:paraId="1273B0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5.1</w:t>
            </w:r>
          </w:p>
        </w:tc>
        <w:tc>
          <w:tcPr>
            <w:tcW w:w="214" w:type="dxa"/>
            <w:tcBorders>
              <w:top w:val="nil"/>
              <w:left w:val="nil"/>
              <w:bottom w:val="nil"/>
              <w:right w:val="nil"/>
            </w:tcBorders>
            <w:shd w:val="clear" w:color="auto" w:fill="auto"/>
            <w:noWrap/>
            <w:vAlign w:val="bottom"/>
            <w:hideMark/>
          </w:tcPr>
          <w:p w14:paraId="7B50A09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F2DE8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7F30AAA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0910FF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6C24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7BFDA098" w14:textId="77777777" w:rsidTr="00BD7167">
        <w:trPr>
          <w:trHeight w:val="300"/>
        </w:trPr>
        <w:tc>
          <w:tcPr>
            <w:tcW w:w="604" w:type="dxa"/>
            <w:tcBorders>
              <w:top w:val="nil"/>
              <w:left w:val="nil"/>
              <w:bottom w:val="single" w:sz="4" w:space="0" w:color="auto"/>
              <w:right w:val="nil"/>
            </w:tcBorders>
            <w:shd w:val="clear" w:color="auto" w:fill="auto"/>
            <w:noWrap/>
            <w:vAlign w:val="bottom"/>
            <w:hideMark/>
          </w:tcPr>
          <w:p w14:paraId="42D5F89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9" w:type="dxa"/>
            <w:tcBorders>
              <w:top w:val="nil"/>
              <w:left w:val="nil"/>
              <w:bottom w:val="single" w:sz="4" w:space="0" w:color="auto"/>
              <w:right w:val="nil"/>
            </w:tcBorders>
            <w:shd w:val="clear" w:color="auto" w:fill="auto"/>
            <w:noWrap/>
            <w:vAlign w:val="bottom"/>
            <w:hideMark/>
          </w:tcPr>
          <w:p w14:paraId="25ADE5F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7.20</w:t>
            </w:r>
          </w:p>
        </w:tc>
        <w:tc>
          <w:tcPr>
            <w:tcW w:w="297" w:type="dxa"/>
            <w:tcBorders>
              <w:top w:val="nil"/>
              <w:left w:val="nil"/>
              <w:bottom w:val="single" w:sz="4" w:space="0" w:color="auto"/>
              <w:right w:val="nil"/>
            </w:tcBorders>
            <w:shd w:val="clear" w:color="auto" w:fill="auto"/>
            <w:noWrap/>
            <w:vAlign w:val="bottom"/>
            <w:hideMark/>
          </w:tcPr>
          <w:p w14:paraId="1B5CD2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single" w:sz="4" w:space="0" w:color="auto"/>
              <w:right w:val="nil"/>
            </w:tcBorders>
            <w:shd w:val="clear" w:color="auto" w:fill="auto"/>
            <w:noWrap/>
            <w:vAlign w:val="bottom"/>
            <w:hideMark/>
          </w:tcPr>
          <w:p w14:paraId="5301B6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24</w:t>
            </w:r>
          </w:p>
        </w:tc>
        <w:tc>
          <w:tcPr>
            <w:tcW w:w="512" w:type="dxa"/>
            <w:tcBorders>
              <w:top w:val="nil"/>
              <w:left w:val="nil"/>
              <w:bottom w:val="single" w:sz="4" w:space="0" w:color="auto"/>
              <w:right w:val="nil"/>
            </w:tcBorders>
            <w:shd w:val="clear" w:color="auto" w:fill="auto"/>
            <w:noWrap/>
            <w:vAlign w:val="bottom"/>
            <w:hideMark/>
          </w:tcPr>
          <w:p w14:paraId="03C905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8</w:t>
            </w:r>
          </w:p>
        </w:tc>
        <w:tc>
          <w:tcPr>
            <w:tcW w:w="190" w:type="dxa"/>
            <w:tcBorders>
              <w:top w:val="nil"/>
              <w:left w:val="nil"/>
              <w:bottom w:val="single" w:sz="4" w:space="0" w:color="auto"/>
              <w:right w:val="nil"/>
            </w:tcBorders>
            <w:shd w:val="clear" w:color="auto" w:fill="auto"/>
            <w:noWrap/>
            <w:vAlign w:val="bottom"/>
            <w:hideMark/>
          </w:tcPr>
          <w:p w14:paraId="51EC86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0096" behindDoc="0" locked="0" layoutInCell="1" allowOverlap="1" wp14:anchorId="28F6581D" wp14:editId="0D9F0776">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6AE6FD" id="Textové pole 1196"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36" w:type="dxa"/>
            <w:tcBorders>
              <w:top w:val="nil"/>
              <w:left w:val="nil"/>
              <w:bottom w:val="single" w:sz="4" w:space="0" w:color="auto"/>
              <w:right w:val="nil"/>
            </w:tcBorders>
            <w:shd w:val="clear" w:color="auto" w:fill="auto"/>
            <w:noWrap/>
            <w:vAlign w:val="bottom"/>
            <w:hideMark/>
          </w:tcPr>
          <w:p w14:paraId="79F010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7</w:t>
            </w:r>
          </w:p>
        </w:tc>
        <w:tc>
          <w:tcPr>
            <w:tcW w:w="308" w:type="dxa"/>
            <w:tcBorders>
              <w:top w:val="nil"/>
              <w:left w:val="nil"/>
              <w:bottom w:val="single" w:sz="4" w:space="0" w:color="auto"/>
              <w:right w:val="nil"/>
            </w:tcBorders>
            <w:shd w:val="clear" w:color="auto" w:fill="auto"/>
            <w:noWrap/>
            <w:vAlign w:val="bottom"/>
            <w:hideMark/>
          </w:tcPr>
          <w:p w14:paraId="09B3D79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536328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90</w:t>
            </w:r>
          </w:p>
        </w:tc>
        <w:tc>
          <w:tcPr>
            <w:tcW w:w="507" w:type="dxa"/>
            <w:tcBorders>
              <w:top w:val="nil"/>
              <w:left w:val="nil"/>
              <w:bottom w:val="single" w:sz="4" w:space="0" w:color="auto"/>
              <w:right w:val="nil"/>
            </w:tcBorders>
            <w:shd w:val="clear" w:color="auto" w:fill="auto"/>
            <w:noWrap/>
            <w:vAlign w:val="bottom"/>
            <w:hideMark/>
          </w:tcPr>
          <w:p w14:paraId="1E0C22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9</w:t>
            </w:r>
          </w:p>
        </w:tc>
        <w:tc>
          <w:tcPr>
            <w:tcW w:w="214" w:type="dxa"/>
            <w:tcBorders>
              <w:top w:val="nil"/>
              <w:left w:val="nil"/>
              <w:bottom w:val="single" w:sz="4" w:space="0" w:color="auto"/>
              <w:right w:val="nil"/>
            </w:tcBorders>
            <w:shd w:val="clear" w:color="auto" w:fill="auto"/>
            <w:noWrap/>
            <w:vAlign w:val="bottom"/>
            <w:hideMark/>
          </w:tcPr>
          <w:p w14:paraId="528F91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single" w:sz="4" w:space="0" w:color="auto"/>
              <w:right w:val="nil"/>
            </w:tcBorders>
            <w:shd w:val="clear" w:color="auto" w:fill="auto"/>
            <w:noWrap/>
            <w:vAlign w:val="bottom"/>
            <w:hideMark/>
          </w:tcPr>
          <w:p w14:paraId="68D804B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96" w:type="dxa"/>
            <w:tcBorders>
              <w:top w:val="nil"/>
              <w:left w:val="nil"/>
              <w:bottom w:val="single" w:sz="4" w:space="0" w:color="auto"/>
              <w:right w:val="nil"/>
            </w:tcBorders>
            <w:shd w:val="clear" w:color="auto" w:fill="auto"/>
            <w:noWrap/>
            <w:vAlign w:val="bottom"/>
            <w:hideMark/>
          </w:tcPr>
          <w:p w14:paraId="4238B0C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13E277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507" w:type="dxa"/>
            <w:tcBorders>
              <w:top w:val="nil"/>
              <w:left w:val="nil"/>
              <w:bottom w:val="single" w:sz="4" w:space="0" w:color="auto"/>
              <w:right w:val="nil"/>
            </w:tcBorders>
            <w:shd w:val="clear" w:color="auto" w:fill="auto"/>
            <w:noWrap/>
            <w:vAlign w:val="bottom"/>
            <w:hideMark/>
          </w:tcPr>
          <w:p w14:paraId="721A74B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bl>
    <w:p w14:paraId="4C06E5EC" w14:textId="77777777" w:rsidR="00BD7167" w:rsidRPr="00630043" w:rsidRDefault="00BD7167" w:rsidP="00BD7167">
      <w:pPr>
        <w:pStyle w:val="Popis"/>
        <w:rPr>
          <w:vanish/>
          <w:lang w:val="sk-SK"/>
          <w:specVanish/>
        </w:rPr>
      </w:pPr>
      <w:bookmarkStart w:id="160" w:name="_Ref513894977"/>
      <w:bookmarkStart w:id="161" w:name="_Toc516835705"/>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8</w:t>
      </w:r>
      <w:r w:rsidRPr="00B66FCC">
        <w:rPr>
          <w:lang w:val="sk-SK"/>
        </w:rPr>
        <w:fldChar w:fldCharType="end"/>
      </w:r>
      <w:bookmarkEnd w:id="160"/>
      <w:r w:rsidRPr="00B66FCC">
        <w:rPr>
          <w:lang w:val="sk-SK"/>
        </w:rPr>
        <w:t xml:space="preserve">: </w:t>
      </w:r>
      <w:bookmarkStart w:id="162" w:name="_Toc513584627"/>
      <w:r w:rsidRPr="00B66FCC">
        <w:rPr>
          <w:lang w:val="sk-SK"/>
        </w:rPr>
        <w:t>Popisná štatistika hodnoty parametrov počas spontnánneho dýchania pre 30 dobrovoľníkov.</w:t>
      </w:r>
      <w:bookmarkEnd w:id="161"/>
      <w:bookmarkEnd w:id="162"/>
    </w:p>
    <w:p w14:paraId="3FAF6E91" w14:textId="77777777" w:rsidR="00BD7167" w:rsidRPr="00630043" w:rsidRDefault="00BD7167" w:rsidP="00BD7167">
      <w:pPr>
        <w:pStyle w:val="Popis"/>
        <w:rPr>
          <w:lang w:val="sk-SK"/>
        </w:rPr>
      </w:pPr>
      <w:r w:rsidRPr="00630043">
        <w:rPr>
          <w:lang w:val="sk-SK"/>
        </w:rPr>
        <w:t xml:space="preserve"> Z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Výsledok udáva stĺpec mean +- std. Hodnota v stĺpci označenom %, udáva pomer smerodatnej odchylky a priemernej hodnote v percentách.</w:t>
      </w:r>
    </w:p>
    <w:p w14:paraId="3170468C" w14:textId="6A002598" w:rsidR="00BD7167" w:rsidRPr="00630043" w:rsidRDefault="00BD7167" w:rsidP="00BD7167">
      <w:r w:rsidRPr="00630043">
        <w:t>Hodnoty v stĺpci mean</w:t>
      </w:r>
      <w:r w:rsidRPr="00B519B6">
        <w:t>, vyjadrujú priemernú hodnotu bioimpedančného parametra naprieč všetkými subjektami. Hodnota std vyjadruje smerodatnú odchylku priemernej hodnoty bioimpedančného parametra naprieč všetkými subjektami. Hodnota v stĺpci označenom % uvádza pomer smerodatnej</w:t>
      </w:r>
      <w:r w:rsidRPr="00630043">
        <w:t xml:space="preserve">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w:t>
      </w:r>
      <w:r w:rsidRPr="00630043">
        <w:t>sa naprieč subjekta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w:t>
      </w:r>
      <w:r w:rsidRPr="00630043">
        <w:t xml:space="preserve">Pri meraní </w:t>
      </w:r>
      <w:r w:rsidR="009076DD">
        <w:t>srdcov</w:t>
      </w:r>
      <w:r w:rsidRPr="00630043">
        <w:t xml:space="preserve">ého výdaja je dôležité zachytenie dynamických zmien parametrov počas merania. Tieto dynamické zmeny odrážajú fyziologické zmeny, stálosť hemodynamických parametrov počas merania, ale takisto stochastické procesy a šum. Na základe týchto zmien vieme, ktorý parameter do akej miery ovplyvnil zmeny v hodnotách vypočítaného </w:t>
      </w:r>
      <w:r w:rsidR="009076DD">
        <w:lastRenderedPageBreak/>
        <w:t>srdcov</w:t>
      </w:r>
      <w:r w:rsidRPr="00630043">
        <w:t xml:space="preserve">ého výdaja počas merania. Pomocou popisnej štatistiky </w:t>
      </w:r>
      <w:r w:rsidRPr="00B519B6">
        <w:fldChar w:fldCharType="begin"/>
      </w:r>
      <w:r w:rsidRPr="00B519B6">
        <w:instrText xml:space="preserve"> REF _Ref513900121 \h </w:instrText>
      </w:r>
      <w:r w:rsidR="00B519B6">
        <w:instrText xml:space="preserve"> \* MERGEFORMAT </w:instrText>
      </w:r>
      <w:r w:rsidRPr="00B519B6">
        <w:fldChar w:fldCharType="separate"/>
      </w:r>
      <w:r w:rsidR="00A37FEB" w:rsidRPr="00B519B6">
        <w:t xml:space="preserve">Tabuľka </w:t>
      </w:r>
      <w:r w:rsidR="00A37FEB" w:rsidRPr="00B519B6">
        <w:rPr>
          <w:noProof/>
        </w:rPr>
        <w:t>9</w:t>
      </w:r>
      <w:r w:rsidRPr="00B519B6">
        <w:fldChar w:fldCharType="end"/>
      </w:r>
      <w:r w:rsidRPr="00B519B6">
        <w:t xml:space="preserve"> zachytáva výchylky parametrov </w:t>
      </w:r>
      <w:r w:rsidRPr="00B519B6">
        <w:rPr>
          <w:rFonts w:ascii="Cambria Math" w:hAnsi="Cambria Math"/>
          <w:i/>
        </w:rPr>
        <w:t>Z</w:t>
      </w:r>
      <w:r w:rsidRPr="00B519B6">
        <w:rPr>
          <w:rFonts w:ascii="Cambria Math" w:hAnsi="Cambria Math"/>
          <w:i/>
          <w:vertAlign w:val="subscript"/>
        </w:rPr>
        <w:t>0</w:t>
      </w:r>
      <w:r w:rsidRPr="00B519B6">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očas 5 minútového me</w:t>
      </w:r>
      <w:r w:rsidRPr="00630043">
        <w:t xml:space="preserve">rania. Hodnotených bolo opäť 30 zdravých dobrovoľníkov. Pre každého dobrovoľnika bola spočítaná pole hodnôt pre každý parameter o dĺžke počtu </w:t>
      </w:r>
      <w:r w:rsidR="009076DD">
        <w:t>srdcov</w:t>
      </w:r>
      <w:r w:rsidRPr="00630043">
        <w:t xml:space="preserve">ých cyklov. V poli hodnôt bola spočítaná smerodatná odchylka. Pre každého dobrovoľníka dostávame smerodatnú odchylku hodnôt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čo reprezentuje výchylku parametra. Výchylka parametra  nám určuje mieru zmeny parametra počas merania, alebo variabilitu tohto parametra počas merania. Označme opäť túto výchylku parametra ako popisnú hodnotu pre daného dobrovoľníka. Aby sme odhadli ako sa parameter mení naprieč celou populáciou, spočítali sme priemernú hodnotu popisných hodnôt (výchylky parametra) a ich smerodatnú odchylku. Výsledky udáva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w:t>
      </w:r>
    </w:p>
    <w:p w14:paraId="3B4F2EB1" w14:textId="77777777" w:rsidR="00BD7167" w:rsidRPr="00630043" w:rsidRDefault="00BD7167" w:rsidP="00BD7167"/>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D7167" w:rsidRPr="00B519B6" w14:paraId="7DFF284F" w14:textId="77777777" w:rsidTr="00BD7167">
        <w:trPr>
          <w:trHeight w:val="781"/>
        </w:trPr>
        <w:tc>
          <w:tcPr>
            <w:tcW w:w="8698" w:type="dxa"/>
            <w:gridSpan w:val="30"/>
            <w:tcBorders>
              <w:top w:val="single" w:sz="4" w:space="0" w:color="auto"/>
              <w:left w:val="nil"/>
              <w:bottom w:val="nil"/>
              <w:right w:val="nil"/>
            </w:tcBorders>
            <w:shd w:val="clear" w:color="auto" w:fill="auto"/>
            <w:noWrap/>
            <w:vAlign w:val="bottom"/>
            <w:hideMark/>
          </w:tcPr>
          <w:p w14:paraId="67BF213A" w14:textId="77777777" w:rsidR="00BD7167" w:rsidRPr="00B519B6" w:rsidRDefault="00BD7167" w:rsidP="00BD7167">
            <w:pPr>
              <w:overflowPunct/>
              <w:autoSpaceDE/>
              <w:autoSpaceDN/>
              <w:adjustRightInd/>
              <w:spacing w:line="240" w:lineRule="auto"/>
              <w:jc w:val="center"/>
              <w:textAlignment w:val="auto"/>
              <w:rPr>
                <w:rFonts w:ascii="Arial" w:hAnsi="Arial" w:cs="Arial"/>
                <w:b/>
                <w:sz w:val="32"/>
                <w:szCs w:val="32"/>
              </w:rPr>
            </w:pPr>
            <w:r w:rsidRPr="00B519B6">
              <w:rPr>
                <w:rFonts w:ascii="Arial" w:hAnsi="Arial" w:cs="Arial"/>
                <w:b/>
                <w:sz w:val="32"/>
                <w:szCs w:val="32"/>
              </w:rPr>
              <w:t>Výchylka parametra – spontánne dýchanie</w:t>
            </w:r>
          </w:p>
          <w:p w14:paraId="2A6AA19D" w14:textId="77777777" w:rsidR="00BD7167" w:rsidRPr="00B519B6" w:rsidRDefault="00BD7167" w:rsidP="00BD7167">
            <w:pPr>
              <w:overflowPunct/>
              <w:autoSpaceDE/>
              <w:autoSpaceDN/>
              <w:adjustRightInd/>
              <w:spacing w:line="240" w:lineRule="auto"/>
              <w:jc w:val="center"/>
              <w:textAlignment w:val="auto"/>
              <w:rPr>
                <w:rFonts w:ascii="Arial" w:hAnsi="Arial" w:cs="Arial"/>
                <w:szCs w:val="24"/>
              </w:rPr>
            </w:pPr>
            <w:r w:rsidRPr="00B519B6">
              <w:rPr>
                <w:rFonts w:ascii="Arial" w:hAnsi="Arial" w:cs="Arial"/>
                <w:szCs w:val="24"/>
              </w:rPr>
              <w:t>Štatistika pre 30 subjektov</w:t>
            </w:r>
          </w:p>
          <w:p w14:paraId="57C6BA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29CAD39A"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0BA60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 </w:t>
            </w:r>
          </w:p>
        </w:tc>
        <w:tc>
          <w:tcPr>
            <w:tcW w:w="849" w:type="dxa"/>
            <w:gridSpan w:val="3"/>
            <w:tcBorders>
              <w:top w:val="single" w:sz="4" w:space="0" w:color="auto"/>
              <w:left w:val="nil"/>
              <w:bottom w:val="nil"/>
              <w:right w:val="nil"/>
            </w:tcBorders>
            <w:shd w:val="clear" w:color="auto" w:fill="auto"/>
            <w:noWrap/>
            <w:vAlign w:val="bottom"/>
            <w:hideMark/>
          </w:tcPr>
          <w:p w14:paraId="491C9290" w14:textId="77777777" w:rsidR="00BD7167" w:rsidRPr="00B519B6" w:rsidRDefault="00BD7167" w:rsidP="00BD7167">
            <w:pPr>
              <w:overflowPunct/>
              <w:autoSpaceDE/>
              <w:autoSpaceDN/>
              <w:adjustRightInd/>
              <w:spacing w:line="240" w:lineRule="auto"/>
              <w:textAlignment w:val="auto"/>
              <w:rPr>
                <w:rFonts w:ascii="Arial" w:hAnsi="Arial" w:cs="Arial"/>
                <w:sz w:val="22"/>
                <w:szCs w:val="22"/>
              </w:rPr>
            </w:pPr>
            <w:r w:rsidRPr="00B519B6">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682F687D"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7DC87CD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cs-CZ"/>
              </w:rPr>
              <mc:AlternateContent>
                <mc:Choice Requires="wps">
                  <w:drawing>
                    <wp:anchor distT="0" distB="0" distL="114300" distR="114300" simplePos="0" relativeHeight="251833344" behindDoc="0" locked="0" layoutInCell="1" allowOverlap="1" wp14:anchorId="28EDF2D0" wp14:editId="4B88F133">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3A785D2" w14:textId="77777777" w:rsidR="006372A4" w:rsidRDefault="006372A4"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8EDF2D0" id="_x0000_s1037" type="#_x0000_t202" style="position:absolute;left:0;text-align:left;margin-left:.2pt;margin-top:-34.25pt;width:11.3pt;height:12.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43A785D2" w14:textId="77777777" w:rsidR="006372A4" w:rsidRDefault="006372A4"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B519B6">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0F6B3B5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1FD091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1F7D436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39035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6E6793C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cs-CZ"/>
              </w:rPr>
              <w:drawing>
                <wp:anchor distT="0" distB="0" distL="114300" distR="114300" simplePos="0" relativeHeight="251834368" behindDoc="0" locked="0" layoutInCell="1" allowOverlap="1" wp14:anchorId="5F9A10FC" wp14:editId="348A7D1F">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B519B6">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69CE4A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1BFDA14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C2118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AB577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44652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noProof/>
                <w:lang w:val="cs-CZ"/>
              </w:rPr>
              <mc:AlternateContent>
                <mc:Choice Requires="wps">
                  <w:drawing>
                    <wp:anchor distT="0" distB="0" distL="114300" distR="114300" simplePos="0" relativeHeight="251835392" behindDoc="0" locked="0" layoutInCell="1" allowOverlap="1" wp14:anchorId="3FEEE57B" wp14:editId="4AE663A5">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6AB082B" w14:textId="77777777" w:rsidR="006372A4" w:rsidRDefault="006372A4"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FEEE57B" id="_x0000_s1038" type="#_x0000_t202" style="position:absolute;left:0;text-align:left;margin-left:-33.6pt;margin-top:-46.5pt;width:80.25pt;height:39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16AB082B" w14:textId="77777777" w:rsidR="006372A4" w:rsidRDefault="006372A4"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B519B6">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78E950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6855185F"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6524814D"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4481565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30D9381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184AB6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553E9D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7F3F5B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3CA2B7B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96EC8F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206B4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8C01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4B5D06E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4ADDF0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3F57CE60"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69519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40ED3D4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r>
      <w:tr w:rsidR="00BD7167" w:rsidRPr="00B519B6" w14:paraId="1597BC42"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94E235"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w:t>
            </w:r>
          </w:p>
        </w:tc>
        <w:tc>
          <w:tcPr>
            <w:tcW w:w="820" w:type="dxa"/>
            <w:tcBorders>
              <w:top w:val="nil"/>
              <w:left w:val="nil"/>
              <w:bottom w:val="nil"/>
              <w:right w:val="nil"/>
            </w:tcBorders>
            <w:shd w:val="clear" w:color="auto" w:fill="auto"/>
            <w:noWrap/>
            <w:vAlign w:val="bottom"/>
            <w:hideMark/>
          </w:tcPr>
          <w:p w14:paraId="21B6E21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51E-02</w:t>
            </w:r>
          </w:p>
        </w:tc>
        <w:tc>
          <w:tcPr>
            <w:tcW w:w="240" w:type="dxa"/>
            <w:gridSpan w:val="2"/>
            <w:tcBorders>
              <w:top w:val="nil"/>
              <w:left w:val="nil"/>
              <w:bottom w:val="nil"/>
              <w:right w:val="nil"/>
            </w:tcBorders>
            <w:shd w:val="clear" w:color="auto" w:fill="auto"/>
            <w:noWrap/>
            <w:vAlign w:val="bottom"/>
            <w:hideMark/>
          </w:tcPr>
          <w:p w14:paraId="000CA09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F78991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4E-02</w:t>
            </w:r>
          </w:p>
        </w:tc>
        <w:tc>
          <w:tcPr>
            <w:tcW w:w="460" w:type="dxa"/>
            <w:gridSpan w:val="2"/>
            <w:tcBorders>
              <w:top w:val="nil"/>
              <w:left w:val="nil"/>
              <w:bottom w:val="nil"/>
              <w:right w:val="nil"/>
            </w:tcBorders>
            <w:shd w:val="clear" w:color="auto" w:fill="auto"/>
            <w:noWrap/>
            <w:vAlign w:val="bottom"/>
            <w:hideMark/>
          </w:tcPr>
          <w:p w14:paraId="5095EC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3</w:t>
            </w:r>
          </w:p>
        </w:tc>
        <w:tc>
          <w:tcPr>
            <w:tcW w:w="240" w:type="dxa"/>
            <w:gridSpan w:val="2"/>
            <w:tcBorders>
              <w:top w:val="nil"/>
              <w:left w:val="nil"/>
              <w:bottom w:val="nil"/>
              <w:right w:val="nil"/>
            </w:tcBorders>
            <w:shd w:val="clear" w:color="auto" w:fill="auto"/>
            <w:noWrap/>
            <w:vAlign w:val="bottom"/>
            <w:hideMark/>
          </w:tcPr>
          <w:p w14:paraId="22B0665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452202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8E-01</w:t>
            </w:r>
          </w:p>
        </w:tc>
        <w:tc>
          <w:tcPr>
            <w:tcW w:w="240" w:type="dxa"/>
            <w:gridSpan w:val="2"/>
            <w:tcBorders>
              <w:top w:val="nil"/>
              <w:left w:val="nil"/>
              <w:bottom w:val="nil"/>
              <w:right w:val="nil"/>
            </w:tcBorders>
            <w:shd w:val="clear" w:color="auto" w:fill="auto"/>
            <w:noWrap/>
            <w:vAlign w:val="bottom"/>
            <w:hideMark/>
          </w:tcPr>
          <w:p w14:paraId="3DA8FD4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70A00C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72E-02</w:t>
            </w:r>
          </w:p>
        </w:tc>
        <w:tc>
          <w:tcPr>
            <w:tcW w:w="460" w:type="dxa"/>
            <w:gridSpan w:val="2"/>
            <w:tcBorders>
              <w:top w:val="nil"/>
              <w:left w:val="nil"/>
              <w:bottom w:val="nil"/>
              <w:right w:val="nil"/>
            </w:tcBorders>
            <w:shd w:val="clear" w:color="auto" w:fill="auto"/>
            <w:noWrap/>
            <w:vAlign w:val="bottom"/>
            <w:hideMark/>
          </w:tcPr>
          <w:p w14:paraId="75CBFC7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2</w:t>
            </w:r>
          </w:p>
        </w:tc>
        <w:tc>
          <w:tcPr>
            <w:tcW w:w="240" w:type="dxa"/>
            <w:gridSpan w:val="2"/>
            <w:tcBorders>
              <w:top w:val="nil"/>
              <w:left w:val="nil"/>
              <w:bottom w:val="nil"/>
              <w:right w:val="nil"/>
            </w:tcBorders>
            <w:shd w:val="clear" w:color="auto" w:fill="auto"/>
            <w:noWrap/>
            <w:vAlign w:val="bottom"/>
            <w:hideMark/>
          </w:tcPr>
          <w:p w14:paraId="2DA2952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1413E0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50E-03</w:t>
            </w:r>
          </w:p>
        </w:tc>
        <w:tc>
          <w:tcPr>
            <w:tcW w:w="250" w:type="dxa"/>
            <w:gridSpan w:val="2"/>
            <w:tcBorders>
              <w:top w:val="nil"/>
              <w:left w:val="nil"/>
              <w:bottom w:val="nil"/>
              <w:right w:val="nil"/>
            </w:tcBorders>
            <w:shd w:val="clear" w:color="auto" w:fill="auto"/>
            <w:noWrap/>
            <w:vAlign w:val="bottom"/>
            <w:hideMark/>
          </w:tcPr>
          <w:p w14:paraId="4EF48CB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6C75F5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4E-03</w:t>
            </w:r>
          </w:p>
        </w:tc>
        <w:tc>
          <w:tcPr>
            <w:tcW w:w="460" w:type="dxa"/>
            <w:gridSpan w:val="2"/>
            <w:tcBorders>
              <w:top w:val="nil"/>
              <w:left w:val="nil"/>
              <w:bottom w:val="nil"/>
              <w:right w:val="nil"/>
            </w:tcBorders>
            <w:shd w:val="clear" w:color="auto" w:fill="auto"/>
            <w:noWrap/>
            <w:vAlign w:val="bottom"/>
            <w:hideMark/>
          </w:tcPr>
          <w:p w14:paraId="79A04C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8</w:t>
            </w:r>
          </w:p>
        </w:tc>
      </w:tr>
      <w:tr w:rsidR="00BD7167" w:rsidRPr="00B519B6" w14:paraId="4059F13B"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91DFC5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2</w:t>
            </w:r>
          </w:p>
        </w:tc>
        <w:tc>
          <w:tcPr>
            <w:tcW w:w="820" w:type="dxa"/>
            <w:tcBorders>
              <w:top w:val="nil"/>
              <w:left w:val="nil"/>
              <w:bottom w:val="nil"/>
              <w:right w:val="nil"/>
            </w:tcBorders>
            <w:shd w:val="clear" w:color="auto" w:fill="auto"/>
            <w:noWrap/>
            <w:vAlign w:val="bottom"/>
            <w:hideMark/>
          </w:tcPr>
          <w:p w14:paraId="0E65FFE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95E-02</w:t>
            </w:r>
          </w:p>
        </w:tc>
        <w:tc>
          <w:tcPr>
            <w:tcW w:w="240" w:type="dxa"/>
            <w:gridSpan w:val="2"/>
            <w:tcBorders>
              <w:top w:val="nil"/>
              <w:left w:val="nil"/>
              <w:bottom w:val="nil"/>
              <w:right w:val="nil"/>
            </w:tcBorders>
            <w:shd w:val="clear" w:color="auto" w:fill="auto"/>
            <w:noWrap/>
            <w:vAlign w:val="bottom"/>
            <w:hideMark/>
          </w:tcPr>
          <w:p w14:paraId="7A161AC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D0F0FE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8E-02</w:t>
            </w:r>
          </w:p>
        </w:tc>
        <w:tc>
          <w:tcPr>
            <w:tcW w:w="460" w:type="dxa"/>
            <w:gridSpan w:val="2"/>
            <w:tcBorders>
              <w:top w:val="nil"/>
              <w:left w:val="nil"/>
              <w:bottom w:val="nil"/>
              <w:right w:val="nil"/>
            </w:tcBorders>
            <w:shd w:val="clear" w:color="auto" w:fill="auto"/>
            <w:noWrap/>
            <w:vAlign w:val="bottom"/>
            <w:hideMark/>
          </w:tcPr>
          <w:p w14:paraId="05E2CE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4</w:t>
            </w:r>
          </w:p>
        </w:tc>
        <w:tc>
          <w:tcPr>
            <w:tcW w:w="240" w:type="dxa"/>
            <w:gridSpan w:val="2"/>
            <w:tcBorders>
              <w:top w:val="nil"/>
              <w:left w:val="nil"/>
              <w:bottom w:val="nil"/>
              <w:right w:val="nil"/>
            </w:tcBorders>
            <w:shd w:val="clear" w:color="auto" w:fill="auto"/>
            <w:noWrap/>
            <w:vAlign w:val="bottom"/>
            <w:hideMark/>
          </w:tcPr>
          <w:p w14:paraId="6925DC7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C8834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0E-01</w:t>
            </w:r>
          </w:p>
        </w:tc>
        <w:tc>
          <w:tcPr>
            <w:tcW w:w="240" w:type="dxa"/>
            <w:gridSpan w:val="2"/>
            <w:tcBorders>
              <w:top w:val="nil"/>
              <w:left w:val="nil"/>
              <w:bottom w:val="nil"/>
              <w:right w:val="nil"/>
            </w:tcBorders>
            <w:shd w:val="clear" w:color="auto" w:fill="auto"/>
            <w:noWrap/>
            <w:vAlign w:val="bottom"/>
            <w:hideMark/>
          </w:tcPr>
          <w:p w14:paraId="404E0A9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F9E44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81E-02</w:t>
            </w:r>
          </w:p>
        </w:tc>
        <w:tc>
          <w:tcPr>
            <w:tcW w:w="460" w:type="dxa"/>
            <w:gridSpan w:val="2"/>
            <w:tcBorders>
              <w:top w:val="nil"/>
              <w:left w:val="nil"/>
              <w:bottom w:val="nil"/>
              <w:right w:val="nil"/>
            </w:tcBorders>
            <w:shd w:val="clear" w:color="auto" w:fill="auto"/>
            <w:noWrap/>
            <w:vAlign w:val="bottom"/>
            <w:hideMark/>
          </w:tcPr>
          <w:p w14:paraId="69B851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6</w:t>
            </w:r>
          </w:p>
        </w:tc>
        <w:tc>
          <w:tcPr>
            <w:tcW w:w="240" w:type="dxa"/>
            <w:gridSpan w:val="2"/>
            <w:tcBorders>
              <w:top w:val="nil"/>
              <w:left w:val="nil"/>
              <w:bottom w:val="nil"/>
              <w:right w:val="nil"/>
            </w:tcBorders>
            <w:shd w:val="clear" w:color="auto" w:fill="auto"/>
            <w:noWrap/>
            <w:vAlign w:val="bottom"/>
            <w:hideMark/>
          </w:tcPr>
          <w:p w14:paraId="5F276B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64E774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85E-03</w:t>
            </w:r>
          </w:p>
        </w:tc>
        <w:tc>
          <w:tcPr>
            <w:tcW w:w="250" w:type="dxa"/>
            <w:gridSpan w:val="2"/>
            <w:tcBorders>
              <w:top w:val="nil"/>
              <w:left w:val="nil"/>
              <w:bottom w:val="nil"/>
              <w:right w:val="nil"/>
            </w:tcBorders>
            <w:shd w:val="clear" w:color="auto" w:fill="auto"/>
            <w:noWrap/>
            <w:vAlign w:val="bottom"/>
            <w:hideMark/>
          </w:tcPr>
          <w:p w14:paraId="0B41890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327C8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41E-03</w:t>
            </w:r>
          </w:p>
        </w:tc>
        <w:tc>
          <w:tcPr>
            <w:tcW w:w="460" w:type="dxa"/>
            <w:gridSpan w:val="2"/>
            <w:tcBorders>
              <w:top w:val="nil"/>
              <w:left w:val="nil"/>
              <w:bottom w:val="nil"/>
              <w:right w:val="nil"/>
            </w:tcBorders>
            <w:shd w:val="clear" w:color="auto" w:fill="auto"/>
            <w:noWrap/>
            <w:vAlign w:val="bottom"/>
            <w:hideMark/>
          </w:tcPr>
          <w:p w14:paraId="67E1111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36</w:t>
            </w:r>
          </w:p>
        </w:tc>
      </w:tr>
      <w:tr w:rsidR="00BD7167" w:rsidRPr="00B519B6" w14:paraId="65E4249F"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8835A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3</w:t>
            </w:r>
          </w:p>
        </w:tc>
        <w:tc>
          <w:tcPr>
            <w:tcW w:w="820" w:type="dxa"/>
            <w:tcBorders>
              <w:top w:val="nil"/>
              <w:left w:val="nil"/>
              <w:bottom w:val="nil"/>
              <w:right w:val="nil"/>
            </w:tcBorders>
            <w:shd w:val="clear" w:color="auto" w:fill="auto"/>
            <w:noWrap/>
            <w:vAlign w:val="bottom"/>
            <w:hideMark/>
          </w:tcPr>
          <w:p w14:paraId="657F43F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0E-01</w:t>
            </w:r>
          </w:p>
        </w:tc>
        <w:tc>
          <w:tcPr>
            <w:tcW w:w="240" w:type="dxa"/>
            <w:gridSpan w:val="2"/>
            <w:tcBorders>
              <w:top w:val="nil"/>
              <w:left w:val="nil"/>
              <w:bottom w:val="nil"/>
              <w:right w:val="nil"/>
            </w:tcBorders>
            <w:shd w:val="clear" w:color="auto" w:fill="auto"/>
            <w:noWrap/>
            <w:vAlign w:val="bottom"/>
            <w:hideMark/>
          </w:tcPr>
          <w:p w14:paraId="5E5F8E6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2E71BA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3E-01</w:t>
            </w:r>
          </w:p>
        </w:tc>
        <w:tc>
          <w:tcPr>
            <w:tcW w:w="460" w:type="dxa"/>
            <w:gridSpan w:val="2"/>
            <w:tcBorders>
              <w:top w:val="nil"/>
              <w:left w:val="nil"/>
              <w:bottom w:val="nil"/>
              <w:right w:val="nil"/>
            </w:tcBorders>
            <w:shd w:val="clear" w:color="auto" w:fill="auto"/>
            <w:noWrap/>
            <w:vAlign w:val="bottom"/>
            <w:hideMark/>
          </w:tcPr>
          <w:p w14:paraId="471C90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8</w:t>
            </w:r>
          </w:p>
        </w:tc>
        <w:tc>
          <w:tcPr>
            <w:tcW w:w="240" w:type="dxa"/>
            <w:gridSpan w:val="2"/>
            <w:tcBorders>
              <w:top w:val="nil"/>
              <w:left w:val="nil"/>
              <w:bottom w:val="nil"/>
              <w:right w:val="nil"/>
            </w:tcBorders>
            <w:shd w:val="clear" w:color="auto" w:fill="auto"/>
            <w:noWrap/>
            <w:vAlign w:val="bottom"/>
            <w:hideMark/>
          </w:tcPr>
          <w:p w14:paraId="2DDCF59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0C5AB5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3E-01</w:t>
            </w:r>
          </w:p>
        </w:tc>
        <w:tc>
          <w:tcPr>
            <w:tcW w:w="240" w:type="dxa"/>
            <w:gridSpan w:val="2"/>
            <w:tcBorders>
              <w:top w:val="nil"/>
              <w:left w:val="nil"/>
              <w:bottom w:val="nil"/>
              <w:right w:val="nil"/>
            </w:tcBorders>
            <w:shd w:val="clear" w:color="auto" w:fill="auto"/>
            <w:noWrap/>
            <w:vAlign w:val="bottom"/>
            <w:hideMark/>
          </w:tcPr>
          <w:p w14:paraId="0A4A34F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BDFC3B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9E-02</w:t>
            </w:r>
          </w:p>
        </w:tc>
        <w:tc>
          <w:tcPr>
            <w:tcW w:w="460" w:type="dxa"/>
            <w:gridSpan w:val="2"/>
            <w:tcBorders>
              <w:top w:val="nil"/>
              <w:left w:val="nil"/>
              <w:bottom w:val="nil"/>
              <w:right w:val="nil"/>
            </w:tcBorders>
            <w:shd w:val="clear" w:color="auto" w:fill="auto"/>
            <w:noWrap/>
            <w:vAlign w:val="bottom"/>
            <w:hideMark/>
          </w:tcPr>
          <w:p w14:paraId="3263722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w:t>
            </w:r>
          </w:p>
        </w:tc>
        <w:tc>
          <w:tcPr>
            <w:tcW w:w="240" w:type="dxa"/>
            <w:gridSpan w:val="2"/>
            <w:tcBorders>
              <w:top w:val="nil"/>
              <w:left w:val="nil"/>
              <w:bottom w:val="nil"/>
              <w:right w:val="nil"/>
            </w:tcBorders>
            <w:shd w:val="clear" w:color="auto" w:fill="auto"/>
            <w:noWrap/>
            <w:vAlign w:val="bottom"/>
            <w:hideMark/>
          </w:tcPr>
          <w:p w14:paraId="2C204B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E0A5DF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1EC44F1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1ABDD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460" w:type="dxa"/>
            <w:gridSpan w:val="2"/>
            <w:tcBorders>
              <w:top w:val="nil"/>
              <w:left w:val="nil"/>
              <w:bottom w:val="nil"/>
              <w:right w:val="nil"/>
            </w:tcBorders>
            <w:shd w:val="clear" w:color="auto" w:fill="auto"/>
            <w:noWrap/>
            <w:vAlign w:val="bottom"/>
            <w:hideMark/>
          </w:tcPr>
          <w:p w14:paraId="58F2639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2</w:t>
            </w:r>
          </w:p>
        </w:tc>
      </w:tr>
      <w:tr w:rsidR="00BD7167" w:rsidRPr="00B519B6" w14:paraId="29F76BA3"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C5DD68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4</w:t>
            </w:r>
          </w:p>
        </w:tc>
        <w:tc>
          <w:tcPr>
            <w:tcW w:w="820" w:type="dxa"/>
            <w:tcBorders>
              <w:top w:val="nil"/>
              <w:left w:val="nil"/>
              <w:bottom w:val="nil"/>
              <w:right w:val="nil"/>
            </w:tcBorders>
            <w:shd w:val="clear" w:color="auto" w:fill="auto"/>
            <w:noWrap/>
            <w:vAlign w:val="bottom"/>
            <w:hideMark/>
          </w:tcPr>
          <w:p w14:paraId="36FAFE8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1E-01</w:t>
            </w:r>
          </w:p>
        </w:tc>
        <w:tc>
          <w:tcPr>
            <w:tcW w:w="240" w:type="dxa"/>
            <w:gridSpan w:val="2"/>
            <w:tcBorders>
              <w:top w:val="nil"/>
              <w:left w:val="nil"/>
              <w:bottom w:val="nil"/>
              <w:right w:val="nil"/>
            </w:tcBorders>
            <w:shd w:val="clear" w:color="auto" w:fill="auto"/>
            <w:noWrap/>
            <w:vAlign w:val="bottom"/>
            <w:hideMark/>
          </w:tcPr>
          <w:p w14:paraId="5603A85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55E9C0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8E-01</w:t>
            </w:r>
          </w:p>
        </w:tc>
        <w:tc>
          <w:tcPr>
            <w:tcW w:w="460" w:type="dxa"/>
            <w:gridSpan w:val="2"/>
            <w:tcBorders>
              <w:top w:val="nil"/>
              <w:left w:val="nil"/>
              <w:bottom w:val="nil"/>
              <w:right w:val="nil"/>
            </w:tcBorders>
            <w:shd w:val="clear" w:color="auto" w:fill="auto"/>
            <w:noWrap/>
            <w:vAlign w:val="bottom"/>
            <w:hideMark/>
          </w:tcPr>
          <w:p w14:paraId="7995754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6</w:t>
            </w:r>
          </w:p>
        </w:tc>
        <w:tc>
          <w:tcPr>
            <w:tcW w:w="240" w:type="dxa"/>
            <w:gridSpan w:val="2"/>
            <w:tcBorders>
              <w:top w:val="nil"/>
              <w:left w:val="nil"/>
              <w:bottom w:val="nil"/>
              <w:right w:val="nil"/>
            </w:tcBorders>
            <w:shd w:val="clear" w:color="auto" w:fill="auto"/>
            <w:noWrap/>
            <w:vAlign w:val="bottom"/>
            <w:hideMark/>
          </w:tcPr>
          <w:p w14:paraId="75C083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58852E5"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0E-01</w:t>
            </w:r>
          </w:p>
        </w:tc>
        <w:tc>
          <w:tcPr>
            <w:tcW w:w="240" w:type="dxa"/>
            <w:gridSpan w:val="2"/>
            <w:tcBorders>
              <w:top w:val="nil"/>
              <w:left w:val="nil"/>
              <w:bottom w:val="nil"/>
              <w:right w:val="nil"/>
            </w:tcBorders>
            <w:shd w:val="clear" w:color="auto" w:fill="auto"/>
            <w:noWrap/>
            <w:vAlign w:val="bottom"/>
            <w:hideMark/>
          </w:tcPr>
          <w:p w14:paraId="09E10D5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9C85BC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1E-02</w:t>
            </w:r>
          </w:p>
        </w:tc>
        <w:tc>
          <w:tcPr>
            <w:tcW w:w="460" w:type="dxa"/>
            <w:gridSpan w:val="2"/>
            <w:tcBorders>
              <w:top w:val="nil"/>
              <w:left w:val="nil"/>
              <w:bottom w:val="nil"/>
              <w:right w:val="nil"/>
            </w:tcBorders>
            <w:shd w:val="clear" w:color="auto" w:fill="auto"/>
            <w:noWrap/>
            <w:vAlign w:val="bottom"/>
            <w:hideMark/>
          </w:tcPr>
          <w:p w14:paraId="3674BC9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9</w:t>
            </w:r>
          </w:p>
        </w:tc>
        <w:tc>
          <w:tcPr>
            <w:tcW w:w="240" w:type="dxa"/>
            <w:gridSpan w:val="2"/>
            <w:tcBorders>
              <w:top w:val="nil"/>
              <w:left w:val="nil"/>
              <w:bottom w:val="nil"/>
              <w:right w:val="nil"/>
            </w:tcBorders>
            <w:shd w:val="clear" w:color="auto" w:fill="auto"/>
            <w:noWrap/>
            <w:vAlign w:val="bottom"/>
            <w:hideMark/>
          </w:tcPr>
          <w:p w14:paraId="3774305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F6F75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5E-02</w:t>
            </w:r>
          </w:p>
        </w:tc>
        <w:tc>
          <w:tcPr>
            <w:tcW w:w="250" w:type="dxa"/>
            <w:gridSpan w:val="2"/>
            <w:tcBorders>
              <w:top w:val="nil"/>
              <w:left w:val="nil"/>
              <w:bottom w:val="nil"/>
              <w:right w:val="nil"/>
            </w:tcBorders>
            <w:shd w:val="clear" w:color="auto" w:fill="auto"/>
            <w:noWrap/>
            <w:vAlign w:val="bottom"/>
            <w:hideMark/>
          </w:tcPr>
          <w:p w14:paraId="720E327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5B2EB0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4E-03</w:t>
            </w:r>
          </w:p>
        </w:tc>
        <w:tc>
          <w:tcPr>
            <w:tcW w:w="460" w:type="dxa"/>
            <w:gridSpan w:val="2"/>
            <w:tcBorders>
              <w:top w:val="nil"/>
              <w:left w:val="nil"/>
              <w:bottom w:val="nil"/>
              <w:right w:val="nil"/>
            </w:tcBorders>
            <w:shd w:val="clear" w:color="auto" w:fill="auto"/>
            <w:noWrap/>
            <w:vAlign w:val="bottom"/>
            <w:hideMark/>
          </w:tcPr>
          <w:p w14:paraId="5BF03A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7</w:t>
            </w:r>
          </w:p>
        </w:tc>
      </w:tr>
      <w:tr w:rsidR="00BD7167" w:rsidRPr="00B519B6" w14:paraId="422E404C"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3E92382"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5</w:t>
            </w:r>
          </w:p>
        </w:tc>
        <w:tc>
          <w:tcPr>
            <w:tcW w:w="820" w:type="dxa"/>
            <w:tcBorders>
              <w:top w:val="nil"/>
              <w:left w:val="nil"/>
              <w:bottom w:val="nil"/>
              <w:right w:val="nil"/>
            </w:tcBorders>
            <w:shd w:val="clear" w:color="auto" w:fill="auto"/>
            <w:noWrap/>
            <w:vAlign w:val="bottom"/>
            <w:hideMark/>
          </w:tcPr>
          <w:p w14:paraId="7203FD2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00E-02</w:t>
            </w:r>
          </w:p>
        </w:tc>
        <w:tc>
          <w:tcPr>
            <w:tcW w:w="240" w:type="dxa"/>
            <w:gridSpan w:val="2"/>
            <w:tcBorders>
              <w:top w:val="nil"/>
              <w:left w:val="nil"/>
              <w:bottom w:val="nil"/>
              <w:right w:val="nil"/>
            </w:tcBorders>
            <w:shd w:val="clear" w:color="auto" w:fill="auto"/>
            <w:noWrap/>
            <w:vAlign w:val="bottom"/>
            <w:hideMark/>
          </w:tcPr>
          <w:p w14:paraId="1E13B39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4DD43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4E-02</w:t>
            </w:r>
          </w:p>
        </w:tc>
        <w:tc>
          <w:tcPr>
            <w:tcW w:w="460" w:type="dxa"/>
            <w:gridSpan w:val="2"/>
            <w:tcBorders>
              <w:top w:val="nil"/>
              <w:left w:val="nil"/>
              <w:bottom w:val="nil"/>
              <w:right w:val="nil"/>
            </w:tcBorders>
            <w:shd w:val="clear" w:color="auto" w:fill="auto"/>
            <w:noWrap/>
            <w:vAlign w:val="bottom"/>
            <w:hideMark/>
          </w:tcPr>
          <w:p w14:paraId="67624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6</w:t>
            </w:r>
          </w:p>
        </w:tc>
        <w:tc>
          <w:tcPr>
            <w:tcW w:w="240" w:type="dxa"/>
            <w:gridSpan w:val="2"/>
            <w:tcBorders>
              <w:top w:val="nil"/>
              <w:left w:val="nil"/>
              <w:bottom w:val="nil"/>
              <w:right w:val="nil"/>
            </w:tcBorders>
            <w:shd w:val="clear" w:color="auto" w:fill="auto"/>
            <w:noWrap/>
            <w:vAlign w:val="bottom"/>
            <w:hideMark/>
          </w:tcPr>
          <w:p w14:paraId="405BFF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459AA4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11E-02</w:t>
            </w:r>
          </w:p>
        </w:tc>
        <w:tc>
          <w:tcPr>
            <w:tcW w:w="240" w:type="dxa"/>
            <w:gridSpan w:val="2"/>
            <w:tcBorders>
              <w:top w:val="nil"/>
              <w:left w:val="nil"/>
              <w:bottom w:val="nil"/>
              <w:right w:val="nil"/>
            </w:tcBorders>
            <w:shd w:val="clear" w:color="auto" w:fill="auto"/>
            <w:noWrap/>
            <w:vAlign w:val="bottom"/>
            <w:hideMark/>
          </w:tcPr>
          <w:p w14:paraId="1EE75252"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B4DE16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25E-02</w:t>
            </w:r>
          </w:p>
        </w:tc>
        <w:tc>
          <w:tcPr>
            <w:tcW w:w="460" w:type="dxa"/>
            <w:gridSpan w:val="2"/>
            <w:tcBorders>
              <w:top w:val="nil"/>
              <w:left w:val="nil"/>
              <w:bottom w:val="nil"/>
              <w:right w:val="nil"/>
            </w:tcBorders>
            <w:shd w:val="clear" w:color="auto" w:fill="auto"/>
            <w:noWrap/>
            <w:vAlign w:val="bottom"/>
            <w:hideMark/>
          </w:tcPr>
          <w:p w14:paraId="65CD803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8</w:t>
            </w:r>
          </w:p>
        </w:tc>
        <w:tc>
          <w:tcPr>
            <w:tcW w:w="240" w:type="dxa"/>
            <w:gridSpan w:val="2"/>
            <w:tcBorders>
              <w:top w:val="nil"/>
              <w:left w:val="nil"/>
              <w:bottom w:val="nil"/>
              <w:right w:val="nil"/>
            </w:tcBorders>
            <w:shd w:val="clear" w:color="auto" w:fill="auto"/>
            <w:noWrap/>
            <w:vAlign w:val="bottom"/>
            <w:hideMark/>
          </w:tcPr>
          <w:p w14:paraId="17BD9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E7496B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3E-03</w:t>
            </w:r>
          </w:p>
        </w:tc>
        <w:tc>
          <w:tcPr>
            <w:tcW w:w="250" w:type="dxa"/>
            <w:gridSpan w:val="2"/>
            <w:tcBorders>
              <w:top w:val="nil"/>
              <w:left w:val="nil"/>
              <w:bottom w:val="nil"/>
              <w:right w:val="nil"/>
            </w:tcBorders>
            <w:shd w:val="clear" w:color="auto" w:fill="auto"/>
            <w:noWrap/>
            <w:vAlign w:val="bottom"/>
            <w:hideMark/>
          </w:tcPr>
          <w:p w14:paraId="39C5F4F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A54954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6E-04</w:t>
            </w:r>
          </w:p>
        </w:tc>
        <w:tc>
          <w:tcPr>
            <w:tcW w:w="460" w:type="dxa"/>
            <w:gridSpan w:val="2"/>
            <w:tcBorders>
              <w:top w:val="nil"/>
              <w:left w:val="nil"/>
              <w:bottom w:val="nil"/>
              <w:right w:val="nil"/>
            </w:tcBorders>
            <w:shd w:val="clear" w:color="auto" w:fill="auto"/>
            <w:noWrap/>
            <w:vAlign w:val="bottom"/>
            <w:hideMark/>
          </w:tcPr>
          <w:p w14:paraId="19F0B3C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9</w:t>
            </w:r>
          </w:p>
        </w:tc>
      </w:tr>
      <w:tr w:rsidR="00BD7167" w:rsidRPr="00B519B6" w14:paraId="430FE568"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3657D6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6</w:t>
            </w:r>
          </w:p>
        </w:tc>
        <w:tc>
          <w:tcPr>
            <w:tcW w:w="820" w:type="dxa"/>
            <w:tcBorders>
              <w:top w:val="nil"/>
              <w:left w:val="nil"/>
              <w:bottom w:val="nil"/>
              <w:right w:val="nil"/>
            </w:tcBorders>
            <w:shd w:val="clear" w:color="auto" w:fill="auto"/>
            <w:noWrap/>
            <w:vAlign w:val="bottom"/>
            <w:hideMark/>
          </w:tcPr>
          <w:p w14:paraId="6787969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2E-02</w:t>
            </w:r>
          </w:p>
        </w:tc>
        <w:tc>
          <w:tcPr>
            <w:tcW w:w="240" w:type="dxa"/>
            <w:gridSpan w:val="2"/>
            <w:tcBorders>
              <w:top w:val="nil"/>
              <w:left w:val="nil"/>
              <w:bottom w:val="nil"/>
              <w:right w:val="nil"/>
            </w:tcBorders>
            <w:shd w:val="clear" w:color="auto" w:fill="auto"/>
            <w:noWrap/>
            <w:vAlign w:val="bottom"/>
            <w:hideMark/>
          </w:tcPr>
          <w:p w14:paraId="57A8894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7A736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74E-03</w:t>
            </w:r>
          </w:p>
        </w:tc>
        <w:tc>
          <w:tcPr>
            <w:tcW w:w="460" w:type="dxa"/>
            <w:gridSpan w:val="2"/>
            <w:tcBorders>
              <w:top w:val="nil"/>
              <w:left w:val="nil"/>
              <w:bottom w:val="nil"/>
              <w:right w:val="nil"/>
            </w:tcBorders>
            <w:shd w:val="clear" w:color="auto" w:fill="auto"/>
            <w:noWrap/>
            <w:vAlign w:val="bottom"/>
            <w:hideMark/>
          </w:tcPr>
          <w:p w14:paraId="64E8273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4</w:t>
            </w:r>
          </w:p>
        </w:tc>
        <w:tc>
          <w:tcPr>
            <w:tcW w:w="240" w:type="dxa"/>
            <w:gridSpan w:val="2"/>
            <w:tcBorders>
              <w:top w:val="nil"/>
              <w:left w:val="nil"/>
              <w:bottom w:val="nil"/>
              <w:right w:val="nil"/>
            </w:tcBorders>
            <w:shd w:val="clear" w:color="auto" w:fill="auto"/>
            <w:noWrap/>
            <w:vAlign w:val="bottom"/>
            <w:hideMark/>
          </w:tcPr>
          <w:p w14:paraId="393549B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4C59B81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7E-02</w:t>
            </w:r>
          </w:p>
        </w:tc>
        <w:tc>
          <w:tcPr>
            <w:tcW w:w="240" w:type="dxa"/>
            <w:gridSpan w:val="2"/>
            <w:tcBorders>
              <w:top w:val="nil"/>
              <w:left w:val="nil"/>
              <w:bottom w:val="nil"/>
              <w:right w:val="nil"/>
            </w:tcBorders>
            <w:shd w:val="clear" w:color="auto" w:fill="auto"/>
            <w:noWrap/>
            <w:vAlign w:val="bottom"/>
            <w:hideMark/>
          </w:tcPr>
          <w:p w14:paraId="28F71BB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AEE6C5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3E-02</w:t>
            </w:r>
          </w:p>
        </w:tc>
        <w:tc>
          <w:tcPr>
            <w:tcW w:w="460" w:type="dxa"/>
            <w:gridSpan w:val="2"/>
            <w:tcBorders>
              <w:top w:val="nil"/>
              <w:left w:val="nil"/>
              <w:bottom w:val="nil"/>
              <w:right w:val="nil"/>
            </w:tcBorders>
            <w:shd w:val="clear" w:color="auto" w:fill="auto"/>
            <w:noWrap/>
            <w:vAlign w:val="bottom"/>
            <w:hideMark/>
          </w:tcPr>
          <w:p w14:paraId="17BFC01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9</w:t>
            </w:r>
          </w:p>
        </w:tc>
        <w:tc>
          <w:tcPr>
            <w:tcW w:w="240" w:type="dxa"/>
            <w:gridSpan w:val="2"/>
            <w:tcBorders>
              <w:top w:val="nil"/>
              <w:left w:val="nil"/>
              <w:bottom w:val="nil"/>
              <w:right w:val="nil"/>
            </w:tcBorders>
            <w:shd w:val="clear" w:color="auto" w:fill="auto"/>
            <w:noWrap/>
            <w:vAlign w:val="bottom"/>
            <w:hideMark/>
          </w:tcPr>
          <w:p w14:paraId="323914D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2E03CF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250" w:type="dxa"/>
            <w:gridSpan w:val="2"/>
            <w:tcBorders>
              <w:top w:val="nil"/>
              <w:left w:val="nil"/>
              <w:bottom w:val="nil"/>
              <w:right w:val="nil"/>
            </w:tcBorders>
            <w:shd w:val="clear" w:color="auto" w:fill="auto"/>
            <w:noWrap/>
            <w:vAlign w:val="bottom"/>
            <w:hideMark/>
          </w:tcPr>
          <w:p w14:paraId="7F8F9B8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34F8F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5E-04</w:t>
            </w:r>
          </w:p>
        </w:tc>
        <w:tc>
          <w:tcPr>
            <w:tcW w:w="460" w:type="dxa"/>
            <w:gridSpan w:val="2"/>
            <w:tcBorders>
              <w:top w:val="nil"/>
              <w:left w:val="nil"/>
              <w:bottom w:val="nil"/>
              <w:right w:val="nil"/>
            </w:tcBorders>
            <w:shd w:val="clear" w:color="auto" w:fill="auto"/>
            <w:noWrap/>
            <w:vAlign w:val="bottom"/>
            <w:hideMark/>
          </w:tcPr>
          <w:p w14:paraId="5E5021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3</w:t>
            </w:r>
          </w:p>
        </w:tc>
      </w:tr>
      <w:tr w:rsidR="00BD7167" w:rsidRPr="00B519B6" w14:paraId="7F248844"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3E094C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7</w:t>
            </w:r>
          </w:p>
        </w:tc>
        <w:tc>
          <w:tcPr>
            <w:tcW w:w="820" w:type="dxa"/>
            <w:tcBorders>
              <w:top w:val="nil"/>
              <w:left w:val="nil"/>
              <w:bottom w:val="nil"/>
              <w:right w:val="nil"/>
            </w:tcBorders>
            <w:shd w:val="clear" w:color="auto" w:fill="auto"/>
            <w:noWrap/>
            <w:vAlign w:val="bottom"/>
            <w:hideMark/>
          </w:tcPr>
          <w:p w14:paraId="69B899D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2</w:t>
            </w:r>
          </w:p>
        </w:tc>
        <w:tc>
          <w:tcPr>
            <w:tcW w:w="240" w:type="dxa"/>
            <w:gridSpan w:val="2"/>
            <w:tcBorders>
              <w:top w:val="nil"/>
              <w:left w:val="nil"/>
              <w:bottom w:val="nil"/>
              <w:right w:val="nil"/>
            </w:tcBorders>
            <w:shd w:val="clear" w:color="auto" w:fill="auto"/>
            <w:noWrap/>
            <w:vAlign w:val="bottom"/>
            <w:hideMark/>
          </w:tcPr>
          <w:p w14:paraId="69F3B1F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50016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8E-02</w:t>
            </w:r>
          </w:p>
        </w:tc>
        <w:tc>
          <w:tcPr>
            <w:tcW w:w="460" w:type="dxa"/>
            <w:gridSpan w:val="2"/>
            <w:tcBorders>
              <w:top w:val="nil"/>
              <w:left w:val="nil"/>
              <w:bottom w:val="nil"/>
              <w:right w:val="nil"/>
            </w:tcBorders>
            <w:shd w:val="clear" w:color="auto" w:fill="auto"/>
            <w:noWrap/>
            <w:vAlign w:val="bottom"/>
            <w:hideMark/>
          </w:tcPr>
          <w:p w14:paraId="2F727D3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563A20F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F104F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8E-01</w:t>
            </w:r>
          </w:p>
        </w:tc>
        <w:tc>
          <w:tcPr>
            <w:tcW w:w="240" w:type="dxa"/>
            <w:gridSpan w:val="2"/>
            <w:tcBorders>
              <w:top w:val="nil"/>
              <w:left w:val="nil"/>
              <w:bottom w:val="nil"/>
              <w:right w:val="nil"/>
            </w:tcBorders>
            <w:shd w:val="clear" w:color="auto" w:fill="auto"/>
            <w:noWrap/>
            <w:vAlign w:val="bottom"/>
            <w:hideMark/>
          </w:tcPr>
          <w:p w14:paraId="7FC1B19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4C71C5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37E-02</w:t>
            </w:r>
          </w:p>
        </w:tc>
        <w:tc>
          <w:tcPr>
            <w:tcW w:w="460" w:type="dxa"/>
            <w:gridSpan w:val="2"/>
            <w:tcBorders>
              <w:top w:val="nil"/>
              <w:left w:val="nil"/>
              <w:bottom w:val="nil"/>
              <w:right w:val="nil"/>
            </w:tcBorders>
            <w:shd w:val="clear" w:color="auto" w:fill="auto"/>
            <w:noWrap/>
            <w:vAlign w:val="bottom"/>
            <w:hideMark/>
          </w:tcPr>
          <w:p w14:paraId="2597F74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w:t>
            </w:r>
          </w:p>
        </w:tc>
        <w:tc>
          <w:tcPr>
            <w:tcW w:w="240" w:type="dxa"/>
            <w:gridSpan w:val="2"/>
            <w:tcBorders>
              <w:top w:val="nil"/>
              <w:left w:val="nil"/>
              <w:bottom w:val="nil"/>
              <w:right w:val="nil"/>
            </w:tcBorders>
            <w:shd w:val="clear" w:color="auto" w:fill="auto"/>
            <w:noWrap/>
            <w:vAlign w:val="bottom"/>
            <w:hideMark/>
          </w:tcPr>
          <w:p w14:paraId="51F609F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6E8A11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3</w:t>
            </w:r>
          </w:p>
        </w:tc>
        <w:tc>
          <w:tcPr>
            <w:tcW w:w="250" w:type="dxa"/>
            <w:gridSpan w:val="2"/>
            <w:tcBorders>
              <w:top w:val="nil"/>
              <w:left w:val="nil"/>
              <w:bottom w:val="nil"/>
              <w:right w:val="nil"/>
            </w:tcBorders>
            <w:shd w:val="clear" w:color="auto" w:fill="auto"/>
            <w:noWrap/>
            <w:vAlign w:val="bottom"/>
            <w:hideMark/>
          </w:tcPr>
          <w:p w14:paraId="0578EC3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B09B87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7.84E-04</w:t>
            </w:r>
          </w:p>
        </w:tc>
        <w:tc>
          <w:tcPr>
            <w:tcW w:w="460" w:type="dxa"/>
            <w:gridSpan w:val="2"/>
            <w:tcBorders>
              <w:top w:val="nil"/>
              <w:left w:val="nil"/>
              <w:bottom w:val="nil"/>
              <w:right w:val="nil"/>
            </w:tcBorders>
            <w:shd w:val="clear" w:color="auto" w:fill="auto"/>
            <w:noWrap/>
            <w:vAlign w:val="bottom"/>
            <w:hideMark/>
          </w:tcPr>
          <w:p w14:paraId="0EF59A1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72</w:t>
            </w:r>
          </w:p>
        </w:tc>
      </w:tr>
      <w:tr w:rsidR="00BD7167" w:rsidRPr="00B519B6" w14:paraId="184600E7"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78C8FD7"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8</w:t>
            </w:r>
          </w:p>
        </w:tc>
        <w:tc>
          <w:tcPr>
            <w:tcW w:w="820" w:type="dxa"/>
            <w:tcBorders>
              <w:top w:val="nil"/>
              <w:left w:val="nil"/>
              <w:bottom w:val="nil"/>
              <w:right w:val="nil"/>
            </w:tcBorders>
            <w:shd w:val="clear" w:color="auto" w:fill="auto"/>
            <w:noWrap/>
            <w:vAlign w:val="bottom"/>
            <w:hideMark/>
          </w:tcPr>
          <w:p w14:paraId="2676FDC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35E-02</w:t>
            </w:r>
          </w:p>
        </w:tc>
        <w:tc>
          <w:tcPr>
            <w:tcW w:w="240" w:type="dxa"/>
            <w:gridSpan w:val="2"/>
            <w:tcBorders>
              <w:top w:val="nil"/>
              <w:left w:val="nil"/>
              <w:bottom w:val="nil"/>
              <w:right w:val="nil"/>
            </w:tcBorders>
            <w:shd w:val="clear" w:color="auto" w:fill="auto"/>
            <w:noWrap/>
            <w:vAlign w:val="bottom"/>
            <w:hideMark/>
          </w:tcPr>
          <w:p w14:paraId="3DF1960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814636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57E-02</w:t>
            </w:r>
          </w:p>
        </w:tc>
        <w:tc>
          <w:tcPr>
            <w:tcW w:w="460" w:type="dxa"/>
            <w:gridSpan w:val="2"/>
            <w:tcBorders>
              <w:top w:val="nil"/>
              <w:left w:val="nil"/>
              <w:bottom w:val="nil"/>
              <w:right w:val="nil"/>
            </w:tcBorders>
            <w:shd w:val="clear" w:color="auto" w:fill="auto"/>
            <w:noWrap/>
            <w:vAlign w:val="bottom"/>
            <w:hideMark/>
          </w:tcPr>
          <w:p w14:paraId="413550D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356BF2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502A0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51E-01</w:t>
            </w:r>
          </w:p>
        </w:tc>
        <w:tc>
          <w:tcPr>
            <w:tcW w:w="240" w:type="dxa"/>
            <w:gridSpan w:val="2"/>
            <w:tcBorders>
              <w:top w:val="nil"/>
              <w:left w:val="nil"/>
              <w:bottom w:val="nil"/>
              <w:right w:val="nil"/>
            </w:tcBorders>
            <w:shd w:val="clear" w:color="auto" w:fill="auto"/>
            <w:noWrap/>
            <w:vAlign w:val="bottom"/>
            <w:hideMark/>
          </w:tcPr>
          <w:p w14:paraId="6369150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1596A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6E-02</w:t>
            </w:r>
          </w:p>
        </w:tc>
        <w:tc>
          <w:tcPr>
            <w:tcW w:w="460" w:type="dxa"/>
            <w:gridSpan w:val="2"/>
            <w:tcBorders>
              <w:top w:val="nil"/>
              <w:left w:val="nil"/>
              <w:bottom w:val="nil"/>
              <w:right w:val="nil"/>
            </w:tcBorders>
            <w:shd w:val="clear" w:color="auto" w:fill="auto"/>
            <w:noWrap/>
            <w:vAlign w:val="bottom"/>
            <w:hideMark/>
          </w:tcPr>
          <w:p w14:paraId="6E5CE4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6</w:t>
            </w:r>
          </w:p>
        </w:tc>
        <w:tc>
          <w:tcPr>
            <w:tcW w:w="240" w:type="dxa"/>
            <w:gridSpan w:val="2"/>
            <w:tcBorders>
              <w:top w:val="nil"/>
              <w:left w:val="nil"/>
              <w:bottom w:val="nil"/>
              <w:right w:val="nil"/>
            </w:tcBorders>
            <w:shd w:val="clear" w:color="auto" w:fill="auto"/>
            <w:noWrap/>
            <w:vAlign w:val="bottom"/>
            <w:hideMark/>
          </w:tcPr>
          <w:p w14:paraId="7CA4C13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794A7A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79E-03</w:t>
            </w:r>
          </w:p>
        </w:tc>
        <w:tc>
          <w:tcPr>
            <w:tcW w:w="250" w:type="dxa"/>
            <w:gridSpan w:val="2"/>
            <w:tcBorders>
              <w:top w:val="nil"/>
              <w:left w:val="nil"/>
              <w:bottom w:val="nil"/>
              <w:right w:val="nil"/>
            </w:tcBorders>
            <w:shd w:val="clear" w:color="auto" w:fill="auto"/>
            <w:noWrap/>
            <w:vAlign w:val="bottom"/>
            <w:hideMark/>
          </w:tcPr>
          <w:p w14:paraId="7CF0A1A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677A59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3E-04</w:t>
            </w:r>
          </w:p>
        </w:tc>
        <w:tc>
          <w:tcPr>
            <w:tcW w:w="460" w:type="dxa"/>
            <w:gridSpan w:val="2"/>
            <w:tcBorders>
              <w:top w:val="nil"/>
              <w:left w:val="nil"/>
              <w:bottom w:val="nil"/>
              <w:right w:val="nil"/>
            </w:tcBorders>
            <w:shd w:val="clear" w:color="auto" w:fill="auto"/>
            <w:noWrap/>
            <w:vAlign w:val="bottom"/>
            <w:hideMark/>
          </w:tcPr>
          <w:p w14:paraId="27197FB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89</w:t>
            </w:r>
          </w:p>
        </w:tc>
      </w:tr>
      <w:tr w:rsidR="00BD7167" w:rsidRPr="00B519B6" w14:paraId="0CD4C0E6"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09D5AD6"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3</w:t>
            </w:r>
          </w:p>
        </w:tc>
        <w:tc>
          <w:tcPr>
            <w:tcW w:w="820" w:type="dxa"/>
            <w:tcBorders>
              <w:top w:val="nil"/>
              <w:left w:val="nil"/>
              <w:bottom w:val="nil"/>
              <w:right w:val="nil"/>
            </w:tcBorders>
            <w:shd w:val="clear" w:color="auto" w:fill="auto"/>
            <w:noWrap/>
            <w:vAlign w:val="bottom"/>
            <w:hideMark/>
          </w:tcPr>
          <w:p w14:paraId="3FB29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0E-01</w:t>
            </w:r>
          </w:p>
        </w:tc>
        <w:tc>
          <w:tcPr>
            <w:tcW w:w="240" w:type="dxa"/>
            <w:gridSpan w:val="2"/>
            <w:tcBorders>
              <w:top w:val="nil"/>
              <w:left w:val="nil"/>
              <w:bottom w:val="nil"/>
              <w:right w:val="nil"/>
            </w:tcBorders>
            <w:shd w:val="clear" w:color="auto" w:fill="auto"/>
            <w:noWrap/>
            <w:vAlign w:val="bottom"/>
            <w:hideMark/>
          </w:tcPr>
          <w:p w14:paraId="4074246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2A5341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61E-01</w:t>
            </w:r>
          </w:p>
        </w:tc>
        <w:tc>
          <w:tcPr>
            <w:tcW w:w="460" w:type="dxa"/>
            <w:gridSpan w:val="2"/>
            <w:tcBorders>
              <w:top w:val="nil"/>
              <w:left w:val="nil"/>
              <w:bottom w:val="nil"/>
              <w:right w:val="nil"/>
            </w:tcBorders>
            <w:shd w:val="clear" w:color="auto" w:fill="auto"/>
            <w:noWrap/>
            <w:vAlign w:val="bottom"/>
            <w:hideMark/>
          </w:tcPr>
          <w:p w14:paraId="56CD65A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37</w:t>
            </w:r>
          </w:p>
        </w:tc>
        <w:tc>
          <w:tcPr>
            <w:tcW w:w="240" w:type="dxa"/>
            <w:gridSpan w:val="2"/>
            <w:tcBorders>
              <w:top w:val="nil"/>
              <w:left w:val="nil"/>
              <w:bottom w:val="nil"/>
              <w:right w:val="nil"/>
            </w:tcBorders>
            <w:shd w:val="clear" w:color="auto" w:fill="auto"/>
            <w:noWrap/>
            <w:vAlign w:val="bottom"/>
            <w:hideMark/>
          </w:tcPr>
          <w:p w14:paraId="20C169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37019E9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1E-01</w:t>
            </w:r>
          </w:p>
        </w:tc>
        <w:tc>
          <w:tcPr>
            <w:tcW w:w="240" w:type="dxa"/>
            <w:gridSpan w:val="2"/>
            <w:tcBorders>
              <w:top w:val="nil"/>
              <w:left w:val="nil"/>
              <w:bottom w:val="nil"/>
              <w:right w:val="nil"/>
            </w:tcBorders>
            <w:shd w:val="clear" w:color="auto" w:fill="auto"/>
            <w:noWrap/>
            <w:vAlign w:val="bottom"/>
            <w:hideMark/>
          </w:tcPr>
          <w:p w14:paraId="542D220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27E477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13E-01</w:t>
            </w:r>
          </w:p>
        </w:tc>
        <w:tc>
          <w:tcPr>
            <w:tcW w:w="460" w:type="dxa"/>
            <w:gridSpan w:val="2"/>
            <w:tcBorders>
              <w:top w:val="nil"/>
              <w:left w:val="nil"/>
              <w:bottom w:val="nil"/>
              <w:right w:val="nil"/>
            </w:tcBorders>
            <w:shd w:val="clear" w:color="auto" w:fill="auto"/>
            <w:noWrap/>
            <w:vAlign w:val="bottom"/>
            <w:hideMark/>
          </w:tcPr>
          <w:p w14:paraId="2188AE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9.0</w:t>
            </w:r>
          </w:p>
        </w:tc>
        <w:tc>
          <w:tcPr>
            <w:tcW w:w="240" w:type="dxa"/>
            <w:gridSpan w:val="2"/>
            <w:tcBorders>
              <w:top w:val="nil"/>
              <w:left w:val="nil"/>
              <w:bottom w:val="nil"/>
              <w:right w:val="nil"/>
            </w:tcBorders>
            <w:shd w:val="clear" w:color="auto" w:fill="auto"/>
            <w:noWrap/>
            <w:vAlign w:val="bottom"/>
            <w:hideMark/>
          </w:tcPr>
          <w:p w14:paraId="13AA5B0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734BEE"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00E-02</w:t>
            </w:r>
          </w:p>
        </w:tc>
        <w:tc>
          <w:tcPr>
            <w:tcW w:w="250" w:type="dxa"/>
            <w:gridSpan w:val="2"/>
            <w:tcBorders>
              <w:top w:val="nil"/>
              <w:left w:val="nil"/>
              <w:bottom w:val="nil"/>
              <w:right w:val="nil"/>
            </w:tcBorders>
            <w:shd w:val="clear" w:color="auto" w:fill="auto"/>
            <w:noWrap/>
            <w:vAlign w:val="bottom"/>
            <w:hideMark/>
          </w:tcPr>
          <w:p w14:paraId="27348CE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60E508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28E-03</w:t>
            </w:r>
          </w:p>
        </w:tc>
        <w:tc>
          <w:tcPr>
            <w:tcW w:w="460" w:type="dxa"/>
            <w:gridSpan w:val="2"/>
            <w:tcBorders>
              <w:top w:val="nil"/>
              <w:left w:val="nil"/>
              <w:bottom w:val="nil"/>
              <w:right w:val="nil"/>
            </w:tcBorders>
            <w:shd w:val="clear" w:color="auto" w:fill="auto"/>
            <w:noWrap/>
            <w:vAlign w:val="bottom"/>
            <w:hideMark/>
          </w:tcPr>
          <w:p w14:paraId="0E3470B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2</w:t>
            </w:r>
          </w:p>
        </w:tc>
      </w:tr>
      <w:tr w:rsidR="00BD7167" w:rsidRPr="00B519B6" w14:paraId="0ABB2585"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8F8F5AB"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4</w:t>
            </w:r>
          </w:p>
        </w:tc>
        <w:tc>
          <w:tcPr>
            <w:tcW w:w="820" w:type="dxa"/>
            <w:tcBorders>
              <w:top w:val="nil"/>
              <w:left w:val="nil"/>
              <w:bottom w:val="nil"/>
              <w:right w:val="nil"/>
            </w:tcBorders>
            <w:shd w:val="clear" w:color="auto" w:fill="auto"/>
            <w:noWrap/>
            <w:vAlign w:val="bottom"/>
            <w:hideMark/>
          </w:tcPr>
          <w:p w14:paraId="61F5913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27E-02</w:t>
            </w:r>
          </w:p>
        </w:tc>
        <w:tc>
          <w:tcPr>
            <w:tcW w:w="240" w:type="dxa"/>
            <w:gridSpan w:val="2"/>
            <w:tcBorders>
              <w:top w:val="nil"/>
              <w:left w:val="nil"/>
              <w:bottom w:val="nil"/>
              <w:right w:val="nil"/>
            </w:tcBorders>
            <w:shd w:val="clear" w:color="auto" w:fill="auto"/>
            <w:noWrap/>
            <w:vAlign w:val="bottom"/>
            <w:hideMark/>
          </w:tcPr>
          <w:p w14:paraId="24D0BAA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6948F8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0E-02</w:t>
            </w:r>
          </w:p>
        </w:tc>
        <w:tc>
          <w:tcPr>
            <w:tcW w:w="460" w:type="dxa"/>
            <w:gridSpan w:val="2"/>
            <w:tcBorders>
              <w:top w:val="nil"/>
              <w:left w:val="nil"/>
              <w:bottom w:val="nil"/>
              <w:right w:val="nil"/>
            </w:tcBorders>
            <w:shd w:val="clear" w:color="auto" w:fill="auto"/>
            <w:noWrap/>
            <w:vAlign w:val="bottom"/>
            <w:hideMark/>
          </w:tcPr>
          <w:p w14:paraId="3C53DE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0</w:t>
            </w:r>
          </w:p>
        </w:tc>
        <w:tc>
          <w:tcPr>
            <w:tcW w:w="240" w:type="dxa"/>
            <w:gridSpan w:val="2"/>
            <w:tcBorders>
              <w:top w:val="nil"/>
              <w:left w:val="nil"/>
              <w:bottom w:val="nil"/>
              <w:right w:val="nil"/>
            </w:tcBorders>
            <w:shd w:val="clear" w:color="auto" w:fill="auto"/>
            <w:noWrap/>
            <w:vAlign w:val="bottom"/>
            <w:hideMark/>
          </w:tcPr>
          <w:p w14:paraId="7890883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BC5F1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8E-01</w:t>
            </w:r>
          </w:p>
        </w:tc>
        <w:tc>
          <w:tcPr>
            <w:tcW w:w="240" w:type="dxa"/>
            <w:gridSpan w:val="2"/>
            <w:tcBorders>
              <w:top w:val="nil"/>
              <w:left w:val="nil"/>
              <w:bottom w:val="nil"/>
              <w:right w:val="nil"/>
            </w:tcBorders>
            <w:shd w:val="clear" w:color="auto" w:fill="auto"/>
            <w:noWrap/>
            <w:vAlign w:val="bottom"/>
            <w:hideMark/>
          </w:tcPr>
          <w:p w14:paraId="53DB420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D811B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5E-02</w:t>
            </w:r>
          </w:p>
        </w:tc>
        <w:tc>
          <w:tcPr>
            <w:tcW w:w="460" w:type="dxa"/>
            <w:gridSpan w:val="2"/>
            <w:tcBorders>
              <w:top w:val="nil"/>
              <w:left w:val="nil"/>
              <w:bottom w:val="nil"/>
              <w:right w:val="nil"/>
            </w:tcBorders>
            <w:shd w:val="clear" w:color="auto" w:fill="auto"/>
            <w:noWrap/>
            <w:vAlign w:val="bottom"/>
            <w:hideMark/>
          </w:tcPr>
          <w:p w14:paraId="7D1A1A7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7.7</w:t>
            </w:r>
          </w:p>
        </w:tc>
        <w:tc>
          <w:tcPr>
            <w:tcW w:w="240" w:type="dxa"/>
            <w:gridSpan w:val="2"/>
            <w:tcBorders>
              <w:top w:val="nil"/>
              <w:left w:val="nil"/>
              <w:bottom w:val="nil"/>
              <w:right w:val="nil"/>
            </w:tcBorders>
            <w:shd w:val="clear" w:color="auto" w:fill="auto"/>
            <w:noWrap/>
            <w:vAlign w:val="bottom"/>
            <w:hideMark/>
          </w:tcPr>
          <w:p w14:paraId="6D75EA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FC13EB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12E-03</w:t>
            </w:r>
          </w:p>
        </w:tc>
        <w:tc>
          <w:tcPr>
            <w:tcW w:w="250" w:type="dxa"/>
            <w:gridSpan w:val="2"/>
            <w:tcBorders>
              <w:top w:val="nil"/>
              <w:left w:val="nil"/>
              <w:bottom w:val="nil"/>
              <w:right w:val="nil"/>
            </w:tcBorders>
            <w:shd w:val="clear" w:color="auto" w:fill="auto"/>
            <w:noWrap/>
            <w:vAlign w:val="bottom"/>
            <w:hideMark/>
          </w:tcPr>
          <w:p w14:paraId="138FBF2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A44E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96E-03</w:t>
            </w:r>
          </w:p>
        </w:tc>
        <w:tc>
          <w:tcPr>
            <w:tcW w:w="460" w:type="dxa"/>
            <w:gridSpan w:val="2"/>
            <w:tcBorders>
              <w:top w:val="nil"/>
              <w:left w:val="nil"/>
              <w:bottom w:val="nil"/>
              <w:right w:val="nil"/>
            </w:tcBorders>
            <w:shd w:val="clear" w:color="auto" w:fill="auto"/>
            <w:noWrap/>
            <w:vAlign w:val="bottom"/>
            <w:hideMark/>
          </w:tcPr>
          <w:p w14:paraId="1659B6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82</w:t>
            </w:r>
          </w:p>
        </w:tc>
      </w:tr>
      <w:tr w:rsidR="00BD7167" w:rsidRPr="00B519B6" w14:paraId="7168A830"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89B0A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5</w:t>
            </w:r>
          </w:p>
        </w:tc>
        <w:tc>
          <w:tcPr>
            <w:tcW w:w="820" w:type="dxa"/>
            <w:tcBorders>
              <w:top w:val="nil"/>
              <w:left w:val="nil"/>
              <w:bottom w:val="nil"/>
              <w:right w:val="nil"/>
            </w:tcBorders>
            <w:shd w:val="clear" w:color="auto" w:fill="auto"/>
            <w:noWrap/>
            <w:vAlign w:val="bottom"/>
            <w:hideMark/>
          </w:tcPr>
          <w:p w14:paraId="7EF6556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35E-01</w:t>
            </w:r>
          </w:p>
        </w:tc>
        <w:tc>
          <w:tcPr>
            <w:tcW w:w="240" w:type="dxa"/>
            <w:gridSpan w:val="2"/>
            <w:tcBorders>
              <w:top w:val="nil"/>
              <w:left w:val="nil"/>
              <w:bottom w:val="nil"/>
              <w:right w:val="nil"/>
            </w:tcBorders>
            <w:shd w:val="clear" w:color="auto" w:fill="auto"/>
            <w:noWrap/>
            <w:vAlign w:val="bottom"/>
            <w:hideMark/>
          </w:tcPr>
          <w:p w14:paraId="4B368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5025BB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39E-01</w:t>
            </w:r>
          </w:p>
        </w:tc>
        <w:tc>
          <w:tcPr>
            <w:tcW w:w="460" w:type="dxa"/>
            <w:gridSpan w:val="2"/>
            <w:tcBorders>
              <w:top w:val="nil"/>
              <w:left w:val="nil"/>
              <w:bottom w:val="nil"/>
              <w:right w:val="nil"/>
            </w:tcBorders>
            <w:shd w:val="clear" w:color="auto" w:fill="auto"/>
            <w:noWrap/>
            <w:vAlign w:val="bottom"/>
            <w:hideMark/>
          </w:tcPr>
          <w:p w14:paraId="46865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9</w:t>
            </w:r>
          </w:p>
        </w:tc>
        <w:tc>
          <w:tcPr>
            <w:tcW w:w="240" w:type="dxa"/>
            <w:gridSpan w:val="2"/>
            <w:tcBorders>
              <w:top w:val="nil"/>
              <w:left w:val="nil"/>
              <w:bottom w:val="nil"/>
              <w:right w:val="nil"/>
            </w:tcBorders>
            <w:shd w:val="clear" w:color="auto" w:fill="auto"/>
            <w:noWrap/>
            <w:vAlign w:val="bottom"/>
            <w:hideMark/>
          </w:tcPr>
          <w:p w14:paraId="2AD59EE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03F0D9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54E-01</w:t>
            </w:r>
          </w:p>
        </w:tc>
        <w:tc>
          <w:tcPr>
            <w:tcW w:w="240" w:type="dxa"/>
            <w:gridSpan w:val="2"/>
            <w:tcBorders>
              <w:top w:val="nil"/>
              <w:left w:val="nil"/>
              <w:bottom w:val="nil"/>
              <w:right w:val="nil"/>
            </w:tcBorders>
            <w:shd w:val="clear" w:color="auto" w:fill="auto"/>
            <w:noWrap/>
            <w:vAlign w:val="bottom"/>
            <w:hideMark/>
          </w:tcPr>
          <w:p w14:paraId="6DF940B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E352ED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E-01</w:t>
            </w:r>
          </w:p>
        </w:tc>
        <w:tc>
          <w:tcPr>
            <w:tcW w:w="460" w:type="dxa"/>
            <w:gridSpan w:val="2"/>
            <w:tcBorders>
              <w:top w:val="nil"/>
              <w:left w:val="nil"/>
              <w:bottom w:val="nil"/>
              <w:right w:val="nil"/>
            </w:tcBorders>
            <w:shd w:val="clear" w:color="auto" w:fill="auto"/>
            <w:noWrap/>
            <w:vAlign w:val="bottom"/>
            <w:hideMark/>
          </w:tcPr>
          <w:p w14:paraId="2952869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w:t>
            </w:r>
          </w:p>
        </w:tc>
        <w:tc>
          <w:tcPr>
            <w:tcW w:w="240" w:type="dxa"/>
            <w:gridSpan w:val="2"/>
            <w:tcBorders>
              <w:top w:val="nil"/>
              <w:left w:val="nil"/>
              <w:bottom w:val="nil"/>
              <w:right w:val="nil"/>
            </w:tcBorders>
            <w:shd w:val="clear" w:color="auto" w:fill="auto"/>
            <w:noWrap/>
            <w:vAlign w:val="bottom"/>
            <w:hideMark/>
          </w:tcPr>
          <w:p w14:paraId="5E02D1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D26833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39850284"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EBE4F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62E-03</w:t>
            </w:r>
          </w:p>
        </w:tc>
        <w:tc>
          <w:tcPr>
            <w:tcW w:w="460" w:type="dxa"/>
            <w:gridSpan w:val="2"/>
            <w:tcBorders>
              <w:top w:val="nil"/>
              <w:left w:val="nil"/>
              <w:bottom w:val="nil"/>
              <w:right w:val="nil"/>
            </w:tcBorders>
            <w:shd w:val="clear" w:color="auto" w:fill="auto"/>
            <w:noWrap/>
            <w:vAlign w:val="bottom"/>
            <w:hideMark/>
          </w:tcPr>
          <w:p w14:paraId="25FCE1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6</w:t>
            </w:r>
          </w:p>
        </w:tc>
      </w:tr>
      <w:tr w:rsidR="00BD7167" w:rsidRPr="00B519B6" w14:paraId="3D404F07"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57093D4F"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6</w:t>
            </w:r>
          </w:p>
        </w:tc>
        <w:tc>
          <w:tcPr>
            <w:tcW w:w="820" w:type="dxa"/>
            <w:tcBorders>
              <w:top w:val="nil"/>
              <w:left w:val="nil"/>
              <w:bottom w:val="single" w:sz="4" w:space="0" w:color="auto"/>
              <w:right w:val="nil"/>
            </w:tcBorders>
            <w:shd w:val="clear" w:color="auto" w:fill="auto"/>
            <w:noWrap/>
            <w:vAlign w:val="bottom"/>
            <w:hideMark/>
          </w:tcPr>
          <w:p w14:paraId="1881F3E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77E-01</w:t>
            </w:r>
          </w:p>
        </w:tc>
        <w:tc>
          <w:tcPr>
            <w:tcW w:w="240" w:type="dxa"/>
            <w:gridSpan w:val="2"/>
            <w:tcBorders>
              <w:top w:val="nil"/>
              <w:left w:val="nil"/>
              <w:bottom w:val="single" w:sz="4" w:space="0" w:color="auto"/>
              <w:right w:val="nil"/>
            </w:tcBorders>
            <w:shd w:val="clear" w:color="auto" w:fill="auto"/>
            <w:noWrap/>
            <w:vAlign w:val="bottom"/>
            <w:hideMark/>
          </w:tcPr>
          <w:p w14:paraId="4C7727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122AD5B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3E-01</w:t>
            </w:r>
          </w:p>
        </w:tc>
        <w:tc>
          <w:tcPr>
            <w:tcW w:w="460" w:type="dxa"/>
            <w:gridSpan w:val="2"/>
            <w:tcBorders>
              <w:top w:val="nil"/>
              <w:left w:val="nil"/>
              <w:bottom w:val="single" w:sz="4" w:space="0" w:color="auto"/>
              <w:right w:val="nil"/>
            </w:tcBorders>
            <w:shd w:val="clear" w:color="auto" w:fill="auto"/>
            <w:noWrap/>
            <w:vAlign w:val="bottom"/>
            <w:hideMark/>
          </w:tcPr>
          <w:p w14:paraId="105692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4</w:t>
            </w:r>
          </w:p>
        </w:tc>
        <w:tc>
          <w:tcPr>
            <w:tcW w:w="240" w:type="dxa"/>
            <w:gridSpan w:val="2"/>
            <w:tcBorders>
              <w:top w:val="nil"/>
              <w:left w:val="nil"/>
              <w:bottom w:val="single" w:sz="4" w:space="0" w:color="auto"/>
              <w:right w:val="nil"/>
            </w:tcBorders>
            <w:shd w:val="clear" w:color="auto" w:fill="auto"/>
            <w:noWrap/>
            <w:vAlign w:val="bottom"/>
            <w:hideMark/>
          </w:tcPr>
          <w:p w14:paraId="644590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20" w:type="dxa"/>
            <w:gridSpan w:val="2"/>
            <w:tcBorders>
              <w:top w:val="nil"/>
              <w:left w:val="nil"/>
              <w:bottom w:val="single" w:sz="4" w:space="0" w:color="auto"/>
              <w:right w:val="nil"/>
            </w:tcBorders>
            <w:shd w:val="clear" w:color="auto" w:fill="auto"/>
            <w:noWrap/>
            <w:vAlign w:val="bottom"/>
            <w:hideMark/>
          </w:tcPr>
          <w:p w14:paraId="5BBBB0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5E-01</w:t>
            </w:r>
          </w:p>
        </w:tc>
        <w:tc>
          <w:tcPr>
            <w:tcW w:w="240" w:type="dxa"/>
            <w:gridSpan w:val="2"/>
            <w:tcBorders>
              <w:top w:val="nil"/>
              <w:left w:val="nil"/>
              <w:bottom w:val="single" w:sz="4" w:space="0" w:color="auto"/>
              <w:right w:val="nil"/>
            </w:tcBorders>
            <w:shd w:val="clear" w:color="auto" w:fill="auto"/>
            <w:noWrap/>
            <w:vAlign w:val="bottom"/>
            <w:hideMark/>
          </w:tcPr>
          <w:p w14:paraId="4A7B9D1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034660A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4E+00</w:t>
            </w:r>
          </w:p>
        </w:tc>
        <w:tc>
          <w:tcPr>
            <w:tcW w:w="460" w:type="dxa"/>
            <w:gridSpan w:val="2"/>
            <w:tcBorders>
              <w:top w:val="nil"/>
              <w:left w:val="nil"/>
              <w:bottom w:val="single" w:sz="4" w:space="0" w:color="auto"/>
              <w:right w:val="nil"/>
            </w:tcBorders>
            <w:shd w:val="clear" w:color="auto" w:fill="auto"/>
            <w:noWrap/>
            <w:vAlign w:val="bottom"/>
            <w:hideMark/>
          </w:tcPr>
          <w:p w14:paraId="3DF6FD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5.5</w:t>
            </w:r>
          </w:p>
        </w:tc>
        <w:tc>
          <w:tcPr>
            <w:tcW w:w="240" w:type="dxa"/>
            <w:gridSpan w:val="2"/>
            <w:tcBorders>
              <w:top w:val="nil"/>
              <w:left w:val="nil"/>
              <w:bottom w:val="single" w:sz="4" w:space="0" w:color="auto"/>
              <w:right w:val="nil"/>
            </w:tcBorders>
            <w:shd w:val="clear" w:color="auto" w:fill="auto"/>
            <w:noWrap/>
            <w:vAlign w:val="bottom"/>
            <w:hideMark/>
          </w:tcPr>
          <w:p w14:paraId="4756A46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820" w:type="dxa"/>
            <w:gridSpan w:val="2"/>
            <w:tcBorders>
              <w:top w:val="nil"/>
              <w:left w:val="nil"/>
              <w:bottom w:val="single" w:sz="4" w:space="0" w:color="auto"/>
              <w:right w:val="nil"/>
            </w:tcBorders>
            <w:shd w:val="clear" w:color="auto" w:fill="auto"/>
            <w:noWrap/>
            <w:vAlign w:val="bottom"/>
            <w:hideMark/>
          </w:tcPr>
          <w:p w14:paraId="61EDFB9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2E-02</w:t>
            </w:r>
          </w:p>
        </w:tc>
        <w:tc>
          <w:tcPr>
            <w:tcW w:w="250" w:type="dxa"/>
            <w:gridSpan w:val="2"/>
            <w:tcBorders>
              <w:top w:val="nil"/>
              <w:left w:val="nil"/>
              <w:bottom w:val="single" w:sz="4" w:space="0" w:color="auto"/>
              <w:right w:val="nil"/>
            </w:tcBorders>
            <w:shd w:val="clear" w:color="auto" w:fill="auto"/>
            <w:noWrap/>
            <w:vAlign w:val="bottom"/>
            <w:hideMark/>
          </w:tcPr>
          <w:p w14:paraId="01DA2A4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2994856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2E-02</w:t>
            </w:r>
          </w:p>
        </w:tc>
        <w:tc>
          <w:tcPr>
            <w:tcW w:w="460" w:type="dxa"/>
            <w:gridSpan w:val="2"/>
            <w:tcBorders>
              <w:top w:val="nil"/>
              <w:left w:val="nil"/>
              <w:bottom w:val="single" w:sz="4" w:space="0" w:color="auto"/>
              <w:right w:val="nil"/>
            </w:tcBorders>
            <w:shd w:val="clear" w:color="auto" w:fill="auto"/>
            <w:noWrap/>
            <w:vAlign w:val="bottom"/>
            <w:hideMark/>
          </w:tcPr>
          <w:p w14:paraId="41CF00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5</w:t>
            </w:r>
          </w:p>
        </w:tc>
      </w:tr>
    </w:tbl>
    <w:p w14:paraId="67249482" w14:textId="77777777" w:rsidR="00BD7167" w:rsidRPr="00B519B6" w:rsidRDefault="00BD7167" w:rsidP="00BD7167">
      <w:pPr>
        <w:pStyle w:val="Popis"/>
        <w:rPr>
          <w:vanish/>
          <w:lang w:val="sk-SK"/>
          <w:specVanish/>
        </w:rPr>
      </w:pPr>
      <w:bookmarkStart w:id="163" w:name="_Ref513900121"/>
      <w:bookmarkStart w:id="164" w:name="_Toc516835706"/>
      <w:bookmarkStart w:id="165" w:name="_Toc513584628"/>
      <w:r w:rsidRPr="00B519B6">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A37FEB" w:rsidRPr="00B519B6">
        <w:rPr>
          <w:noProof/>
          <w:lang w:val="sk-SK"/>
        </w:rPr>
        <w:t>9</w:t>
      </w:r>
      <w:r w:rsidRPr="00B519B6">
        <w:rPr>
          <w:lang w:val="sk-SK"/>
        </w:rPr>
        <w:fldChar w:fldCharType="end"/>
      </w:r>
      <w:bookmarkEnd w:id="163"/>
      <w:r w:rsidRPr="00B519B6">
        <w:rPr>
          <w:lang w:val="sk-SK"/>
        </w:rPr>
        <w:t>: Popisná štatistika výchylky parametrov počas spontnánneho dýchania pre 30 dobrovoľníkov.</w:t>
      </w:r>
      <w:bookmarkEnd w:id="164"/>
    </w:p>
    <w:bookmarkEnd w:id="165"/>
    <w:p w14:paraId="01623EAF" w14:textId="1FA8415A" w:rsidR="00BD7167" w:rsidRPr="00B66FCC" w:rsidRDefault="00BD7167" w:rsidP="00BD7167">
      <w:pPr>
        <w:pStyle w:val="Popis"/>
        <w:rPr>
          <w:lang w:val="sk-SK"/>
        </w:rPr>
      </w:pPr>
      <w:r w:rsidRPr="00B519B6">
        <w:rPr>
          <w:lang w:val="sk-SK"/>
        </w:rPr>
        <w:t xml:space="preserve"> Z výchylky parametrov počas merania ako definuje </w:t>
      </w:r>
      <w:r w:rsidRPr="00B519B6">
        <w:rPr>
          <w:lang w:val="sk-SK"/>
        </w:rPr>
        <w:fldChar w:fldCharType="begin"/>
      </w:r>
      <w:r w:rsidRPr="00B519B6">
        <w:rPr>
          <w:lang w:val="sk-SK"/>
        </w:rPr>
        <w:instrText xml:space="preserve"> REF _Ref513892756 \h </w:instrText>
      </w:r>
      <w:r w:rsidR="00B519B6">
        <w:rPr>
          <w:lang w:val="sk-SK"/>
        </w:rPr>
        <w:instrText xml:space="preserve"> \* MERGEFORMAT </w:instrText>
      </w:r>
      <w:r w:rsidRPr="00B519B6">
        <w:rPr>
          <w:lang w:val="sk-SK"/>
        </w:rPr>
      </w:r>
      <w:r w:rsidRPr="00B519B6">
        <w:rPr>
          <w:lang w:val="sk-SK"/>
        </w:rPr>
        <w:fldChar w:fldCharType="separate"/>
      </w:r>
      <w:r w:rsidR="00A37FEB" w:rsidRPr="00B519B6">
        <w:rPr>
          <w:lang w:val="sk-SK"/>
        </w:rPr>
        <w:t xml:space="preserve">Obrázok </w:t>
      </w:r>
      <w:r w:rsidR="00A37FEB" w:rsidRPr="00B519B6">
        <w:rPr>
          <w:noProof/>
          <w:lang w:val="sk-SK"/>
        </w:rPr>
        <w:t>3</w:t>
      </w:r>
      <w:r w:rsidR="00A37FEB" w:rsidRPr="00B519B6">
        <w:rPr>
          <w:lang w:val="sk-SK"/>
        </w:rPr>
        <w:t>.</w:t>
      </w:r>
      <w:r w:rsidR="00A37FEB" w:rsidRPr="00B519B6">
        <w:rPr>
          <w:noProof/>
          <w:lang w:val="sk-SK"/>
        </w:rPr>
        <w:t>14</w:t>
      </w:r>
      <w:r w:rsidRPr="00B519B6">
        <w:rPr>
          <w:lang w:val="sk-SK"/>
        </w:rPr>
        <w:fldChar w:fldCharType="end"/>
      </w:r>
      <w:r w:rsidRPr="00B519B6">
        <w:rPr>
          <w:lang w:val="sk-SK"/>
        </w:rPr>
        <w:t xml:space="preserve"> boli spočítané priemerné hodnoty a smerodatné odchylky pre 30 dobrovoľníkov, ktoré udáva</w:t>
      </w:r>
      <w:r w:rsidRPr="00B66FCC">
        <w:rPr>
          <w:lang w:val="sk-SK"/>
        </w:rPr>
        <w:t xml:space="preserve"> stĺpec mean +- std. Hodnota v stĺpci označenom %, udáva pomer medzi hodnotou parametru (</w:t>
      </w:r>
      <w:r w:rsidRPr="00B66FCC">
        <w:rPr>
          <w:lang w:val="sk-SK"/>
        </w:rPr>
        <w:fldChar w:fldCharType="begin"/>
      </w:r>
      <w:r w:rsidRPr="00B66FCC">
        <w:rPr>
          <w:lang w:val="sk-SK"/>
        </w:rPr>
        <w:instrText xml:space="preserve"> REF _Ref513894977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8</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0121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9</w:t>
      </w:r>
      <w:r w:rsidRPr="00B66FCC">
        <w:rPr>
          <w:lang w:val="sk-SK"/>
        </w:rPr>
        <w:fldChar w:fldCharType="end"/>
      </w:r>
      <w:r w:rsidRPr="00B66FCC">
        <w:rPr>
          <w:lang w:val="sk-SK"/>
        </w:rPr>
        <w:t>).</w:t>
      </w:r>
    </w:p>
    <w:p w14:paraId="310B71ED" w14:textId="77777777" w:rsidR="00BD7167" w:rsidRPr="00630043" w:rsidRDefault="00BD7167" w:rsidP="00BD7167">
      <w:pPr>
        <w:rPr>
          <w:lang w:eastAsia="en-US" w:bidi="en-US"/>
        </w:rPr>
      </w:pPr>
    </w:p>
    <w:p w14:paraId="1F1E6D56" w14:textId="77777777" w:rsidR="00BD7167" w:rsidRPr="00630043" w:rsidRDefault="00BD7167" w:rsidP="00BD7167">
      <w:r w:rsidRPr="00B519B6">
        <w:t>Hodnota v stĺpci ∆ mean vyjadruje priemernú hodnotu výchylky parametra naprieč všetkými subjektami.</w:t>
      </w:r>
      <w:r w:rsidRPr="00630043">
        <w:t xml:space="preserve"> Hodnota v sĺpci std vyjadruje smerodatnú odchylku výchylky parametra počas merania naprieč všetkými subjektami. Stĺpec % vyjadruje percentuálnu zmenu parametra v priebehu merania. Je to podiel priemernej hodnoty výchylky parametra počas merania uvedeného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a priemernej hodnoty parametru ako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a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skoro 10%. Smerom k perifériám je tento rozdiel ešte väčší. Na základe informácií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vidíme, že variabilita hodnoty SV a CO počas merania vypočítaného z impedancie je ovplyvnená hlavne zmenami v hodnotách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6D555238" w14:textId="77777777" w:rsidR="00BD7167" w:rsidRPr="00630043" w:rsidRDefault="00BD7167" w:rsidP="00BD7167">
      <w:pPr>
        <w:overflowPunct/>
        <w:autoSpaceDE/>
        <w:autoSpaceDN/>
        <w:adjustRightInd/>
        <w:spacing w:line="240" w:lineRule="auto"/>
        <w:textAlignment w:val="auto"/>
      </w:pPr>
    </w:p>
    <w:p w14:paraId="7D402BF5" w14:textId="77777777" w:rsidR="00BD7167" w:rsidRPr="00630043" w:rsidRDefault="00BD7167" w:rsidP="00BD7167">
      <w:pPr>
        <w:pStyle w:val="Nadpis3"/>
      </w:pPr>
      <w:bookmarkStart w:id="166" w:name="_Toc516835640"/>
      <w:r w:rsidRPr="00630043">
        <w:t>Popisná štatistika - Hlboké dýchanie</w:t>
      </w:r>
      <w:bookmarkEnd w:id="166"/>
    </w:p>
    <w:p w14:paraId="21E3571C" w14:textId="77777777" w:rsidR="00BD7167" w:rsidRPr="00630043" w:rsidRDefault="00BD7167" w:rsidP="00BD7167"/>
    <w:p w14:paraId="29917F73" w14:textId="7931A642" w:rsidR="00BD7167" w:rsidRPr="00630043" w:rsidRDefault="00BD7167" w:rsidP="00BD7167">
      <w:r w:rsidRPr="00630043">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xml:space="preserve">. Tieto zmeny tlaku významne ovplyvnia kardiovaskulárne parametre vrátane žilného návratu, plnenia srdca </w:t>
      </w:r>
      <w:r w:rsidR="009076DD">
        <w:t>srdcov</w:t>
      </w:r>
      <w:r w:rsidRPr="00630043">
        <w:t xml:space="preserve">ého  výdaja a arteriálneho tlaku. Arteriálny krvný tlak kolíše o 4 až 6 mmHg v priebehu spontnánneho dýchania, ale až 20mmHg v priebehu hlbokého dýchania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w:t>
      </w:r>
      <w:r w:rsidRPr="00B66FCC">
        <w:fldChar w:fldCharType="begin"/>
      </w:r>
      <w:r w:rsidRPr="00630043">
        <w:instrText xml:space="preserve"> REF _Ref513901364 \h </w:instrText>
      </w:r>
      <w:r w:rsidRPr="00B66FCC">
        <w:fldChar w:fldCharType="separate"/>
      </w:r>
      <w:r w:rsidR="00A37FEB" w:rsidRPr="00B66FCC">
        <w:t xml:space="preserve">Tabuľka </w:t>
      </w:r>
      <w:r w:rsidR="00A37FEB">
        <w:rPr>
          <w:noProof/>
        </w:rPr>
        <w:t>10</w:t>
      </w:r>
      <w:r w:rsidRPr="00B66FCC">
        <w:fldChar w:fldCharType="end"/>
      </w:r>
      <w:r w:rsidRPr="00630043">
        <w:t xml:space="preserve"> uvádza popisnú štatistiku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pri hlbokom dýchaní. Táto štatistika je spracovaná rovnakým spôsobom ako bola spracovaná štatistika pre spontánne dýchanie ktoré uviedl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BD7167" w:rsidRPr="00630043" w14:paraId="2893AA52" w14:textId="77777777" w:rsidTr="00BD7167">
        <w:trPr>
          <w:trHeight w:val="781"/>
        </w:trPr>
        <w:tc>
          <w:tcPr>
            <w:tcW w:w="8698" w:type="dxa"/>
            <w:gridSpan w:val="27"/>
            <w:tcBorders>
              <w:top w:val="single" w:sz="4" w:space="0" w:color="auto"/>
              <w:left w:val="nil"/>
              <w:bottom w:val="nil"/>
              <w:right w:val="nil"/>
            </w:tcBorders>
            <w:shd w:val="clear" w:color="auto" w:fill="auto"/>
            <w:noWrap/>
            <w:vAlign w:val="bottom"/>
            <w:hideMark/>
          </w:tcPr>
          <w:p w14:paraId="4DD3340C"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Hodnota parametra – hlboké dýchanie</w:t>
            </w:r>
          </w:p>
          <w:p w14:paraId="3A807EF6"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6E936B9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4208C5D1"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3F9C8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608455DB"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4FDE902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284CB04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6416" behindDoc="0" locked="0" layoutInCell="1" allowOverlap="1" wp14:anchorId="0389811E" wp14:editId="4D2B1D03">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4211300" w14:textId="77777777" w:rsidR="006372A4" w:rsidRDefault="006372A4"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389811E" id="_x0000_s1039" type="#_x0000_t202" style="position:absolute;left:0;text-align:left;margin-left:.2pt;margin-top:-34.25pt;width:11.3pt;height:12.9pt;z-index:251836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74211300" w14:textId="77777777" w:rsidR="006372A4" w:rsidRDefault="006372A4"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2112C5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682F53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7AAC086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34CBE8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0DAD25E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37440" behindDoc="0" locked="0" layoutInCell="1" allowOverlap="1" wp14:anchorId="0A04D003" wp14:editId="75ACC759">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4694F1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5B1202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5CF5624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C714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0C7CB1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38464" behindDoc="0" locked="0" layoutInCell="1" allowOverlap="1" wp14:anchorId="00688D62" wp14:editId="46049961">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1A754D5" w14:textId="77777777" w:rsidR="006372A4" w:rsidRDefault="006372A4"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688D62" id="_x0000_s1040" type="#_x0000_t202" style="position:absolute;left:0;text-align:left;margin-left:-33.6pt;margin-top:-46.5pt;width:80.25pt;height:39pt;z-index:251838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1A754D5" w14:textId="77777777" w:rsidR="006372A4" w:rsidRDefault="006372A4"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26C3D6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341BF6C7"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6599AA2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53229C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71EBE1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14559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5C79A3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4176D5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5696" behindDoc="0" locked="0" layoutInCell="1" allowOverlap="1" wp14:anchorId="397D0198" wp14:editId="0BB306E7">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A3007D" id="Textové pole 1191" o:spid="_x0000_s1026" type="#_x0000_t202" style="position:absolute;margin-left:0;margin-top:13.5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06EF9C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31556CC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53A87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6720" behindDoc="0" locked="0" layoutInCell="1" allowOverlap="1" wp14:anchorId="6E1C87DC" wp14:editId="5794E8C0">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A10D98" id="Textové pole 1190" o:spid="_x0000_s1026" type="#_x0000_t202" style="position:absolute;margin-left:30pt;margin-top:13.5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7744" behindDoc="0" locked="0" layoutInCell="1" allowOverlap="1" wp14:anchorId="06B1E1E6" wp14:editId="7133E75A">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73ED52" id="Textové pole 1189" o:spid="_x0000_s1026" type="#_x0000_t202" style="position:absolute;margin-left:30pt;margin-top:13.5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0272" behindDoc="0" locked="0" layoutInCell="1" allowOverlap="1" wp14:anchorId="6F3F6DBD" wp14:editId="6F61EA36">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668893" id="Textové pole 1188" o:spid="_x0000_s1026" type="#_x0000_t202" style="position:absolute;margin-left:30pt;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1296" behindDoc="0" locked="0" layoutInCell="1" allowOverlap="1" wp14:anchorId="1A6311E1" wp14:editId="65B1ACBE">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1A7AAA" id="Textové pole 1187" o:spid="_x0000_s1026" type="#_x0000_t202" style="position:absolute;margin-left:30pt;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215DB98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23A2412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22AA9D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067009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132D60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EE14B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4E8E42F"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FD6FD9F"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w:t>
            </w:r>
          </w:p>
        </w:tc>
        <w:tc>
          <w:tcPr>
            <w:tcW w:w="842" w:type="dxa"/>
            <w:tcBorders>
              <w:top w:val="nil"/>
              <w:left w:val="nil"/>
              <w:bottom w:val="nil"/>
              <w:right w:val="nil"/>
            </w:tcBorders>
            <w:shd w:val="clear" w:color="auto" w:fill="auto"/>
            <w:noWrap/>
            <w:vAlign w:val="bottom"/>
            <w:hideMark/>
          </w:tcPr>
          <w:p w14:paraId="65CC81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8</w:t>
            </w:r>
          </w:p>
        </w:tc>
        <w:tc>
          <w:tcPr>
            <w:tcW w:w="230" w:type="dxa"/>
            <w:tcBorders>
              <w:top w:val="nil"/>
              <w:left w:val="nil"/>
              <w:bottom w:val="nil"/>
              <w:right w:val="nil"/>
            </w:tcBorders>
            <w:shd w:val="clear" w:color="auto" w:fill="auto"/>
            <w:noWrap/>
            <w:vAlign w:val="bottom"/>
            <w:hideMark/>
          </w:tcPr>
          <w:p w14:paraId="719587D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088AC6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5</w:t>
            </w:r>
          </w:p>
        </w:tc>
        <w:tc>
          <w:tcPr>
            <w:tcW w:w="510" w:type="dxa"/>
            <w:gridSpan w:val="2"/>
            <w:tcBorders>
              <w:top w:val="nil"/>
              <w:left w:val="nil"/>
              <w:bottom w:val="nil"/>
              <w:right w:val="nil"/>
            </w:tcBorders>
            <w:shd w:val="clear" w:color="auto" w:fill="auto"/>
            <w:noWrap/>
            <w:vAlign w:val="bottom"/>
            <w:hideMark/>
          </w:tcPr>
          <w:p w14:paraId="664AC3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gridSpan w:val="2"/>
            <w:tcBorders>
              <w:top w:val="nil"/>
              <w:left w:val="nil"/>
              <w:bottom w:val="nil"/>
              <w:right w:val="nil"/>
            </w:tcBorders>
            <w:shd w:val="clear" w:color="auto" w:fill="auto"/>
            <w:noWrap/>
            <w:vAlign w:val="bottom"/>
            <w:hideMark/>
          </w:tcPr>
          <w:p w14:paraId="5D4A88F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8768" behindDoc="0" locked="0" layoutInCell="1" allowOverlap="1" wp14:anchorId="6C3CE437" wp14:editId="770C0119">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EEA43E" id="Textové pole 1186" o:spid="_x0000_s1026" type="#_x0000_t202" style="position:absolute;margin-left:0;margin-top:13.5pt;width:0;height:13.5pt;z-index:2518087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F75B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230" w:type="dxa"/>
            <w:gridSpan w:val="2"/>
            <w:tcBorders>
              <w:top w:val="nil"/>
              <w:left w:val="nil"/>
              <w:bottom w:val="nil"/>
              <w:right w:val="nil"/>
            </w:tcBorders>
            <w:shd w:val="clear" w:color="auto" w:fill="auto"/>
            <w:noWrap/>
            <w:vAlign w:val="bottom"/>
            <w:hideMark/>
          </w:tcPr>
          <w:p w14:paraId="31C7023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DC2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1</w:t>
            </w:r>
          </w:p>
        </w:tc>
        <w:tc>
          <w:tcPr>
            <w:tcW w:w="510" w:type="dxa"/>
            <w:gridSpan w:val="2"/>
            <w:tcBorders>
              <w:top w:val="nil"/>
              <w:left w:val="nil"/>
              <w:bottom w:val="nil"/>
              <w:right w:val="nil"/>
            </w:tcBorders>
            <w:shd w:val="clear" w:color="auto" w:fill="auto"/>
            <w:noWrap/>
            <w:vAlign w:val="bottom"/>
            <w:hideMark/>
          </w:tcPr>
          <w:p w14:paraId="371C56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4.9</w:t>
            </w:r>
          </w:p>
        </w:tc>
        <w:tc>
          <w:tcPr>
            <w:tcW w:w="190" w:type="dxa"/>
            <w:gridSpan w:val="2"/>
            <w:tcBorders>
              <w:top w:val="single" w:sz="4" w:space="0" w:color="auto"/>
              <w:left w:val="nil"/>
              <w:bottom w:val="nil"/>
              <w:right w:val="nil"/>
            </w:tcBorders>
            <w:shd w:val="clear" w:color="auto" w:fill="auto"/>
            <w:noWrap/>
            <w:vAlign w:val="bottom"/>
            <w:hideMark/>
          </w:tcPr>
          <w:p w14:paraId="553A68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nil"/>
              <w:right w:val="nil"/>
            </w:tcBorders>
            <w:shd w:val="clear" w:color="auto" w:fill="auto"/>
            <w:noWrap/>
            <w:vAlign w:val="bottom"/>
            <w:hideMark/>
          </w:tcPr>
          <w:p w14:paraId="3CD791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34EA5A9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A1755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561F96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D29136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5868AE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2</w:t>
            </w:r>
          </w:p>
        </w:tc>
        <w:tc>
          <w:tcPr>
            <w:tcW w:w="842" w:type="dxa"/>
            <w:tcBorders>
              <w:top w:val="nil"/>
              <w:left w:val="nil"/>
              <w:bottom w:val="nil"/>
              <w:right w:val="nil"/>
            </w:tcBorders>
            <w:shd w:val="clear" w:color="auto" w:fill="auto"/>
            <w:noWrap/>
            <w:vAlign w:val="bottom"/>
            <w:hideMark/>
          </w:tcPr>
          <w:p w14:paraId="558BCA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09</w:t>
            </w:r>
          </w:p>
        </w:tc>
        <w:tc>
          <w:tcPr>
            <w:tcW w:w="230" w:type="dxa"/>
            <w:tcBorders>
              <w:top w:val="nil"/>
              <w:left w:val="nil"/>
              <w:bottom w:val="nil"/>
              <w:right w:val="nil"/>
            </w:tcBorders>
            <w:shd w:val="clear" w:color="auto" w:fill="auto"/>
            <w:noWrap/>
            <w:vAlign w:val="bottom"/>
            <w:hideMark/>
          </w:tcPr>
          <w:p w14:paraId="6ED485B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A1B4B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74</w:t>
            </w:r>
          </w:p>
        </w:tc>
        <w:tc>
          <w:tcPr>
            <w:tcW w:w="510" w:type="dxa"/>
            <w:gridSpan w:val="2"/>
            <w:tcBorders>
              <w:top w:val="nil"/>
              <w:left w:val="nil"/>
              <w:bottom w:val="nil"/>
              <w:right w:val="nil"/>
            </w:tcBorders>
            <w:shd w:val="clear" w:color="auto" w:fill="auto"/>
            <w:noWrap/>
            <w:vAlign w:val="bottom"/>
            <w:hideMark/>
          </w:tcPr>
          <w:p w14:paraId="3432DF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w:t>
            </w:r>
          </w:p>
        </w:tc>
        <w:tc>
          <w:tcPr>
            <w:tcW w:w="190" w:type="dxa"/>
            <w:gridSpan w:val="2"/>
            <w:tcBorders>
              <w:top w:val="nil"/>
              <w:left w:val="nil"/>
              <w:bottom w:val="nil"/>
              <w:right w:val="nil"/>
            </w:tcBorders>
            <w:shd w:val="clear" w:color="auto" w:fill="auto"/>
            <w:noWrap/>
            <w:vAlign w:val="bottom"/>
            <w:hideMark/>
          </w:tcPr>
          <w:p w14:paraId="1EAE44D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9792" behindDoc="0" locked="0" layoutInCell="1" allowOverlap="1" wp14:anchorId="2293044F" wp14:editId="7D1917A6">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D4C863D" id="Textové pole 1185" o:spid="_x0000_s1026" type="#_x0000_t202" style="position:absolute;margin-left:0;margin-top:13.5pt;width:0;height:13.5pt;z-index:2518097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E932C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w:t>
            </w:r>
          </w:p>
        </w:tc>
        <w:tc>
          <w:tcPr>
            <w:tcW w:w="230" w:type="dxa"/>
            <w:gridSpan w:val="2"/>
            <w:tcBorders>
              <w:top w:val="nil"/>
              <w:left w:val="nil"/>
              <w:bottom w:val="nil"/>
              <w:right w:val="nil"/>
            </w:tcBorders>
            <w:shd w:val="clear" w:color="auto" w:fill="auto"/>
            <w:noWrap/>
            <w:vAlign w:val="bottom"/>
            <w:hideMark/>
          </w:tcPr>
          <w:p w14:paraId="0F0D703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19706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10" w:type="dxa"/>
            <w:gridSpan w:val="2"/>
            <w:tcBorders>
              <w:top w:val="nil"/>
              <w:left w:val="nil"/>
              <w:bottom w:val="nil"/>
              <w:right w:val="nil"/>
            </w:tcBorders>
            <w:shd w:val="clear" w:color="auto" w:fill="auto"/>
            <w:noWrap/>
            <w:vAlign w:val="bottom"/>
            <w:hideMark/>
          </w:tcPr>
          <w:p w14:paraId="69DFA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190" w:type="dxa"/>
            <w:gridSpan w:val="2"/>
            <w:tcBorders>
              <w:top w:val="nil"/>
              <w:left w:val="nil"/>
              <w:bottom w:val="nil"/>
              <w:right w:val="nil"/>
            </w:tcBorders>
            <w:shd w:val="clear" w:color="auto" w:fill="auto"/>
            <w:noWrap/>
            <w:vAlign w:val="bottom"/>
            <w:hideMark/>
          </w:tcPr>
          <w:p w14:paraId="445D47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49871C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5F523F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5FA8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7DC4AC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5199DB1"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BDAEE6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3</w:t>
            </w:r>
          </w:p>
        </w:tc>
        <w:tc>
          <w:tcPr>
            <w:tcW w:w="842" w:type="dxa"/>
            <w:tcBorders>
              <w:top w:val="nil"/>
              <w:left w:val="nil"/>
              <w:bottom w:val="nil"/>
              <w:right w:val="nil"/>
            </w:tcBorders>
            <w:shd w:val="clear" w:color="auto" w:fill="auto"/>
            <w:noWrap/>
            <w:vAlign w:val="bottom"/>
            <w:hideMark/>
          </w:tcPr>
          <w:p w14:paraId="08F99D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0</w:t>
            </w:r>
          </w:p>
        </w:tc>
        <w:tc>
          <w:tcPr>
            <w:tcW w:w="230" w:type="dxa"/>
            <w:tcBorders>
              <w:top w:val="nil"/>
              <w:left w:val="nil"/>
              <w:bottom w:val="nil"/>
              <w:right w:val="nil"/>
            </w:tcBorders>
            <w:shd w:val="clear" w:color="auto" w:fill="auto"/>
            <w:noWrap/>
            <w:vAlign w:val="bottom"/>
            <w:hideMark/>
          </w:tcPr>
          <w:p w14:paraId="6B1BD91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66349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4</w:t>
            </w:r>
          </w:p>
        </w:tc>
        <w:tc>
          <w:tcPr>
            <w:tcW w:w="510" w:type="dxa"/>
            <w:gridSpan w:val="2"/>
            <w:tcBorders>
              <w:top w:val="nil"/>
              <w:left w:val="nil"/>
              <w:bottom w:val="nil"/>
              <w:right w:val="nil"/>
            </w:tcBorders>
            <w:shd w:val="clear" w:color="auto" w:fill="auto"/>
            <w:noWrap/>
            <w:vAlign w:val="bottom"/>
            <w:hideMark/>
          </w:tcPr>
          <w:p w14:paraId="4A03C1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7</w:t>
            </w:r>
          </w:p>
        </w:tc>
        <w:tc>
          <w:tcPr>
            <w:tcW w:w="190" w:type="dxa"/>
            <w:gridSpan w:val="2"/>
            <w:tcBorders>
              <w:top w:val="nil"/>
              <w:left w:val="nil"/>
              <w:bottom w:val="nil"/>
              <w:right w:val="nil"/>
            </w:tcBorders>
            <w:shd w:val="clear" w:color="auto" w:fill="auto"/>
            <w:noWrap/>
            <w:vAlign w:val="bottom"/>
            <w:hideMark/>
          </w:tcPr>
          <w:p w14:paraId="0D1E21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0816" behindDoc="0" locked="0" layoutInCell="1" allowOverlap="1" wp14:anchorId="46AD2A0C" wp14:editId="7C32FA2E">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A1747C" id="Textové pole 1184" o:spid="_x0000_s1026" type="#_x0000_t202" style="position:absolute;margin-left:0;margin-top:13.5pt;width:0;height:13.5pt;z-index:2518108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1840" behindDoc="0" locked="0" layoutInCell="1" allowOverlap="1" wp14:anchorId="4AB49F29" wp14:editId="0E4AC9D4">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A1606F" id="Textové pole 1183"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713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2</w:t>
            </w:r>
          </w:p>
        </w:tc>
        <w:tc>
          <w:tcPr>
            <w:tcW w:w="230" w:type="dxa"/>
            <w:gridSpan w:val="2"/>
            <w:tcBorders>
              <w:top w:val="nil"/>
              <w:left w:val="nil"/>
              <w:bottom w:val="nil"/>
              <w:right w:val="nil"/>
            </w:tcBorders>
            <w:shd w:val="clear" w:color="auto" w:fill="auto"/>
            <w:noWrap/>
            <w:vAlign w:val="bottom"/>
            <w:hideMark/>
          </w:tcPr>
          <w:p w14:paraId="2283F00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9B8D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9</w:t>
            </w:r>
          </w:p>
        </w:tc>
        <w:tc>
          <w:tcPr>
            <w:tcW w:w="510" w:type="dxa"/>
            <w:gridSpan w:val="2"/>
            <w:tcBorders>
              <w:top w:val="nil"/>
              <w:left w:val="nil"/>
              <w:bottom w:val="nil"/>
              <w:right w:val="nil"/>
            </w:tcBorders>
            <w:shd w:val="clear" w:color="auto" w:fill="auto"/>
            <w:noWrap/>
            <w:vAlign w:val="bottom"/>
            <w:hideMark/>
          </w:tcPr>
          <w:p w14:paraId="7C816C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8</w:t>
            </w:r>
          </w:p>
        </w:tc>
        <w:tc>
          <w:tcPr>
            <w:tcW w:w="190" w:type="dxa"/>
            <w:gridSpan w:val="2"/>
            <w:tcBorders>
              <w:top w:val="nil"/>
              <w:left w:val="nil"/>
              <w:bottom w:val="nil"/>
              <w:right w:val="nil"/>
            </w:tcBorders>
            <w:shd w:val="clear" w:color="auto" w:fill="auto"/>
            <w:noWrap/>
            <w:vAlign w:val="bottom"/>
            <w:hideMark/>
          </w:tcPr>
          <w:p w14:paraId="0C20B2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D5E481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0501A69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B6043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26F80D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FCEF75E"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12C34D5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4</w:t>
            </w:r>
          </w:p>
        </w:tc>
        <w:tc>
          <w:tcPr>
            <w:tcW w:w="842" w:type="dxa"/>
            <w:tcBorders>
              <w:top w:val="nil"/>
              <w:left w:val="nil"/>
              <w:bottom w:val="nil"/>
              <w:right w:val="nil"/>
            </w:tcBorders>
            <w:shd w:val="clear" w:color="auto" w:fill="auto"/>
            <w:noWrap/>
            <w:vAlign w:val="bottom"/>
            <w:hideMark/>
          </w:tcPr>
          <w:p w14:paraId="697AEB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8</w:t>
            </w:r>
          </w:p>
        </w:tc>
        <w:tc>
          <w:tcPr>
            <w:tcW w:w="230" w:type="dxa"/>
            <w:tcBorders>
              <w:top w:val="nil"/>
              <w:left w:val="nil"/>
              <w:bottom w:val="nil"/>
              <w:right w:val="nil"/>
            </w:tcBorders>
            <w:shd w:val="clear" w:color="auto" w:fill="auto"/>
            <w:noWrap/>
            <w:vAlign w:val="bottom"/>
            <w:hideMark/>
          </w:tcPr>
          <w:p w14:paraId="2BB238B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F362E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3</w:t>
            </w:r>
          </w:p>
        </w:tc>
        <w:tc>
          <w:tcPr>
            <w:tcW w:w="510" w:type="dxa"/>
            <w:gridSpan w:val="2"/>
            <w:tcBorders>
              <w:top w:val="nil"/>
              <w:left w:val="nil"/>
              <w:bottom w:val="nil"/>
              <w:right w:val="nil"/>
            </w:tcBorders>
            <w:shd w:val="clear" w:color="auto" w:fill="auto"/>
            <w:noWrap/>
            <w:vAlign w:val="bottom"/>
            <w:hideMark/>
          </w:tcPr>
          <w:p w14:paraId="0C9283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gridSpan w:val="2"/>
            <w:tcBorders>
              <w:top w:val="nil"/>
              <w:left w:val="nil"/>
              <w:bottom w:val="nil"/>
              <w:right w:val="nil"/>
            </w:tcBorders>
            <w:shd w:val="clear" w:color="auto" w:fill="auto"/>
            <w:noWrap/>
            <w:vAlign w:val="bottom"/>
            <w:hideMark/>
          </w:tcPr>
          <w:p w14:paraId="6BBFC5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2864" behindDoc="0" locked="0" layoutInCell="1" allowOverlap="1" wp14:anchorId="662D8D00" wp14:editId="7C8721AC">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3A30B9" id="Textové pole 1182" o:spid="_x0000_s1026" type="#_x0000_t202" style="position:absolute;margin-left:0;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3888" behindDoc="0" locked="0" layoutInCell="1" allowOverlap="1" wp14:anchorId="6723BA2B" wp14:editId="60A9F908">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485E77E" id="Textové pole 1181" o:spid="_x0000_s1026" type="#_x0000_t202" style="position:absolute;margin-left:0;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6F713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46</w:t>
            </w:r>
          </w:p>
        </w:tc>
        <w:tc>
          <w:tcPr>
            <w:tcW w:w="230" w:type="dxa"/>
            <w:gridSpan w:val="2"/>
            <w:tcBorders>
              <w:top w:val="nil"/>
              <w:left w:val="nil"/>
              <w:bottom w:val="nil"/>
              <w:right w:val="nil"/>
            </w:tcBorders>
            <w:shd w:val="clear" w:color="auto" w:fill="auto"/>
            <w:noWrap/>
            <w:vAlign w:val="bottom"/>
            <w:hideMark/>
          </w:tcPr>
          <w:p w14:paraId="3FB24F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68EFCD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5</w:t>
            </w:r>
          </w:p>
        </w:tc>
        <w:tc>
          <w:tcPr>
            <w:tcW w:w="510" w:type="dxa"/>
            <w:gridSpan w:val="2"/>
            <w:tcBorders>
              <w:top w:val="nil"/>
              <w:left w:val="nil"/>
              <w:bottom w:val="nil"/>
              <w:right w:val="nil"/>
            </w:tcBorders>
            <w:shd w:val="clear" w:color="auto" w:fill="auto"/>
            <w:noWrap/>
            <w:vAlign w:val="bottom"/>
            <w:hideMark/>
          </w:tcPr>
          <w:p w14:paraId="26858A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w:t>
            </w:r>
          </w:p>
        </w:tc>
        <w:tc>
          <w:tcPr>
            <w:tcW w:w="190" w:type="dxa"/>
            <w:gridSpan w:val="2"/>
            <w:tcBorders>
              <w:top w:val="nil"/>
              <w:left w:val="nil"/>
              <w:bottom w:val="nil"/>
              <w:right w:val="nil"/>
            </w:tcBorders>
            <w:shd w:val="clear" w:color="auto" w:fill="auto"/>
            <w:noWrap/>
            <w:vAlign w:val="bottom"/>
            <w:hideMark/>
          </w:tcPr>
          <w:p w14:paraId="6C2539B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B248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7372586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4B79D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1322F9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C44E83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1F4AA3E"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5</w:t>
            </w:r>
          </w:p>
        </w:tc>
        <w:tc>
          <w:tcPr>
            <w:tcW w:w="842" w:type="dxa"/>
            <w:tcBorders>
              <w:top w:val="nil"/>
              <w:left w:val="nil"/>
              <w:bottom w:val="nil"/>
              <w:right w:val="nil"/>
            </w:tcBorders>
            <w:shd w:val="clear" w:color="auto" w:fill="auto"/>
            <w:noWrap/>
            <w:vAlign w:val="bottom"/>
            <w:hideMark/>
          </w:tcPr>
          <w:p w14:paraId="2233BEE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75</w:t>
            </w:r>
          </w:p>
        </w:tc>
        <w:tc>
          <w:tcPr>
            <w:tcW w:w="230" w:type="dxa"/>
            <w:tcBorders>
              <w:top w:val="nil"/>
              <w:left w:val="nil"/>
              <w:bottom w:val="nil"/>
              <w:right w:val="nil"/>
            </w:tcBorders>
            <w:shd w:val="clear" w:color="auto" w:fill="auto"/>
            <w:noWrap/>
            <w:vAlign w:val="bottom"/>
            <w:hideMark/>
          </w:tcPr>
          <w:p w14:paraId="362E73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F162F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36</w:t>
            </w:r>
          </w:p>
        </w:tc>
        <w:tc>
          <w:tcPr>
            <w:tcW w:w="510" w:type="dxa"/>
            <w:gridSpan w:val="2"/>
            <w:tcBorders>
              <w:top w:val="nil"/>
              <w:left w:val="nil"/>
              <w:bottom w:val="nil"/>
              <w:right w:val="nil"/>
            </w:tcBorders>
            <w:shd w:val="clear" w:color="auto" w:fill="auto"/>
            <w:noWrap/>
            <w:vAlign w:val="bottom"/>
            <w:hideMark/>
          </w:tcPr>
          <w:p w14:paraId="0129C0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9</w:t>
            </w:r>
          </w:p>
        </w:tc>
        <w:tc>
          <w:tcPr>
            <w:tcW w:w="190" w:type="dxa"/>
            <w:gridSpan w:val="2"/>
            <w:tcBorders>
              <w:top w:val="nil"/>
              <w:left w:val="nil"/>
              <w:bottom w:val="nil"/>
              <w:right w:val="nil"/>
            </w:tcBorders>
            <w:shd w:val="clear" w:color="auto" w:fill="auto"/>
            <w:noWrap/>
            <w:vAlign w:val="bottom"/>
            <w:hideMark/>
          </w:tcPr>
          <w:p w14:paraId="39D86C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4912" behindDoc="0" locked="0" layoutInCell="1" allowOverlap="1" wp14:anchorId="73C399F2" wp14:editId="31F5C44A">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31C86C" id="Textové pole 1180"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5936" behindDoc="0" locked="0" layoutInCell="1" allowOverlap="1" wp14:anchorId="3C780999" wp14:editId="64150DB1">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9C914" id="Textové pole 1179"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ECAF7A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0</w:t>
            </w:r>
          </w:p>
        </w:tc>
        <w:tc>
          <w:tcPr>
            <w:tcW w:w="230" w:type="dxa"/>
            <w:gridSpan w:val="2"/>
            <w:tcBorders>
              <w:top w:val="nil"/>
              <w:left w:val="nil"/>
              <w:bottom w:val="nil"/>
              <w:right w:val="nil"/>
            </w:tcBorders>
            <w:shd w:val="clear" w:color="auto" w:fill="auto"/>
            <w:noWrap/>
            <w:vAlign w:val="bottom"/>
            <w:hideMark/>
          </w:tcPr>
          <w:p w14:paraId="0B8BD7A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EDDD4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10" w:type="dxa"/>
            <w:gridSpan w:val="2"/>
            <w:tcBorders>
              <w:top w:val="nil"/>
              <w:left w:val="nil"/>
              <w:bottom w:val="nil"/>
              <w:right w:val="nil"/>
            </w:tcBorders>
            <w:shd w:val="clear" w:color="auto" w:fill="auto"/>
            <w:noWrap/>
            <w:vAlign w:val="bottom"/>
            <w:hideMark/>
          </w:tcPr>
          <w:p w14:paraId="6F1CC6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9</w:t>
            </w:r>
          </w:p>
        </w:tc>
        <w:tc>
          <w:tcPr>
            <w:tcW w:w="190" w:type="dxa"/>
            <w:gridSpan w:val="2"/>
            <w:tcBorders>
              <w:top w:val="nil"/>
              <w:left w:val="nil"/>
              <w:bottom w:val="nil"/>
              <w:right w:val="nil"/>
            </w:tcBorders>
            <w:shd w:val="clear" w:color="auto" w:fill="auto"/>
            <w:noWrap/>
            <w:vAlign w:val="bottom"/>
            <w:hideMark/>
          </w:tcPr>
          <w:p w14:paraId="3DEA67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4A31F3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60F122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B5FD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D8C6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8</w:t>
            </w:r>
          </w:p>
        </w:tc>
      </w:tr>
      <w:tr w:rsidR="00BD7167" w:rsidRPr="00630043" w14:paraId="6322F5C4"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A8D17D0"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6</w:t>
            </w:r>
          </w:p>
        </w:tc>
        <w:tc>
          <w:tcPr>
            <w:tcW w:w="842" w:type="dxa"/>
            <w:tcBorders>
              <w:top w:val="nil"/>
              <w:left w:val="nil"/>
              <w:bottom w:val="nil"/>
              <w:right w:val="nil"/>
            </w:tcBorders>
            <w:shd w:val="clear" w:color="auto" w:fill="auto"/>
            <w:noWrap/>
            <w:vAlign w:val="bottom"/>
            <w:hideMark/>
          </w:tcPr>
          <w:p w14:paraId="51D769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38</w:t>
            </w:r>
          </w:p>
        </w:tc>
        <w:tc>
          <w:tcPr>
            <w:tcW w:w="230" w:type="dxa"/>
            <w:tcBorders>
              <w:top w:val="nil"/>
              <w:left w:val="nil"/>
              <w:bottom w:val="nil"/>
              <w:right w:val="nil"/>
            </w:tcBorders>
            <w:shd w:val="clear" w:color="auto" w:fill="auto"/>
            <w:noWrap/>
            <w:vAlign w:val="bottom"/>
            <w:hideMark/>
          </w:tcPr>
          <w:p w14:paraId="4FED51D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E6917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6</w:t>
            </w:r>
          </w:p>
        </w:tc>
        <w:tc>
          <w:tcPr>
            <w:tcW w:w="510" w:type="dxa"/>
            <w:gridSpan w:val="2"/>
            <w:tcBorders>
              <w:top w:val="nil"/>
              <w:left w:val="nil"/>
              <w:bottom w:val="nil"/>
              <w:right w:val="nil"/>
            </w:tcBorders>
            <w:shd w:val="clear" w:color="auto" w:fill="auto"/>
            <w:noWrap/>
            <w:vAlign w:val="bottom"/>
            <w:hideMark/>
          </w:tcPr>
          <w:p w14:paraId="00C48D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5</w:t>
            </w:r>
          </w:p>
        </w:tc>
        <w:tc>
          <w:tcPr>
            <w:tcW w:w="190" w:type="dxa"/>
            <w:gridSpan w:val="2"/>
            <w:tcBorders>
              <w:top w:val="nil"/>
              <w:left w:val="nil"/>
              <w:bottom w:val="nil"/>
              <w:right w:val="nil"/>
            </w:tcBorders>
            <w:shd w:val="clear" w:color="auto" w:fill="auto"/>
            <w:noWrap/>
            <w:vAlign w:val="bottom"/>
            <w:hideMark/>
          </w:tcPr>
          <w:p w14:paraId="0F76B9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6960" behindDoc="0" locked="0" layoutInCell="1" allowOverlap="1" wp14:anchorId="16BB3AB6" wp14:editId="27C811D0">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7EEF3D" id="Textové pole 1178"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7984" behindDoc="0" locked="0" layoutInCell="1" allowOverlap="1" wp14:anchorId="41602D28" wp14:editId="21B13425">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84FE7" id="Textové pole 1177"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B0AF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59</w:t>
            </w:r>
          </w:p>
        </w:tc>
        <w:tc>
          <w:tcPr>
            <w:tcW w:w="230" w:type="dxa"/>
            <w:gridSpan w:val="2"/>
            <w:tcBorders>
              <w:top w:val="nil"/>
              <w:left w:val="nil"/>
              <w:bottom w:val="nil"/>
              <w:right w:val="nil"/>
            </w:tcBorders>
            <w:shd w:val="clear" w:color="auto" w:fill="auto"/>
            <w:noWrap/>
            <w:vAlign w:val="bottom"/>
            <w:hideMark/>
          </w:tcPr>
          <w:p w14:paraId="0D42C00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CDCF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19</w:t>
            </w:r>
          </w:p>
        </w:tc>
        <w:tc>
          <w:tcPr>
            <w:tcW w:w="510" w:type="dxa"/>
            <w:gridSpan w:val="2"/>
            <w:tcBorders>
              <w:top w:val="nil"/>
              <w:left w:val="nil"/>
              <w:bottom w:val="nil"/>
              <w:right w:val="nil"/>
            </w:tcBorders>
            <w:shd w:val="clear" w:color="auto" w:fill="auto"/>
            <w:noWrap/>
            <w:vAlign w:val="bottom"/>
            <w:hideMark/>
          </w:tcPr>
          <w:p w14:paraId="76B027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5</w:t>
            </w:r>
          </w:p>
        </w:tc>
        <w:tc>
          <w:tcPr>
            <w:tcW w:w="190" w:type="dxa"/>
            <w:gridSpan w:val="2"/>
            <w:tcBorders>
              <w:top w:val="nil"/>
              <w:left w:val="nil"/>
              <w:bottom w:val="nil"/>
              <w:right w:val="nil"/>
            </w:tcBorders>
            <w:shd w:val="clear" w:color="auto" w:fill="auto"/>
            <w:noWrap/>
            <w:vAlign w:val="bottom"/>
            <w:hideMark/>
          </w:tcPr>
          <w:p w14:paraId="5EE81B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0965EC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261D7C8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3E02C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FE7D8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54756F9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F3B49DA"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7</w:t>
            </w:r>
          </w:p>
        </w:tc>
        <w:tc>
          <w:tcPr>
            <w:tcW w:w="842" w:type="dxa"/>
            <w:tcBorders>
              <w:top w:val="nil"/>
              <w:left w:val="nil"/>
              <w:bottom w:val="nil"/>
              <w:right w:val="nil"/>
            </w:tcBorders>
            <w:shd w:val="clear" w:color="auto" w:fill="auto"/>
            <w:noWrap/>
            <w:vAlign w:val="bottom"/>
            <w:hideMark/>
          </w:tcPr>
          <w:p w14:paraId="308D0E6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2.37</w:t>
            </w:r>
          </w:p>
        </w:tc>
        <w:tc>
          <w:tcPr>
            <w:tcW w:w="230" w:type="dxa"/>
            <w:tcBorders>
              <w:top w:val="nil"/>
              <w:left w:val="nil"/>
              <w:bottom w:val="nil"/>
              <w:right w:val="nil"/>
            </w:tcBorders>
            <w:shd w:val="clear" w:color="auto" w:fill="auto"/>
            <w:noWrap/>
            <w:vAlign w:val="bottom"/>
            <w:hideMark/>
          </w:tcPr>
          <w:p w14:paraId="2E6D857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510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2</w:t>
            </w:r>
          </w:p>
        </w:tc>
        <w:tc>
          <w:tcPr>
            <w:tcW w:w="510" w:type="dxa"/>
            <w:gridSpan w:val="2"/>
            <w:tcBorders>
              <w:top w:val="nil"/>
              <w:left w:val="nil"/>
              <w:bottom w:val="nil"/>
              <w:right w:val="nil"/>
            </w:tcBorders>
            <w:shd w:val="clear" w:color="auto" w:fill="auto"/>
            <w:noWrap/>
            <w:vAlign w:val="bottom"/>
            <w:hideMark/>
          </w:tcPr>
          <w:p w14:paraId="697AA18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8</w:t>
            </w:r>
          </w:p>
        </w:tc>
        <w:tc>
          <w:tcPr>
            <w:tcW w:w="190" w:type="dxa"/>
            <w:gridSpan w:val="2"/>
            <w:tcBorders>
              <w:top w:val="nil"/>
              <w:left w:val="nil"/>
              <w:bottom w:val="nil"/>
              <w:right w:val="nil"/>
            </w:tcBorders>
            <w:shd w:val="clear" w:color="auto" w:fill="auto"/>
            <w:noWrap/>
            <w:vAlign w:val="bottom"/>
            <w:hideMark/>
          </w:tcPr>
          <w:p w14:paraId="2093EA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9008" behindDoc="0" locked="0" layoutInCell="1" allowOverlap="1" wp14:anchorId="262A3667" wp14:editId="3C75C16B">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B161979" id="Textové pole 1176"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0032" behindDoc="0" locked="0" layoutInCell="1" allowOverlap="1" wp14:anchorId="0C8A01F6" wp14:editId="2579F6E9">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75D09F" id="Textové pole 1175"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59603E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9</w:t>
            </w:r>
          </w:p>
        </w:tc>
        <w:tc>
          <w:tcPr>
            <w:tcW w:w="230" w:type="dxa"/>
            <w:gridSpan w:val="2"/>
            <w:tcBorders>
              <w:top w:val="nil"/>
              <w:left w:val="nil"/>
              <w:bottom w:val="nil"/>
              <w:right w:val="nil"/>
            </w:tcBorders>
            <w:shd w:val="clear" w:color="auto" w:fill="auto"/>
            <w:noWrap/>
            <w:vAlign w:val="bottom"/>
            <w:hideMark/>
          </w:tcPr>
          <w:p w14:paraId="4720DC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2A7F4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7</w:t>
            </w:r>
          </w:p>
        </w:tc>
        <w:tc>
          <w:tcPr>
            <w:tcW w:w="510" w:type="dxa"/>
            <w:gridSpan w:val="2"/>
            <w:tcBorders>
              <w:top w:val="nil"/>
              <w:left w:val="nil"/>
              <w:bottom w:val="nil"/>
              <w:right w:val="nil"/>
            </w:tcBorders>
            <w:shd w:val="clear" w:color="auto" w:fill="auto"/>
            <w:noWrap/>
            <w:vAlign w:val="bottom"/>
            <w:hideMark/>
          </w:tcPr>
          <w:p w14:paraId="1062BC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4</w:t>
            </w:r>
          </w:p>
        </w:tc>
        <w:tc>
          <w:tcPr>
            <w:tcW w:w="190" w:type="dxa"/>
            <w:gridSpan w:val="2"/>
            <w:tcBorders>
              <w:top w:val="nil"/>
              <w:left w:val="nil"/>
              <w:bottom w:val="nil"/>
              <w:right w:val="nil"/>
            </w:tcBorders>
            <w:shd w:val="clear" w:color="auto" w:fill="auto"/>
            <w:noWrap/>
            <w:vAlign w:val="bottom"/>
            <w:hideMark/>
          </w:tcPr>
          <w:p w14:paraId="36E0E6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CFD1DE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45704E0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6F38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160" w:type="dxa"/>
            <w:tcBorders>
              <w:top w:val="nil"/>
              <w:left w:val="nil"/>
              <w:bottom w:val="nil"/>
              <w:right w:val="nil"/>
            </w:tcBorders>
            <w:shd w:val="clear" w:color="auto" w:fill="auto"/>
            <w:noWrap/>
            <w:vAlign w:val="bottom"/>
            <w:hideMark/>
          </w:tcPr>
          <w:p w14:paraId="45E099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24D3805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8462FE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8</w:t>
            </w:r>
          </w:p>
        </w:tc>
        <w:tc>
          <w:tcPr>
            <w:tcW w:w="842" w:type="dxa"/>
            <w:tcBorders>
              <w:top w:val="nil"/>
              <w:left w:val="nil"/>
              <w:bottom w:val="nil"/>
              <w:right w:val="nil"/>
            </w:tcBorders>
            <w:shd w:val="clear" w:color="auto" w:fill="auto"/>
            <w:noWrap/>
            <w:vAlign w:val="bottom"/>
            <w:hideMark/>
          </w:tcPr>
          <w:p w14:paraId="77A847B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81</w:t>
            </w:r>
          </w:p>
        </w:tc>
        <w:tc>
          <w:tcPr>
            <w:tcW w:w="230" w:type="dxa"/>
            <w:tcBorders>
              <w:top w:val="nil"/>
              <w:left w:val="nil"/>
              <w:bottom w:val="nil"/>
              <w:right w:val="nil"/>
            </w:tcBorders>
            <w:shd w:val="clear" w:color="auto" w:fill="auto"/>
            <w:noWrap/>
            <w:vAlign w:val="bottom"/>
            <w:hideMark/>
          </w:tcPr>
          <w:p w14:paraId="0DD359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2C85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88</w:t>
            </w:r>
          </w:p>
        </w:tc>
        <w:tc>
          <w:tcPr>
            <w:tcW w:w="510" w:type="dxa"/>
            <w:gridSpan w:val="2"/>
            <w:tcBorders>
              <w:top w:val="nil"/>
              <w:left w:val="nil"/>
              <w:bottom w:val="nil"/>
              <w:right w:val="nil"/>
            </w:tcBorders>
            <w:shd w:val="clear" w:color="auto" w:fill="auto"/>
            <w:noWrap/>
            <w:vAlign w:val="bottom"/>
            <w:hideMark/>
          </w:tcPr>
          <w:p w14:paraId="46FBFBC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gridSpan w:val="2"/>
            <w:tcBorders>
              <w:top w:val="nil"/>
              <w:left w:val="nil"/>
              <w:bottom w:val="nil"/>
              <w:right w:val="nil"/>
            </w:tcBorders>
            <w:shd w:val="clear" w:color="auto" w:fill="auto"/>
            <w:noWrap/>
            <w:vAlign w:val="bottom"/>
            <w:hideMark/>
          </w:tcPr>
          <w:p w14:paraId="4BF71B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1056" behindDoc="0" locked="0" layoutInCell="1" allowOverlap="1" wp14:anchorId="5302197E" wp14:editId="1298D03E">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DBA22F" id="Textové pole 1174"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2080" behindDoc="0" locked="0" layoutInCell="1" allowOverlap="1" wp14:anchorId="0B79895B" wp14:editId="50972FB0">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8E0B5D" id="Textové pole 1173"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1EF57E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8</w:t>
            </w:r>
          </w:p>
        </w:tc>
        <w:tc>
          <w:tcPr>
            <w:tcW w:w="230" w:type="dxa"/>
            <w:gridSpan w:val="2"/>
            <w:tcBorders>
              <w:top w:val="nil"/>
              <w:left w:val="nil"/>
              <w:bottom w:val="nil"/>
              <w:right w:val="nil"/>
            </w:tcBorders>
            <w:shd w:val="clear" w:color="auto" w:fill="auto"/>
            <w:noWrap/>
            <w:vAlign w:val="bottom"/>
            <w:hideMark/>
          </w:tcPr>
          <w:p w14:paraId="360D29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1FD8D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10" w:type="dxa"/>
            <w:gridSpan w:val="2"/>
            <w:tcBorders>
              <w:top w:val="nil"/>
              <w:left w:val="nil"/>
              <w:bottom w:val="nil"/>
              <w:right w:val="nil"/>
            </w:tcBorders>
            <w:shd w:val="clear" w:color="auto" w:fill="auto"/>
            <w:noWrap/>
            <w:vAlign w:val="bottom"/>
            <w:hideMark/>
          </w:tcPr>
          <w:p w14:paraId="67193A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5.5</w:t>
            </w:r>
          </w:p>
        </w:tc>
        <w:tc>
          <w:tcPr>
            <w:tcW w:w="190" w:type="dxa"/>
            <w:gridSpan w:val="2"/>
            <w:tcBorders>
              <w:top w:val="nil"/>
              <w:left w:val="nil"/>
              <w:bottom w:val="nil"/>
              <w:right w:val="nil"/>
            </w:tcBorders>
            <w:shd w:val="clear" w:color="auto" w:fill="auto"/>
            <w:noWrap/>
            <w:vAlign w:val="bottom"/>
            <w:hideMark/>
          </w:tcPr>
          <w:p w14:paraId="4DE49B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63541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542806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E90BB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160" w:type="dxa"/>
            <w:tcBorders>
              <w:top w:val="nil"/>
              <w:left w:val="nil"/>
              <w:bottom w:val="nil"/>
              <w:right w:val="nil"/>
            </w:tcBorders>
            <w:shd w:val="clear" w:color="auto" w:fill="auto"/>
            <w:noWrap/>
            <w:vAlign w:val="bottom"/>
            <w:hideMark/>
          </w:tcPr>
          <w:p w14:paraId="31805F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4468F28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60EFF5E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3</w:t>
            </w:r>
          </w:p>
        </w:tc>
        <w:tc>
          <w:tcPr>
            <w:tcW w:w="842" w:type="dxa"/>
            <w:tcBorders>
              <w:top w:val="nil"/>
              <w:left w:val="nil"/>
              <w:bottom w:val="nil"/>
              <w:right w:val="nil"/>
            </w:tcBorders>
            <w:shd w:val="clear" w:color="auto" w:fill="auto"/>
            <w:noWrap/>
            <w:vAlign w:val="bottom"/>
            <w:hideMark/>
          </w:tcPr>
          <w:p w14:paraId="70BA8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9.99</w:t>
            </w:r>
          </w:p>
        </w:tc>
        <w:tc>
          <w:tcPr>
            <w:tcW w:w="230" w:type="dxa"/>
            <w:tcBorders>
              <w:top w:val="nil"/>
              <w:left w:val="nil"/>
              <w:bottom w:val="nil"/>
              <w:right w:val="nil"/>
            </w:tcBorders>
            <w:shd w:val="clear" w:color="auto" w:fill="auto"/>
            <w:noWrap/>
            <w:vAlign w:val="bottom"/>
            <w:hideMark/>
          </w:tcPr>
          <w:p w14:paraId="3DFD73A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F49B9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33</w:t>
            </w:r>
          </w:p>
        </w:tc>
        <w:tc>
          <w:tcPr>
            <w:tcW w:w="510" w:type="dxa"/>
            <w:gridSpan w:val="2"/>
            <w:tcBorders>
              <w:top w:val="nil"/>
              <w:left w:val="nil"/>
              <w:bottom w:val="nil"/>
              <w:right w:val="nil"/>
            </w:tcBorders>
            <w:shd w:val="clear" w:color="auto" w:fill="auto"/>
            <w:noWrap/>
            <w:vAlign w:val="bottom"/>
            <w:hideMark/>
          </w:tcPr>
          <w:p w14:paraId="0A5413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9</w:t>
            </w:r>
          </w:p>
        </w:tc>
        <w:tc>
          <w:tcPr>
            <w:tcW w:w="190" w:type="dxa"/>
            <w:gridSpan w:val="2"/>
            <w:tcBorders>
              <w:top w:val="nil"/>
              <w:left w:val="nil"/>
              <w:bottom w:val="nil"/>
              <w:right w:val="nil"/>
            </w:tcBorders>
            <w:shd w:val="clear" w:color="auto" w:fill="auto"/>
            <w:noWrap/>
            <w:vAlign w:val="bottom"/>
            <w:hideMark/>
          </w:tcPr>
          <w:p w14:paraId="566FAFA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3104" behindDoc="0" locked="0" layoutInCell="1" allowOverlap="1" wp14:anchorId="530D65A7" wp14:editId="44019507">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B7D948" id="Textové pole 1172"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4128" behindDoc="0" locked="0" layoutInCell="1" allowOverlap="1" wp14:anchorId="0BBF13D3" wp14:editId="3C6836CE">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4C782C" id="Textové pole 1171"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5B1CC5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60F9146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E9165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38</w:t>
            </w:r>
          </w:p>
        </w:tc>
        <w:tc>
          <w:tcPr>
            <w:tcW w:w="510" w:type="dxa"/>
            <w:gridSpan w:val="2"/>
            <w:tcBorders>
              <w:top w:val="nil"/>
              <w:left w:val="nil"/>
              <w:bottom w:val="nil"/>
              <w:right w:val="nil"/>
            </w:tcBorders>
            <w:shd w:val="clear" w:color="auto" w:fill="auto"/>
            <w:noWrap/>
            <w:vAlign w:val="bottom"/>
            <w:hideMark/>
          </w:tcPr>
          <w:p w14:paraId="3AFE1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2.6</w:t>
            </w:r>
          </w:p>
        </w:tc>
        <w:tc>
          <w:tcPr>
            <w:tcW w:w="190" w:type="dxa"/>
            <w:gridSpan w:val="2"/>
            <w:tcBorders>
              <w:top w:val="nil"/>
              <w:left w:val="nil"/>
              <w:bottom w:val="nil"/>
              <w:right w:val="nil"/>
            </w:tcBorders>
            <w:shd w:val="clear" w:color="auto" w:fill="auto"/>
            <w:noWrap/>
            <w:vAlign w:val="bottom"/>
            <w:hideMark/>
          </w:tcPr>
          <w:p w14:paraId="410901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118F48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40CD57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09CC5A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3956723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4</w:t>
            </w:r>
          </w:p>
        </w:tc>
      </w:tr>
      <w:tr w:rsidR="00BD7167" w:rsidRPr="00630043" w14:paraId="37F1C20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92C647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4</w:t>
            </w:r>
          </w:p>
        </w:tc>
        <w:tc>
          <w:tcPr>
            <w:tcW w:w="842" w:type="dxa"/>
            <w:tcBorders>
              <w:top w:val="nil"/>
              <w:left w:val="nil"/>
              <w:bottom w:val="nil"/>
              <w:right w:val="nil"/>
            </w:tcBorders>
            <w:shd w:val="clear" w:color="auto" w:fill="auto"/>
            <w:noWrap/>
            <w:vAlign w:val="bottom"/>
            <w:hideMark/>
          </w:tcPr>
          <w:p w14:paraId="0716A05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0</w:t>
            </w:r>
          </w:p>
        </w:tc>
        <w:tc>
          <w:tcPr>
            <w:tcW w:w="230" w:type="dxa"/>
            <w:tcBorders>
              <w:top w:val="nil"/>
              <w:left w:val="nil"/>
              <w:bottom w:val="nil"/>
              <w:right w:val="nil"/>
            </w:tcBorders>
            <w:shd w:val="clear" w:color="auto" w:fill="auto"/>
            <w:noWrap/>
            <w:vAlign w:val="bottom"/>
            <w:hideMark/>
          </w:tcPr>
          <w:p w14:paraId="0A110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A1314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50</w:t>
            </w:r>
          </w:p>
        </w:tc>
        <w:tc>
          <w:tcPr>
            <w:tcW w:w="510" w:type="dxa"/>
            <w:gridSpan w:val="2"/>
            <w:tcBorders>
              <w:top w:val="nil"/>
              <w:left w:val="nil"/>
              <w:bottom w:val="nil"/>
              <w:right w:val="nil"/>
            </w:tcBorders>
            <w:shd w:val="clear" w:color="auto" w:fill="auto"/>
            <w:noWrap/>
            <w:vAlign w:val="bottom"/>
            <w:hideMark/>
          </w:tcPr>
          <w:p w14:paraId="58F76F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2</w:t>
            </w:r>
          </w:p>
        </w:tc>
        <w:tc>
          <w:tcPr>
            <w:tcW w:w="190" w:type="dxa"/>
            <w:gridSpan w:val="2"/>
            <w:tcBorders>
              <w:top w:val="nil"/>
              <w:left w:val="nil"/>
              <w:bottom w:val="nil"/>
              <w:right w:val="nil"/>
            </w:tcBorders>
            <w:shd w:val="clear" w:color="auto" w:fill="auto"/>
            <w:noWrap/>
            <w:vAlign w:val="bottom"/>
            <w:hideMark/>
          </w:tcPr>
          <w:p w14:paraId="27853E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5152" behindDoc="0" locked="0" layoutInCell="1" allowOverlap="1" wp14:anchorId="050B5CAC" wp14:editId="1FEEF22D">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7E1B7" id="Textové pole 1170"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6176" behindDoc="0" locked="0" layoutInCell="1" allowOverlap="1" wp14:anchorId="2CCD6AF6" wp14:editId="5F8D2533">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88CEDF" id="Textové pole 1169"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DAA8DF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5315A96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111B33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1</w:t>
            </w:r>
          </w:p>
        </w:tc>
        <w:tc>
          <w:tcPr>
            <w:tcW w:w="510" w:type="dxa"/>
            <w:gridSpan w:val="2"/>
            <w:tcBorders>
              <w:top w:val="nil"/>
              <w:left w:val="nil"/>
              <w:bottom w:val="nil"/>
              <w:right w:val="nil"/>
            </w:tcBorders>
            <w:shd w:val="clear" w:color="auto" w:fill="auto"/>
            <w:noWrap/>
            <w:vAlign w:val="bottom"/>
            <w:hideMark/>
          </w:tcPr>
          <w:p w14:paraId="1F15C9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7</w:t>
            </w:r>
          </w:p>
        </w:tc>
        <w:tc>
          <w:tcPr>
            <w:tcW w:w="190" w:type="dxa"/>
            <w:gridSpan w:val="2"/>
            <w:tcBorders>
              <w:top w:val="nil"/>
              <w:left w:val="nil"/>
              <w:bottom w:val="nil"/>
              <w:right w:val="nil"/>
            </w:tcBorders>
            <w:shd w:val="clear" w:color="auto" w:fill="auto"/>
            <w:noWrap/>
            <w:vAlign w:val="bottom"/>
            <w:hideMark/>
          </w:tcPr>
          <w:p w14:paraId="21D4C9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7B51709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39" w:type="dxa"/>
            <w:gridSpan w:val="2"/>
            <w:tcBorders>
              <w:top w:val="nil"/>
              <w:left w:val="nil"/>
              <w:bottom w:val="nil"/>
              <w:right w:val="nil"/>
            </w:tcBorders>
            <w:shd w:val="clear" w:color="auto" w:fill="auto"/>
            <w:noWrap/>
            <w:vAlign w:val="bottom"/>
            <w:hideMark/>
          </w:tcPr>
          <w:p w14:paraId="7E5A8EF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32A89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41E98D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14ACB028"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50AD1DC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5</w:t>
            </w:r>
          </w:p>
        </w:tc>
        <w:tc>
          <w:tcPr>
            <w:tcW w:w="842" w:type="dxa"/>
            <w:tcBorders>
              <w:top w:val="nil"/>
              <w:left w:val="nil"/>
              <w:bottom w:val="nil"/>
              <w:right w:val="nil"/>
            </w:tcBorders>
            <w:shd w:val="clear" w:color="auto" w:fill="auto"/>
            <w:noWrap/>
            <w:vAlign w:val="bottom"/>
            <w:hideMark/>
          </w:tcPr>
          <w:p w14:paraId="1C5BF4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85</w:t>
            </w:r>
          </w:p>
        </w:tc>
        <w:tc>
          <w:tcPr>
            <w:tcW w:w="230" w:type="dxa"/>
            <w:tcBorders>
              <w:top w:val="nil"/>
              <w:left w:val="nil"/>
              <w:bottom w:val="nil"/>
              <w:right w:val="nil"/>
            </w:tcBorders>
            <w:shd w:val="clear" w:color="auto" w:fill="auto"/>
            <w:noWrap/>
            <w:vAlign w:val="bottom"/>
            <w:hideMark/>
          </w:tcPr>
          <w:p w14:paraId="0EB5DB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A029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85</w:t>
            </w:r>
          </w:p>
        </w:tc>
        <w:tc>
          <w:tcPr>
            <w:tcW w:w="510" w:type="dxa"/>
            <w:gridSpan w:val="2"/>
            <w:tcBorders>
              <w:top w:val="nil"/>
              <w:left w:val="nil"/>
              <w:bottom w:val="nil"/>
              <w:right w:val="nil"/>
            </w:tcBorders>
            <w:shd w:val="clear" w:color="auto" w:fill="auto"/>
            <w:noWrap/>
            <w:vAlign w:val="bottom"/>
            <w:hideMark/>
          </w:tcPr>
          <w:p w14:paraId="285B85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w:t>
            </w:r>
          </w:p>
        </w:tc>
        <w:tc>
          <w:tcPr>
            <w:tcW w:w="190" w:type="dxa"/>
            <w:gridSpan w:val="2"/>
            <w:tcBorders>
              <w:top w:val="nil"/>
              <w:left w:val="nil"/>
              <w:bottom w:val="nil"/>
              <w:right w:val="nil"/>
            </w:tcBorders>
            <w:shd w:val="clear" w:color="auto" w:fill="auto"/>
            <w:noWrap/>
            <w:vAlign w:val="bottom"/>
            <w:hideMark/>
          </w:tcPr>
          <w:p w14:paraId="5A23D0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7200" behindDoc="0" locked="0" layoutInCell="1" allowOverlap="1" wp14:anchorId="44D8FA75" wp14:editId="530D27AE">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9F16B7" id="Textové pole 1168"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8224" behindDoc="0" locked="0" layoutInCell="1" allowOverlap="1" wp14:anchorId="3AB81B7F" wp14:editId="4403B672">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D9E2F3" id="Textové pole 1167"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AF188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7</w:t>
            </w:r>
          </w:p>
        </w:tc>
        <w:tc>
          <w:tcPr>
            <w:tcW w:w="230" w:type="dxa"/>
            <w:gridSpan w:val="2"/>
            <w:tcBorders>
              <w:top w:val="nil"/>
              <w:left w:val="nil"/>
              <w:bottom w:val="nil"/>
              <w:right w:val="nil"/>
            </w:tcBorders>
            <w:shd w:val="clear" w:color="auto" w:fill="auto"/>
            <w:noWrap/>
            <w:vAlign w:val="bottom"/>
            <w:hideMark/>
          </w:tcPr>
          <w:p w14:paraId="0F04A6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077B03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10" w:type="dxa"/>
            <w:gridSpan w:val="2"/>
            <w:tcBorders>
              <w:top w:val="nil"/>
              <w:left w:val="nil"/>
              <w:bottom w:val="nil"/>
              <w:right w:val="nil"/>
            </w:tcBorders>
            <w:shd w:val="clear" w:color="auto" w:fill="auto"/>
            <w:noWrap/>
            <w:vAlign w:val="bottom"/>
            <w:hideMark/>
          </w:tcPr>
          <w:p w14:paraId="4AAF30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8</w:t>
            </w:r>
          </w:p>
        </w:tc>
        <w:tc>
          <w:tcPr>
            <w:tcW w:w="190" w:type="dxa"/>
            <w:gridSpan w:val="2"/>
            <w:tcBorders>
              <w:top w:val="nil"/>
              <w:left w:val="nil"/>
              <w:bottom w:val="nil"/>
              <w:right w:val="nil"/>
            </w:tcBorders>
            <w:shd w:val="clear" w:color="auto" w:fill="auto"/>
            <w:noWrap/>
            <w:vAlign w:val="bottom"/>
            <w:hideMark/>
          </w:tcPr>
          <w:p w14:paraId="3DE948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398AC4C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nil"/>
              <w:right w:val="nil"/>
            </w:tcBorders>
            <w:shd w:val="clear" w:color="auto" w:fill="auto"/>
            <w:noWrap/>
            <w:vAlign w:val="bottom"/>
            <w:hideMark/>
          </w:tcPr>
          <w:p w14:paraId="1BABAC5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40003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nil"/>
              <w:right w:val="nil"/>
            </w:tcBorders>
            <w:shd w:val="clear" w:color="auto" w:fill="auto"/>
            <w:noWrap/>
            <w:vAlign w:val="bottom"/>
            <w:hideMark/>
          </w:tcPr>
          <w:p w14:paraId="2F8ECF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632B5A"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3FEEA47B"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6</w:t>
            </w:r>
          </w:p>
        </w:tc>
        <w:tc>
          <w:tcPr>
            <w:tcW w:w="842" w:type="dxa"/>
            <w:tcBorders>
              <w:top w:val="nil"/>
              <w:left w:val="nil"/>
              <w:bottom w:val="single" w:sz="4" w:space="0" w:color="auto"/>
              <w:right w:val="nil"/>
            </w:tcBorders>
            <w:shd w:val="clear" w:color="auto" w:fill="auto"/>
            <w:noWrap/>
            <w:vAlign w:val="bottom"/>
            <w:hideMark/>
          </w:tcPr>
          <w:p w14:paraId="4128D42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6.87</w:t>
            </w:r>
          </w:p>
        </w:tc>
        <w:tc>
          <w:tcPr>
            <w:tcW w:w="230" w:type="dxa"/>
            <w:tcBorders>
              <w:top w:val="nil"/>
              <w:left w:val="nil"/>
              <w:bottom w:val="single" w:sz="4" w:space="0" w:color="auto"/>
              <w:right w:val="nil"/>
            </w:tcBorders>
            <w:shd w:val="clear" w:color="auto" w:fill="auto"/>
            <w:noWrap/>
            <w:vAlign w:val="bottom"/>
            <w:hideMark/>
          </w:tcPr>
          <w:p w14:paraId="565EE0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10E44C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62</w:t>
            </w:r>
          </w:p>
        </w:tc>
        <w:tc>
          <w:tcPr>
            <w:tcW w:w="510" w:type="dxa"/>
            <w:gridSpan w:val="2"/>
            <w:tcBorders>
              <w:top w:val="nil"/>
              <w:left w:val="nil"/>
              <w:bottom w:val="single" w:sz="4" w:space="0" w:color="auto"/>
              <w:right w:val="nil"/>
            </w:tcBorders>
            <w:shd w:val="clear" w:color="auto" w:fill="auto"/>
            <w:noWrap/>
            <w:vAlign w:val="bottom"/>
            <w:hideMark/>
          </w:tcPr>
          <w:p w14:paraId="215123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3</w:t>
            </w:r>
          </w:p>
        </w:tc>
        <w:tc>
          <w:tcPr>
            <w:tcW w:w="190" w:type="dxa"/>
            <w:gridSpan w:val="2"/>
            <w:tcBorders>
              <w:top w:val="nil"/>
              <w:left w:val="nil"/>
              <w:bottom w:val="single" w:sz="4" w:space="0" w:color="auto"/>
              <w:right w:val="nil"/>
            </w:tcBorders>
            <w:shd w:val="clear" w:color="auto" w:fill="auto"/>
            <w:noWrap/>
            <w:vAlign w:val="bottom"/>
            <w:hideMark/>
          </w:tcPr>
          <w:p w14:paraId="40CC0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9248" behindDoc="0" locked="0" layoutInCell="1" allowOverlap="1" wp14:anchorId="5D7B0F0D" wp14:editId="54FD452E">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02262A" id="Textové pole 1166"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6E793F8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2</w:t>
            </w:r>
          </w:p>
        </w:tc>
        <w:tc>
          <w:tcPr>
            <w:tcW w:w="230" w:type="dxa"/>
            <w:gridSpan w:val="2"/>
            <w:tcBorders>
              <w:top w:val="nil"/>
              <w:left w:val="nil"/>
              <w:bottom w:val="single" w:sz="4" w:space="0" w:color="auto"/>
              <w:right w:val="nil"/>
            </w:tcBorders>
            <w:shd w:val="clear" w:color="auto" w:fill="auto"/>
            <w:noWrap/>
            <w:vAlign w:val="bottom"/>
            <w:hideMark/>
          </w:tcPr>
          <w:p w14:paraId="3C87600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07BF7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79</w:t>
            </w:r>
          </w:p>
        </w:tc>
        <w:tc>
          <w:tcPr>
            <w:tcW w:w="510" w:type="dxa"/>
            <w:gridSpan w:val="2"/>
            <w:tcBorders>
              <w:top w:val="nil"/>
              <w:left w:val="nil"/>
              <w:bottom w:val="single" w:sz="4" w:space="0" w:color="auto"/>
              <w:right w:val="nil"/>
            </w:tcBorders>
            <w:shd w:val="clear" w:color="auto" w:fill="auto"/>
            <w:noWrap/>
            <w:vAlign w:val="bottom"/>
            <w:hideMark/>
          </w:tcPr>
          <w:p w14:paraId="1EC2DB3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w:t>
            </w:r>
          </w:p>
        </w:tc>
        <w:tc>
          <w:tcPr>
            <w:tcW w:w="190" w:type="dxa"/>
            <w:gridSpan w:val="2"/>
            <w:tcBorders>
              <w:top w:val="nil"/>
              <w:left w:val="nil"/>
              <w:bottom w:val="single" w:sz="4" w:space="0" w:color="auto"/>
              <w:right w:val="nil"/>
            </w:tcBorders>
            <w:shd w:val="clear" w:color="auto" w:fill="auto"/>
            <w:noWrap/>
            <w:vAlign w:val="bottom"/>
            <w:hideMark/>
          </w:tcPr>
          <w:p w14:paraId="346086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761E4F4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single" w:sz="4" w:space="0" w:color="auto"/>
              <w:right w:val="nil"/>
            </w:tcBorders>
            <w:shd w:val="clear" w:color="auto" w:fill="auto"/>
            <w:noWrap/>
            <w:vAlign w:val="bottom"/>
            <w:hideMark/>
          </w:tcPr>
          <w:p w14:paraId="03D5888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1E47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single" w:sz="4" w:space="0" w:color="auto"/>
              <w:right w:val="nil"/>
            </w:tcBorders>
            <w:shd w:val="clear" w:color="auto" w:fill="auto"/>
            <w:noWrap/>
            <w:vAlign w:val="bottom"/>
            <w:hideMark/>
          </w:tcPr>
          <w:p w14:paraId="24B5CC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bl>
    <w:p w14:paraId="108300DA" w14:textId="77777777" w:rsidR="00BD7167" w:rsidRPr="00630043" w:rsidRDefault="00BD7167" w:rsidP="00BD7167">
      <w:pPr>
        <w:pStyle w:val="Popis"/>
        <w:rPr>
          <w:vanish/>
          <w:lang w:val="sk-SK"/>
          <w:specVanish/>
        </w:rPr>
      </w:pPr>
      <w:bookmarkStart w:id="167" w:name="_Ref513901364"/>
      <w:bookmarkStart w:id="168" w:name="_Toc516835707"/>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0</w:t>
      </w:r>
      <w:r w:rsidRPr="00B66FCC">
        <w:rPr>
          <w:lang w:val="sk-SK"/>
        </w:rPr>
        <w:fldChar w:fldCharType="end"/>
      </w:r>
      <w:bookmarkEnd w:id="167"/>
      <w:r w:rsidRPr="00B66FCC">
        <w:rPr>
          <w:lang w:val="sk-SK"/>
        </w:rPr>
        <w:t>: Popisná štatistika hodnoty parametrov počas hlbokého dýchania pre 30 dobrovoľníkov.</w:t>
      </w:r>
      <w:bookmarkEnd w:id="168"/>
    </w:p>
    <w:p w14:paraId="0CC46711" w14:textId="77777777" w:rsidR="00BD7167" w:rsidRDefault="00BD7167" w:rsidP="00BD7167">
      <w:pPr>
        <w:pStyle w:val="Popis"/>
        <w:rPr>
          <w:lang w:val="sk-SK"/>
        </w:rPr>
      </w:pPr>
      <w:r w:rsidRPr="00630043">
        <w:rPr>
          <w:lang w:val="sk-SK"/>
        </w:rPr>
        <w:t xml:space="preserve">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Výsledok udáva stĺpec mean +- std. Hodnota v stĺpci označenom %, udáva pomer smerodatnej odchylky a priemernej hodnote v percentách.</w:t>
      </w:r>
    </w:p>
    <w:p w14:paraId="16898D26" w14:textId="77777777" w:rsidR="002C512A" w:rsidRDefault="002C512A" w:rsidP="002C512A">
      <w:pPr>
        <w:rPr>
          <w:lang w:eastAsia="en-US" w:bidi="en-US"/>
        </w:rPr>
      </w:pPr>
    </w:p>
    <w:p w14:paraId="35F89F55" w14:textId="77777777" w:rsidR="002C512A" w:rsidRDefault="002C512A" w:rsidP="002C512A">
      <w:pPr>
        <w:rPr>
          <w:lang w:eastAsia="en-US" w:bidi="en-US"/>
        </w:rPr>
      </w:pPr>
    </w:p>
    <w:p w14:paraId="1E054005" w14:textId="77777777" w:rsidR="002C512A" w:rsidRDefault="002C512A" w:rsidP="002C512A">
      <w:pPr>
        <w:rPr>
          <w:lang w:eastAsia="en-US" w:bidi="en-US"/>
        </w:rPr>
      </w:pPr>
    </w:p>
    <w:p w14:paraId="4A75C5E0" w14:textId="77777777" w:rsidR="002C512A" w:rsidRDefault="002C512A" w:rsidP="002C512A">
      <w:pPr>
        <w:rPr>
          <w:lang w:eastAsia="en-US" w:bidi="en-US"/>
        </w:rPr>
      </w:pPr>
    </w:p>
    <w:p w14:paraId="2334F5D9" w14:textId="77777777" w:rsidR="002C512A" w:rsidRDefault="002C512A" w:rsidP="002C512A">
      <w:pPr>
        <w:rPr>
          <w:lang w:eastAsia="en-US" w:bidi="en-US"/>
        </w:rPr>
      </w:pPr>
    </w:p>
    <w:p w14:paraId="41C846A5" w14:textId="77777777" w:rsidR="002C512A" w:rsidRDefault="002C512A" w:rsidP="002C512A">
      <w:pPr>
        <w:rPr>
          <w:lang w:eastAsia="en-US" w:bidi="en-US"/>
        </w:rPr>
      </w:pPr>
    </w:p>
    <w:p w14:paraId="3B4B065A" w14:textId="77777777" w:rsidR="002C512A" w:rsidRDefault="002C512A" w:rsidP="002C512A">
      <w:pPr>
        <w:rPr>
          <w:lang w:eastAsia="en-US" w:bidi="en-US"/>
        </w:rPr>
      </w:pPr>
    </w:p>
    <w:p w14:paraId="14DFDC62" w14:textId="77777777" w:rsidR="00B519B6" w:rsidRDefault="00B519B6" w:rsidP="002C512A">
      <w:pPr>
        <w:rPr>
          <w:lang w:eastAsia="en-US" w:bidi="en-US"/>
        </w:rPr>
      </w:pPr>
    </w:p>
    <w:p w14:paraId="483F7F70" w14:textId="77777777" w:rsidR="002C512A" w:rsidRDefault="002C512A" w:rsidP="002C512A">
      <w:pPr>
        <w:rPr>
          <w:lang w:eastAsia="en-US" w:bidi="en-US"/>
        </w:rPr>
      </w:pPr>
    </w:p>
    <w:p w14:paraId="4708D63C" w14:textId="77777777" w:rsidR="002C512A" w:rsidRDefault="002C512A" w:rsidP="002C512A">
      <w:pPr>
        <w:rPr>
          <w:lang w:eastAsia="en-US" w:bidi="en-US"/>
        </w:rPr>
      </w:pPr>
    </w:p>
    <w:p w14:paraId="390FA0E0" w14:textId="77777777" w:rsidR="002C512A" w:rsidRPr="002C512A" w:rsidRDefault="002C512A" w:rsidP="002C512A">
      <w:pPr>
        <w:rPr>
          <w:lang w:eastAsia="en-US" w:bidi="en-US"/>
        </w:rPr>
      </w:pPr>
    </w:p>
    <w:p w14:paraId="65B2AFAB" w14:textId="77777777" w:rsidR="00BD7167" w:rsidRPr="00630043" w:rsidRDefault="00BD7167" w:rsidP="00BD7167">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BD7167" w:rsidRPr="00630043" w14:paraId="16532FC3" w14:textId="77777777" w:rsidTr="00BD7167">
        <w:trPr>
          <w:trHeight w:val="781"/>
        </w:trPr>
        <w:tc>
          <w:tcPr>
            <w:tcW w:w="8698" w:type="dxa"/>
            <w:gridSpan w:val="28"/>
            <w:tcBorders>
              <w:top w:val="single" w:sz="4" w:space="0" w:color="auto"/>
              <w:left w:val="nil"/>
              <w:bottom w:val="nil"/>
              <w:right w:val="nil"/>
            </w:tcBorders>
            <w:shd w:val="clear" w:color="auto" w:fill="auto"/>
            <w:noWrap/>
            <w:vAlign w:val="bottom"/>
            <w:hideMark/>
          </w:tcPr>
          <w:p w14:paraId="130A31AE"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Výchylka parametra – hlboké dýchanie</w:t>
            </w:r>
          </w:p>
          <w:p w14:paraId="09208BAC"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409B067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5E608B63"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105C185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381EAC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0BDBF7F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10C423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9488" behindDoc="0" locked="0" layoutInCell="1" allowOverlap="1" wp14:anchorId="1353DF4A" wp14:editId="13A9CABD">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BF6D4D3" w14:textId="77777777" w:rsidR="006372A4" w:rsidRDefault="006372A4"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353DF4A" id="_x0000_s1041" type="#_x0000_t202" style="position:absolute;left:0;text-align:left;margin-left:.2pt;margin-top:-34.25pt;width:11.3pt;height:12.9pt;z-index:251839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3BF6D4D3" w14:textId="77777777" w:rsidR="006372A4" w:rsidRDefault="006372A4"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4FA2541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218019B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4A687AB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539BA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32AF7E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40512" behindDoc="0" locked="0" layoutInCell="1" allowOverlap="1" wp14:anchorId="73D3789E" wp14:editId="12C73BF0">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1A1DE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09CF0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62A45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7EA6E3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37C1E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41536" behindDoc="0" locked="0" layoutInCell="1" allowOverlap="1" wp14:anchorId="00532774" wp14:editId="111D48A3">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F705F10" w14:textId="77777777" w:rsidR="006372A4" w:rsidRDefault="006372A4"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532774" id="_x0000_s1042" type="#_x0000_t202" style="position:absolute;left:0;text-align:left;margin-left:-33.6pt;margin-top:-46.5pt;width:80.25pt;height:39pt;z-index:251841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0F705F10" w14:textId="77777777" w:rsidR="006372A4" w:rsidRDefault="006372A4"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2B9DC3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4D1E4AEF"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38D0490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298E79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59CE28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4EEBC9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5C5DA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9" w:type="dxa"/>
            <w:gridSpan w:val="2"/>
            <w:tcBorders>
              <w:top w:val="nil"/>
              <w:left w:val="nil"/>
              <w:bottom w:val="nil"/>
              <w:right w:val="nil"/>
            </w:tcBorders>
            <w:shd w:val="clear" w:color="auto" w:fill="auto"/>
            <w:noWrap/>
            <w:vAlign w:val="bottom"/>
            <w:hideMark/>
          </w:tcPr>
          <w:p w14:paraId="724A0A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D93B06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45E4017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719111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77B177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0" w:type="dxa"/>
            <w:gridSpan w:val="2"/>
            <w:tcBorders>
              <w:top w:val="nil"/>
              <w:left w:val="nil"/>
              <w:bottom w:val="nil"/>
              <w:right w:val="nil"/>
            </w:tcBorders>
            <w:shd w:val="clear" w:color="auto" w:fill="auto"/>
            <w:noWrap/>
            <w:vAlign w:val="bottom"/>
            <w:hideMark/>
          </w:tcPr>
          <w:p w14:paraId="6E4407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42E7858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6FAC53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1D6BBC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49228A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22F43CD1"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E2D879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4" w:type="dxa"/>
            <w:tcBorders>
              <w:top w:val="nil"/>
              <w:left w:val="nil"/>
              <w:bottom w:val="nil"/>
              <w:right w:val="nil"/>
            </w:tcBorders>
            <w:shd w:val="clear" w:color="auto" w:fill="auto"/>
            <w:noWrap/>
            <w:vAlign w:val="bottom"/>
            <w:hideMark/>
          </w:tcPr>
          <w:p w14:paraId="53B6B03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6E-01</w:t>
            </w:r>
          </w:p>
        </w:tc>
        <w:tc>
          <w:tcPr>
            <w:tcW w:w="228" w:type="dxa"/>
            <w:tcBorders>
              <w:top w:val="nil"/>
              <w:left w:val="nil"/>
              <w:bottom w:val="nil"/>
              <w:right w:val="nil"/>
            </w:tcBorders>
            <w:shd w:val="clear" w:color="auto" w:fill="auto"/>
            <w:noWrap/>
            <w:vAlign w:val="bottom"/>
            <w:hideMark/>
          </w:tcPr>
          <w:p w14:paraId="22935FC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ACE7D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1E-02</w:t>
            </w:r>
          </w:p>
        </w:tc>
        <w:tc>
          <w:tcPr>
            <w:tcW w:w="512" w:type="dxa"/>
            <w:gridSpan w:val="2"/>
            <w:tcBorders>
              <w:top w:val="nil"/>
              <w:left w:val="nil"/>
              <w:bottom w:val="nil"/>
              <w:right w:val="nil"/>
            </w:tcBorders>
            <w:shd w:val="clear" w:color="auto" w:fill="auto"/>
            <w:noWrap/>
            <w:vAlign w:val="bottom"/>
            <w:hideMark/>
          </w:tcPr>
          <w:p w14:paraId="2EA35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33</w:t>
            </w:r>
          </w:p>
        </w:tc>
        <w:tc>
          <w:tcPr>
            <w:tcW w:w="189" w:type="dxa"/>
            <w:gridSpan w:val="2"/>
            <w:tcBorders>
              <w:top w:val="nil"/>
              <w:left w:val="nil"/>
              <w:bottom w:val="nil"/>
              <w:right w:val="nil"/>
            </w:tcBorders>
            <w:shd w:val="clear" w:color="auto" w:fill="auto"/>
            <w:noWrap/>
            <w:vAlign w:val="bottom"/>
            <w:hideMark/>
          </w:tcPr>
          <w:p w14:paraId="4B3640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5EDA5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00EB3E9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BCCA1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8E-02</w:t>
            </w:r>
          </w:p>
        </w:tc>
        <w:tc>
          <w:tcPr>
            <w:tcW w:w="512" w:type="dxa"/>
            <w:gridSpan w:val="2"/>
            <w:tcBorders>
              <w:top w:val="nil"/>
              <w:left w:val="nil"/>
              <w:bottom w:val="nil"/>
              <w:right w:val="nil"/>
            </w:tcBorders>
            <w:shd w:val="clear" w:color="auto" w:fill="auto"/>
            <w:noWrap/>
            <w:vAlign w:val="bottom"/>
            <w:hideMark/>
          </w:tcPr>
          <w:p w14:paraId="544CA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3.1</w:t>
            </w:r>
          </w:p>
        </w:tc>
        <w:tc>
          <w:tcPr>
            <w:tcW w:w="180" w:type="dxa"/>
            <w:gridSpan w:val="2"/>
            <w:tcBorders>
              <w:top w:val="nil"/>
              <w:left w:val="nil"/>
              <w:bottom w:val="nil"/>
              <w:right w:val="nil"/>
            </w:tcBorders>
            <w:shd w:val="clear" w:color="auto" w:fill="auto"/>
            <w:noWrap/>
            <w:vAlign w:val="bottom"/>
            <w:hideMark/>
          </w:tcPr>
          <w:p w14:paraId="1B23C19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5C7588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0B9D4C7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C8AC4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E-03</w:t>
            </w:r>
          </w:p>
        </w:tc>
        <w:tc>
          <w:tcPr>
            <w:tcW w:w="512" w:type="dxa"/>
            <w:gridSpan w:val="2"/>
            <w:tcBorders>
              <w:top w:val="nil"/>
              <w:left w:val="nil"/>
              <w:bottom w:val="nil"/>
              <w:right w:val="nil"/>
            </w:tcBorders>
            <w:shd w:val="clear" w:color="auto" w:fill="auto"/>
            <w:noWrap/>
            <w:vAlign w:val="bottom"/>
            <w:hideMark/>
          </w:tcPr>
          <w:p w14:paraId="6295AB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w:t>
            </w:r>
          </w:p>
        </w:tc>
      </w:tr>
      <w:tr w:rsidR="00BD7167" w:rsidRPr="00630043" w14:paraId="28682142"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0ECDD5F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4" w:type="dxa"/>
            <w:tcBorders>
              <w:top w:val="nil"/>
              <w:left w:val="nil"/>
              <w:bottom w:val="nil"/>
              <w:right w:val="nil"/>
            </w:tcBorders>
            <w:shd w:val="clear" w:color="auto" w:fill="auto"/>
            <w:noWrap/>
            <w:vAlign w:val="bottom"/>
            <w:hideMark/>
          </w:tcPr>
          <w:p w14:paraId="099686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8E-01</w:t>
            </w:r>
          </w:p>
        </w:tc>
        <w:tc>
          <w:tcPr>
            <w:tcW w:w="228" w:type="dxa"/>
            <w:tcBorders>
              <w:top w:val="nil"/>
              <w:left w:val="nil"/>
              <w:bottom w:val="nil"/>
              <w:right w:val="nil"/>
            </w:tcBorders>
            <w:shd w:val="clear" w:color="auto" w:fill="auto"/>
            <w:noWrap/>
            <w:vAlign w:val="bottom"/>
            <w:hideMark/>
          </w:tcPr>
          <w:p w14:paraId="6EA73D1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0DEE6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9E-01</w:t>
            </w:r>
          </w:p>
        </w:tc>
        <w:tc>
          <w:tcPr>
            <w:tcW w:w="512" w:type="dxa"/>
            <w:gridSpan w:val="2"/>
            <w:tcBorders>
              <w:top w:val="nil"/>
              <w:left w:val="nil"/>
              <w:bottom w:val="nil"/>
              <w:right w:val="nil"/>
            </w:tcBorders>
            <w:shd w:val="clear" w:color="auto" w:fill="auto"/>
            <w:noWrap/>
            <w:vAlign w:val="bottom"/>
            <w:hideMark/>
          </w:tcPr>
          <w:p w14:paraId="225006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43</w:t>
            </w:r>
          </w:p>
        </w:tc>
        <w:tc>
          <w:tcPr>
            <w:tcW w:w="189" w:type="dxa"/>
            <w:gridSpan w:val="2"/>
            <w:tcBorders>
              <w:top w:val="nil"/>
              <w:left w:val="nil"/>
              <w:bottom w:val="nil"/>
              <w:right w:val="nil"/>
            </w:tcBorders>
            <w:shd w:val="clear" w:color="auto" w:fill="auto"/>
            <w:noWrap/>
            <w:vAlign w:val="bottom"/>
            <w:hideMark/>
          </w:tcPr>
          <w:p w14:paraId="731146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CB5E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9E-01</w:t>
            </w:r>
          </w:p>
        </w:tc>
        <w:tc>
          <w:tcPr>
            <w:tcW w:w="228" w:type="dxa"/>
            <w:gridSpan w:val="2"/>
            <w:tcBorders>
              <w:top w:val="nil"/>
              <w:left w:val="nil"/>
              <w:bottom w:val="nil"/>
              <w:right w:val="nil"/>
            </w:tcBorders>
            <w:shd w:val="clear" w:color="auto" w:fill="auto"/>
            <w:noWrap/>
            <w:vAlign w:val="bottom"/>
            <w:hideMark/>
          </w:tcPr>
          <w:p w14:paraId="2CF9A87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0BFD7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7E-01</w:t>
            </w:r>
          </w:p>
        </w:tc>
        <w:tc>
          <w:tcPr>
            <w:tcW w:w="512" w:type="dxa"/>
            <w:gridSpan w:val="2"/>
            <w:tcBorders>
              <w:top w:val="nil"/>
              <w:left w:val="nil"/>
              <w:bottom w:val="nil"/>
              <w:right w:val="nil"/>
            </w:tcBorders>
            <w:shd w:val="clear" w:color="auto" w:fill="auto"/>
            <w:noWrap/>
            <w:vAlign w:val="bottom"/>
            <w:hideMark/>
          </w:tcPr>
          <w:p w14:paraId="5AAF01A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w:t>
            </w:r>
          </w:p>
        </w:tc>
        <w:tc>
          <w:tcPr>
            <w:tcW w:w="180" w:type="dxa"/>
            <w:gridSpan w:val="2"/>
            <w:tcBorders>
              <w:top w:val="nil"/>
              <w:left w:val="nil"/>
              <w:bottom w:val="nil"/>
              <w:right w:val="nil"/>
            </w:tcBorders>
            <w:shd w:val="clear" w:color="auto" w:fill="auto"/>
            <w:noWrap/>
            <w:vAlign w:val="bottom"/>
            <w:hideMark/>
          </w:tcPr>
          <w:p w14:paraId="06DEA2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614CC8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0E-02</w:t>
            </w:r>
          </w:p>
        </w:tc>
        <w:tc>
          <w:tcPr>
            <w:tcW w:w="237" w:type="dxa"/>
            <w:gridSpan w:val="2"/>
            <w:tcBorders>
              <w:top w:val="nil"/>
              <w:left w:val="nil"/>
              <w:bottom w:val="nil"/>
              <w:right w:val="nil"/>
            </w:tcBorders>
            <w:shd w:val="clear" w:color="auto" w:fill="auto"/>
            <w:noWrap/>
            <w:vAlign w:val="bottom"/>
            <w:hideMark/>
          </w:tcPr>
          <w:p w14:paraId="06F80C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4F30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5E-03</w:t>
            </w:r>
          </w:p>
        </w:tc>
        <w:tc>
          <w:tcPr>
            <w:tcW w:w="512" w:type="dxa"/>
            <w:gridSpan w:val="2"/>
            <w:tcBorders>
              <w:top w:val="nil"/>
              <w:left w:val="nil"/>
              <w:bottom w:val="nil"/>
              <w:right w:val="nil"/>
            </w:tcBorders>
            <w:shd w:val="clear" w:color="auto" w:fill="auto"/>
            <w:noWrap/>
            <w:vAlign w:val="bottom"/>
            <w:hideMark/>
          </w:tcPr>
          <w:p w14:paraId="2A26AA8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7</w:t>
            </w:r>
          </w:p>
        </w:tc>
      </w:tr>
      <w:tr w:rsidR="00BD7167" w:rsidRPr="00630043" w14:paraId="57AD5FE5"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DD0A7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4" w:type="dxa"/>
            <w:tcBorders>
              <w:top w:val="nil"/>
              <w:left w:val="nil"/>
              <w:bottom w:val="nil"/>
              <w:right w:val="nil"/>
            </w:tcBorders>
            <w:shd w:val="clear" w:color="auto" w:fill="auto"/>
            <w:noWrap/>
            <w:vAlign w:val="bottom"/>
            <w:hideMark/>
          </w:tcPr>
          <w:p w14:paraId="08AD775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3E-01</w:t>
            </w:r>
          </w:p>
        </w:tc>
        <w:tc>
          <w:tcPr>
            <w:tcW w:w="228" w:type="dxa"/>
            <w:tcBorders>
              <w:top w:val="nil"/>
              <w:left w:val="nil"/>
              <w:bottom w:val="nil"/>
              <w:right w:val="nil"/>
            </w:tcBorders>
            <w:shd w:val="clear" w:color="auto" w:fill="auto"/>
            <w:noWrap/>
            <w:vAlign w:val="bottom"/>
            <w:hideMark/>
          </w:tcPr>
          <w:p w14:paraId="01C8928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6A964C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E-02</w:t>
            </w:r>
          </w:p>
        </w:tc>
        <w:tc>
          <w:tcPr>
            <w:tcW w:w="512" w:type="dxa"/>
            <w:gridSpan w:val="2"/>
            <w:tcBorders>
              <w:top w:val="nil"/>
              <w:left w:val="nil"/>
              <w:bottom w:val="nil"/>
              <w:right w:val="nil"/>
            </w:tcBorders>
            <w:shd w:val="clear" w:color="auto" w:fill="auto"/>
            <w:noWrap/>
            <w:vAlign w:val="bottom"/>
            <w:hideMark/>
          </w:tcPr>
          <w:p w14:paraId="2B8B57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1B9644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DE4A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7E-01</w:t>
            </w:r>
          </w:p>
        </w:tc>
        <w:tc>
          <w:tcPr>
            <w:tcW w:w="228" w:type="dxa"/>
            <w:gridSpan w:val="2"/>
            <w:tcBorders>
              <w:top w:val="nil"/>
              <w:left w:val="nil"/>
              <w:bottom w:val="nil"/>
              <w:right w:val="nil"/>
            </w:tcBorders>
            <w:shd w:val="clear" w:color="auto" w:fill="auto"/>
            <w:noWrap/>
            <w:vAlign w:val="bottom"/>
            <w:hideMark/>
          </w:tcPr>
          <w:p w14:paraId="60E33DC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8C6C2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2E-02</w:t>
            </w:r>
          </w:p>
        </w:tc>
        <w:tc>
          <w:tcPr>
            <w:tcW w:w="512" w:type="dxa"/>
            <w:gridSpan w:val="2"/>
            <w:tcBorders>
              <w:top w:val="nil"/>
              <w:left w:val="nil"/>
              <w:bottom w:val="nil"/>
              <w:right w:val="nil"/>
            </w:tcBorders>
            <w:shd w:val="clear" w:color="auto" w:fill="auto"/>
            <w:noWrap/>
            <w:vAlign w:val="bottom"/>
            <w:hideMark/>
          </w:tcPr>
          <w:p w14:paraId="4C1531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4</w:t>
            </w:r>
          </w:p>
        </w:tc>
        <w:tc>
          <w:tcPr>
            <w:tcW w:w="180" w:type="dxa"/>
            <w:gridSpan w:val="2"/>
            <w:tcBorders>
              <w:top w:val="nil"/>
              <w:left w:val="nil"/>
              <w:bottom w:val="nil"/>
              <w:right w:val="nil"/>
            </w:tcBorders>
            <w:shd w:val="clear" w:color="auto" w:fill="auto"/>
            <w:noWrap/>
            <w:vAlign w:val="bottom"/>
            <w:hideMark/>
          </w:tcPr>
          <w:p w14:paraId="6425B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6C236D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3E-02</w:t>
            </w:r>
          </w:p>
        </w:tc>
        <w:tc>
          <w:tcPr>
            <w:tcW w:w="237" w:type="dxa"/>
            <w:gridSpan w:val="2"/>
            <w:tcBorders>
              <w:top w:val="nil"/>
              <w:left w:val="nil"/>
              <w:bottom w:val="nil"/>
              <w:right w:val="nil"/>
            </w:tcBorders>
            <w:shd w:val="clear" w:color="auto" w:fill="auto"/>
            <w:noWrap/>
            <w:vAlign w:val="bottom"/>
            <w:hideMark/>
          </w:tcPr>
          <w:p w14:paraId="33BDD0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0629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0E-03</w:t>
            </w:r>
          </w:p>
        </w:tc>
        <w:tc>
          <w:tcPr>
            <w:tcW w:w="512" w:type="dxa"/>
            <w:gridSpan w:val="2"/>
            <w:tcBorders>
              <w:top w:val="nil"/>
              <w:left w:val="nil"/>
              <w:bottom w:val="nil"/>
              <w:right w:val="nil"/>
            </w:tcBorders>
            <w:shd w:val="clear" w:color="auto" w:fill="auto"/>
            <w:noWrap/>
            <w:vAlign w:val="bottom"/>
            <w:hideMark/>
          </w:tcPr>
          <w:p w14:paraId="4B71614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1</w:t>
            </w:r>
          </w:p>
        </w:tc>
      </w:tr>
      <w:tr w:rsidR="00BD7167" w:rsidRPr="00630043" w14:paraId="564FA797" w14:textId="77777777" w:rsidTr="00BD7167">
        <w:trPr>
          <w:gridAfter w:val="1"/>
          <w:wAfter w:w="194" w:type="dxa"/>
          <w:trHeight w:val="87"/>
        </w:trPr>
        <w:tc>
          <w:tcPr>
            <w:tcW w:w="608" w:type="dxa"/>
            <w:tcBorders>
              <w:top w:val="nil"/>
              <w:left w:val="nil"/>
              <w:bottom w:val="nil"/>
              <w:right w:val="nil"/>
            </w:tcBorders>
            <w:shd w:val="clear" w:color="auto" w:fill="auto"/>
            <w:noWrap/>
            <w:vAlign w:val="bottom"/>
            <w:hideMark/>
          </w:tcPr>
          <w:p w14:paraId="3144A72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4" w:type="dxa"/>
            <w:tcBorders>
              <w:top w:val="nil"/>
              <w:left w:val="nil"/>
              <w:bottom w:val="nil"/>
              <w:right w:val="nil"/>
            </w:tcBorders>
            <w:shd w:val="clear" w:color="auto" w:fill="auto"/>
            <w:noWrap/>
            <w:vAlign w:val="bottom"/>
            <w:hideMark/>
          </w:tcPr>
          <w:p w14:paraId="31CCC67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7E-01</w:t>
            </w:r>
          </w:p>
        </w:tc>
        <w:tc>
          <w:tcPr>
            <w:tcW w:w="228" w:type="dxa"/>
            <w:tcBorders>
              <w:top w:val="nil"/>
              <w:left w:val="nil"/>
              <w:bottom w:val="nil"/>
              <w:right w:val="nil"/>
            </w:tcBorders>
            <w:shd w:val="clear" w:color="auto" w:fill="auto"/>
            <w:noWrap/>
            <w:vAlign w:val="bottom"/>
            <w:hideMark/>
          </w:tcPr>
          <w:p w14:paraId="17E70B3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5A60F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4E-02</w:t>
            </w:r>
          </w:p>
        </w:tc>
        <w:tc>
          <w:tcPr>
            <w:tcW w:w="512" w:type="dxa"/>
            <w:gridSpan w:val="2"/>
            <w:tcBorders>
              <w:top w:val="nil"/>
              <w:left w:val="nil"/>
              <w:bottom w:val="nil"/>
              <w:right w:val="nil"/>
            </w:tcBorders>
            <w:shd w:val="clear" w:color="auto" w:fill="auto"/>
            <w:noWrap/>
            <w:vAlign w:val="bottom"/>
            <w:hideMark/>
          </w:tcPr>
          <w:p w14:paraId="1E9E354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8288" behindDoc="0" locked="0" layoutInCell="1" allowOverlap="1" wp14:anchorId="2B78513C" wp14:editId="41D13F99">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B6C193" id="Textové pole 218" o:spid="_x0000_s1026" type="#_x0000_t202" style="position:absolute;margin-left:19.5pt;margin-top:12pt;width:0;height:13.5pt;z-index:2517882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1360" behindDoc="0" locked="0" layoutInCell="1" allowOverlap="1" wp14:anchorId="1381A39B" wp14:editId="6F6E2EAC">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692249" id="Textové pole 219" o:spid="_x0000_s1026" type="#_x0000_t202" style="position:absolute;margin-left:19.5pt;margin-top:27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2384" behindDoc="0" locked="0" layoutInCell="1" allowOverlap="1" wp14:anchorId="7101739E" wp14:editId="5FBD6D68">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3B08BA" id="Textové pole 220" o:spid="_x0000_s1026" type="#_x0000_t202" style="position:absolute;margin-left:19.5pt;margin-top:4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3408" behindDoc="0" locked="0" layoutInCell="1" allowOverlap="1" wp14:anchorId="011B161D" wp14:editId="072BF629">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763DC02" id="Textové pole 221" o:spid="_x0000_s1026" type="#_x0000_t202" style="position:absolute;margin-left:19.5pt;margin-top:57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4432" behindDoc="0" locked="0" layoutInCell="1" allowOverlap="1" wp14:anchorId="3C8F2909" wp14:editId="5B260EB4">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9BA161" id="Textové pole 222" o:spid="_x0000_s1026" type="#_x0000_t202" style="position:absolute;margin-left:19.5pt;margin-top:5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5456" behindDoc="0" locked="0" layoutInCell="1" allowOverlap="1" wp14:anchorId="5E0EFC09" wp14:editId="7FE7CDA4">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7CDACC" id="Textové pole 223" o:spid="_x0000_s1026" type="#_x0000_t202" style="position:absolute;margin-left:19.5pt;margin-top:1in;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6480" behindDoc="0" locked="0" layoutInCell="1" allowOverlap="1" wp14:anchorId="7AC90DC0" wp14:editId="0E2184A6">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3C453F" id="Textové pole 224" o:spid="_x0000_s1026" type="#_x0000_t202" style="position:absolute;margin-left:19.5pt;margin-top:1in;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7504" behindDoc="0" locked="0" layoutInCell="1" allowOverlap="1" wp14:anchorId="36EA9E8F" wp14:editId="61D1AE03">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1D81B6" id="Textové pole 225" o:spid="_x0000_s1026" type="#_x0000_t202" style="position:absolute;margin-left:19.5pt;margin-top:8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8528" behindDoc="0" locked="0" layoutInCell="1" allowOverlap="1" wp14:anchorId="440D8FAB" wp14:editId="574D6025">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DE4EF4" id="Textové pole 226" o:spid="_x0000_s1026" type="#_x0000_t202" style="position:absolute;margin-left:19.5pt;margin-top:87pt;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9552" behindDoc="0" locked="0" layoutInCell="1" allowOverlap="1" wp14:anchorId="4E6E6127" wp14:editId="7B91FCB7">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44F3B5" id="Textové pole 227" o:spid="_x0000_s1026" type="#_x0000_t202" style="position:absolute;margin-left:19.5pt;margin-top:102pt;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0576" behindDoc="0" locked="0" layoutInCell="1" allowOverlap="1" wp14:anchorId="2A98F9BC" wp14:editId="49B16183">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2C4628" id="Textové pole 228" o:spid="_x0000_s1026" type="#_x0000_t202" style="position:absolute;margin-left:19.5pt;margin-top:102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1600" behindDoc="0" locked="0" layoutInCell="1" allowOverlap="1" wp14:anchorId="34F6AB9E" wp14:editId="76229BBF">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C6ED2" id="Textové pole 229" o:spid="_x0000_s1026" type="#_x0000_t202" style="position:absolute;margin-left:19.5pt;margin-top:11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2624" behindDoc="0" locked="0" layoutInCell="1" allowOverlap="1" wp14:anchorId="28BDD5F0" wp14:editId="15C5333A">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97A9CD" id="Textové pole 230" o:spid="_x0000_s1026" type="#_x0000_t202" style="position:absolute;margin-left:19.5pt;margin-top:117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3648" behindDoc="0" locked="0" layoutInCell="1" allowOverlap="1" wp14:anchorId="494B0625" wp14:editId="5E379D9E">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E805F8" id="Textové pole 231" o:spid="_x0000_s1026" type="#_x0000_t202" style="position:absolute;margin-left:19.5pt;margin-top:13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4672" behindDoc="0" locked="0" layoutInCell="1" allowOverlap="1" wp14:anchorId="16A6B0FC" wp14:editId="13E06D52">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904571" id="Textové pole 232" o:spid="_x0000_s1026" type="#_x0000_t202" style="position:absolute;margin-left:19.5pt;margin-top:132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366EE70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57A178D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6E-01</w:t>
            </w:r>
          </w:p>
        </w:tc>
        <w:tc>
          <w:tcPr>
            <w:tcW w:w="228" w:type="dxa"/>
            <w:gridSpan w:val="2"/>
            <w:tcBorders>
              <w:top w:val="nil"/>
              <w:left w:val="nil"/>
              <w:bottom w:val="nil"/>
              <w:right w:val="nil"/>
            </w:tcBorders>
            <w:shd w:val="clear" w:color="auto" w:fill="auto"/>
            <w:noWrap/>
            <w:vAlign w:val="bottom"/>
            <w:hideMark/>
          </w:tcPr>
          <w:p w14:paraId="68A4C72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7862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9312" behindDoc="0" locked="0" layoutInCell="1" allowOverlap="1" wp14:anchorId="23CE97FD" wp14:editId="47A99D66">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A41EE6" id="Textové pole 233" o:spid="_x0000_s1026" type="#_x0000_t202" style="position:absolute;margin-left:27.75pt;margin-top:12pt;width:0;height:13.5pt;z-index:2517893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0336" behindDoc="0" locked="0" layoutInCell="1" allowOverlap="1" wp14:anchorId="51083FC0" wp14:editId="44827F98">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4BF6D7E" id="Textové pole 234" o:spid="_x0000_s1026" type="#_x0000_t202" style="position:absolute;margin-left:27.75pt;margin-top:12pt;width:0;height:13.5pt;z-index:2517903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5.70E-02</w:t>
            </w:r>
          </w:p>
        </w:tc>
        <w:tc>
          <w:tcPr>
            <w:tcW w:w="512" w:type="dxa"/>
            <w:gridSpan w:val="2"/>
            <w:tcBorders>
              <w:top w:val="nil"/>
              <w:left w:val="nil"/>
              <w:bottom w:val="nil"/>
              <w:right w:val="nil"/>
            </w:tcBorders>
            <w:shd w:val="clear" w:color="auto" w:fill="auto"/>
            <w:noWrap/>
            <w:vAlign w:val="bottom"/>
            <w:hideMark/>
          </w:tcPr>
          <w:p w14:paraId="695692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394C478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E61D9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4ADAE43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A732D5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80E-03</w:t>
            </w:r>
          </w:p>
        </w:tc>
        <w:tc>
          <w:tcPr>
            <w:tcW w:w="512" w:type="dxa"/>
            <w:gridSpan w:val="2"/>
            <w:tcBorders>
              <w:top w:val="nil"/>
              <w:left w:val="nil"/>
              <w:bottom w:val="nil"/>
              <w:right w:val="nil"/>
            </w:tcBorders>
            <w:shd w:val="clear" w:color="auto" w:fill="auto"/>
            <w:noWrap/>
            <w:vAlign w:val="bottom"/>
            <w:hideMark/>
          </w:tcPr>
          <w:p w14:paraId="3F9F1E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53</w:t>
            </w:r>
          </w:p>
        </w:tc>
      </w:tr>
      <w:tr w:rsidR="00BD7167" w:rsidRPr="00630043" w14:paraId="2C2B806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8DD3CC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4" w:type="dxa"/>
            <w:tcBorders>
              <w:top w:val="nil"/>
              <w:left w:val="nil"/>
              <w:bottom w:val="nil"/>
              <w:right w:val="nil"/>
            </w:tcBorders>
            <w:shd w:val="clear" w:color="auto" w:fill="auto"/>
            <w:noWrap/>
            <w:vAlign w:val="bottom"/>
            <w:hideMark/>
          </w:tcPr>
          <w:p w14:paraId="6A7147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1E-02</w:t>
            </w:r>
          </w:p>
        </w:tc>
        <w:tc>
          <w:tcPr>
            <w:tcW w:w="228" w:type="dxa"/>
            <w:tcBorders>
              <w:top w:val="nil"/>
              <w:left w:val="nil"/>
              <w:bottom w:val="nil"/>
              <w:right w:val="nil"/>
            </w:tcBorders>
            <w:shd w:val="clear" w:color="auto" w:fill="auto"/>
            <w:noWrap/>
            <w:vAlign w:val="bottom"/>
            <w:hideMark/>
          </w:tcPr>
          <w:p w14:paraId="16D0F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97886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8E-02</w:t>
            </w:r>
          </w:p>
        </w:tc>
        <w:tc>
          <w:tcPr>
            <w:tcW w:w="512" w:type="dxa"/>
            <w:gridSpan w:val="2"/>
            <w:tcBorders>
              <w:top w:val="nil"/>
              <w:left w:val="nil"/>
              <w:bottom w:val="nil"/>
              <w:right w:val="nil"/>
            </w:tcBorders>
            <w:shd w:val="clear" w:color="auto" w:fill="auto"/>
            <w:noWrap/>
            <w:vAlign w:val="bottom"/>
            <w:hideMark/>
          </w:tcPr>
          <w:p w14:paraId="4FCDD0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25CB11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A7D863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34E-02</w:t>
            </w:r>
          </w:p>
        </w:tc>
        <w:tc>
          <w:tcPr>
            <w:tcW w:w="228" w:type="dxa"/>
            <w:gridSpan w:val="2"/>
            <w:tcBorders>
              <w:top w:val="nil"/>
              <w:left w:val="nil"/>
              <w:bottom w:val="nil"/>
              <w:right w:val="nil"/>
            </w:tcBorders>
            <w:shd w:val="clear" w:color="auto" w:fill="auto"/>
            <w:noWrap/>
            <w:vAlign w:val="bottom"/>
            <w:hideMark/>
          </w:tcPr>
          <w:p w14:paraId="3C923F5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19423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8E-02</w:t>
            </w:r>
          </w:p>
        </w:tc>
        <w:tc>
          <w:tcPr>
            <w:tcW w:w="512" w:type="dxa"/>
            <w:gridSpan w:val="2"/>
            <w:tcBorders>
              <w:top w:val="nil"/>
              <w:left w:val="nil"/>
              <w:bottom w:val="nil"/>
              <w:right w:val="nil"/>
            </w:tcBorders>
            <w:shd w:val="clear" w:color="auto" w:fill="auto"/>
            <w:noWrap/>
            <w:vAlign w:val="bottom"/>
            <w:hideMark/>
          </w:tcPr>
          <w:p w14:paraId="3B136F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5</w:t>
            </w:r>
          </w:p>
        </w:tc>
        <w:tc>
          <w:tcPr>
            <w:tcW w:w="180" w:type="dxa"/>
            <w:gridSpan w:val="2"/>
            <w:tcBorders>
              <w:top w:val="nil"/>
              <w:left w:val="nil"/>
              <w:bottom w:val="nil"/>
              <w:right w:val="nil"/>
            </w:tcBorders>
            <w:shd w:val="clear" w:color="auto" w:fill="auto"/>
            <w:noWrap/>
            <w:vAlign w:val="bottom"/>
            <w:hideMark/>
          </w:tcPr>
          <w:p w14:paraId="7396CC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393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83E-03</w:t>
            </w:r>
          </w:p>
        </w:tc>
        <w:tc>
          <w:tcPr>
            <w:tcW w:w="237" w:type="dxa"/>
            <w:gridSpan w:val="2"/>
            <w:tcBorders>
              <w:top w:val="nil"/>
              <w:left w:val="nil"/>
              <w:bottom w:val="nil"/>
              <w:right w:val="nil"/>
            </w:tcBorders>
            <w:shd w:val="clear" w:color="auto" w:fill="auto"/>
            <w:noWrap/>
            <w:vAlign w:val="bottom"/>
            <w:hideMark/>
          </w:tcPr>
          <w:p w14:paraId="5C382F5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27DA49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E-03</w:t>
            </w:r>
          </w:p>
        </w:tc>
        <w:tc>
          <w:tcPr>
            <w:tcW w:w="512" w:type="dxa"/>
            <w:gridSpan w:val="2"/>
            <w:tcBorders>
              <w:top w:val="nil"/>
              <w:left w:val="nil"/>
              <w:bottom w:val="nil"/>
              <w:right w:val="nil"/>
            </w:tcBorders>
            <w:shd w:val="clear" w:color="auto" w:fill="auto"/>
            <w:noWrap/>
            <w:vAlign w:val="bottom"/>
            <w:hideMark/>
          </w:tcPr>
          <w:p w14:paraId="591F98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6</w:t>
            </w:r>
          </w:p>
        </w:tc>
      </w:tr>
      <w:tr w:rsidR="00BD7167" w:rsidRPr="00630043" w14:paraId="545542C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BEAF2C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4" w:type="dxa"/>
            <w:tcBorders>
              <w:top w:val="nil"/>
              <w:left w:val="nil"/>
              <w:bottom w:val="nil"/>
              <w:right w:val="nil"/>
            </w:tcBorders>
            <w:shd w:val="clear" w:color="auto" w:fill="auto"/>
            <w:noWrap/>
            <w:vAlign w:val="bottom"/>
            <w:hideMark/>
          </w:tcPr>
          <w:p w14:paraId="1F71591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33E-02</w:t>
            </w:r>
          </w:p>
        </w:tc>
        <w:tc>
          <w:tcPr>
            <w:tcW w:w="228" w:type="dxa"/>
            <w:tcBorders>
              <w:top w:val="nil"/>
              <w:left w:val="nil"/>
              <w:bottom w:val="nil"/>
              <w:right w:val="nil"/>
            </w:tcBorders>
            <w:shd w:val="clear" w:color="auto" w:fill="auto"/>
            <w:noWrap/>
            <w:vAlign w:val="bottom"/>
            <w:hideMark/>
          </w:tcPr>
          <w:p w14:paraId="5A73D7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91FCF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1E-02</w:t>
            </w:r>
          </w:p>
        </w:tc>
        <w:tc>
          <w:tcPr>
            <w:tcW w:w="512" w:type="dxa"/>
            <w:gridSpan w:val="2"/>
            <w:tcBorders>
              <w:top w:val="nil"/>
              <w:left w:val="nil"/>
              <w:bottom w:val="nil"/>
              <w:right w:val="nil"/>
            </w:tcBorders>
            <w:shd w:val="clear" w:color="auto" w:fill="auto"/>
            <w:noWrap/>
            <w:vAlign w:val="bottom"/>
            <w:hideMark/>
          </w:tcPr>
          <w:p w14:paraId="4457E9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6</w:t>
            </w:r>
          </w:p>
        </w:tc>
        <w:tc>
          <w:tcPr>
            <w:tcW w:w="189" w:type="dxa"/>
            <w:gridSpan w:val="2"/>
            <w:tcBorders>
              <w:top w:val="nil"/>
              <w:left w:val="nil"/>
              <w:bottom w:val="nil"/>
              <w:right w:val="nil"/>
            </w:tcBorders>
            <w:shd w:val="clear" w:color="auto" w:fill="auto"/>
            <w:noWrap/>
            <w:vAlign w:val="bottom"/>
            <w:hideMark/>
          </w:tcPr>
          <w:p w14:paraId="7BB394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357F5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88E-02</w:t>
            </w:r>
          </w:p>
        </w:tc>
        <w:tc>
          <w:tcPr>
            <w:tcW w:w="228" w:type="dxa"/>
            <w:gridSpan w:val="2"/>
            <w:tcBorders>
              <w:top w:val="nil"/>
              <w:left w:val="nil"/>
              <w:bottom w:val="nil"/>
              <w:right w:val="nil"/>
            </w:tcBorders>
            <w:shd w:val="clear" w:color="auto" w:fill="auto"/>
            <w:noWrap/>
            <w:vAlign w:val="bottom"/>
            <w:hideMark/>
          </w:tcPr>
          <w:p w14:paraId="5060637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CD49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3E-02</w:t>
            </w:r>
          </w:p>
        </w:tc>
        <w:tc>
          <w:tcPr>
            <w:tcW w:w="512" w:type="dxa"/>
            <w:gridSpan w:val="2"/>
            <w:tcBorders>
              <w:top w:val="nil"/>
              <w:left w:val="nil"/>
              <w:bottom w:val="nil"/>
              <w:right w:val="nil"/>
            </w:tcBorders>
            <w:shd w:val="clear" w:color="auto" w:fill="auto"/>
            <w:noWrap/>
            <w:vAlign w:val="bottom"/>
            <w:hideMark/>
          </w:tcPr>
          <w:p w14:paraId="228F8D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7</w:t>
            </w:r>
          </w:p>
        </w:tc>
        <w:tc>
          <w:tcPr>
            <w:tcW w:w="180" w:type="dxa"/>
            <w:gridSpan w:val="2"/>
            <w:tcBorders>
              <w:top w:val="nil"/>
              <w:left w:val="nil"/>
              <w:bottom w:val="nil"/>
              <w:right w:val="nil"/>
            </w:tcBorders>
            <w:shd w:val="clear" w:color="auto" w:fill="auto"/>
            <w:noWrap/>
            <w:vAlign w:val="bottom"/>
            <w:hideMark/>
          </w:tcPr>
          <w:p w14:paraId="783E20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0269CEC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40E-03</w:t>
            </w:r>
          </w:p>
        </w:tc>
        <w:tc>
          <w:tcPr>
            <w:tcW w:w="237" w:type="dxa"/>
            <w:gridSpan w:val="2"/>
            <w:tcBorders>
              <w:top w:val="nil"/>
              <w:left w:val="nil"/>
              <w:bottom w:val="nil"/>
              <w:right w:val="nil"/>
            </w:tcBorders>
            <w:shd w:val="clear" w:color="auto" w:fill="auto"/>
            <w:noWrap/>
            <w:vAlign w:val="bottom"/>
            <w:hideMark/>
          </w:tcPr>
          <w:p w14:paraId="302DEF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D5820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06E-03</w:t>
            </w:r>
          </w:p>
        </w:tc>
        <w:tc>
          <w:tcPr>
            <w:tcW w:w="512" w:type="dxa"/>
            <w:gridSpan w:val="2"/>
            <w:tcBorders>
              <w:top w:val="nil"/>
              <w:left w:val="nil"/>
              <w:bottom w:val="nil"/>
              <w:right w:val="nil"/>
            </w:tcBorders>
            <w:shd w:val="clear" w:color="auto" w:fill="auto"/>
            <w:noWrap/>
            <w:vAlign w:val="bottom"/>
            <w:hideMark/>
          </w:tcPr>
          <w:p w14:paraId="68E27F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4</w:t>
            </w:r>
          </w:p>
        </w:tc>
      </w:tr>
      <w:tr w:rsidR="00BD7167" w:rsidRPr="00630043" w14:paraId="10679B2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65EF06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4" w:type="dxa"/>
            <w:tcBorders>
              <w:top w:val="nil"/>
              <w:left w:val="nil"/>
              <w:bottom w:val="nil"/>
              <w:right w:val="nil"/>
            </w:tcBorders>
            <w:shd w:val="clear" w:color="auto" w:fill="auto"/>
            <w:noWrap/>
            <w:vAlign w:val="bottom"/>
            <w:hideMark/>
          </w:tcPr>
          <w:p w14:paraId="1DDD6B5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12E-02</w:t>
            </w:r>
          </w:p>
        </w:tc>
        <w:tc>
          <w:tcPr>
            <w:tcW w:w="228" w:type="dxa"/>
            <w:tcBorders>
              <w:top w:val="nil"/>
              <w:left w:val="nil"/>
              <w:bottom w:val="nil"/>
              <w:right w:val="nil"/>
            </w:tcBorders>
            <w:shd w:val="clear" w:color="auto" w:fill="auto"/>
            <w:noWrap/>
            <w:vAlign w:val="bottom"/>
            <w:hideMark/>
          </w:tcPr>
          <w:p w14:paraId="526C765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6050A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8E-02</w:t>
            </w:r>
          </w:p>
        </w:tc>
        <w:tc>
          <w:tcPr>
            <w:tcW w:w="512" w:type="dxa"/>
            <w:gridSpan w:val="2"/>
            <w:tcBorders>
              <w:top w:val="nil"/>
              <w:left w:val="nil"/>
              <w:bottom w:val="nil"/>
              <w:right w:val="nil"/>
            </w:tcBorders>
            <w:shd w:val="clear" w:color="auto" w:fill="auto"/>
            <w:noWrap/>
            <w:vAlign w:val="bottom"/>
            <w:hideMark/>
          </w:tcPr>
          <w:p w14:paraId="2A7385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189" w:type="dxa"/>
            <w:gridSpan w:val="2"/>
            <w:tcBorders>
              <w:top w:val="nil"/>
              <w:left w:val="nil"/>
              <w:bottom w:val="nil"/>
              <w:right w:val="nil"/>
            </w:tcBorders>
            <w:shd w:val="clear" w:color="auto" w:fill="auto"/>
            <w:noWrap/>
            <w:vAlign w:val="bottom"/>
            <w:hideMark/>
          </w:tcPr>
          <w:p w14:paraId="2CE34E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4DD8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708032E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12DD8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69E-02</w:t>
            </w:r>
          </w:p>
        </w:tc>
        <w:tc>
          <w:tcPr>
            <w:tcW w:w="512" w:type="dxa"/>
            <w:gridSpan w:val="2"/>
            <w:tcBorders>
              <w:top w:val="nil"/>
              <w:left w:val="nil"/>
              <w:bottom w:val="nil"/>
              <w:right w:val="nil"/>
            </w:tcBorders>
            <w:shd w:val="clear" w:color="auto" w:fill="auto"/>
            <w:noWrap/>
            <w:vAlign w:val="bottom"/>
            <w:hideMark/>
          </w:tcPr>
          <w:p w14:paraId="56CD23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16CF3E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9B97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9E-03</w:t>
            </w:r>
          </w:p>
        </w:tc>
        <w:tc>
          <w:tcPr>
            <w:tcW w:w="237" w:type="dxa"/>
            <w:gridSpan w:val="2"/>
            <w:tcBorders>
              <w:top w:val="nil"/>
              <w:left w:val="nil"/>
              <w:bottom w:val="nil"/>
              <w:right w:val="nil"/>
            </w:tcBorders>
            <w:shd w:val="clear" w:color="auto" w:fill="auto"/>
            <w:noWrap/>
            <w:vAlign w:val="bottom"/>
            <w:hideMark/>
          </w:tcPr>
          <w:p w14:paraId="16FE75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B0026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3E-04</w:t>
            </w:r>
          </w:p>
        </w:tc>
        <w:tc>
          <w:tcPr>
            <w:tcW w:w="512" w:type="dxa"/>
            <w:gridSpan w:val="2"/>
            <w:tcBorders>
              <w:top w:val="nil"/>
              <w:left w:val="nil"/>
              <w:bottom w:val="nil"/>
              <w:right w:val="nil"/>
            </w:tcBorders>
            <w:shd w:val="clear" w:color="auto" w:fill="auto"/>
            <w:noWrap/>
            <w:vAlign w:val="bottom"/>
            <w:hideMark/>
          </w:tcPr>
          <w:p w14:paraId="0FD5995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w:t>
            </w:r>
          </w:p>
        </w:tc>
      </w:tr>
      <w:tr w:rsidR="00BD7167" w:rsidRPr="00630043" w14:paraId="312D9264"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1B91CF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4" w:type="dxa"/>
            <w:tcBorders>
              <w:top w:val="nil"/>
              <w:left w:val="nil"/>
              <w:bottom w:val="nil"/>
              <w:right w:val="nil"/>
            </w:tcBorders>
            <w:shd w:val="clear" w:color="auto" w:fill="auto"/>
            <w:noWrap/>
            <w:vAlign w:val="bottom"/>
            <w:hideMark/>
          </w:tcPr>
          <w:p w14:paraId="6599D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41E-02</w:t>
            </w:r>
          </w:p>
        </w:tc>
        <w:tc>
          <w:tcPr>
            <w:tcW w:w="228" w:type="dxa"/>
            <w:tcBorders>
              <w:top w:val="nil"/>
              <w:left w:val="nil"/>
              <w:bottom w:val="nil"/>
              <w:right w:val="nil"/>
            </w:tcBorders>
            <w:shd w:val="clear" w:color="auto" w:fill="auto"/>
            <w:noWrap/>
            <w:vAlign w:val="bottom"/>
            <w:hideMark/>
          </w:tcPr>
          <w:p w14:paraId="58FD7F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00031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1E-02</w:t>
            </w:r>
          </w:p>
        </w:tc>
        <w:tc>
          <w:tcPr>
            <w:tcW w:w="512" w:type="dxa"/>
            <w:gridSpan w:val="2"/>
            <w:tcBorders>
              <w:top w:val="nil"/>
              <w:left w:val="nil"/>
              <w:bottom w:val="nil"/>
              <w:right w:val="nil"/>
            </w:tcBorders>
            <w:shd w:val="clear" w:color="auto" w:fill="auto"/>
            <w:noWrap/>
            <w:vAlign w:val="bottom"/>
            <w:hideMark/>
          </w:tcPr>
          <w:p w14:paraId="726967D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0C0E3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2DB8A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6E-01</w:t>
            </w:r>
          </w:p>
        </w:tc>
        <w:tc>
          <w:tcPr>
            <w:tcW w:w="228" w:type="dxa"/>
            <w:gridSpan w:val="2"/>
            <w:tcBorders>
              <w:top w:val="nil"/>
              <w:left w:val="nil"/>
              <w:bottom w:val="nil"/>
              <w:right w:val="nil"/>
            </w:tcBorders>
            <w:shd w:val="clear" w:color="auto" w:fill="auto"/>
            <w:noWrap/>
            <w:vAlign w:val="bottom"/>
            <w:hideMark/>
          </w:tcPr>
          <w:p w14:paraId="0B69F32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AA12C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42E-02</w:t>
            </w:r>
          </w:p>
        </w:tc>
        <w:tc>
          <w:tcPr>
            <w:tcW w:w="512" w:type="dxa"/>
            <w:gridSpan w:val="2"/>
            <w:tcBorders>
              <w:top w:val="nil"/>
              <w:left w:val="nil"/>
              <w:bottom w:val="nil"/>
              <w:right w:val="nil"/>
            </w:tcBorders>
            <w:shd w:val="clear" w:color="auto" w:fill="auto"/>
            <w:noWrap/>
            <w:vAlign w:val="bottom"/>
            <w:hideMark/>
          </w:tcPr>
          <w:p w14:paraId="143334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9</w:t>
            </w:r>
          </w:p>
        </w:tc>
        <w:tc>
          <w:tcPr>
            <w:tcW w:w="180" w:type="dxa"/>
            <w:gridSpan w:val="2"/>
            <w:tcBorders>
              <w:top w:val="nil"/>
              <w:left w:val="nil"/>
              <w:bottom w:val="nil"/>
              <w:right w:val="nil"/>
            </w:tcBorders>
            <w:shd w:val="clear" w:color="auto" w:fill="auto"/>
            <w:noWrap/>
            <w:vAlign w:val="bottom"/>
            <w:hideMark/>
          </w:tcPr>
          <w:p w14:paraId="0B704F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B75F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96E-03</w:t>
            </w:r>
          </w:p>
        </w:tc>
        <w:tc>
          <w:tcPr>
            <w:tcW w:w="237" w:type="dxa"/>
            <w:gridSpan w:val="2"/>
            <w:tcBorders>
              <w:top w:val="nil"/>
              <w:left w:val="nil"/>
              <w:bottom w:val="nil"/>
              <w:right w:val="nil"/>
            </w:tcBorders>
            <w:shd w:val="clear" w:color="auto" w:fill="auto"/>
            <w:noWrap/>
            <w:vAlign w:val="bottom"/>
            <w:hideMark/>
          </w:tcPr>
          <w:p w14:paraId="0BC7B1F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70375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1E-03</w:t>
            </w:r>
          </w:p>
        </w:tc>
        <w:tc>
          <w:tcPr>
            <w:tcW w:w="512" w:type="dxa"/>
            <w:gridSpan w:val="2"/>
            <w:tcBorders>
              <w:top w:val="nil"/>
              <w:left w:val="nil"/>
              <w:bottom w:val="nil"/>
              <w:right w:val="nil"/>
            </w:tcBorders>
            <w:shd w:val="clear" w:color="auto" w:fill="auto"/>
            <w:noWrap/>
            <w:vAlign w:val="bottom"/>
            <w:hideMark/>
          </w:tcPr>
          <w:p w14:paraId="2AB9B3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5</w:t>
            </w:r>
          </w:p>
        </w:tc>
      </w:tr>
      <w:tr w:rsidR="00BD7167" w:rsidRPr="00630043" w14:paraId="6E659FDD"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C55CA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4" w:type="dxa"/>
            <w:tcBorders>
              <w:top w:val="nil"/>
              <w:left w:val="nil"/>
              <w:bottom w:val="nil"/>
              <w:right w:val="nil"/>
            </w:tcBorders>
            <w:shd w:val="clear" w:color="auto" w:fill="auto"/>
            <w:noWrap/>
            <w:vAlign w:val="bottom"/>
            <w:hideMark/>
          </w:tcPr>
          <w:p w14:paraId="425268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37E-02</w:t>
            </w:r>
          </w:p>
        </w:tc>
        <w:tc>
          <w:tcPr>
            <w:tcW w:w="228" w:type="dxa"/>
            <w:tcBorders>
              <w:top w:val="nil"/>
              <w:left w:val="nil"/>
              <w:bottom w:val="nil"/>
              <w:right w:val="nil"/>
            </w:tcBorders>
            <w:shd w:val="clear" w:color="auto" w:fill="auto"/>
            <w:noWrap/>
            <w:vAlign w:val="bottom"/>
            <w:hideMark/>
          </w:tcPr>
          <w:p w14:paraId="6E726A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677EA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1E-02</w:t>
            </w:r>
          </w:p>
        </w:tc>
        <w:tc>
          <w:tcPr>
            <w:tcW w:w="512" w:type="dxa"/>
            <w:gridSpan w:val="2"/>
            <w:tcBorders>
              <w:top w:val="nil"/>
              <w:left w:val="nil"/>
              <w:bottom w:val="nil"/>
              <w:right w:val="nil"/>
            </w:tcBorders>
            <w:shd w:val="clear" w:color="auto" w:fill="auto"/>
            <w:noWrap/>
            <w:vAlign w:val="bottom"/>
            <w:hideMark/>
          </w:tcPr>
          <w:p w14:paraId="3171D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77E0745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DC5A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0E-01</w:t>
            </w:r>
          </w:p>
        </w:tc>
        <w:tc>
          <w:tcPr>
            <w:tcW w:w="228" w:type="dxa"/>
            <w:gridSpan w:val="2"/>
            <w:tcBorders>
              <w:top w:val="nil"/>
              <w:left w:val="nil"/>
              <w:bottom w:val="nil"/>
              <w:right w:val="nil"/>
            </w:tcBorders>
            <w:shd w:val="clear" w:color="auto" w:fill="auto"/>
            <w:noWrap/>
            <w:vAlign w:val="bottom"/>
            <w:hideMark/>
          </w:tcPr>
          <w:p w14:paraId="3881A3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05BEA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1E-02</w:t>
            </w:r>
          </w:p>
        </w:tc>
        <w:tc>
          <w:tcPr>
            <w:tcW w:w="512" w:type="dxa"/>
            <w:gridSpan w:val="2"/>
            <w:tcBorders>
              <w:top w:val="nil"/>
              <w:left w:val="nil"/>
              <w:bottom w:val="nil"/>
              <w:right w:val="nil"/>
            </w:tcBorders>
            <w:shd w:val="clear" w:color="auto" w:fill="auto"/>
            <w:noWrap/>
            <w:vAlign w:val="bottom"/>
            <w:hideMark/>
          </w:tcPr>
          <w:p w14:paraId="413C3A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nil"/>
              <w:right w:val="nil"/>
            </w:tcBorders>
            <w:shd w:val="clear" w:color="auto" w:fill="auto"/>
            <w:noWrap/>
            <w:vAlign w:val="bottom"/>
            <w:hideMark/>
          </w:tcPr>
          <w:p w14:paraId="3EAA70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BBCC7A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8.16E-03</w:t>
            </w:r>
          </w:p>
        </w:tc>
        <w:tc>
          <w:tcPr>
            <w:tcW w:w="237" w:type="dxa"/>
            <w:gridSpan w:val="2"/>
            <w:tcBorders>
              <w:top w:val="nil"/>
              <w:left w:val="nil"/>
              <w:bottom w:val="nil"/>
              <w:right w:val="nil"/>
            </w:tcBorders>
            <w:shd w:val="clear" w:color="auto" w:fill="auto"/>
            <w:noWrap/>
            <w:vAlign w:val="bottom"/>
            <w:hideMark/>
          </w:tcPr>
          <w:p w14:paraId="0443A77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7D0F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E-03</w:t>
            </w:r>
          </w:p>
        </w:tc>
        <w:tc>
          <w:tcPr>
            <w:tcW w:w="512" w:type="dxa"/>
            <w:gridSpan w:val="2"/>
            <w:tcBorders>
              <w:top w:val="nil"/>
              <w:left w:val="nil"/>
              <w:bottom w:val="nil"/>
              <w:right w:val="nil"/>
            </w:tcBorders>
            <w:shd w:val="clear" w:color="auto" w:fill="auto"/>
            <w:noWrap/>
            <w:vAlign w:val="bottom"/>
            <w:hideMark/>
          </w:tcPr>
          <w:p w14:paraId="02D2DC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5</w:t>
            </w:r>
          </w:p>
        </w:tc>
      </w:tr>
      <w:tr w:rsidR="00BD7167" w:rsidRPr="00630043" w14:paraId="1165411E"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BB2C9A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4" w:type="dxa"/>
            <w:tcBorders>
              <w:top w:val="nil"/>
              <w:left w:val="nil"/>
              <w:bottom w:val="nil"/>
              <w:right w:val="nil"/>
            </w:tcBorders>
            <w:shd w:val="clear" w:color="auto" w:fill="auto"/>
            <w:noWrap/>
            <w:vAlign w:val="bottom"/>
            <w:hideMark/>
          </w:tcPr>
          <w:p w14:paraId="24EF4A3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25E-02</w:t>
            </w:r>
          </w:p>
        </w:tc>
        <w:tc>
          <w:tcPr>
            <w:tcW w:w="228" w:type="dxa"/>
            <w:tcBorders>
              <w:top w:val="nil"/>
              <w:left w:val="nil"/>
              <w:bottom w:val="nil"/>
              <w:right w:val="nil"/>
            </w:tcBorders>
            <w:shd w:val="clear" w:color="auto" w:fill="auto"/>
            <w:noWrap/>
            <w:vAlign w:val="bottom"/>
            <w:hideMark/>
          </w:tcPr>
          <w:p w14:paraId="0AFED0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C81A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0E-02</w:t>
            </w:r>
          </w:p>
        </w:tc>
        <w:tc>
          <w:tcPr>
            <w:tcW w:w="512" w:type="dxa"/>
            <w:gridSpan w:val="2"/>
            <w:tcBorders>
              <w:top w:val="nil"/>
              <w:left w:val="nil"/>
              <w:bottom w:val="nil"/>
              <w:right w:val="nil"/>
            </w:tcBorders>
            <w:shd w:val="clear" w:color="auto" w:fill="auto"/>
            <w:noWrap/>
            <w:vAlign w:val="bottom"/>
            <w:hideMark/>
          </w:tcPr>
          <w:p w14:paraId="44F05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35FABC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84D28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1</w:t>
            </w:r>
          </w:p>
        </w:tc>
        <w:tc>
          <w:tcPr>
            <w:tcW w:w="228" w:type="dxa"/>
            <w:gridSpan w:val="2"/>
            <w:tcBorders>
              <w:top w:val="nil"/>
              <w:left w:val="nil"/>
              <w:bottom w:val="nil"/>
              <w:right w:val="nil"/>
            </w:tcBorders>
            <w:shd w:val="clear" w:color="auto" w:fill="auto"/>
            <w:noWrap/>
            <w:vAlign w:val="bottom"/>
            <w:hideMark/>
          </w:tcPr>
          <w:p w14:paraId="631BE1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FA7F7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0E-02</w:t>
            </w:r>
          </w:p>
        </w:tc>
        <w:tc>
          <w:tcPr>
            <w:tcW w:w="512" w:type="dxa"/>
            <w:gridSpan w:val="2"/>
            <w:tcBorders>
              <w:top w:val="nil"/>
              <w:left w:val="nil"/>
              <w:bottom w:val="nil"/>
              <w:right w:val="nil"/>
            </w:tcBorders>
            <w:shd w:val="clear" w:color="auto" w:fill="auto"/>
            <w:noWrap/>
            <w:vAlign w:val="bottom"/>
            <w:hideMark/>
          </w:tcPr>
          <w:p w14:paraId="29D73B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2</w:t>
            </w:r>
          </w:p>
        </w:tc>
        <w:tc>
          <w:tcPr>
            <w:tcW w:w="180" w:type="dxa"/>
            <w:gridSpan w:val="2"/>
            <w:tcBorders>
              <w:top w:val="nil"/>
              <w:left w:val="nil"/>
              <w:bottom w:val="nil"/>
              <w:right w:val="nil"/>
            </w:tcBorders>
            <w:shd w:val="clear" w:color="auto" w:fill="auto"/>
            <w:noWrap/>
            <w:vAlign w:val="bottom"/>
            <w:hideMark/>
          </w:tcPr>
          <w:p w14:paraId="41111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73D1B6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93E-03</w:t>
            </w:r>
          </w:p>
        </w:tc>
        <w:tc>
          <w:tcPr>
            <w:tcW w:w="237" w:type="dxa"/>
            <w:gridSpan w:val="2"/>
            <w:tcBorders>
              <w:top w:val="nil"/>
              <w:left w:val="nil"/>
              <w:bottom w:val="nil"/>
              <w:right w:val="nil"/>
            </w:tcBorders>
            <w:shd w:val="clear" w:color="auto" w:fill="auto"/>
            <w:noWrap/>
            <w:vAlign w:val="bottom"/>
            <w:hideMark/>
          </w:tcPr>
          <w:p w14:paraId="0E516F8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53136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6E-03</w:t>
            </w:r>
          </w:p>
        </w:tc>
        <w:tc>
          <w:tcPr>
            <w:tcW w:w="512" w:type="dxa"/>
            <w:gridSpan w:val="2"/>
            <w:tcBorders>
              <w:top w:val="nil"/>
              <w:left w:val="nil"/>
              <w:bottom w:val="nil"/>
              <w:right w:val="nil"/>
            </w:tcBorders>
            <w:shd w:val="clear" w:color="auto" w:fill="auto"/>
            <w:noWrap/>
            <w:vAlign w:val="bottom"/>
            <w:hideMark/>
          </w:tcPr>
          <w:p w14:paraId="2C17355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9</w:t>
            </w:r>
          </w:p>
        </w:tc>
      </w:tr>
      <w:tr w:rsidR="00BD7167" w:rsidRPr="00630043" w14:paraId="6BDE360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47FC375"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4" w:type="dxa"/>
            <w:tcBorders>
              <w:top w:val="nil"/>
              <w:left w:val="nil"/>
              <w:bottom w:val="nil"/>
              <w:right w:val="nil"/>
            </w:tcBorders>
            <w:shd w:val="clear" w:color="auto" w:fill="auto"/>
            <w:noWrap/>
            <w:vAlign w:val="bottom"/>
            <w:hideMark/>
          </w:tcPr>
          <w:p w14:paraId="647A5C1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63E-01</w:t>
            </w:r>
          </w:p>
        </w:tc>
        <w:tc>
          <w:tcPr>
            <w:tcW w:w="228" w:type="dxa"/>
            <w:tcBorders>
              <w:top w:val="nil"/>
              <w:left w:val="nil"/>
              <w:bottom w:val="nil"/>
              <w:right w:val="nil"/>
            </w:tcBorders>
            <w:shd w:val="clear" w:color="auto" w:fill="auto"/>
            <w:noWrap/>
            <w:vAlign w:val="bottom"/>
            <w:hideMark/>
          </w:tcPr>
          <w:p w14:paraId="452C7AB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66C58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25E-01</w:t>
            </w:r>
          </w:p>
        </w:tc>
        <w:tc>
          <w:tcPr>
            <w:tcW w:w="512" w:type="dxa"/>
            <w:gridSpan w:val="2"/>
            <w:tcBorders>
              <w:top w:val="nil"/>
              <w:left w:val="nil"/>
              <w:bottom w:val="nil"/>
              <w:right w:val="nil"/>
            </w:tcBorders>
            <w:shd w:val="clear" w:color="auto" w:fill="auto"/>
            <w:noWrap/>
            <w:vAlign w:val="bottom"/>
            <w:hideMark/>
          </w:tcPr>
          <w:p w14:paraId="157CE24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3</w:t>
            </w:r>
          </w:p>
        </w:tc>
        <w:tc>
          <w:tcPr>
            <w:tcW w:w="189" w:type="dxa"/>
            <w:gridSpan w:val="2"/>
            <w:tcBorders>
              <w:top w:val="nil"/>
              <w:left w:val="nil"/>
              <w:bottom w:val="nil"/>
              <w:right w:val="nil"/>
            </w:tcBorders>
            <w:shd w:val="clear" w:color="auto" w:fill="auto"/>
            <w:noWrap/>
            <w:vAlign w:val="bottom"/>
            <w:hideMark/>
          </w:tcPr>
          <w:p w14:paraId="730232F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669C7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2E-01</w:t>
            </w:r>
          </w:p>
        </w:tc>
        <w:tc>
          <w:tcPr>
            <w:tcW w:w="228" w:type="dxa"/>
            <w:gridSpan w:val="2"/>
            <w:tcBorders>
              <w:top w:val="nil"/>
              <w:left w:val="nil"/>
              <w:bottom w:val="nil"/>
              <w:right w:val="nil"/>
            </w:tcBorders>
            <w:shd w:val="clear" w:color="auto" w:fill="auto"/>
            <w:noWrap/>
            <w:vAlign w:val="bottom"/>
            <w:hideMark/>
          </w:tcPr>
          <w:p w14:paraId="1314AC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B2A15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7E-01</w:t>
            </w:r>
          </w:p>
        </w:tc>
        <w:tc>
          <w:tcPr>
            <w:tcW w:w="512" w:type="dxa"/>
            <w:gridSpan w:val="2"/>
            <w:tcBorders>
              <w:top w:val="nil"/>
              <w:left w:val="nil"/>
              <w:bottom w:val="nil"/>
              <w:right w:val="nil"/>
            </w:tcBorders>
            <w:shd w:val="clear" w:color="auto" w:fill="auto"/>
            <w:noWrap/>
            <w:vAlign w:val="bottom"/>
            <w:hideMark/>
          </w:tcPr>
          <w:p w14:paraId="3899AD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4</w:t>
            </w:r>
          </w:p>
        </w:tc>
        <w:tc>
          <w:tcPr>
            <w:tcW w:w="180" w:type="dxa"/>
            <w:gridSpan w:val="2"/>
            <w:tcBorders>
              <w:top w:val="nil"/>
              <w:left w:val="nil"/>
              <w:bottom w:val="nil"/>
              <w:right w:val="nil"/>
            </w:tcBorders>
            <w:shd w:val="clear" w:color="auto" w:fill="auto"/>
            <w:noWrap/>
            <w:vAlign w:val="bottom"/>
            <w:hideMark/>
          </w:tcPr>
          <w:p w14:paraId="7AAC67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3014EA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9E-02</w:t>
            </w:r>
          </w:p>
        </w:tc>
        <w:tc>
          <w:tcPr>
            <w:tcW w:w="237" w:type="dxa"/>
            <w:gridSpan w:val="2"/>
            <w:tcBorders>
              <w:top w:val="nil"/>
              <w:left w:val="nil"/>
              <w:bottom w:val="nil"/>
              <w:right w:val="nil"/>
            </w:tcBorders>
            <w:shd w:val="clear" w:color="auto" w:fill="auto"/>
            <w:noWrap/>
            <w:vAlign w:val="bottom"/>
            <w:hideMark/>
          </w:tcPr>
          <w:p w14:paraId="2432244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A644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03E-03</w:t>
            </w:r>
          </w:p>
        </w:tc>
        <w:tc>
          <w:tcPr>
            <w:tcW w:w="512" w:type="dxa"/>
            <w:gridSpan w:val="2"/>
            <w:tcBorders>
              <w:top w:val="nil"/>
              <w:left w:val="nil"/>
              <w:bottom w:val="nil"/>
              <w:right w:val="nil"/>
            </w:tcBorders>
            <w:shd w:val="clear" w:color="auto" w:fill="auto"/>
            <w:noWrap/>
            <w:vAlign w:val="bottom"/>
            <w:hideMark/>
          </w:tcPr>
          <w:p w14:paraId="2F946B1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72</w:t>
            </w:r>
          </w:p>
        </w:tc>
      </w:tr>
      <w:tr w:rsidR="00BD7167" w:rsidRPr="00630043" w14:paraId="55918CED"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46CB024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4" w:type="dxa"/>
            <w:tcBorders>
              <w:top w:val="nil"/>
              <w:left w:val="nil"/>
              <w:bottom w:val="single" w:sz="4" w:space="0" w:color="auto"/>
              <w:right w:val="nil"/>
            </w:tcBorders>
            <w:shd w:val="clear" w:color="auto" w:fill="auto"/>
            <w:noWrap/>
            <w:vAlign w:val="bottom"/>
            <w:hideMark/>
          </w:tcPr>
          <w:p w14:paraId="752455D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6E-01</w:t>
            </w:r>
          </w:p>
        </w:tc>
        <w:tc>
          <w:tcPr>
            <w:tcW w:w="228" w:type="dxa"/>
            <w:tcBorders>
              <w:top w:val="nil"/>
              <w:left w:val="nil"/>
              <w:bottom w:val="single" w:sz="4" w:space="0" w:color="auto"/>
              <w:right w:val="nil"/>
            </w:tcBorders>
            <w:shd w:val="clear" w:color="auto" w:fill="auto"/>
            <w:noWrap/>
            <w:vAlign w:val="bottom"/>
            <w:hideMark/>
          </w:tcPr>
          <w:p w14:paraId="0DFEA58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7D1FEB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8E-02</w:t>
            </w:r>
          </w:p>
        </w:tc>
        <w:tc>
          <w:tcPr>
            <w:tcW w:w="512" w:type="dxa"/>
            <w:gridSpan w:val="2"/>
            <w:tcBorders>
              <w:top w:val="nil"/>
              <w:left w:val="nil"/>
              <w:bottom w:val="single" w:sz="4" w:space="0" w:color="auto"/>
              <w:right w:val="nil"/>
            </w:tcBorders>
            <w:shd w:val="clear" w:color="auto" w:fill="auto"/>
            <w:noWrap/>
            <w:vAlign w:val="bottom"/>
            <w:hideMark/>
          </w:tcPr>
          <w:p w14:paraId="4C9C68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1</w:t>
            </w:r>
          </w:p>
        </w:tc>
        <w:tc>
          <w:tcPr>
            <w:tcW w:w="189" w:type="dxa"/>
            <w:gridSpan w:val="2"/>
            <w:tcBorders>
              <w:top w:val="nil"/>
              <w:left w:val="nil"/>
              <w:bottom w:val="single" w:sz="4" w:space="0" w:color="auto"/>
              <w:right w:val="nil"/>
            </w:tcBorders>
            <w:shd w:val="clear" w:color="auto" w:fill="auto"/>
            <w:noWrap/>
            <w:vAlign w:val="bottom"/>
            <w:hideMark/>
          </w:tcPr>
          <w:p w14:paraId="275171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44" w:type="dxa"/>
            <w:gridSpan w:val="2"/>
            <w:tcBorders>
              <w:top w:val="nil"/>
              <w:left w:val="nil"/>
              <w:bottom w:val="single" w:sz="4" w:space="0" w:color="auto"/>
              <w:right w:val="nil"/>
            </w:tcBorders>
            <w:shd w:val="clear" w:color="auto" w:fill="auto"/>
            <w:noWrap/>
            <w:vAlign w:val="bottom"/>
            <w:hideMark/>
          </w:tcPr>
          <w:p w14:paraId="7A7A2C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53E-01</w:t>
            </w:r>
          </w:p>
        </w:tc>
        <w:tc>
          <w:tcPr>
            <w:tcW w:w="228" w:type="dxa"/>
            <w:gridSpan w:val="2"/>
            <w:tcBorders>
              <w:top w:val="nil"/>
              <w:left w:val="nil"/>
              <w:bottom w:val="single" w:sz="4" w:space="0" w:color="auto"/>
              <w:right w:val="nil"/>
            </w:tcBorders>
            <w:shd w:val="clear" w:color="auto" w:fill="auto"/>
            <w:noWrap/>
            <w:vAlign w:val="bottom"/>
            <w:hideMark/>
          </w:tcPr>
          <w:p w14:paraId="3C12E79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3C4C38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4E-01</w:t>
            </w:r>
          </w:p>
        </w:tc>
        <w:tc>
          <w:tcPr>
            <w:tcW w:w="512" w:type="dxa"/>
            <w:gridSpan w:val="2"/>
            <w:tcBorders>
              <w:top w:val="nil"/>
              <w:left w:val="nil"/>
              <w:bottom w:val="single" w:sz="4" w:space="0" w:color="auto"/>
              <w:right w:val="nil"/>
            </w:tcBorders>
            <w:shd w:val="clear" w:color="auto" w:fill="auto"/>
            <w:noWrap/>
            <w:vAlign w:val="bottom"/>
            <w:hideMark/>
          </w:tcPr>
          <w:p w14:paraId="531683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single" w:sz="4" w:space="0" w:color="auto"/>
              <w:right w:val="nil"/>
            </w:tcBorders>
            <w:shd w:val="clear" w:color="auto" w:fill="auto"/>
            <w:noWrap/>
            <w:vAlign w:val="bottom"/>
            <w:hideMark/>
          </w:tcPr>
          <w:p w14:paraId="21D020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844" w:type="dxa"/>
            <w:gridSpan w:val="2"/>
            <w:tcBorders>
              <w:top w:val="nil"/>
              <w:left w:val="nil"/>
              <w:bottom w:val="single" w:sz="4" w:space="0" w:color="auto"/>
              <w:right w:val="nil"/>
            </w:tcBorders>
            <w:shd w:val="clear" w:color="auto" w:fill="auto"/>
            <w:noWrap/>
            <w:vAlign w:val="bottom"/>
            <w:hideMark/>
          </w:tcPr>
          <w:p w14:paraId="4877A1D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2</w:t>
            </w:r>
          </w:p>
        </w:tc>
        <w:tc>
          <w:tcPr>
            <w:tcW w:w="237" w:type="dxa"/>
            <w:gridSpan w:val="2"/>
            <w:tcBorders>
              <w:top w:val="nil"/>
              <w:left w:val="nil"/>
              <w:bottom w:val="single" w:sz="4" w:space="0" w:color="auto"/>
              <w:right w:val="nil"/>
            </w:tcBorders>
            <w:shd w:val="clear" w:color="auto" w:fill="auto"/>
            <w:noWrap/>
            <w:vAlign w:val="bottom"/>
            <w:hideMark/>
          </w:tcPr>
          <w:p w14:paraId="3088F5E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114E39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98E-03</w:t>
            </w:r>
          </w:p>
        </w:tc>
        <w:tc>
          <w:tcPr>
            <w:tcW w:w="512" w:type="dxa"/>
            <w:gridSpan w:val="2"/>
            <w:tcBorders>
              <w:top w:val="nil"/>
              <w:left w:val="nil"/>
              <w:bottom w:val="single" w:sz="4" w:space="0" w:color="auto"/>
              <w:right w:val="nil"/>
            </w:tcBorders>
            <w:shd w:val="clear" w:color="auto" w:fill="auto"/>
            <w:noWrap/>
            <w:vAlign w:val="bottom"/>
            <w:hideMark/>
          </w:tcPr>
          <w:p w14:paraId="010FC8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73</w:t>
            </w:r>
          </w:p>
        </w:tc>
      </w:tr>
    </w:tbl>
    <w:p w14:paraId="4BD84D45" w14:textId="77777777" w:rsidR="00BD7167" w:rsidRPr="00630043" w:rsidRDefault="00BD7167" w:rsidP="00BD7167">
      <w:pPr>
        <w:pStyle w:val="Popis"/>
        <w:rPr>
          <w:vanish/>
          <w:lang w:val="sk-SK"/>
          <w:specVanish/>
        </w:rPr>
      </w:pPr>
      <w:bookmarkStart w:id="169" w:name="_Ref513901380"/>
      <w:bookmarkStart w:id="170" w:name="_Toc516835708"/>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1</w:t>
      </w:r>
      <w:r w:rsidRPr="00B66FCC">
        <w:rPr>
          <w:lang w:val="sk-SK"/>
        </w:rPr>
        <w:fldChar w:fldCharType="end"/>
      </w:r>
      <w:bookmarkEnd w:id="169"/>
      <w:r w:rsidRPr="00B66FCC">
        <w:rPr>
          <w:lang w:val="sk-SK"/>
        </w:rPr>
        <w:t>: Popisná štatistika výchylky parametrov počas spontánneho dýchania pre 30 dobrovoľníkov.</w:t>
      </w:r>
      <w:bookmarkEnd w:id="170"/>
    </w:p>
    <w:p w14:paraId="441927F5" w14:textId="77777777" w:rsidR="00BD7167" w:rsidRPr="00B66FCC" w:rsidRDefault="00BD7167" w:rsidP="00BD7167">
      <w:pPr>
        <w:pStyle w:val="Popis"/>
        <w:rPr>
          <w:lang w:val="sk-SK"/>
        </w:rPr>
      </w:pPr>
      <w:r w:rsidRPr="00B66FCC">
        <w:rPr>
          <w:lang w:val="sk-SK"/>
        </w:rPr>
        <w:t xml:space="preserve"> Z výchylky parametrov </w:t>
      </w:r>
      <w:r w:rsidRPr="00630043">
        <w:rPr>
          <w:lang w:val="sk-SK"/>
        </w:rPr>
        <w:t xml:space="preserve">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w:t>
      </w:r>
      <w:r w:rsidRPr="00B66FCC">
        <w:rPr>
          <w:lang w:val="sk-SK"/>
        </w:rPr>
        <w:t>boli spočítané priemerné hodnoty a smerodatné odchylky pre 30 dobrovoľníkov, ktoré udáva stĺpec mean +- std. Hodnota v stĺpci označenom %, udáva pomer medzi hodnotou parametru (</w:t>
      </w:r>
      <w:r w:rsidRPr="00B66FCC">
        <w:rPr>
          <w:lang w:val="sk-SK"/>
        </w:rPr>
        <w:fldChar w:fldCharType="begin"/>
      </w:r>
      <w:r w:rsidRPr="00B66FCC">
        <w:rPr>
          <w:lang w:val="sk-SK"/>
        </w:rPr>
        <w:instrText xml:space="preserve"> REF _Ref513901364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0</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1380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1</w:t>
      </w:r>
      <w:r w:rsidRPr="00B66FCC">
        <w:rPr>
          <w:lang w:val="sk-SK"/>
        </w:rPr>
        <w:fldChar w:fldCharType="end"/>
      </w:r>
      <w:r w:rsidRPr="00B66FCC">
        <w:rPr>
          <w:lang w:val="sk-SK"/>
        </w:rPr>
        <w:t>).</w:t>
      </w:r>
    </w:p>
    <w:p w14:paraId="141EBE52" w14:textId="77777777" w:rsidR="00BD7167" w:rsidRPr="00630043" w:rsidRDefault="00BD7167" w:rsidP="00BD7167">
      <w:pPr>
        <w:pStyle w:val="Popis"/>
        <w:rPr>
          <w:lang w:val="sk-SK"/>
        </w:rPr>
      </w:pPr>
    </w:p>
    <w:p w14:paraId="7A77FADF" w14:textId="77777777" w:rsidR="00BD7167" w:rsidRPr="00630043" w:rsidRDefault="00BD7167" w:rsidP="00BD7167">
      <w:pPr>
        <w:pStyle w:val="Normlnywebov"/>
        <w:spacing w:before="0" w:beforeAutospacing="0" w:after="0" w:afterAutospacing="0" w:line="360" w:lineRule="auto"/>
        <w:rPr>
          <w:iCs/>
          <w:color w:val="000000" w:themeColor="text1"/>
          <w:sz w:val="22"/>
          <w:szCs w:val="22"/>
        </w:rPr>
      </w:pPr>
      <w:r w:rsidRPr="00630043">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 xml:space="preserve"> a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počas merania. Môžeme teda tvrdiť, že typ dýchanie ovplyvní hodnotu SV a CO vypočítaných z bioimpedancie.</w:t>
      </w:r>
    </w:p>
    <w:p w14:paraId="67E027DB" w14:textId="77777777" w:rsidR="00BD7167" w:rsidRPr="00630043" w:rsidRDefault="00BD7167" w:rsidP="00BD7167">
      <w:pPr>
        <w:pStyle w:val="Normlnywebov"/>
        <w:spacing w:before="0" w:beforeAutospacing="0" w:after="0" w:afterAutospacing="0"/>
      </w:pPr>
    </w:p>
    <w:p w14:paraId="1D65FDAA" w14:textId="77777777" w:rsidR="00BD7167" w:rsidRPr="00630043" w:rsidRDefault="00BD7167" w:rsidP="00BD7167">
      <w:pPr>
        <w:pStyle w:val="Nadpis3"/>
      </w:pPr>
      <w:bookmarkStart w:id="171" w:name="_Toc516835641"/>
      <w:r w:rsidRPr="00630043">
        <w:t>Porovnanie výsledkov meraní s meraniami z literatúry</w:t>
      </w:r>
      <w:bookmarkEnd w:id="171"/>
    </w:p>
    <w:p w14:paraId="6CC114F5" w14:textId="77777777" w:rsidR="00BD7167" w:rsidRPr="00630043" w:rsidRDefault="00BD7167" w:rsidP="00BD7167">
      <w:r w:rsidRPr="00630043">
        <w:t xml:space="preserve"> </w:t>
      </w:r>
    </w:p>
    <w:p w14:paraId="464DEFAB" w14:textId="492FEEEF" w:rsidR="00BD7167" w:rsidRPr="00630043" w:rsidRDefault="00BD7167" w:rsidP="00BD7167">
      <w:r w:rsidRPr="00630043">
        <w:t xml:space="preserve">Literatúra zaoberajúca sa bioimpedanciou uvádza takmer výhradne len výsledné hodnoty vypočítaného </w:t>
      </w:r>
      <w:r w:rsidR="009076DD">
        <w:t>srdcov</w:t>
      </w:r>
      <w:r w:rsidRPr="00630043">
        <w:t xml:space="preserve">ého výdaja, prípadne relatívne zmeny </w:t>
      </w:r>
      <w:r w:rsidR="009076DD">
        <w:t>srdcov</w:t>
      </w:r>
      <w:r w:rsidRPr="00630043">
        <w:t xml:space="preserve">ého výdaja alebo len porovnanie vypočítaného </w:t>
      </w:r>
      <w:r w:rsidR="009076DD">
        <w:t>srdcov</w:t>
      </w:r>
      <w:r w:rsidRPr="00630043">
        <w:t xml:space="preserve">ého výdaja pomocou dvoch a viacerých metód. Chýba uvedenie hodnôt hlavných parametrov používaných pre výpočet </w:t>
      </w:r>
      <w:r w:rsidR="009076DD">
        <w:t>srdcov</w:t>
      </w:r>
      <w:r w:rsidRPr="00630043">
        <w:t xml:space="preserve">ého výdaja z bioimpedancie a to hodnoty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Na viacerých </w:t>
      </w:r>
      <w:r w:rsidRPr="00630043">
        <w:lastRenderedPageBreak/>
        <w:t xml:space="preserve">miestach bol popísaný problém zo získaním absolútnych hodnôt </w:t>
      </w:r>
      <w:r w:rsidR="009076DD">
        <w:t>srdcov</w:t>
      </w:r>
      <w:r w:rsidRPr="00630043">
        <w:t xml:space="preserve">ého výdaja z bioimpedancie a bolo navrhnuté používať výpočet </w:t>
      </w:r>
      <w:r w:rsidR="009076DD">
        <w:t>srdcov</w:t>
      </w:r>
      <w:r w:rsidRPr="00630043">
        <w:t>ého výdaja z bioimpedancie výhradne na sledovanie relatívnych zmien v </w:t>
      </w:r>
      <w:r w:rsidR="009076DD">
        <w:t>srdcov</w:t>
      </w:r>
      <w:r w:rsidRPr="00630043">
        <w:t xml:space="preserve">om výdaji. Rovnice na výpočet impedancie sú pritom známe už veľa rokov. Jediný nám známi zdroj ktorý uvádza hodnoty parametrov je práca Bernstaina z roku 2015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 </w:instrText>
      </w:r>
      <w: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DATA </w:instrText>
      </w:r>
      <w:r>
        <w:fldChar w:fldCharType="end"/>
      </w:r>
      <w:r w:rsidRPr="00B66FCC">
        <w:fldChar w:fldCharType="separate"/>
      </w:r>
      <w:r>
        <w:rPr>
          <w:noProof/>
        </w:rPr>
        <w:t>[48]</w:t>
      </w:r>
      <w:r w:rsidRPr="00B66FCC">
        <w:fldChar w:fldCharType="end"/>
      </w:r>
      <w:r w:rsidRPr="00630043">
        <w:t xml:space="preserve">. V práci sa môžeme dočítať aké boli hodnoty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Hodnoty boli získané meraním bioimpedancie pre 29 zdravích dobrovoľníkov. V tejto práci autor použil jednokanálovú impedanciu ruky, kde pokrýva celú ruku, čo odpovedá pri bioimpedančnom monitore MBM kanálu 13 a 15. Výsledky sú rozdelené na mužov a ženy. Hodnoty z práce Bernstaina uv</w:t>
      </w:r>
      <w:r>
        <w:t>á</w:t>
      </w:r>
      <w:r w:rsidRPr="00630043">
        <w:t>d</w:t>
      </w:r>
      <w:r>
        <w:t>za</w:t>
      </w:r>
      <w:r w:rsidRPr="00630043">
        <w:t> </w:t>
      </w:r>
      <w:r w:rsidRPr="00B66FCC">
        <w:fldChar w:fldCharType="begin"/>
      </w:r>
      <w:r w:rsidRPr="00630043">
        <w:instrText xml:space="preserve"> REF _Ref513901643 \h </w:instrText>
      </w:r>
      <w:r w:rsidRPr="00B66FCC">
        <w:fldChar w:fldCharType="separate"/>
      </w:r>
      <w:r w:rsidR="00A37FEB" w:rsidRPr="00B66FCC">
        <w:t xml:space="preserve">Tabuľka </w:t>
      </w:r>
      <w:r w:rsidR="00A37FEB">
        <w:rPr>
          <w:noProof/>
        </w:rPr>
        <w:t>12</w:t>
      </w:r>
      <w:r w:rsidRPr="00B66FCC">
        <w:fldChar w:fldCharType="end"/>
      </w:r>
      <w:r>
        <w:t>. V tejto tabuľke sú pre porovnanie uvedené aj hodnoty namerané v tejto práci pre rovnakú oblasť tela</w:t>
      </w:r>
      <w:r w:rsidRPr="00630043">
        <w:rPr>
          <w:lang w:eastAsia="en-US" w:bidi="en-US"/>
        </w:rPr>
        <w:t xml:space="preserve">. </w:t>
      </w:r>
    </w:p>
    <w:p w14:paraId="36F045EB" w14:textId="77777777" w:rsidR="00BD7167" w:rsidRPr="00630043" w:rsidRDefault="00BD7167" w:rsidP="00BD7167"/>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BD7167" w:rsidRPr="00630043" w14:paraId="2575AF29" w14:textId="77777777" w:rsidTr="00BD7167">
        <w:trPr>
          <w:trHeight w:val="975"/>
        </w:trPr>
        <w:tc>
          <w:tcPr>
            <w:tcW w:w="1256" w:type="dxa"/>
            <w:tcBorders>
              <w:top w:val="nil"/>
              <w:left w:val="nil"/>
              <w:bottom w:val="nil"/>
              <w:right w:val="nil"/>
            </w:tcBorders>
            <w:shd w:val="clear" w:color="auto" w:fill="auto"/>
            <w:noWrap/>
            <w:vAlign w:val="bottom"/>
            <w:hideMark/>
          </w:tcPr>
          <w:p w14:paraId="3AB71732"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1D01B64D"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65BB7958" w14:textId="77777777" w:rsidR="00BD7167" w:rsidRPr="00630043" w:rsidRDefault="00BD7167" w:rsidP="00BD7167">
            <w:pPr>
              <w:overflowPunct/>
              <w:autoSpaceDE/>
              <w:autoSpaceDN/>
              <w:adjustRightInd/>
              <w:spacing w:line="240" w:lineRule="auto"/>
              <w:jc w:val="right"/>
              <w:textAlignment w:val="auto"/>
              <w:rPr>
                <w:rFonts w:ascii="Arial" w:hAnsi="Arial" w:cs="Arial"/>
                <w:b/>
                <w:bCs/>
                <w:sz w:val="22"/>
                <w:szCs w:val="22"/>
              </w:rPr>
            </w:pPr>
            <w:r w:rsidRPr="00630043">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642B08D9"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61FF4B8A"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1A01DDC1"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4A4E8D0" w14:textId="77777777" w:rsidR="00BD7167" w:rsidRPr="00630043" w:rsidRDefault="00BD7167" w:rsidP="00BD7167">
            <w:pPr>
              <w:overflowPunct/>
              <w:autoSpaceDE/>
              <w:autoSpaceDN/>
              <w:adjustRightInd/>
              <w:spacing w:line="240" w:lineRule="auto"/>
              <w:jc w:val="righ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55845A23"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182E41B"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r>
      <w:tr w:rsidR="00BD7167" w:rsidRPr="00630043" w14:paraId="6DA0550F"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ECD791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1BAAF58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0899AF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AECE1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3C9624C8"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70DF3D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1D5010C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23A0EA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6F42B82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r>
      <w:tr w:rsidR="00BD7167" w:rsidRPr="00630043" w14:paraId="580BB493" w14:textId="77777777" w:rsidTr="00BD7167">
        <w:trPr>
          <w:trHeight w:val="300"/>
        </w:trPr>
        <w:tc>
          <w:tcPr>
            <w:tcW w:w="1256" w:type="dxa"/>
            <w:tcBorders>
              <w:top w:val="nil"/>
              <w:left w:val="nil"/>
              <w:bottom w:val="nil"/>
              <w:right w:val="nil"/>
            </w:tcBorders>
            <w:shd w:val="clear" w:color="auto" w:fill="auto"/>
            <w:noWrap/>
            <w:vAlign w:val="bottom"/>
            <w:hideMark/>
          </w:tcPr>
          <w:p w14:paraId="3AEC2200"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0FE13617"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4DE4CC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5D95646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7399CE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08445F4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4208AE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62114C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CBF0AB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r>
      <w:tr w:rsidR="00BD7167" w:rsidRPr="00630043" w14:paraId="4F183136" w14:textId="77777777" w:rsidTr="00BD7167">
        <w:trPr>
          <w:trHeight w:val="300"/>
        </w:trPr>
        <w:tc>
          <w:tcPr>
            <w:tcW w:w="1256" w:type="dxa"/>
            <w:tcBorders>
              <w:top w:val="nil"/>
              <w:left w:val="nil"/>
              <w:bottom w:val="nil"/>
              <w:right w:val="nil"/>
            </w:tcBorders>
            <w:shd w:val="clear" w:color="auto" w:fill="auto"/>
            <w:noWrap/>
            <w:vAlign w:val="bottom"/>
            <w:hideMark/>
          </w:tcPr>
          <w:p w14:paraId="541B42E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34E3113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0617DD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CAA4F8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0CB9B3E1"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4B367D4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0471E6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0A50C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76EBCCA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3.90E-01</w:t>
            </w:r>
          </w:p>
        </w:tc>
      </w:tr>
      <w:tr w:rsidR="00BD7167" w:rsidRPr="00630043" w14:paraId="049243AD"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6E24C426"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1385D65A"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107CE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22CCEB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2A61A30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EB8B09D"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0E5C6C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0AADC4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4746DCD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4.10E-01</w:t>
            </w:r>
          </w:p>
        </w:tc>
      </w:tr>
      <w:tr w:rsidR="00BD7167" w:rsidRPr="00630043" w14:paraId="34331E46" w14:textId="77777777" w:rsidTr="00BD7167">
        <w:trPr>
          <w:trHeight w:val="300"/>
        </w:trPr>
        <w:tc>
          <w:tcPr>
            <w:tcW w:w="3032" w:type="dxa"/>
            <w:gridSpan w:val="2"/>
            <w:tcBorders>
              <w:top w:val="nil"/>
              <w:left w:val="nil"/>
              <w:bottom w:val="nil"/>
              <w:right w:val="nil"/>
            </w:tcBorders>
            <w:shd w:val="clear" w:color="auto" w:fill="auto"/>
            <w:noWrap/>
            <w:vAlign w:val="bottom"/>
            <w:hideMark/>
          </w:tcPr>
          <w:p w14:paraId="7A3B0016"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Pr>
                <w:rFonts w:ascii="Arial" w:hAnsi="Arial" w:cs="Arial"/>
                <w:b/>
                <w:bCs/>
                <w:sz w:val="22"/>
                <w:szCs w:val="22"/>
              </w:rPr>
              <w:t>Táto</w:t>
            </w:r>
            <w:r w:rsidRPr="00630043">
              <w:rPr>
                <w:rFonts w:ascii="Arial" w:hAnsi="Arial" w:cs="Arial"/>
                <w:b/>
                <w:bCs/>
                <w:sz w:val="22"/>
                <w:szCs w:val="22"/>
              </w:rPr>
              <w:t xml:space="preserve"> práca</w:t>
            </w:r>
          </w:p>
        </w:tc>
        <w:tc>
          <w:tcPr>
            <w:tcW w:w="776" w:type="dxa"/>
            <w:tcBorders>
              <w:top w:val="nil"/>
              <w:left w:val="nil"/>
              <w:bottom w:val="nil"/>
              <w:right w:val="nil"/>
            </w:tcBorders>
            <w:shd w:val="clear" w:color="auto" w:fill="auto"/>
            <w:noWrap/>
            <w:vAlign w:val="bottom"/>
            <w:hideMark/>
          </w:tcPr>
          <w:p w14:paraId="447F4DB1"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62D46953"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09D96FD2"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75A37685"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B06C51A"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6DC448CA"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E295F20"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r>
      <w:tr w:rsidR="00BD7167" w:rsidRPr="00630043" w14:paraId="120A16A9"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81D407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053FEC2E"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Pr>
                <w:rFonts w:ascii="Arial" w:hAnsi="Arial" w:cs="Arial"/>
                <w:sz w:val="22"/>
                <w:szCs w:val="22"/>
              </w:rPr>
              <w:t>15</w:t>
            </w:r>
            <w:r w:rsidRPr="00630043">
              <w:rPr>
                <w:rFonts w:ascii="Arial" w:hAnsi="Arial" w:cs="Arial"/>
                <w:sz w:val="22"/>
                <w:szCs w:val="22"/>
              </w:rPr>
              <w:t xml:space="preserve"> ženy+muži</w:t>
            </w:r>
          </w:p>
        </w:tc>
        <w:tc>
          <w:tcPr>
            <w:tcW w:w="776" w:type="dxa"/>
            <w:tcBorders>
              <w:top w:val="nil"/>
              <w:left w:val="nil"/>
              <w:bottom w:val="single" w:sz="8" w:space="0" w:color="auto"/>
              <w:right w:val="nil"/>
            </w:tcBorders>
            <w:shd w:val="clear" w:color="auto" w:fill="auto"/>
            <w:noWrap/>
            <w:vAlign w:val="bottom"/>
            <w:hideMark/>
          </w:tcPr>
          <w:p w14:paraId="005462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22</w:t>
            </w:r>
          </w:p>
        </w:tc>
        <w:tc>
          <w:tcPr>
            <w:tcW w:w="436" w:type="dxa"/>
            <w:tcBorders>
              <w:top w:val="nil"/>
              <w:left w:val="nil"/>
              <w:bottom w:val="single" w:sz="8" w:space="0" w:color="auto"/>
              <w:right w:val="nil"/>
            </w:tcBorders>
            <w:shd w:val="clear" w:color="auto" w:fill="auto"/>
            <w:noWrap/>
            <w:vAlign w:val="bottom"/>
            <w:hideMark/>
          </w:tcPr>
          <w:p w14:paraId="404DCEA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3FE43E7"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26</w:t>
            </w:r>
          </w:p>
        </w:tc>
        <w:tc>
          <w:tcPr>
            <w:tcW w:w="476" w:type="dxa"/>
            <w:tcBorders>
              <w:top w:val="nil"/>
              <w:left w:val="nil"/>
              <w:bottom w:val="single" w:sz="8" w:space="0" w:color="auto"/>
              <w:right w:val="nil"/>
            </w:tcBorders>
            <w:shd w:val="clear" w:color="auto" w:fill="auto"/>
            <w:noWrap/>
            <w:vAlign w:val="bottom"/>
            <w:hideMark/>
          </w:tcPr>
          <w:p w14:paraId="4C7FA5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57F34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92E+00</w:t>
            </w:r>
          </w:p>
        </w:tc>
        <w:tc>
          <w:tcPr>
            <w:tcW w:w="456" w:type="dxa"/>
            <w:tcBorders>
              <w:top w:val="nil"/>
              <w:left w:val="nil"/>
              <w:bottom w:val="single" w:sz="8" w:space="0" w:color="auto"/>
              <w:right w:val="nil"/>
            </w:tcBorders>
            <w:shd w:val="clear" w:color="auto" w:fill="auto"/>
            <w:noWrap/>
            <w:vAlign w:val="bottom"/>
            <w:hideMark/>
          </w:tcPr>
          <w:p w14:paraId="2A2FF5C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CF4450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6.80E-01</w:t>
            </w:r>
          </w:p>
        </w:tc>
      </w:tr>
    </w:tbl>
    <w:p w14:paraId="28140C71" w14:textId="77777777" w:rsidR="00BD7167" w:rsidRPr="00630043" w:rsidRDefault="00BD7167" w:rsidP="00BD7167">
      <w:pPr>
        <w:pStyle w:val="Popis"/>
        <w:rPr>
          <w:vanish/>
          <w:lang w:val="sk-SK"/>
          <w:specVanish/>
        </w:rPr>
      </w:pPr>
      <w:bookmarkStart w:id="172" w:name="_Ref513901643"/>
      <w:bookmarkStart w:id="173" w:name="_Toc516835709"/>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2</w:t>
      </w:r>
      <w:r w:rsidRPr="00B66FCC">
        <w:rPr>
          <w:lang w:val="sk-SK"/>
        </w:rPr>
        <w:fldChar w:fldCharType="end"/>
      </w:r>
      <w:bookmarkEnd w:id="172"/>
      <w:r w:rsidRPr="00B66FCC">
        <w:rPr>
          <w:lang w:val="sk-SK"/>
        </w:rPr>
        <w:t>: Porovnanie hodnota bioimpedančných parametov z literatúry a </w:t>
      </w:r>
      <w:r>
        <w:rPr>
          <w:lang w:val="sk-SK"/>
        </w:rPr>
        <w:t>tejto</w:t>
      </w:r>
      <w:r w:rsidRPr="00B66FCC">
        <w:rPr>
          <w:lang w:val="sk-SK"/>
        </w:rPr>
        <w:t xml:space="preserve"> práce.</w:t>
      </w:r>
      <w:bookmarkEnd w:id="173"/>
    </w:p>
    <w:p w14:paraId="242E03A0" w14:textId="6283020A" w:rsidR="00BD7167" w:rsidRPr="00630043" w:rsidRDefault="00BD7167" w:rsidP="00BD7167">
      <w:pPr>
        <w:pStyle w:val="Popis"/>
        <w:rPr>
          <w:lang w:val="sk-SK"/>
        </w:rPr>
      </w:pPr>
      <w:r w:rsidRPr="00B66FCC">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Pr>
          <w:lang w:val="sk-SK"/>
        </w:rPr>
        <w:instrText xml:space="preserve"> ADDIN EN.CITE </w:instrText>
      </w:r>
      <w:r w:rsidR="00284C6A">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Pr>
          <w:lang w:val="sk-SK"/>
        </w:rPr>
        <w:instrText xml:space="preserve"> ADDIN EN.CITE.DATA </w:instrText>
      </w:r>
      <w:r w:rsidR="00284C6A">
        <w:rPr>
          <w:lang w:val="sk-SK"/>
        </w:rPr>
      </w:r>
      <w:r w:rsidR="00284C6A">
        <w:rPr>
          <w:lang w:val="sk-SK"/>
        </w:rPr>
        <w:fldChar w:fldCharType="end"/>
      </w:r>
      <w:r w:rsidRPr="00B66FCC">
        <w:rPr>
          <w:lang w:val="sk-SK"/>
        </w:rPr>
      </w:r>
      <w:r w:rsidRPr="00B66FCC">
        <w:rPr>
          <w:lang w:val="sk-SK"/>
        </w:rPr>
        <w:fldChar w:fldCharType="separate"/>
      </w:r>
      <w:r>
        <w:rPr>
          <w:noProof/>
          <w:lang w:val="sk-SK"/>
        </w:rPr>
        <w:t>[48]</w:t>
      </w:r>
      <w:r w:rsidRPr="00B66FCC">
        <w:rPr>
          <w:lang w:val="sk-SK"/>
        </w:rPr>
        <w:fldChar w:fldCharType="end"/>
      </w:r>
      <w:r w:rsidRPr="00630043">
        <w:rPr>
          <w:lang w:val="sk-SK"/>
        </w:rPr>
        <w:t xml:space="preserve"> </w:t>
      </w:r>
      <w:r w:rsidR="002C512A">
        <w:rPr>
          <w:lang w:val="sk-SK"/>
        </w:rPr>
        <w:t xml:space="preserve">Porovnanie je pre impedanciu ruky, čo v tento práci predstavuje kanal15. </w:t>
      </w:r>
    </w:p>
    <w:p w14:paraId="144DC9EC" w14:textId="77777777" w:rsidR="00BD7167" w:rsidRPr="00630043" w:rsidRDefault="00BD7167" w:rsidP="00BD7167"/>
    <w:p w14:paraId="07483070" w14:textId="51966E9F" w:rsidR="00BD7167" w:rsidRPr="00630043" w:rsidRDefault="00BD7167" w:rsidP="00BD7167">
      <w:r w:rsidRPr="00B519B6">
        <w:rPr>
          <w:lang w:eastAsia="en-US" w:bidi="en-US"/>
        </w:rPr>
        <w:t xml:space="preserve">Priemerná hodnota parametra </w:t>
      </w:r>
      <w:r w:rsidRPr="00B519B6">
        <w:rPr>
          <w:rFonts w:ascii="Cambria Math" w:hAnsi="Cambria Math"/>
          <w:i/>
        </w:rPr>
        <w:t>Z</w:t>
      </w:r>
      <w:r w:rsidRPr="00B519B6">
        <w:rPr>
          <w:rFonts w:ascii="Cambria Math" w:hAnsi="Cambria Math"/>
          <w:i/>
          <w:vertAlign w:val="subscript"/>
        </w:rPr>
        <w:t>0</w:t>
      </w:r>
      <w:r w:rsidRPr="00B519B6">
        <w:t xml:space="preserve"> a aj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je v Bernstainovej práci až o 60 % nižšia. Tým</w:t>
      </w:r>
      <w:r w:rsidRPr="00630043">
        <w:t>, že sa tieto parametre ale v rovnici pre výpočet SV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navzájom delia, hodnota vypočítaného SV bude podobná ako pri nami detekovaných parametroch. Rozdielne hodnoty parametrov </w:t>
      </w:r>
      <w:r w:rsidRPr="00B66FCC">
        <w:rPr>
          <w:rFonts w:ascii="Cambria Math" w:hAnsi="Cambria Math"/>
          <w:i/>
        </w:rPr>
        <w:t>Z</w:t>
      </w:r>
      <w:r w:rsidRPr="00B66FCC">
        <w:rPr>
          <w:rFonts w:ascii="Cambria Math" w:hAnsi="Cambria Math"/>
          <w:i/>
          <w:vertAlign w:val="subscript"/>
        </w:rPr>
        <w:t>0</w:t>
      </w:r>
      <w:r w:rsidRPr="00630043">
        <w:t xml:space="preserve">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Bernstain v svojej práci používa prístroj s frekvenciou zdroju prúdu 70kHz a RMS=4mA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w:t>
      </w:r>
    </w:p>
    <w:p w14:paraId="7776FA06" w14:textId="77777777" w:rsidR="00BD7167" w:rsidRPr="00630043" w:rsidRDefault="00BD7167" w:rsidP="00BD7167"/>
    <w:p w14:paraId="2A62A102" w14:textId="77777777" w:rsidR="00BD7167" w:rsidRPr="00630043" w:rsidRDefault="00BD7167" w:rsidP="00BD7167">
      <w:pPr>
        <w:pStyle w:val="Nadpis3"/>
      </w:pPr>
      <w:bookmarkStart w:id="174" w:name="_Toc516835642"/>
      <w:r w:rsidRPr="00630043">
        <w:lastRenderedPageBreak/>
        <w:t>Reakcia hemodynamických parametrov na dýchanie</w:t>
      </w:r>
      <w:bookmarkEnd w:id="174"/>
    </w:p>
    <w:p w14:paraId="24C781B3" w14:textId="77777777" w:rsidR="00BD7167" w:rsidRPr="00630043" w:rsidRDefault="00BD7167" w:rsidP="00BD7167"/>
    <w:p w14:paraId="14C77DCE" w14:textId="398745E3" w:rsidR="00BD7167" w:rsidRPr="00630043" w:rsidRDefault="00BD7167" w:rsidP="00BD7167">
      <w:pPr>
        <w:rPr>
          <w:b/>
        </w:rPr>
      </w:pPr>
      <w:r w:rsidRPr="00630043">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w:t>
      </w:r>
      <w:r w:rsidR="009076DD">
        <w:t>srdcov</w:t>
      </w:r>
      <w:r w:rsidRPr="00630043">
        <w:t xml:space="preserve">ých cyklov. Pre každý parameter bola detekovaná jedna hodnota pre jeden </w:t>
      </w:r>
      <w:r w:rsidR="009076DD">
        <w:t>srdcov</w:t>
      </w:r>
      <w:r w:rsidRPr="00630043">
        <w:t xml:space="preserve">ý cyklus. Označme počet </w:t>
      </w:r>
      <w:r w:rsidR="009076DD">
        <w:t>srdcov</w:t>
      </w:r>
      <w:r w:rsidRPr="00630043">
        <w:t xml:space="preserve">ých cyklov počas merania ako N. Pre každý parameter potom dostaneme pole hodnôt dĺžky N. Pole pre každý signál bolo lineárne interpolované použitím predchádzajúcej R-vlny. Nazvime takúto interpolovanú krivku LI krivka. LI krivku pr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4</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rPr>
          <w:b/>
        </w:rPr>
        <w:t xml:space="preserve"> </w:t>
      </w:r>
      <w:r w:rsidRPr="00630043">
        <w:t xml:space="preserve">parameter zachytáva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t xml:space="preserve"> ako prvú krivku červenej farby. LI krivka bola ďalej lineárne filtrovaná antialiasingovým filtrom a decimovaná s periodou 100ms, čím vzniká LI postupnosť. LI postupnosť pre parameter </w:t>
      </w:r>
      <m:oMath>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1</m:t>
            </m:r>
          </m:sub>
        </m:sSub>
      </m:oMath>
      <w:r w:rsidRPr="00630043">
        <w:rPr>
          <w:b/>
        </w:rPr>
        <w:t xml:space="preserve"> </w:t>
      </w:r>
      <w:r w:rsidRPr="00630043">
        <w:t xml:space="preserve">a Respiračnú krivku ukazuje ako druhú a tretiu krivku žltej farby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rPr>
          <w:b/>
        </w:rPr>
        <w:t xml:space="preserve"> </w:t>
      </w:r>
    </w:p>
    <w:p w14:paraId="44321024" w14:textId="77777777" w:rsidR="00BD7167" w:rsidRPr="00630043" w:rsidRDefault="00BD7167" w:rsidP="00BD7167">
      <w:pPr>
        <w:jc w:val="center"/>
      </w:pPr>
      <w:r>
        <w:rPr>
          <w:noProof/>
          <w:lang w:val="cs-CZ"/>
        </w:rPr>
        <w:lastRenderedPageBreak/>
        <w:drawing>
          <wp:inline distT="0" distB="0" distL="0" distR="0" wp14:anchorId="5D65B1B3" wp14:editId="215F04CF">
            <wp:extent cx="3190240" cy="6877685"/>
            <wp:effectExtent l="0" t="0" r="0" b="0"/>
            <wp:docPr id="23" name="Obrázok 23" descr="L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190240" cy="6877685"/>
                    </a:xfrm>
                    <a:prstGeom prst="rect">
                      <a:avLst/>
                    </a:prstGeom>
                    <a:noFill/>
                    <a:ln>
                      <a:noFill/>
                    </a:ln>
                  </pic:spPr>
                </pic:pic>
              </a:graphicData>
            </a:graphic>
          </wp:inline>
        </w:drawing>
      </w:r>
    </w:p>
    <w:p w14:paraId="4FA219C8" w14:textId="77777777" w:rsidR="00BD7167" w:rsidRPr="00630043" w:rsidRDefault="00BD7167" w:rsidP="002C512A">
      <w:pPr>
        <w:pStyle w:val="Popis"/>
        <w:rPr>
          <w:vanish/>
          <w:specVanish/>
        </w:rPr>
      </w:pPr>
      <w:bookmarkStart w:id="175" w:name="_Ref513919076"/>
      <w:bookmarkStart w:id="176" w:name="_Toc516835689"/>
      <w:r w:rsidRPr="00630043">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5</w:t>
      </w:r>
      <w:r>
        <w:fldChar w:fldCharType="end"/>
      </w:r>
      <w:bookmarkEnd w:id="175"/>
      <w:r w:rsidRPr="00630043">
        <w:t>: Vytvorenie lineárne interpolovanej krivky parametra</w:t>
      </w:r>
      <w:r>
        <w:t xml:space="preserve"> - LI postupnosť (</w:t>
      </w:r>
      <w:r w:rsidRPr="00B66FCC">
        <w:rPr>
          <w:i/>
        </w:rPr>
        <w:t>LI sequence</w:t>
      </w:r>
      <w:r>
        <w:t>)</w:t>
      </w:r>
      <w:r w:rsidRPr="00630043">
        <w:t>.</w:t>
      </w:r>
      <w:bookmarkEnd w:id="176"/>
    </w:p>
    <w:p w14:paraId="18C3EC4B" w14:textId="11DEFE5E" w:rsidR="00BD7167" w:rsidRPr="00630043" w:rsidRDefault="00BD7167" w:rsidP="00BD7167">
      <w:pPr>
        <w:pStyle w:val="Popis"/>
        <w:rPr>
          <w:lang w:val="sk-SK"/>
        </w:rPr>
      </w:pPr>
      <w:r w:rsidRPr="00630043">
        <w:rPr>
          <w:lang w:val="sk-SK"/>
        </w:rPr>
        <w:t xml:space="preserve"> Zhora detekcia parametre </w:t>
      </w:r>
      <m:oMath>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p"/>
          </m:rPr>
          <w:rPr>
            <w:rFonts w:ascii="Cambria Math" w:hAnsi="Cambria Math"/>
            <w:lang w:val="sk-SK"/>
          </w:rPr>
          <m:t>(</m:t>
        </m:r>
        <m:r>
          <m:rPr>
            <m:sty m:val="bi"/>
          </m:rPr>
          <w:rPr>
            <w:rFonts w:ascii="Cambria Math" w:hAnsi="Cambria Math"/>
            <w:lang w:val="sk-SK"/>
          </w:rPr>
          <m:t>t</m:t>
        </m:r>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lang w:val="sk-SK"/>
        </w:rPr>
        <w:t xml:space="preserve">, Lineárna interpolácia množiny parametrov </w:t>
      </w:r>
      <m:oMath>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p"/>
          </m:rPr>
          <w:rPr>
            <w:rFonts w:ascii="Cambria Math" w:hAnsi="Cambria Math"/>
            <w:lang w:val="sk-SK"/>
          </w:rPr>
          <m:t>(</m:t>
        </m:r>
        <m:r>
          <m:rPr>
            <m:sty m:val="bi"/>
          </m:rPr>
          <w:rPr>
            <w:rFonts w:ascii="Cambria Math" w:hAnsi="Cambria Math"/>
            <w:lang w:val="sk-SK"/>
          </w:rPr>
          <m:t>t</m:t>
        </m:r>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r>
          <w:rPr>
            <w:rFonts w:ascii="Cambria Math" w:hAnsi="Cambria Math"/>
            <w:lang w:val="sk-SK"/>
          </w:rPr>
          <m:t xml:space="preserve"> </m:t>
        </m:r>
      </m:oMath>
      <w:r w:rsidRPr="00630043">
        <w:rPr>
          <w:lang w:val="sk-SK"/>
        </w:rPr>
        <w:t>na základe predchádzajúcej R vlny – prvá krivka zhora</w:t>
      </w:r>
      <w:r>
        <w:rPr>
          <w:lang w:val="sk-SK"/>
        </w:rPr>
        <w:t xml:space="preserve"> (červená – </w:t>
      </w:r>
      <w:r w:rsidRPr="00B66FCC">
        <w:rPr>
          <w:i/>
          <w:lang w:val="sk-SK"/>
        </w:rPr>
        <w:t>LI curve</w:t>
      </w:r>
      <w:r>
        <w:rPr>
          <w:lang w:val="sk-SK"/>
        </w:rPr>
        <w:t>)</w:t>
      </w:r>
      <w:r w:rsidRPr="00630043">
        <w:rPr>
          <w:lang w:val="sk-SK"/>
        </w:rPr>
        <w:t xml:space="preserve">. Prvá krivka zhora </w:t>
      </w:r>
      <w:r>
        <w:rPr>
          <w:lang w:val="sk-SK"/>
        </w:rPr>
        <w:t>(</w:t>
      </w:r>
      <w:r w:rsidRPr="00B66FCC">
        <w:rPr>
          <w:i/>
          <w:lang w:val="sk-SK"/>
        </w:rPr>
        <w:t>LI curve</w:t>
      </w:r>
      <w:r>
        <w:rPr>
          <w:lang w:val="sk-SK"/>
        </w:rPr>
        <w:t xml:space="preserve">) </w:t>
      </w:r>
      <w:r w:rsidRPr="00630043">
        <w:rPr>
          <w:lang w:val="sk-SK"/>
        </w:rPr>
        <w:t>bola filtrovaná antialiasingovým filtrom a decimovaná s krokom 100ms</w:t>
      </w:r>
      <w:r>
        <w:rPr>
          <w:lang w:val="sk-SK"/>
        </w:rPr>
        <w:t xml:space="preserve">, výsledkom je LI postupnosť (žltá - </w:t>
      </w:r>
      <w:r w:rsidRPr="00B66FCC">
        <w:rPr>
          <w:i/>
          <w:lang w:val="sk-SK"/>
        </w:rPr>
        <w:t>LI sequence</w:t>
      </w:r>
      <w:r>
        <w:rPr>
          <w:lang w:val="sk-SK"/>
        </w:rPr>
        <w:t>). Pôvodná a decimovaná krivka je znázornená v strednej časti obrázku. V spodnej časti obrázku je ukážka dvoch LI postupnost respirácie a ľavej karotídy. Vyznačený je aj ich vzájomý posun o 5 sekúnd.</w:t>
      </w:r>
    </w:p>
    <w:p w14:paraId="2F4CBC88" w14:textId="77777777" w:rsidR="00BD7167" w:rsidRPr="00630043" w:rsidRDefault="00BD7167" w:rsidP="00BD7167">
      <w:r w:rsidRPr="00630043">
        <w:lastRenderedPageBreak/>
        <w:t xml:space="preserve">V tejto práci boli vyhodnocované impedančné parametre z 12-tich častí tela. Preto bolo celkovo pre každé meranie získaných 12 LI postupností pre každý bioimpedančný parameter. LI postupnosti pre jedného dobrovoľníka zachytáva </w:t>
      </w:r>
      <w:r w:rsidRPr="00B66FCC">
        <w:fldChar w:fldCharType="begin"/>
      </w:r>
      <w:r w:rsidRPr="00630043">
        <w:instrText xml:space="preserve"> REF _Ref513918832 \h </w:instrText>
      </w:r>
      <w:r w:rsidRPr="00B66FCC">
        <w:fldChar w:fldCharType="separate"/>
      </w:r>
      <w:r w:rsidR="00A37FEB" w:rsidRPr="00B66FCC">
        <w:t xml:space="preserve"> Obrázok </w:t>
      </w:r>
      <w:r w:rsidR="00A37FEB">
        <w:rPr>
          <w:noProof/>
        </w:rPr>
        <w:t>3</w:t>
      </w:r>
      <w:r w:rsidR="00A37FEB">
        <w:t>.</w:t>
      </w:r>
      <w:r w:rsidR="00A37FEB">
        <w:rPr>
          <w:noProof/>
        </w:rPr>
        <w:t>16</w:t>
      </w:r>
      <w:r w:rsidRPr="00B66FCC">
        <w:fldChar w:fldCharType="end"/>
      </w:r>
      <w:r w:rsidRPr="00630043">
        <w:t xml:space="preserve">. Z Impedancie noh a rúk sú tu znázornené iba kanály 7, 8 a 15, 16 pre ušetrenie miesta. Pre ukážku sú zobrazené aj kanály ramien: 11, 12. </w:t>
      </w:r>
    </w:p>
    <w:p w14:paraId="2DE98B98" w14:textId="77777777" w:rsidR="00BD7167" w:rsidRPr="00B66FCC" w:rsidRDefault="00BD7167" w:rsidP="00BD7167">
      <w:pPr>
        <w:pStyle w:val="Popis"/>
        <w:rPr>
          <w:vanish/>
          <w:lang w:val="sk-SK"/>
          <w:specVanish/>
        </w:rPr>
      </w:pPr>
      <w:bookmarkStart w:id="177" w:name="_Toc516835690"/>
      <m:oMath>
        <m:r>
          <m:rPr>
            <m:sty m:val="p"/>
          </m:rPr>
          <w:rPr>
            <w:rFonts w:ascii="Cambria Math" w:hAnsi="Cambria Math"/>
            <w:noProof/>
            <w:lang w:val="cs-CZ" w:eastAsia="cs-CZ" w:bidi="ar-SA"/>
          </w:rPr>
          <w:drawing>
            <wp:inline distT="0" distB="0" distL="0" distR="0" wp14:anchorId="55483870" wp14:editId="4EAA0637">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178" w:name="_Ref513918832"/>
      <w:r w:rsidRPr="00B66FCC">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6</w:t>
      </w:r>
      <w:r>
        <w:rPr>
          <w:lang w:val="sk-SK"/>
        </w:rPr>
        <w:fldChar w:fldCharType="end"/>
      </w:r>
      <w:bookmarkEnd w:id="178"/>
      <w:r w:rsidRPr="00B66FCC">
        <w:rPr>
          <w:lang w:val="sk-SK"/>
        </w:rPr>
        <w:t>: LI postupnosti hemodynamických parametrov.</w:t>
      </w:r>
      <w:bookmarkEnd w:id="177"/>
      <w:r w:rsidRPr="00B66FCC">
        <w:rPr>
          <w:lang w:val="sk-SK"/>
        </w:rPr>
        <w:t xml:space="preserve"> </w:t>
      </w:r>
    </w:p>
    <w:p w14:paraId="739D060E" w14:textId="77777777" w:rsidR="00BD7167" w:rsidRPr="00B66FCC" w:rsidRDefault="00BD7167" w:rsidP="00BD7167">
      <w:pPr>
        <w:pStyle w:val="Popis"/>
        <w:rPr>
          <w:lang w:val="sk-SK"/>
        </w:rPr>
      </w:pPr>
      <w:r w:rsidRPr="00B66FCC">
        <w:rPr>
          <w:lang w:val="sk-SK"/>
        </w:rPr>
        <w:t xml:space="preserve"> Ukážka časového priebehu hemodynamických parametrov jedneho dobrovoľníka počas hlbokého dýchania. Kanály impedancie sú usporiadané na základe ich vzdialeností od hrudníka. Z Impedancie noh a rúk sú tu znázornené iba kanály 7,8 a 15,16 pre ušetrenie miesta. Pre ukážku sú zobrazené aj kanály ramien: 11,12.</w:t>
      </w:r>
    </w:p>
    <w:p w14:paraId="69FE3DFF" w14:textId="77777777" w:rsidR="00BD7167" w:rsidRPr="00630043" w:rsidRDefault="00BD7167" w:rsidP="00BD7167"/>
    <w:p w14:paraId="599D43AA" w14:textId="77777777" w:rsidR="00BD7167" w:rsidRPr="00630043" w:rsidRDefault="00BD7167" w:rsidP="00BD7167">
      <w:r w:rsidRPr="00630043">
        <w:lastRenderedPageBreak/>
        <w:t>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179" w:name="_Ref509140471"/>
      <w:r w:rsidRPr="00630043">
        <w:t xml:space="preserve"> </w:t>
      </w:r>
      <w:bookmarkEnd w:id="179"/>
      <w:r w:rsidRPr="00630043">
        <w:t xml:space="preserve">korelačný koeficient medzi LI postupnosťou hemodynamických parametrov a LI postupnosťou respiračnej krivky pri vzájomnom posuve s krokom 100 ms v rozmedzí 0-5 sekúnd. Týmto sme dostali vektor 50-tich korelačných koeficientov. Vzorec pre výpočet Pearsonovho korelačného koeficientu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630043">
        <w:t>:</w:t>
      </w:r>
    </w:p>
    <w:p w14:paraId="0139BD68"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4D188A69" w14:textId="77777777" w:rsidTr="00BD7167">
        <w:tc>
          <w:tcPr>
            <w:tcW w:w="704" w:type="dxa"/>
          </w:tcPr>
          <w:p w14:paraId="1F2400CC" w14:textId="77777777" w:rsidR="00BD7167" w:rsidRPr="00630043" w:rsidRDefault="00BD7167" w:rsidP="00BD7167">
            <w:pPr>
              <w:jc w:val="center"/>
              <w:rPr>
                <w:color w:val="000000"/>
              </w:rPr>
            </w:pPr>
          </w:p>
        </w:tc>
        <w:tc>
          <w:tcPr>
            <w:tcW w:w="7088" w:type="dxa"/>
            <w:vAlign w:val="center"/>
          </w:tcPr>
          <w:p w14:paraId="433F468F" w14:textId="77777777" w:rsidR="00BD7167" w:rsidRPr="00630043" w:rsidRDefault="006372A4" w:rsidP="00BD7167">
            <w:pP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 ] </m:t>
                </m:r>
                <m:r>
                  <w:rPr>
                    <w:rFonts w:ascii="Cambria Math" w:eastAsiaTheme="minorEastAsia" w:hAnsi="Cambria Math"/>
                    <w:sz w:val="20"/>
                  </w:rPr>
                  <m:t xml:space="preserve"> </m:t>
                </m:r>
              </m:oMath>
            </m:oMathPara>
          </w:p>
        </w:tc>
        <w:tc>
          <w:tcPr>
            <w:tcW w:w="702" w:type="dxa"/>
            <w:vAlign w:val="center"/>
          </w:tcPr>
          <w:p w14:paraId="6D82C6FB" w14:textId="77777777" w:rsidR="00BD7167" w:rsidRPr="00630043" w:rsidRDefault="00BD7167" w:rsidP="00BD7167">
            <w:pPr>
              <w:jc w:val="center"/>
              <w:rPr>
                <w:color w:val="000000"/>
              </w:rPr>
            </w:pPr>
            <w:r w:rsidRPr="00630043">
              <w:rPr>
                <w:color w:val="000000"/>
              </w:rPr>
              <w:t>(</w:t>
            </w:r>
            <w:bookmarkStart w:id="180" w:name="pears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4</w:t>
            </w:r>
            <w:r w:rsidRPr="00B66FCC">
              <w:rPr>
                <w:color w:val="000000"/>
              </w:rPr>
              <w:fldChar w:fldCharType="end"/>
            </w:r>
            <w:bookmarkEnd w:id="180"/>
            <w:r w:rsidRPr="00630043">
              <w:rPr>
                <w:color w:val="000000"/>
              </w:rPr>
              <w:t>)</w:t>
            </w:r>
          </w:p>
        </w:tc>
      </w:tr>
    </w:tbl>
    <w:p w14:paraId="4182C878" w14:textId="77777777" w:rsidR="00BD7167" w:rsidRPr="00630043" w:rsidRDefault="00BD7167" w:rsidP="00BD7167"/>
    <w:p w14:paraId="515173C4" w14:textId="77777777" w:rsidR="00BD7167" w:rsidRPr="00630043" w:rsidRDefault="00BD7167" w:rsidP="00BD7167">
      <w:pPr>
        <w:rPr>
          <w:rFonts w:cstheme="minorHAnsi"/>
          <w:sz w:val="20"/>
        </w:rPr>
      </w:pPr>
      <w:r w:rsidRPr="00630043">
        <w:t xml:space="preserve">kde </w:t>
      </w:r>
      <m:oMath>
        <m:sSub>
          <m:sSubPr>
            <m:ctrlPr>
              <w:rPr>
                <w:rFonts w:ascii="Cambria Math" w:hAnsi="Cambria Math"/>
                <w:i/>
              </w:rPr>
            </m:ctrlPr>
          </m:sSubPr>
          <m:e>
            <m:r>
              <w:rPr>
                <w:rFonts w:ascii="Cambria Math" w:hAnsi="Cambria Math" w:cs="Cambria Math"/>
              </w:rPr>
              <m:t>δ</m:t>
            </m:r>
          </m:e>
          <m:sub>
            <m:r>
              <w:rPr>
                <w:rFonts w:ascii="Cambria Math" w:hAnsi="Cambria Math"/>
              </w:rPr>
              <m:t>X</m:t>
            </m:r>
          </m:sub>
        </m:sSub>
      </m:oMath>
      <w:r w:rsidRPr="00630043">
        <w:t xml:space="preserve"> je smerodatná odchylk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δ</m:t>
            </m:r>
          </m:e>
          <m:sub>
            <m:r>
              <w:rPr>
                <w:rFonts w:ascii="Cambria Math" w:hAnsi="Cambria Math"/>
              </w:rPr>
              <m:t>Y</m:t>
            </m:r>
          </m:sub>
        </m:sSub>
      </m:oMath>
      <w:r w:rsidRPr="00630043">
        <w:t xml:space="preserve"> je smerodatná odchylk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X</m:t>
            </m:r>
          </m:sub>
        </m:sSub>
      </m:oMath>
      <w:r w:rsidRPr="00630043">
        <w:t xml:space="preserve"> je priemerná hodnot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Y</m:t>
            </m:r>
          </m:sub>
        </m:sSub>
      </m:oMath>
      <w:r w:rsidRPr="00630043">
        <w:t xml:space="preserve"> je priemerná hodnot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a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Postupnosť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sz w:val="20"/>
        </w:rPr>
        <w:t xml:space="preserve"> </w:t>
      </w:r>
      <w:r w:rsidRPr="00630043">
        <w:t>uvádza rovnica (</w:t>
      </w:r>
      <w:r w:rsidRPr="00B66FCC">
        <w:fldChar w:fldCharType="begin"/>
      </w:r>
      <w:r w:rsidRPr="00630043">
        <w:instrText xml:space="preserve"> REF korelacnychKoef50 \h </w:instrText>
      </w:r>
      <w:r w:rsidRPr="00B66FCC">
        <w:fldChar w:fldCharType="separate"/>
      </w:r>
      <w:r w:rsidR="00A37FEB">
        <w:rPr>
          <w:noProof/>
          <w:color w:val="000000"/>
        </w:rPr>
        <w:t>45</w:t>
      </w:r>
      <w:r w:rsidRPr="00B66FCC">
        <w:fldChar w:fldCharType="end"/>
      </w:r>
      <w:r w:rsidRPr="00630043">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rFonts w:ascii="Cambria Math" w:hAnsi="Cambria Math"/>
          <w:i/>
        </w:rPr>
        <w:t xml:space="preserve"> </w:t>
      </w:r>
      <w:r w:rsidRPr="00630043">
        <w:t xml:space="preserve">je Pearsonov korelačný koeficient medzi postupnosťami </w:t>
      </w:r>
      <m:oMath>
        <m:sSub>
          <m:sSubPr>
            <m:ctrlPr>
              <w:rPr>
                <w:rFonts w:ascii="Cambria Math" w:hAnsi="Cambria Math"/>
                <w:i/>
              </w:rPr>
            </m:ctrlPr>
          </m:sSubPr>
          <m:e>
            <m:r>
              <w:rPr>
                <w:rFonts w:ascii="Cambria Math" w:hAnsi="Cambria Math"/>
              </w:rPr>
              <m:t>X</m:t>
            </m:r>
          </m:e>
          <m:sub>
            <m:r>
              <w:rPr>
                <w:rFonts w:ascii="Cambria Math" w:hAnsi="Cambria Math"/>
              </w:rPr>
              <m:t>t+n</m:t>
            </m:r>
          </m:sub>
        </m:sSub>
        <m:r>
          <w:rPr>
            <w:rFonts w:ascii="Cambria Math" w:hAnsi="Cambria Math"/>
          </w:rPr>
          <m:t xml:space="preserve"> </m:t>
        </m:r>
      </m:oMath>
      <w:r w:rsidRPr="00630043">
        <w:rPr>
          <w:rFonts w:cstheme="minorHAnsi"/>
          <w:sz w:val="20"/>
        </w:rPr>
        <w:t xml:space="preserve"> a</w:t>
      </w:r>
      <w:r w:rsidRPr="00630043">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ascii="Cambria Math" w:hAnsi="Cambria Math"/>
          <w:i/>
        </w:rPr>
        <w:t>.</w:t>
      </w:r>
    </w:p>
    <w:tbl>
      <w:tblPr>
        <w:tblW w:w="0" w:type="auto"/>
        <w:tblLook w:val="04A0" w:firstRow="1" w:lastRow="0" w:firstColumn="1" w:lastColumn="0" w:noHBand="0" w:noVBand="1"/>
      </w:tblPr>
      <w:tblGrid>
        <w:gridCol w:w="284"/>
        <w:gridCol w:w="7508"/>
        <w:gridCol w:w="702"/>
      </w:tblGrid>
      <w:tr w:rsidR="00BD7167" w:rsidRPr="00630043" w14:paraId="43A6D8B8" w14:textId="77777777" w:rsidTr="00BD7167">
        <w:tc>
          <w:tcPr>
            <w:tcW w:w="284" w:type="dxa"/>
          </w:tcPr>
          <w:p w14:paraId="3CD30DAE" w14:textId="77777777" w:rsidR="00BD7167" w:rsidRPr="00630043" w:rsidRDefault="00BD7167" w:rsidP="00BD7167">
            <w:pPr>
              <w:jc w:val="center"/>
              <w:rPr>
                <w:color w:val="000000"/>
              </w:rPr>
            </w:pPr>
          </w:p>
        </w:tc>
        <w:tc>
          <w:tcPr>
            <w:tcW w:w="7508" w:type="dxa"/>
            <w:vAlign w:val="center"/>
          </w:tcPr>
          <w:p w14:paraId="07C0A022" w14:textId="77777777" w:rsidR="00BD7167" w:rsidRPr="00630043" w:rsidRDefault="006372A4" w:rsidP="00BD7167">
            <w:pPr>
              <w:rPr>
                <w:color w:val="000000"/>
              </w:rPr>
            </w:pPr>
            <m:oMathPara>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n∈&lt;0;N-1&gt;, N=50]   </m:t>
                </m:r>
              </m:oMath>
            </m:oMathPara>
          </w:p>
        </w:tc>
        <w:tc>
          <w:tcPr>
            <w:tcW w:w="702" w:type="dxa"/>
            <w:vAlign w:val="center"/>
          </w:tcPr>
          <w:p w14:paraId="03CBFC9E" w14:textId="77777777" w:rsidR="00BD7167" w:rsidRPr="00630043" w:rsidRDefault="00BD7167" w:rsidP="00BD7167">
            <w:pPr>
              <w:jc w:val="center"/>
              <w:rPr>
                <w:color w:val="000000"/>
              </w:rPr>
            </w:pPr>
            <w:r w:rsidRPr="00630043">
              <w:rPr>
                <w:color w:val="000000"/>
              </w:rPr>
              <w:t>(</w:t>
            </w:r>
            <w:bookmarkStart w:id="181" w:name="korelacnychKoef50"/>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5</w:t>
            </w:r>
            <w:r w:rsidRPr="00B66FCC">
              <w:rPr>
                <w:color w:val="000000"/>
              </w:rPr>
              <w:fldChar w:fldCharType="end"/>
            </w:r>
            <w:bookmarkEnd w:id="181"/>
            <w:r w:rsidRPr="00630043">
              <w:rPr>
                <w:color w:val="000000"/>
              </w:rPr>
              <w:t>)</w:t>
            </w:r>
          </w:p>
        </w:tc>
      </w:tr>
    </w:tbl>
    <w:p w14:paraId="72D4E1D5" w14:textId="77777777" w:rsidR="00BD7167" w:rsidRPr="00630043" w:rsidRDefault="00BD7167" w:rsidP="00BD7167"/>
    <w:p w14:paraId="6BE8A428" w14:textId="77777777" w:rsidR="00BD7167" w:rsidRPr="00630043" w:rsidRDefault="00BD7167" w:rsidP="00BD7167">
      <w:r w:rsidRPr="00630043">
        <w:t xml:space="preserve">Dva parameter boli spočítané pre vektor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t>:</w:t>
      </w:r>
    </w:p>
    <w:p w14:paraId="56EE956E" w14:textId="77777777" w:rsidR="00BD7167" w:rsidRPr="00630043" w:rsidRDefault="00BD7167" w:rsidP="00BD7167"/>
    <w:p w14:paraId="19E78364" w14:textId="77777777" w:rsidR="00BD7167" w:rsidRPr="00630043" w:rsidRDefault="00BD7167" w:rsidP="00BD7167">
      <w:pPr>
        <w:pStyle w:val="Odsekzoznamu"/>
        <w:numPr>
          <w:ilvl w:val="0"/>
          <w:numId w:val="23"/>
        </w:numPr>
      </w:pPr>
      <w:r w:rsidRPr="00630043">
        <w:rPr>
          <w:b/>
        </w:rPr>
        <w:t>C(PAR-RESP)</w:t>
      </w:r>
      <w:r w:rsidRPr="00630043">
        <w:t xml:space="preserve">: prvok vektoru </w:t>
      </w:r>
      <m:oMath>
        <m:sSub>
          <m:sSubPr>
            <m:ctrlPr>
              <w:rPr>
                <w:rFonts w:ascii="Cambria Math" w:hAnsi="Cambria Math"/>
              </w:rPr>
            </m:ctrlPr>
          </m:sSubPr>
          <m:e>
            <m:r>
              <w:rPr>
                <w:rFonts w:ascii="Cambria Math" w:hAnsi="Cambria Math"/>
              </w:rPr>
              <m:t>Cor</m:t>
            </m:r>
          </m:e>
          <m:sub>
            <m:r>
              <w:rPr>
                <w:rFonts w:ascii="Cambria Math" w:hAnsi="Cambria Math"/>
              </w:rPr>
              <m:t>X</m:t>
            </m:r>
            <m:r>
              <m:rPr>
                <m:sty m:val="p"/>
              </m:rPr>
              <w:rPr>
                <w:rFonts w:ascii="Cambria Math" w:hAnsi="Cambria Math"/>
              </w:rPr>
              <m:t>,</m:t>
            </m:r>
            <m:r>
              <w:rPr>
                <w:rFonts w:ascii="Cambria Math" w:hAnsi="Cambria Math"/>
              </w:rPr>
              <m:t>Y</m:t>
            </m:r>
          </m:sub>
        </m:sSub>
        <m:d>
          <m:dPr>
            <m:ctrlPr>
              <w:rPr>
                <w:rFonts w:ascii="Cambria Math" w:hAnsi="Cambria Math"/>
                <w:i/>
              </w:rPr>
            </m:ctrlPr>
          </m:dPr>
          <m:e>
            <m:r>
              <w:rPr>
                <w:rFonts w:ascii="Cambria Math" w:hAnsi="Cambria Math"/>
              </w:rPr>
              <m:t>n</m:t>
            </m:r>
          </m:e>
        </m:d>
      </m:oMath>
      <w:r w:rsidRPr="00630043">
        <w:t xml:space="preserve"> s najvyššou absolútnou hodnotu korelácie, vyjadruje silu väzby medzi parametrom a respiráciou pri najvhodnejšom posune</w:t>
      </w:r>
    </w:p>
    <w:p w14:paraId="61A8526B" w14:textId="77777777" w:rsidR="00BD7167" w:rsidRPr="00630043" w:rsidRDefault="00BD7167" w:rsidP="00BD7167">
      <w:pPr>
        <w:pStyle w:val="Odsekzoznamu"/>
        <w:numPr>
          <w:ilvl w:val="0"/>
          <w:numId w:val="23"/>
        </w:numPr>
      </w:pPr>
      <w:r w:rsidRPr="00630043">
        <w:rPr>
          <w:b/>
        </w:rPr>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116EAA77" w14:textId="77777777" w:rsidR="00BD7167" w:rsidRPr="00630043" w:rsidRDefault="00BD7167" w:rsidP="00BD7167"/>
    <w:p w14:paraId="44EAF031" w14:textId="2014B399" w:rsidR="00067698" w:rsidRDefault="00BD7167" w:rsidP="00067698">
      <w:r w:rsidRPr="00630043">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Výsledné hodnoty pre všetky parametre pre hlboké aj spontánne dýchanie uvádza </w:t>
      </w:r>
      <w:r w:rsidRPr="00B66FCC">
        <w:fldChar w:fldCharType="begin"/>
      </w:r>
      <w:r w:rsidRPr="00630043">
        <w:instrText xml:space="preserve"> REF _Ref513920337 \h </w:instrText>
      </w:r>
      <w:r w:rsidRPr="00B66FCC">
        <w:fldChar w:fldCharType="separate"/>
      </w:r>
      <w:r w:rsidR="00A37FEB" w:rsidRPr="00B66FCC">
        <w:t xml:space="preserve">Tabuľka </w:t>
      </w:r>
      <w:r w:rsidR="00A37FEB">
        <w:rPr>
          <w:noProof/>
        </w:rPr>
        <w:t>13</w:t>
      </w:r>
      <w:r w:rsidRPr="00B66FCC">
        <w:fldChar w:fldCharType="end"/>
      </w:r>
      <w:r w:rsidRPr="00630043">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r w:rsidR="00067698" w:rsidRPr="00067698">
        <w:t xml:space="preserve"> </w:t>
      </w:r>
      <w:r w:rsidR="00067698" w:rsidRPr="00630043">
        <w:t xml:space="preserve">Hodnoty korelačných koeficientov počas spontánneho dýchania nedosahujú hodnotu 0,5 pri žiadnom parametri. Parameter </w:t>
      </w:r>
      <m:oMath>
        <m:sSub>
          <m:sSubPr>
            <m:ctrlPr>
              <w:rPr>
                <w:rFonts w:ascii="Cambria Math" w:hAnsi="Cambria Math"/>
                <w:i/>
              </w:rPr>
            </m:ctrlPr>
          </m:sSubPr>
          <m:e>
            <m:r>
              <w:rPr>
                <w:rFonts w:ascii="Cambria Math" w:hAnsi="Cambria Math"/>
              </w:rPr>
              <m:t>Z0</m:t>
            </m:r>
          </m:e>
          <m:sub>
            <m:r>
              <w:rPr>
                <w:rFonts w:ascii="Cambria Math" w:hAnsi="Cambria Math"/>
              </w:rPr>
              <m:t>3</m:t>
            </m:r>
          </m:sub>
        </m:sSub>
      </m:oMath>
      <w:r w:rsidR="00067698" w:rsidRPr="00630043">
        <w:t xml:space="preserve"> a </w:t>
      </w:r>
      <m:oMath>
        <m:sSub>
          <m:sSubPr>
            <m:ctrlPr>
              <w:rPr>
                <w:rFonts w:ascii="Cambria Math" w:hAnsi="Cambria Math"/>
                <w:i/>
              </w:rPr>
            </m:ctrlPr>
          </m:sSubPr>
          <m:e>
            <m:r>
              <w:rPr>
                <w:rFonts w:ascii="Cambria Math" w:hAnsi="Cambria Math"/>
              </w:rPr>
              <m:t>Z0</m:t>
            </m:r>
          </m:e>
          <m:sub>
            <m:r>
              <w:rPr>
                <w:rFonts w:ascii="Cambria Math" w:hAnsi="Cambria Math"/>
              </w:rPr>
              <m:t>4</m:t>
            </m:r>
          </m:sub>
        </m:sSub>
      </m:oMath>
      <w:r w:rsidR="00067698" w:rsidRPr="00630043">
        <w:t xml:space="preserve"> majú hodnoty korelačných koeficientov blízke hodnote 1, pretože sa používajú na zachytenie respiračnej krivky. Prehľadnú interpretáciu hemodynamických parametrov počas hlbokého dýchania zobrazuje </w:t>
      </w:r>
      <w:r w:rsidR="00067698" w:rsidRPr="00B66FCC">
        <w:fldChar w:fldCharType="begin"/>
      </w:r>
      <w:r w:rsidR="00067698" w:rsidRPr="00630043">
        <w:instrText xml:space="preserve"> REF _Ref509160908 \h </w:instrText>
      </w:r>
      <w:r w:rsidR="00067698" w:rsidRPr="00B66FCC">
        <w:fldChar w:fldCharType="separate"/>
      </w:r>
      <w:r w:rsidR="00067698" w:rsidRPr="00630043">
        <w:t xml:space="preserve"> Obrázok </w:t>
      </w:r>
      <w:r w:rsidR="00067698">
        <w:rPr>
          <w:noProof/>
        </w:rPr>
        <w:t>3</w:t>
      </w:r>
      <w:r w:rsidR="00067698">
        <w:t>.</w:t>
      </w:r>
      <w:r w:rsidR="00067698">
        <w:rPr>
          <w:noProof/>
        </w:rPr>
        <w:t>17</w:t>
      </w:r>
      <w:r w:rsidR="00067698" w:rsidRPr="00B66FCC">
        <w:fldChar w:fldCharType="end"/>
      </w:r>
      <w:r w:rsidR="00067698" w:rsidRPr="00630043">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r w:rsidR="00067698" w:rsidRPr="00067698">
        <w:t xml:space="preserve"> </w:t>
      </w:r>
      <w:r w:rsidR="00067698" w:rsidRPr="00630043">
        <w:t>zvýraznené parametre s korelačným koeficientom vyšším ako 0.5, čo považujeme za hranicu pre určenie lineárnej väzby parametra na dýchanie.</w:t>
      </w:r>
    </w:p>
    <w:p w14:paraId="70FC4EDC" w14:textId="77777777" w:rsidR="00067698" w:rsidRDefault="00067698" w:rsidP="00067698"/>
    <w:p w14:paraId="1A6A3028" w14:textId="77777777" w:rsidR="00067698" w:rsidRDefault="00067698" w:rsidP="00067698"/>
    <w:p w14:paraId="76C62719" w14:textId="77777777" w:rsidR="00067698" w:rsidRDefault="00067698" w:rsidP="00067698"/>
    <w:p w14:paraId="728E832A" w14:textId="77777777" w:rsidR="00067698" w:rsidRDefault="00067698" w:rsidP="00067698"/>
    <w:p w14:paraId="553AC14F" w14:textId="77777777" w:rsidR="00067698" w:rsidRDefault="00067698" w:rsidP="00067698"/>
    <w:p w14:paraId="604AE934" w14:textId="77777777" w:rsidR="00067698" w:rsidRDefault="00067698" w:rsidP="00067698"/>
    <w:p w14:paraId="34E14EFA" w14:textId="77777777" w:rsidR="00067698" w:rsidRDefault="00067698" w:rsidP="00067698"/>
    <w:p w14:paraId="429F938E" w14:textId="77777777" w:rsidR="00067698" w:rsidRDefault="00067698" w:rsidP="00067698"/>
    <w:p w14:paraId="7EEC740A" w14:textId="77777777" w:rsidR="00067698" w:rsidRDefault="00067698" w:rsidP="00067698"/>
    <w:p w14:paraId="502CB272" w14:textId="77777777" w:rsidR="00067698" w:rsidRPr="00630043" w:rsidRDefault="00067698" w:rsidP="00067698"/>
    <w:p w14:paraId="5D8E57AB" w14:textId="77777777" w:rsidR="00BD7167" w:rsidRPr="00630043" w:rsidRDefault="00BD7167" w:rsidP="00BD7167"/>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BD7167" w:rsidRPr="00630043" w14:paraId="655FAA4D" w14:textId="77777777" w:rsidTr="00BD7167">
        <w:trPr>
          <w:trHeight w:val="300"/>
          <w:jc w:val="center"/>
        </w:trPr>
        <w:tc>
          <w:tcPr>
            <w:tcW w:w="1400" w:type="dxa"/>
            <w:vMerge w:val="restart"/>
            <w:tcBorders>
              <w:top w:val="nil"/>
              <w:left w:val="nil"/>
              <w:bottom w:val="nil"/>
              <w:right w:val="nil"/>
            </w:tcBorders>
            <w:shd w:val="clear" w:color="auto" w:fill="auto"/>
            <w:vAlign w:val="center"/>
            <w:hideMark/>
          </w:tcPr>
          <w:p w14:paraId="38C61D0E" w14:textId="77777777" w:rsidR="00BD7167" w:rsidRPr="00630043" w:rsidRDefault="00BD7167" w:rsidP="00BD7167">
            <w:pPr>
              <w:overflowPunct/>
              <w:autoSpaceDE/>
              <w:autoSpaceDN/>
              <w:adjustRightInd/>
              <w:spacing w:line="240" w:lineRule="auto"/>
              <w:textAlignment w:val="auto"/>
              <w:rPr>
                <w:sz w:val="20"/>
                <w:szCs w:val="24"/>
              </w:rPr>
            </w:pPr>
          </w:p>
        </w:tc>
        <w:tc>
          <w:tcPr>
            <w:tcW w:w="2800" w:type="dxa"/>
            <w:gridSpan w:val="2"/>
            <w:tcBorders>
              <w:top w:val="nil"/>
              <w:left w:val="nil"/>
              <w:bottom w:val="nil"/>
              <w:right w:val="nil"/>
            </w:tcBorders>
            <w:shd w:val="clear" w:color="auto" w:fill="auto"/>
            <w:vAlign w:val="center"/>
            <w:hideMark/>
          </w:tcPr>
          <w:p w14:paraId="23556513"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1E134C37"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Spontánne dýchanie</w:t>
            </w:r>
          </w:p>
        </w:tc>
      </w:tr>
      <w:tr w:rsidR="00BD7167" w:rsidRPr="00630043" w14:paraId="0914EFA4" w14:textId="77777777" w:rsidTr="00BD7167">
        <w:trPr>
          <w:trHeight w:val="495"/>
          <w:jc w:val="center"/>
        </w:trPr>
        <w:tc>
          <w:tcPr>
            <w:tcW w:w="1400" w:type="dxa"/>
            <w:vMerge/>
            <w:tcBorders>
              <w:top w:val="nil"/>
              <w:left w:val="nil"/>
              <w:bottom w:val="nil"/>
              <w:right w:val="nil"/>
            </w:tcBorders>
            <w:vAlign w:val="center"/>
            <w:hideMark/>
          </w:tcPr>
          <w:p w14:paraId="22154163" w14:textId="77777777" w:rsidR="00BD7167" w:rsidRPr="00630043" w:rsidRDefault="00BD7167" w:rsidP="00BD7167">
            <w:pPr>
              <w:overflowPunct/>
              <w:autoSpaceDE/>
              <w:autoSpaceDN/>
              <w:adjustRightInd/>
              <w:spacing w:line="240" w:lineRule="auto"/>
              <w:textAlignment w:val="auto"/>
              <w:rPr>
                <w:sz w:val="20"/>
                <w:szCs w:val="24"/>
              </w:rPr>
            </w:pPr>
          </w:p>
        </w:tc>
        <w:tc>
          <w:tcPr>
            <w:tcW w:w="1400" w:type="dxa"/>
            <w:tcBorders>
              <w:top w:val="single" w:sz="4" w:space="0" w:color="auto"/>
              <w:left w:val="nil"/>
              <w:bottom w:val="nil"/>
              <w:right w:val="nil"/>
            </w:tcBorders>
            <w:shd w:val="clear" w:color="auto" w:fill="auto"/>
            <w:vAlign w:val="center"/>
            <w:hideMark/>
          </w:tcPr>
          <w:p w14:paraId="247A3EA5"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single" w:sz="4" w:space="0" w:color="auto"/>
              <w:left w:val="nil"/>
              <w:bottom w:val="nil"/>
              <w:right w:val="nil"/>
            </w:tcBorders>
            <w:shd w:val="clear" w:color="auto" w:fill="auto"/>
            <w:vAlign w:val="center"/>
            <w:hideMark/>
          </w:tcPr>
          <w:p w14:paraId="00C204F4"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c>
          <w:tcPr>
            <w:tcW w:w="1400" w:type="dxa"/>
            <w:tcBorders>
              <w:top w:val="nil"/>
              <w:left w:val="nil"/>
              <w:bottom w:val="nil"/>
              <w:right w:val="nil"/>
            </w:tcBorders>
            <w:shd w:val="clear" w:color="auto" w:fill="auto"/>
            <w:vAlign w:val="center"/>
            <w:hideMark/>
          </w:tcPr>
          <w:p w14:paraId="2E44C348"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nil"/>
              <w:left w:val="nil"/>
              <w:bottom w:val="nil"/>
              <w:right w:val="nil"/>
            </w:tcBorders>
            <w:shd w:val="clear" w:color="auto" w:fill="auto"/>
            <w:vAlign w:val="center"/>
            <w:hideMark/>
          </w:tcPr>
          <w:p w14:paraId="1F04754E"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r>
      <w:tr w:rsidR="00BD7167" w:rsidRPr="00630043" w14:paraId="295A9E5E"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033A2E8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3 </w:t>
            </w:r>
            <w:r w:rsidRPr="00630043">
              <w:rPr>
                <w:rFonts w:ascii="Calibri" w:hAnsi="Calibri" w:cs="Calibri"/>
                <w:color w:val="000000"/>
                <w:sz w:val="16"/>
                <w:szCs w:val="16"/>
              </w:rPr>
              <w:t>(Ω)</w:t>
            </w:r>
          </w:p>
        </w:tc>
        <w:tc>
          <w:tcPr>
            <w:tcW w:w="1400" w:type="dxa"/>
            <w:tcBorders>
              <w:top w:val="single" w:sz="4" w:space="0" w:color="auto"/>
              <w:left w:val="nil"/>
              <w:bottom w:val="nil"/>
              <w:right w:val="nil"/>
            </w:tcBorders>
            <w:shd w:val="clear" w:color="000000" w:fill="92D050"/>
            <w:vAlign w:val="center"/>
            <w:hideMark/>
          </w:tcPr>
          <w:p w14:paraId="6A18896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single" w:sz="4" w:space="0" w:color="auto"/>
              <w:left w:val="nil"/>
              <w:bottom w:val="nil"/>
              <w:right w:val="nil"/>
            </w:tcBorders>
            <w:shd w:val="clear" w:color="000000" w:fill="92D050"/>
            <w:vAlign w:val="center"/>
            <w:hideMark/>
          </w:tcPr>
          <w:p w14:paraId="4A5B78F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0 (0.00; 0.10)</w:t>
            </w:r>
          </w:p>
        </w:tc>
        <w:tc>
          <w:tcPr>
            <w:tcW w:w="1400" w:type="dxa"/>
            <w:tcBorders>
              <w:top w:val="single" w:sz="4" w:space="0" w:color="auto"/>
              <w:left w:val="nil"/>
              <w:bottom w:val="nil"/>
              <w:right w:val="nil"/>
            </w:tcBorders>
            <w:shd w:val="clear" w:color="000000" w:fill="92D050"/>
            <w:vAlign w:val="center"/>
            <w:hideMark/>
          </w:tcPr>
          <w:p w14:paraId="323C744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4 (0.88; 0.97)</w:t>
            </w:r>
          </w:p>
        </w:tc>
        <w:tc>
          <w:tcPr>
            <w:tcW w:w="1400" w:type="dxa"/>
            <w:tcBorders>
              <w:top w:val="single" w:sz="4" w:space="0" w:color="auto"/>
              <w:left w:val="nil"/>
              <w:bottom w:val="nil"/>
              <w:right w:val="nil"/>
            </w:tcBorders>
            <w:shd w:val="clear" w:color="000000" w:fill="92D050"/>
            <w:vAlign w:val="center"/>
            <w:hideMark/>
          </w:tcPr>
          <w:p w14:paraId="544655E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8DAA2C1" w14:textId="77777777" w:rsidTr="00BD7167">
        <w:trPr>
          <w:trHeight w:val="240"/>
          <w:jc w:val="center"/>
        </w:trPr>
        <w:tc>
          <w:tcPr>
            <w:tcW w:w="1400" w:type="dxa"/>
            <w:tcBorders>
              <w:top w:val="nil"/>
              <w:left w:val="nil"/>
              <w:bottom w:val="nil"/>
              <w:right w:val="nil"/>
            </w:tcBorders>
            <w:shd w:val="clear" w:color="auto" w:fill="auto"/>
            <w:vAlign w:val="center"/>
            <w:hideMark/>
          </w:tcPr>
          <w:p w14:paraId="147A440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318FBB9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nil"/>
              <w:left w:val="nil"/>
              <w:bottom w:val="nil"/>
              <w:right w:val="nil"/>
            </w:tcBorders>
            <w:shd w:val="clear" w:color="000000" w:fill="92D050"/>
            <w:vAlign w:val="center"/>
            <w:hideMark/>
          </w:tcPr>
          <w:p w14:paraId="721D93C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00 (0.00; 0.10)</w:t>
            </w:r>
          </w:p>
        </w:tc>
        <w:tc>
          <w:tcPr>
            <w:tcW w:w="1400" w:type="dxa"/>
            <w:tcBorders>
              <w:top w:val="nil"/>
              <w:left w:val="nil"/>
              <w:bottom w:val="nil"/>
              <w:right w:val="nil"/>
            </w:tcBorders>
            <w:shd w:val="clear" w:color="000000" w:fill="92D050"/>
            <w:vAlign w:val="center"/>
            <w:hideMark/>
          </w:tcPr>
          <w:p w14:paraId="73BA60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7 (0.93; 0.99)</w:t>
            </w:r>
          </w:p>
        </w:tc>
        <w:tc>
          <w:tcPr>
            <w:tcW w:w="1400" w:type="dxa"/>
            <w:tcBorders>
              <w:top w:val="nil"/>
              <w:left w:val="nil"/>
              <w:bottom w:val="nil"/>
              <w:right w:val="nil"/>
            </w:tcBorders>
            <w:shd w:val="clear" w:color="000000" w:fill="92D050"/>
            <w:vAlign w:val="center"/>
            <w:hideMark/>
          </w:tcPr>
          <w:p w14:paraId="502364B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7FFBADD" w14:textId="77777777" w:rsidTr="00BD7167">
        <w:trPr>
          <w:trHeight w:val="240"/>
          <w:jc w:val="center"/>
        </w:trPr>
        <w:tc>
          <w:tcPr>
            <w:tcW w:w="1400" w:type="dxa"/>
            <w:tcBorders>
              <w:top w:val="nil"/>
              <w:left w:val="nil"/>
              <w:bottom w:val="nil"/>
              <w:right w:val="nil"/>
            </w:tcBorders>
            <w:shd w:val="clear" w:color="auto" w:fill="auto"/>
            <w:vAlign w:val="center"/>
            <w:hideMark/>
          </w:tcPr>
          <w:p w14:paraId="76A2B8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969AA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8 (0.80; 0.91)</w:t>
            </w:r>
          </w:p>
        </w:tc>
        <w:tc>
          <w:tcPr>
            <w:tcW w:w="1400" w:type="dxa"/>
            <w:tcBorders>
              <w:top w:val="nil"/>
              <w:left w:val="nil"/>
              <w:bottom w:val="nil"/>
              <w:right w:val="nil"/>
            </w:tcBorders>
            <w:shd w:val="clear" w:color="000000" w:fill="92D050"/>
            <w:vAlign w:val="center"/>
            <w:hideMark/>
          </w:tcPr>
          <w:p w14:paraId="3BB7F11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AA862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9 (0.06; 0.46)</w:t>
            </w:r>
          </w:p>
        </w:tc>
        <w:tc>
          <w:tcPr>
            <w:tcW w:w="1400" w:type="dxa"/>
            <w:tcBorders>
              <w:top w:val="nil"/>
              <w:left w:val="nil"/>
              <w:bottom w:val="nil"/>
              <w:right w:val="nil"/>
            </w:tcBorders>
            <w:shd w:val="clear" w:color="auto" w:fill="auto"/>
            <w:vAlign w:val="center"/>
            <w:hideMark/>
          </w:tcPr>
          <w:p w14:paraId="48C992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5 (2.60; 5.40)</w:t>
            </w:r>
          </w:p>
        </w:tc>
      </w:tr>
      <w:tr w:rsidR="00BD7167" w:rsidRPr="00630043" w14:paraId="07E4E75D" w14:textId="77777777" w:rsidTr="00BD7167">
        <w:trPr>
          <w:trHeight w:val="240"/>
          <w:jc w:val="center"/>
        </w:trPr>
        <w:tc>
          <w:tcPr>
            <w:tcW w:w="1400" w:type="dxa"/>
            <w:tcBorders>
              <w:top w:val="nil"/>
              <w:left w:val="nil"/>
              <w:bottom w:val="nil"/>
              <w:right w:val="nil"/>
            </w:tcBorders>
            <w:shd w:val="clear" w:color="auto" w:fill="auto"/>
            <w:vAlign w:val="center"/>
            <w:hideMark/>
          </w:tcPr>
          <w:p w14:paraId="28B0B7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2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E77F14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7 (0.81; 0.92)</w:t>
            </w:r>
          </w:p>
        </w:tc>
        <w:tc>
          <w:tcPr>
            <w:tcW w:w="1400" w:type="dxa"/>
            <w:tcBorders>
              <w:top w:val="nil"/>
              <w:left w:val="nil"/>
              <w:bottom w:val="nil"/>
              <w:right w:val="nil"/>
            </w:tcBorders>
            <w:shd w:val="clear" w:color="000000" w:fill="92D050"/>
            <w:vAlign w:val="center"/>
            <w:hideMark/>
          </w:tcPr>
          <w:p w14:paraId="7A6F55D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C3C92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5; 0.46)</w:t>
            </w:r>
          </w:p>
        </w:tc>
        <w:tc>
          <w:tcPr>
            <w:tcW w:w="1400" w:type="dxa"/>
            <w:tcBorders>
              <w:top w:val="nil"/>
              <w:left w:val="nil"/>
              <w:bottom w:val="nil"/>
              <w:right w:val="nil"/>
            </w:tcBorders>
            <w:shd w:val="clear" w:color="auto" w:fill="auto"/>
            <w:vAlign w:val="center"/>
            <w:hideMark/>
          </w:tcPr>
          <w:p w14:paraId="5AD065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60; 4.80)</w:t>
            </w:r>
          </w:p>
        </w:tc>
      </w:tr>
      <w:tr w:rsidR="00BD7167" w:rsidRPr="00630043" w14:paraId="3EC215D5" w14:textId="77777777" w:rsidTr="00BD7167">
        <w:trPr>
          <w:trHeight w:val="240"/>
          <w:jc w:val="center"/>
        </w:trPr>
        <w:tc>
          <w:tcPr>
            <w:tcW w:w="1400" w:type="dxa"/>
            <w:tcBorders>
              <w:top w:val="nil"/>
              <w:left w:val="nil"/>
              <w:bottom w:val="nil"/>
              <w:right w:val="nil"/>
            </w:tcBorders>
            <w:shd w:val="clear" w:color="auto" w:fill="auto"/>
            <w:vAlign w:val="center"/>
            <w:hideMark/>
          </w:tcPr>
          <w:p w14:paraId="738C8F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3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72686FF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6 (0.57; 0.81)</w:t>
            </w:r>
          </w:p>
        </w:tc>
        <w:tc>
          <w:tcPr>
            <w:tcW w:w="1400" w:type="dxa"/>
            <w:tcBorders>
              <w:top w:val="nil"/>
              <w:left w:val="nil"/>
              <w:bottom w:val="nil"/>
              <w:right w:val="nil"/>
            </w:tcBorders>
            <w:shd w:val="clear" w:color="000000" w:fill="92D050"/>
            <w:vAlign w:val="center"/>
            <w:hideMark/>
          </w:tcPr>
          <w:p w14:paraId="2B9B54E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75 (4.00; 5.00)</w:t>
            </w:r>
          </w:p>
        </w:tc>
        <w:tc>
          <w:tcPr>
            <w:tcW w:w="1400" w:type="dxa"/>
            <w:tcBorders>
              <w:top w:val="nil"/>
              <w:left w:val="nil"/>
              <w:bottom w:val="nil"/>
              <w:right w:val="nil"/>
            </w:tcBorders>
            <w:shd w:val="clear" w:color="auto" w:fill="auto"/>
            <w:vAlign w:val="center"/>
            <w:hideMark/>
          </w:tcPr>
          <w:p w14:paraId="01141D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4; 0.42)</w:t>
            </w:r>
          </w:p>
        </w:tc>
        <w:tc>
          <w:tcPr>
            <w:tcW w:w="1400" w:type="dxa"/>
            <w:tcBorders>
              <w:top w:val="nil"/>
              <w:left w:val="nil"/>
              <w:bottom w:val="nil"/>
              <w:right w:val="nil"/>
            </w:tcBorders>
            <w:shd w:val="clear" w:color="auto" w:fill="auto"/>
            <w:vAlign w:val="center"/>
            <w:hideMark/>
          </w:tcPr>
          <w:p w14:paraId="7BCE91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10; 3.90)</w:t>
            </w:r>
          </w:p>
        </w:tc>
      </w:tr>
      <w:tr w:rsidR="00BD7167" w:rsidRPr="00630043" w14:paraId="78E4425B" w14:textId="77777777" w:rsidTr="00BD7167">
        <w:trPr>
          <w:trHeight w:val="240"/>
          <w:jc w:val="center"/>
        </w:trPr>
        <w:tc>
          <w:tcPr>
            <w:tcW w:w="1400" w:type="dxa"/>
            <w:tcBorders>
              <w:top w:val="nil"/>
              <w:left w:val="nil"/>
              <w:bottom w:val="nil"/>
              <w:right w:val="nil"/>
            </w:tcBorders>
            <w:shd w:val="clear" w:color="auto" w:fill="auto"/>
            <w:vAlign w:val="center"/>
            <w:hideMark/>
          </w:tcPr>
          <w:p w14:paraId="36CC69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043DC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58; 0.86)</w:t>
            </w:r>
          </w:p>
        </w:tc>
        <w:tc>
          <w:tcPr>
            <w:tcW w:w="1400" w:type="dxa"/>
            <w:tcBorders>
              <w:top w:val="nil"/>
              <w:left w:val="nil"/>
              <w:bottom w:val="nil"/>
              <w:right w:val="nil"/>
            </w:tcBorders>
            <w:shd w:val="clear" w:color="000000" w:fill="92D050"/>
            <w:vAlign w:val="center"/>
            <w:hideMark/>
          </w:tcPr>
          <w:p w14:paraId="4CC401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60; 5.20)</w:t>
            </w:r>
          </w:p>
        </w:tc>
        <w:tc>
          <w:tcPr>
            <w:tcW w:w="1400" w:type="dxa"/>
            <w:tcBorders>
              <w:top w:val="nil"/>
              <w:left w:val="nil"/>
              <w:bottom w:val="nil"/>
              <w:right w:val="nil"/>
            </w:tcBorders>
            <w:shd w:val="clear" w:color="auto" w:fill="auto"/>
            <w:vAlign w:val="center"/>
            <w:hideMark/>
          </w:tcPr>
          <w:p w14:paraId="167E0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1 (-0.01; 0.32)</w:t>
            </w:r>
          </w:p>
        </w:tc>
        <w:tc>
          <w:tcPr>
            <w:tcW w:w="1400" w:type="dxa"/>
            <w:tcBorders>
              <w:top w:val="nil"/>
              <w:left w:val="nil"/>
              <w:bottom w:val="nil"/>
              <w:right w:val="nil"/>
            </w:tcBorders>
            <w:shd w:val="clear" w:color="auto" w:fill="auto"/>
            <w:vAlign w:val="center"/>
            <w:hideMark/>
          </w:tcPr>
          <w:p w14:paraId="7B7CAC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50; 4.70)</w:t>
            </w:r>
          </w:p>
        </w:tc>
      </w:tr>
      <w:tr w:rsidR="00BD7167" w:rsidRPr="00630043" w14:paraId="3420DDDC" w14:textId="77777777" w:rsidTr="00BD7167">
        <w:trPr>
          <w:trHeight w:val="240"/>
          <w:jc w:val="center"/>
        </w:trPr>
        <w:tc>
          <w:tcPr>
            <w:tcW w:w="1400" w:type="dxa"/>
            <w:tcBorders>
              <w:top w:val="nil"/>
              <w:left w:val="nil"/>
              <w:bottom w:val="nil"/>
              <w:right w:val="nil"/>
            </w:tcBorders>
            <w:shd w:val="clear" w:color="auto" w:fill="auto"/>
            <w:vAlign w:val="center"/>
            <w:hideMark/>
          </w:tcPr>
          <w:p w14:paraId="67D28B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336042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9 (0.47; 0.78)</w:t>
            </w:r>
          </w:p>
        </w:tc>
        <w:tc>
          <w:tcPr>
            <w:tcW w:w="1400" w:type="dxa"/>
            <w:tcBorders>
              <w:top w:val="nil"/>
              <w:left w:val="nil"/>
              <w:bottom w:val="nil"/>
              <w:right w:val="nil"/>
            </w:tcBorders>
            <w:shd w:val="clear" w:color="000000" w:fill="92D050"/>
            <w:vAlign w:val="center"/>
            <w:hideMark/>
          </w:tcPr>
          <w:p w14:paraId="1A4917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5 (4.50; 5.20)</w:t>
            </w:r>
          </w:p>
        </w:tc>
        <w:tc>
          <w:tcPr>
            <w:tcW w:w="1400" w:type="dxa"/>
            <w:tcBorders>
              <w:top w:val="nil"/>
              <w:left w:val="nil"/>
              <w:bottom w:val="nil"/>
              <w:right w:val="nil"/>
            </w:tcBorders>
            <w:shd w:val="clear" w:color="auto" w:fill="auto"/>
            <w:vAlign w:val="center"/>
            <w:hideMark/>
          </w:tcPr>
          <w:p w14:paraId="011ADF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05; 0.33)</w:t>
            </w:r>
          </w:p>
        </w:tc>
        <w:tc>
          <w:tcPr>
            <w:tcW w:w="1400" w:type="dxa"/>
            <w:tcBorders>
              <w:top w:val="nil"/>
              <w:left w:val="nil"/>
              <w:bottom w:val="nil"/>
              <w:right w:val="nil"/>
            </w:tcBorders>
            <w:shd w:val="clear" w:color="auto" w:fill="auto"/>
            <w:vAlign w:val="center"/>
            <w:hideMark/>
          </w:tcPr>
          <w:p w14:paraId="7EEF0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2.50; 5.90)</w:t>
            </w:r>
          </w:p>
        </w:tc>
      </w:tr>
      <w:tr w:rsidR="00BD7167" w:rsidRPr="00630043" w14:paraId="70C4B622" w14:textId="77777777" w:rsidTr="00BD7167">
        <w:trPr>
          <w:trHeight w:val="240"/>
          <w:jc w:val="center"/>
        </w:trPr>
        <w:tc>
          <w:tcPr>
            <w:tcW w:w="1400" w:type="dxa"/>
            <w:tcBorders>
              <w:top w:val="nil"/>
              <w:left w:val="nil"/>
              <w:bottom w:val="nil"/>
              <w:right w:val="nil"/>
            </w:tcBorders>
            <w:shd w:val="clear" w:color="auto" w:fill="auto"/>
            <w:vAlign w:val="center"/>
            <w:hideMark/>
          </w:tcPr>
          <w:p w14:paraId="6BEBFD3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6 </w:t>
            </w:r>
            <w:r w:rsidRPr="00630043">
              <w:rPr>
                <w:rFonts w:ascii="Calibri" w:hAnsi="Calibri" w:cs="Calibri"/>
                <w:color w:val="000000"/>
                <w:sz w:val="16"/>
                <w:szCs w:val="16"/>
              </w:rPr>
              <w:t>(Ω)</w:t>
            </w:r>
          </w:p>
        </w:tc>
        <w:tc>
          <w:tcPr>
            <w:tcW w:w="1400" w:type="dxa"/>
            <w:tcBorders>
              <w:top w:val="nil"/>
              <w:left w:val="nil"/>
              <w:bottom w:val="nil"/>
              <w:right w:val="nil"/>
            </w:tcBorders>
            <w:shd w:val="clear" w:color="auto" w:fill="auto"/>
            <w:vAlign w:val="center"/>
            <w:hideMark/>
          </w:tcPr>
          <w:p w14:paraId="575EEF7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5 (0.30; 0.64)</w:t>
            </w:r>
          </w:p>
        </w:tc>
        <w:tc>
          <w:tcPr>
            <w:tcW w:w="1400" w:type="dxa"/>
            <w:tcBorders>
              <w:top w:val="nil"/>
              <w:left w:val="nil"/>
              <w:bottom w:val="nil"/>
              <w:right w:val="nil"/>
            </w:tcBorders>
            <w:shd w:val="clear" w:color="auto" w:fill="auto"/>
            <w:vAlign w:val="center"/>
            <w:hideMark/>
          </w:tcPr>
          <w:p w14:paraId="70158E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10; 5.50)</w:t>
            </w:r>
          </w:p>
        </w:tc>
        <w:tc>
          <w:tcPr>
            <w:tcW w:w="1400" w:type="dxa"/>
            <w:tcBorders>
              <w:top w:val="nil"/>
              <w:left w:val="nil"/>
              <w:bottom w:val="nil"/>
              <w:right w:val="nil"/>
            </w:tcBorders>
            <w:shd w:val="clear" w:color="auto" w:fill="auto"/>
            <w:vAlign w:val="center"/>
            <w:hideMark/>
          </w:tcPr>
          <w:p w14:paraId="05F7A9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5)</w:t>
            </w:r>
          </w:p>
        </w:tc>
        <w:tc>
          <w:tcPr>
            <w:tcW w:w="1400" w:type="dxa"/>
            <w:tcBorders>
              <w:top w:val="nil"/>
              <w:left w:val="nil"/>
              <w:bottom w:val="nil"/>
              <w:right w:val="nil"/>
            </w:tcBorders>
            <w:shd w:val="clear" w:color="auto" w:fill="auto"/>
            <w:vAlign w:val="center"/>
            <w:hideMark/>
          </w:tcPr>
          <w:p w14:paraId="092F25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85 (1.10; 7.70)</w:t>
            </w:r>
          </w:p>
        </w:tc>
      </w:tr>
      <w:tr w:rsidR="00BD7167" w:rsidRPr="00630043" w14:paraId="5A42649E" w14:textId="77777777" w:rsidTr="00BD7167">
        <w:trPr>
          <w:trHeight w:val="240"/>
          <w:jc w:val="center"/>
        </w:trPr>
        <w:tc>
          <w:tcPr>
            <w:tcW w:w="1400" w:type="dxa"/>
            <w:tcBorders>
              <w:top w:val="nil"/>
              <w:left w:val="nil"/>
              <w:bottom w:val="nil"/>
              <w:right w:val="nil"/>
            </w:tcBorders>
            <w:shd w:val="clear" w:color="auto" w:fill="auto"/>
            <w:vAlign w:val="center"/>
            <w:hideMark/>
          </w:tcPr>
          <w:p w14:paraId="458C2C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2D89092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79; 0.92)</w:t>
            </w:r>
          </w:p>
        </w:tc>
        <w:tc>
          <w:tcPr>
            <w:tcW w:w="1400" w:type="dxa"/>
            <w:tcBorders>
              <w:top w:val="nil"/>
              <w:left w:val="nil"/>
              <w:bottom w:val="nil"/>
              <w:right w:val="nil"/>
            </w:tcBorders>
            <w:shd w:val="clear" w:color="000000" w:fill="92D050"/>
            <w:vAlign w:val="center"/>
            <w:hideMark/>
          </w:tcPr>
          <w:p w14:paraId="7D32035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70; 5.10)</w:t>
            </w:r>
          </w:p>
        </w:tc>
        <w:tc>
          <w:tcPr>
            <w:tcW w:w="1400" w:type="dxa"/>
            <w:tcBorders>
              <w:top w:val="nil"/>
              <w:left w:val="nil"/>
              <w:bottom w:val="nil"/>
              <w:right w:val="nil"/>
            </w:tcBorders>
            <w:shd w:val="clear" w:color="auto" w:fill="auto"/>
            <w:vAlign w:val="center"/>
            <w:hideMark/>
          </w:tcPr>
          <w:p w14:paraId="02B66A4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09; 0.42)</w:t>
            </w:r>
          </w:p>
        </w:tc>
        <w:tc>
          <w:tcPr>
            <w:tcW w:w="1400" w:type="dxa"/>
            <w:tcBorders>
              <w:top w:val="nil"/>
              <w:left w:val="nil"/>
              <w:bottom w:val="nil"/>
              <w:right w:val="nil"/>
            </w:tcBorders>
            <w:shd w:val="clear" w:color="auto" w:fill="auto"/>
            <w:vAlign w:val="center"/>
            <w:hideMark/>
          </w:tcPr>
          <w:p w14:paraId="2B1831F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69934C4C" w14:textId="77777777" w:rsidTr="00BD7167">
        <w:trPr>
          <w:trHeight w:val="240"/>
          <w:jc w:val="center"/>
        </w:trPr>
        <w:tc>
          <w:tcPr>
            <w:tcW w:w="1400" w:type="dxa"/>
            <w:tcBorders>
              <w:top w:val="nil"/>
              <w:left w:val="nil"/>
              <w:bottom w:val="nil"/>
              <w:right w:val="nil"/>
            </w:tcBorders>
            <w:shd w:val="clear" w:color="auto" w:fill="auto"/>
            <w:vAlign w:val="center"/>
            <w:hideMark/>
          </w:tcPr>
          <w:p w14:paraId="401AEA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6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3A6CA5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5 (0.79; 0.93)</w:t>
            </w:r>
          </w:p>
        </w:tc>
        <w:tc>
          <w:tcPr>
            <w:tcW w:w="1400" w:type="dxa"/>
            <w:tcBorders>
              <w:top w:val="nil"/>
              <w:left w:val="nil"/>
              <w:bottom w:val="nil"/>
              <w:right w:val="nil"/>
            </w:tcBorders>
            <w:shd w:val="clear" w:color="000000" w:fill="92D050"/>
            <w:vAlign w:val="center"/>
            <w:hideMark/>
          </w:tcPr>
          <w:p w14:paraId="10AC845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80; 5.00)</w:t>
            </w:r>
          </w:p>
        </w:tc>
        <w:tc>
          <w:tcPr>
            <w:tcW w:w="1400" w:type="dxa"/>
            <w:tcBorders>
              <w:top w:val="nil"/>
              <w:left w:val="nil"/>
              <w:bottom w:val="nil"/>
              <w:right w:val="nil"/>
            </w:tcBorders>
            <w:shd w:val="clear" w:color="auto" w:fill="auto"/>
            <w:vAlign w:val="center"/>
            <w:hideMark/>
          </w:tcPr>
          <w:p w14:paraId="455E655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04; 0.35)</w:t>
            </w:r>
          </w:p>
        </w:tc>
        <w:tc>
          <w:tcPr>
            <w:tcW w:w="1400" w:type="dxa"/>
            <w:tcBorders>
              <w:top w:val="nil"/>
              <w:left w:val="nil"/>
              <w:bottom w:val="nil"/>
              <w:right w:val="nil"/>
            </w:tcBorders>
            <w:shd w:val="clear" w:color="auto" w:fill="auto"/>
            <w:vAlign w:val="center"/>
            <w:hideMark/>
          </w:tcPr>
          <w:p w14:paraId="51634D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2FC59835" w14:textId="77777777" w:rsidTr="00BD7167">
        <w:trPr>
          <w:trHeight w:val="240"/>
          <w:jc w:val="center"/>
        </w:trPr>
        <w:tc>
          <w:tcPr>
            <w:tcW w:w="1400" w:type="dxa"/>
            <w:tcBorders>
              <w:top w:val="nil"/>
              <w:left w:val="nil"/>
              <w:bottom w:val="nil"/>
              <w:right w:val="nil"/>
            </w:tcBorders>
            <w:shd w:val="clear" w:color="auto" w:fill="auto"/>
            <w:vAlign w:val="center"/>
            <w:hideMark/>
          </w:tcPr>
          <w:p w14:paraId="52E2E0D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7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4D975A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1 (0.55; 0.86)</w:t>
            </w:r>
          </w:p>
        </w:tc>
        <w:tc>
          <w:tcPr>
            <w:tcW w:w="1400" w:type="dxa"/>
            <w:tcBorders>
              <w:top w:val="nil"/>
              <w:left w:val="nil"/>
              <w:bottom w:val="nil"/>
              <w:right w:val="nil"/>
            </w:tcBorders>
            <w:shd w:val="clear" w:color="000000" w:fill="92D050"/>
            <w:vAlign w:val="center"/>
            <w:hideMark/>
          </w:tcPr>
          <w:p w14:paraId="058322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4.90; 5.30)</w:t>
            </w:r>
          </w:p>
        </w:tc>
        <w:tc>
          <w:tcPr>
            <w:tcW w:w="1400" w:type="dxa"/>
            <w:tcBorders>
              <w:top w:val="nil"/>
              <w:left w:val="nil"/>
              <w:bottom w:val="nil"/>
              <w:right w:val="nil"/>
            </w:tcBorders>
            <w:shd w:val="clear" w:color="auto" w:fill="auto"/>
            <w:vAlign w:val="center"/>
            <w:hideMark/>
          </w:tcPr>
          <w:p w14:paraId="12C956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6 (0.00; 0.31)</w:t>
            </w:r>
          </w:p>
        </w:tc>
        <w:tc>
          <w:tcPr>
            <w:tcW w:w="1400" w:type="dxa"/>
            <w:tcBorders>
              <w:top w:val="nil"/>
              <w:left w:val="nil"/>
              <w:bottom w:val="nil"/>
              <w:right w:val="nil"/>
            </w:tcBorders>
            <w:shd w:val="clear" w:color="auto" w:fill="auto"/>
            <w:vAlign w:val="center"/>
            <w:hideMark/>
          </w:tcPr>
          <w:p w14:paraId="511864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70; 5.40)</w:t>
            </w:r>
          </w:p>
        </w:tc>
      </w:tr>
      <w:tr w:rsidR="00BD7167" w:rsidRPr="00630043" w14:paraId="1075CC62"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A6D03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8 </w:t>
            </w:r>
            <w:r w:rsidRPr="00630043">
              <w:rPr>
                <w:rFonts w:ascii="Calibri" w:hAnsi="Calibri" w:cs="Calibri"/>
                <w:color w:val="000000"/>
                <w:sz w:val="16"/>
                <w:szCs w:val="16"/>
              </w:rPr>
              <w:t>(Ω)</w:t>
            </w:r>
          </w:p>
        </w:tc>
        <w:tc>
          <w:tcPr>
            <w:tcW w:w="1400" w:type="dxa"/>
            <w:tcBorders>
              <w:top w:val="nil"/>
              <w:left w:val="nil"/>
              <w:bottom w:val="single" w:sz="4" w:space="0" w:color="auto"/>
              <w:right w:val="nil"/>
            </w:tcBorders>
            <w:shd w:val="clear" w:color="000000" w:fill="92D050"/>
            <w:vAlign w:val="center"/>
            <w:hideMark/>
          </w:tcPr>
          <w:p w14:paraId="5336603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5 (0.63; 0.85)</w:t>
            </w:r>
          </w:p>
        </w:tc>
        <w:tc>
          <w:tcPr>
            <w:tcW w:w="1400" w:type="dxa"/>
            <w:tcBorders>
              <w:top w:val="nil"/>
              <w:left w:val="nil"/>
              <w:bottom w:val="single" w:sz="4" w:space="0" w:color="auto"/>
              <w:right w:val="nil"/>
            </w:tcBorders>
            <w:shd w:val="clear" w:color="000000" w:fill="92D050"/>
            <w:vAlign w:val="center"/>
            <w:hideMark/>
          </w:tcPr>
          <w:p w14:paraId="68166BB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5 (4.90; 5.20)</w:t>
            </w:r>
          </w:p>
        </w:tc>
        <w:tc>
          <w:tcPr>
            <w:tcW w:w="1400" w:type="dxa"/>
            <w:tcBorders>
              <w:top w:val="nil"/>
              <w:left w:val="nil"/>
              <w:bottom w:val="single" w:sz="4" w:space="0" w:color="auto"/>
              <w:right w:val="nil"/>
            </w:tcBorders>
            <w:shd w:val="clear" w:color="auto" w:fill="auto"/>
            <w:vAlign w:val="center"/>
            <w:hideMark/>
          </w:tcPr>
          <w:p w14:paraId="3F2FD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 (-0.06; 0.23)</w:t>
            </w:r>
          </w:p>
        </w:tc>
        <w:tc>
          <w:tcPr>
            <w:tcW w:w="1400" w:type="dxa"/>
            <w:tcBorders>
              <w:top w:val="nil"/>
              <w:left w:val="nil"/>
              <w:bottom w:val="single" w:sz="4" w:space="0" w:color="auto"/>
              <w:right w:val="nil"/>
            </w:tcBorders>
            <w:shd w:val="clear" w:color="auto" w:fill="auto"/>
            <w:vAlign w:val="center"/>
            <w:hideMark/>
          </w:tcPr>
          <w:p w14:paraId="2A3A0F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40; 5.20)</w:t>
            </w:r>
          </w:p>
        </w:tc>
      </w:tr>
      <w:tr w:rsidR="00BD7167" w:rsidRPr="00630043" w14:paraId="02BFA9AE"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122E96F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2062EA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57; 0.83)</w:t>
            </w:r>
          </w:p>
        </w:tc>
        <w:tc>
          <w:tcPr>
            <w:tcW w:w="1400" w:type="dxa"/>
            <w:tcBorders>
              <w:top w:val="nil"/>
              <w:left w:val="nil"/>
              <w:bottom w:val="nil"/>
              <w:right w:val="nil"/>
            </w:tcBorders>
            <w:shd w:val="clear" w:color="000000" w:fill="92D050"/>
            <w:vAlign w:val="center"/>
            <w:hideMark/>
          </w:tcPr>
          <w:p w14:paraId="0DD20AB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5 (0.10; 2.70)</w:t>
            </w:r>
          </w:p>
        </w:tc>
        <w:tc>
          <w:tcPr>
            <w:tcW w:w="1400" w:type="dxa"/>
            <w:tcBorders>
              <w:top w:val="nil"/>
              <w:left w:val="nil"/>
              <w:bottom w:val="nil"/>
              <w:right w:val="nil"/>
            </w:tcBorders>
            <w:shd w:val="clear" w:color="auto" w:fill="auto"/>
            <w:vAlign w:val="center"/>
            <w:hideMark/>
          </w:tcPr>
          <w:p w14:paraId="4DF147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6 (0.31; 0.70)</w:t>
            </w:r>
          </w:p>
        </w:tc>
        <w:tc>
          <w:tcPr>
            <w:tcW w:w="1400" w:type="dxa"/>
            <w:tcBorders>
              <w:top w:val="nil"/>
              <w:left w:val="nil"/>
              <w:bottom w:val="nil"/>
              <w:right w:val="nil"/>
            </w:tcBorders>
            <w:shd w:val="clear" w:color="auto" w:fill="auto"/>
            <w:vAlign w:val="center"/>
            <w:hideMark/>
          </w:tcPr>
          <w:p w14:paraId="3C5778B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00; 1.00)</w:t>
            </w:r>
          </w:p>
        </w:tc>
      </w:tr>
      <w:tr w:rsidR="00BD7167" w:rsidRPr="00630043" w14:paraId="1A7B199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DDD22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77804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8 (0.48; 0.78)</w:t>
            </w:r>
          </w:p>
        </w:tc>
        <w:tc>
          <w:tcPr>
            <w:tcW w:w="1400" w:type="dxa"/>
            <w:tcBorders>
              <w:top w:val="nil"/>
              <w:left w:val="nil"/>
              <w:bottom w:val="nil"/>
              <w:right w:val="nil"/>
            </w:tcBorders>
            <w:shd w:val="clear" w:color="000000" w:fill="92D050"/>
            <w:vAlign w:val="center"/>
            <w:hideMark/>
          </w:tcPr>
          <w:p w14:paraId="0E380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0.10; 3.60)</w:t>
            </w:r>
          </w:p>
        </w:tc>
        <w:tc>
          <w:tcPr>
            <w:tcW w:w="1400" w:type="dxa"/>
            <w:tcBorders>
              <w:top w:val="nil"/>
              <w:left w:val="nil"/>
              <w:bottom w:val="nil"/>
              <w:right w:val="nil"/>
            </w:tcBorders>
            <w:shd w:val="clear" w:color="auto" w:fill="auto"/>
            <w:vAlign w:val="center"/>
            <w:hideMark/>
          </w:tcPr>
          <w:p w14:paraId="157885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31; 0.65)</w:t>
            </w:r>
          </w:p>
        </w:tc>
        <w:tc>
          <w:tcPr>
            <w:tcW w:w="1400" w:type="dxa"/>
            <w:tcBorders>
              <w:top w:val="nil"/>
              <w:left w:val="nil"/>
              <w:bottom w:val="nil"/>
              <w:right w:val="nil"/>
            </w:tcBorders>
            <w:shd w:val="clear" w:color="auto" w:fill="auto"/>
            <w:vAlign w:val="center"/>
            <w:hideMark/>
          </w:tcPr>
          <w:p w14:paraId="4BA52B4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2.70)</w:t>
            </w:r>
          </w:p>
        </w:tc>
      </w:tr>
      <w:tr w:rsidR="00BD7167" w:rsidRPr="00630043" w14:paraId="161FCDB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F918FEA"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1</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0E4B10F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1; 0.68)</w:t>
            </w:r>
          </w:p>
        </w:tc>
        <w:tc>
          <w:tcPr>
            <w:tcW w:w="1400" w:type="dxa"/>
            <w:tcBorders>
              <w:top w:val="nil"/>
              <w:left w:val="nil"/>
              <w:bottom w:val="nil"/>
              <w:right w:val="nil"/>
            </w:tcBorders>
            <w:shd w:val="clear" w:color="000000" w:fill="92D050"/>
            <w:vAlign w:val="center"/>
            <w:hideMark/>
          </w:tcPr>
          <w:p w14:paraId="70D6076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10 (3.40; 6.90)</w:t>
            </w:r>
          </w:p>
        </w:tc>
        <w:tc>
          <w:tcPr>
            <w:tcW w:w="1400" w:type="dxa"/>
            <w:tcBorders>
              <w:top w:val="nil"/>
              <w:left w:val="nil"/>
              <w:bottom w:val="nil"/>
              <w:right w:val="nil"/>
            </w:tcBorders>
            <w:shd w:val="clear" w:color="auto" w:fill="auto"/>
            <w:vAlign w:val="center"/>
            <w:hideMark/>
          </w:tcPr>
          <w:p w14:paraId="5DE5EA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4; 0.39)</w:t>
            </w:r>
          </w:p>
        </w:tc>
        <w:tc>
          <w:tcPr>
            <w:tcW w:w="1400" w:type="dxa"/>
            <w:tcBorders>
              <w:top w:val="nil"/>
              <w:left w:val="nil"/>
              <w:bottom w:val="nil"/>
              <w:right w:val="nil"/>
            </w:tcBorders>
            <w:shd w:val="clear" w:color="auto" w:fill="auto"/>
            <w:vAlign w:val="center"/>
            <w:hideMark/>
          </w:tcPr>
          <w:p w14:paraId="58642D0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0 (0.90; 3.70)</w:t>
            </w:r>
          </w:p>
        </w:tc>
      </w:tr>
      <w:tr w:rsidR="00BD7167" w:rsidRPr="00630043" w14:paraId="346C2E81"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D23C876"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2</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40CE2E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6; 0.70)</w:t>
            </w:r>
          </w:p>
        </w:tc>
        <w:tc>
          <w:tcPr>
            <w:tcW w:w="1400" w:type="dxa"/>
            <w:tcBorders>
              <w:top w:val="nil"/>
              <w:left w:val="nil"/>
              <w:bottom w:val="nil"/>
              <w:right w:val="nil"/>
            </w:tcBorders>
            <w:shd w:val="clear" w:color="000000" w:fill="92D050"/>
            <w:vAlign w:val="center"/>
            <w:hideMark/>
          </w:tcPr>
          <w:p w14:paraId="40E1C4E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05 (0.00; 7.00)</w:t>
            </w:r>
          </w:p>
        </w:tc>
        <w:tc>
          <w:tcPr>
            <w:tcW w:w="1400" w:type="dxa"/>
            <w:tcBorders>
              <w:top w:val="nil"/>
              <w:left w:val="nil"/>
              <w:bottom w:val="nil"/>
              <w:right w:val="nil"/>
            </w:tcBorders>
            <w:shd w:val="clear" w:color="auto" w:fill="auto"/>
            <w:vAlign w:val="center"/>
            <w:hideMark/>
          </w:tcPr>
          <w:p w14:paraId="304C40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1; 0.36)</w:t>
            </w:r>
          </w:p>
        </w:tc>
        <w:tc>
          <w:tcPr>
            <w:tcW w:w="1400" w:type="dxa"/>
            <w:tcBorders>
              <w:top w:val="nil"/>
              <w:left w:val="nil"/>
              <w:bottom w:val="nil"/>
              <w:right w:val="nil"/>
            </w:tcBorders>
            <w:shd w:val="clear" w:color="auto" w:fill="auto"/>
            <w:vAlign w:val="center"/>
            <w:hideMark/>
          </w:tcPr>
          <w:p w14:paraId="786421A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5 (0.50; 3.50)</w:t>
            </w:r>
          </w:p>
        </w:tc>
      </w:tr>
      <w:tr w:rsidR="00BD7167" w:rsidRPr="00630043" w14:paraId="557EB0F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540EA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66195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32; 0.52)</w:t>
            </w:r>
          </w:p>
        </w:tc>
        <w:tc>
          <w:tcPr>
            <w:tcW w:w="1400" w:type="dxa"/>
            <w:tcBorders>
              <w:top w:val="nil"/>
              <w:left w:val="nil"/>
              <w:bottom w:val="nil"/>
              <w:right w:val="nil"/>
            </w:tcBorders>
            <w:shd w:val="clear" w:color="auto" w:fill="auto"/>
            <w:vAlign w:val="center"/>
            <w:hideMark/>
          </w:tcPr>
          <w:p w14:paraId="38BACA5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60 (4.20; 6.60)</w:t>
            </w:r>
          </w:p>
        </w:tc>
        <w:tc>
          <w:tcPr>
            <w:tcW w:w="1400" w:type="dxa"/>
            <w:tcBorders>
              <w:top w:val="nil"/>
              <w:left w:val="nil"/>
              <w:bottom w:val="nil"/>
              <w:right w:val="nil"/>
            </w:tcBorders>
            <w:shd w:val="clear" w:color="auto" w:fill="auto"/>
            <w:vAlign w:val="center"/>
            <w:hideMark/>
          </w:tcPr>
          <w:p w14:paraId="70F0E1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1; 0.38)</w:t>
            </w:r>
          </w:p>
        </w:tc>
        <w:tc>
          <w:tcPr>
            <w:tcW w:w="1400" w:type="dxa"/>
            <w:tcBorders>
              <w:top w:val="nil"/>
              <w:left w:val="nil"/>
              <w:bottom w:val="nil"/>
              <w:right w:val="nil"/>
            </w:tcBorders>
            <w:shd w:val="clear" w:color="auto" w:fill="auto"/>
            <w:vAlign w:val="center"/>
            <w:hideMark/>
          </w:tcPr>
          <w:p w14:paraId="641004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5 (0.10; 5.30)</w:t>
            </w:r>
          </w:p>
        </w:tc>
      </w:tr>
      <w:tr w:rsidR="00BD7167" w:rsidRPr="00630043" w14:paraId="3CAA567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85888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785888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58)</w:t>
            </w:r>
          </w:p>
        </w:tc>
        <w:tc>
          <w:tcPr>
            <w:tcW w:w="1400" w:type="dxa"/>
            <w:tcBorders>
              <w:top w:val="nil"/>
              <w:left w:val="nil"/>
              <w:bottom w:val="nil"/>
              <w:right w:val="nil"/>
            </w:tcBorders>
            <w:shd w:val="clear" w:color="auto" w:fill="auto"/>
            <w:vAlign w:val="center"/>
            <w:hideMark/>
          </w:tcPr>
          <w:p w14:paraId="58D36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40 (3.80; 6.20)</w:t>
            </w:r>
          </w:p>
        </w:tc>
        <w:tc>
          <w:tcPr>
            <w:tcW w:w="1400" w:type="dxa"/>
            <w:tcBorders>
              <w:top w:val="nil"/>
              <w:left w:val="nil"/>
              <w:bottom w:val="nil"/>
              <w:right w:val="nil"/>
            </w:tcBorders>
            <w:shd w:val="clear" w:color="auto" w:fill="auto"/>
            <w:vAlign w:val="center"/>
            <w:hideMark/>
          </w:tcPr>
          <w:p w14:paraId="41CA1A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2 (0.15; 0.33)</w:t>
            </w:r>
          </w:p>
        </w:tc>
        <w:tc>
          <w:tcPr>
            <w:tcW w:w="1400" w:type="dxa"/>
            <w:tcBorders>
              <w:top w:val="nil"/>
              <w:left w:val="nil"/>
              <w:bottom w:val="nil"/>
              <w:right w:val="nil"/>
            </w:tcBorders>
            <w:shd w:val="clear" w:color="auto" w:fill="auto"/>
            <w:vAlign w:val="center"/>
            <w:hideMark/>
          </w:tcPr>
          <w:p w14:paraId="015889C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1.70; 4.50)</w:t>
            </w:r>
          </w:p>
        </w:tc>
      </w:tr>
      <w:tr w:rsidR="00BD7167" w:rsidRPr="00630043" w14:paraId="46F1952F"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6DC3A5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05A044F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4 (0.23; 0.51)</w:t>
            </w:r>
          </w:p>
        </w:tc>
        <w:tc>
          <w:tcPr>
            <w:tcW w:w="1400" w:type="dxa"/>
            <w:tcBorders>
              <w:top w:val="nil"/>
              <w:left w:val="nil"/>
              <w:bottom w:val="nil"/>
              <w:right w:val="nil"/>
            </w:tcBorders>
            <w:shd w:val="clear" w:color="auto" w:fill="auto"/>
            <w:vAlign w:val="center"/>
            <w:hideMark/>
          </w:tcPr>
          <w:p w14:paraId="7082457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55 (3.90; 5.10)</w:t>
            </w:r>
          </w:p>
        </w:tc>
        <w:tc>
          <w:tcPr>
            <w:tcW w:w="1400" w:type="dxa"/>
            <w:tcBorders>
              <w:top w:val="nil"/>
              <w:left w:val="nil"/>
              <w:bottom w:val="nil"/>
              <w:right w:val="nil"/>
            </w:tcBorders>
            <w:shd w:val="clear" w:color="auto" w:fill="auto"/>
            <w:vAlign w:val="center"/>
            <w:hideMark/>
          </w:tcPr>
          <w:p w14:paraId="50AEE3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2; 0.31)</w:t>
            </w:r>
          </w:p>
        </w:tc>
        <w:tc>
          <w:tcPr>
            <w:tcW w:w="1400" w:type="dxa"/>
            <w:tcBorders>
              <w:top w:val="nil"/>
              <w:left w:val="nil"/>
              <w:bottom w:val="nil"/>
              <w:right w:val="nil"/>
            </w:tcBorders>
            <w:shd w:val="clear" w:color="auto" w:fill="auto"/>
            <w:vAlign w:val="center"/>
            <w:hideMark/>
          </w:tcPr>
          <w:p w14:paraId="604B61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25 (2.00; 4.40)</w:t>
            </w:r>
          </w:p>
        </w:tc>
      </w:tr>
      <w:tr w:rsidR="00BD7167" w:rsidRPr="00630043" w14:paraId="5ADFEFCB"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CF4F9C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D1F08A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8; 0.57)</w:t>
            </w:r>
          </w:p>
        </w:tc>
        <w:tc>
          <w:tcPr>
            <w:tcW w:w="1400" w:type="dxa"/>
            <w:tcBorders>
              <w:top w:val="nil"/>
              <w:left w:val="nil"/>
              <w:bottom w:val="nil"/>
              <w:right w:val="nil"/>
            </w:tcBorders>
            <w:shd w:val="clear" w:color="auto" w:fill="auto"/>
            <w:vAlign w:val="center"/>
            <w:hideMark/>
          </w:tcPr>
          <w:p w14:paraId="4A9AF1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30 (3.80; 4.90)</w:t>
            </w:r>
          </w:p>
        </w:tc>
        <w:tc>
          <w:tcPr>
            <w:tcW w:w="1400" w:type="dxa"/>
            <w:tcBorders>
              <w:top w:val="nil"/>
              <w:left w:val="nil"/>
              <w:bottom w:val="nil"/>
              <w:right w:val="nil"/>
            </w:tcBorders>
            <w:shd w:val="clear" w:color="auto" w:fill="auto"/>
            <w:vAlign w:val="center"/>
            <w:hideMark/>
          </w:tcPr>
          <w:p w14:paraId="352868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0; 0.32)</w:t>
            </w:r>
          </w:p>
        </w:tc>
        <w:tc>
          <w:tcPr>
            <w:tcW w:w="1400" w:type="dxa"/>
            <w:tcBorders>
              <w:top w:val="nil"/>
              <w:left w:val="nil"/>
              <w:bottom w:val="nil"/>
              <w:right w:val="nil"/>
            </w:tcBorders>
            <w:shd w:val="clear" w:color="auto" w:fill="auto"/>
            <w:vAlign w:val="center"/>
            <w:hideMark/>
          </w:tcPr>
          <w:p w14:paraId="6A36FE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0 (2.50; 4.60)</w:t>
            </w:r>
          </w:p>
        </w:tc>
      </w:tr>
      <w:tr w:rsidR="00BD7167" w:rsidRPr="00630043" w14:paraId="427476C6"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BFF231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65F172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6; 0.45)</w:t>
            </w:r>
          </w:p>
        </w:tc>
        <w:tc>
          <w:tcPr>
            <w:tcW w:w="1400" w:type="dxa"/>
            <w:tcBorders>
              <w:top w:val="nil"/>
              <w:left w:val="nil"/>
              <w:bottom w:val="nil"/>
              <w:right w:val="nil"/>
            </w:tcBorders>
            <w:shd w:val="clear" w:color="auto" w:fill="auto"/>
            <w:vAlign w:val="center"/>
            <w:hideMark/>
          </w:tcPr>
          <w:p w14:paraId="7AB1815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80 (1.10; 6.40)</w:t>
            </w:r>
          </w:p>
        </w:tc>
        <w:tc>
          <w:tcPr>
            <w:tcW w:w="1400" w:type="dxa"/>
            <w:tcBorders>
              <w:top w:val="nil"/>
              <w:left w:val="nil"/>
              <w:bottom w:val="nil"/>
              <w:right w:val="nil"/>
            </w:tcBorders>
            <w:shd w:val="clear" w:color="auto" w:fill="auto"/>
            <w:vAlign w:val="center"/>
            <w:hideMark/>
          </w:tcPr>
          <w:p w14:paraId="06BBC2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4; 0.34)</w:t>
            </w:r>
          </w:p>
        </w:tc>
        <w:tc>
          <w:tcPr>
            <w:tcW w:w="1400" w:type="dxa"/>
            <w:tcBorders>
              <w:top w:val="nil"/>
              <w:left w:val="nil"/>
              <w:bottom w:val="nil"/>
              <w:right w:val="nil"/>
            </w:tcBorders>
            <w:shd w:val="clear" w:color="auto" w:fill="auto"/>
            <w:vAlign w:val="center"/>
            <w:hideMark/>
          </w:tcPr>
          <w:p w14:paraId="6C318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0 (0.00; 3.80)</w:t>
            </w:r>
          </w:p>
        </w:tc>
      </w:tr>
      <w:tr w:rsidR="00BD7167" w:rsidRPr="00630043" w14:paraId="6D306B0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8FD64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C0BCC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8 (0.26; 0.51)</w:t>
            </w:r>
          </w:p>
        </w:tc>
        <w:tc>
          <w:tcPr>
            <w:tcW w:w="1400" w:type="dxa"/>
            <w:tcBorders>
              <w:top w:val="nil"/>
              <w:left w:val="nil"/>
              <w:bottom w:val="nil"/>
              <w:right w:val="nil"/>
            </w:tcBorders>
            <w:shd w:val="clear" w:color="auto" w:fill="auto"/>
            <w:vAlign w:val="center"/>
            <w:hideMark/>
          </w:tcPr>
          <w:p w14:paraId="6BB84A3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20 (0.20; 5.40)</w:t>
            </w:r>
          </w:p>
        </w:tc>
        <w:tc>
          <w:tcPr>
            <w:tcW w:w="1400" w:type="dxa"/>
            <w:tcBorders>
              <w:top w:val="nil"/>
              <w:left w:val="nil"/>
              <w:bottom w:val="nil"/>
              <w:right w:val="nil"/>
            </w:tcBorders>
            <w:shd w:val="clear" w:color="auto" w:fill="auto"/>
            <w:vAlign w:val="center"/>
            <w:hideMark/>
          </w:tcPr>
          <w:p w14:paraId="1804D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11; 0.36)</w:t>
            </w:r>
          </w:p>
        </w:tc>
        <w:tc>
          <w:tcPr>
            <w:tcW w:w="1400" w:type="dxa"/>
            <w:tcBorders>
              <w:top w:val="nil"/>
              <w:left w:val="nil"/>
              <w:bottom w:val="nil"/>
              <w:right w:val="nil"/>
            </w:tcBorders>
            <w:shd w:val="clear" w:color="auto" w:fill="auto"/>
            <w:vAlign w:val="center"/>
            <w:hideMark/>
          </w:tcPr>
          <w:p w14:paraId="0D03FDE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5 (0.00; 3.40)</w:t>
            </w:r>
          </w:p>
        </w:tc>
      </w:tr>
      <w:tr w:rsidR="00BD7167" w:rsidRPr="00630043" w14:paraId="68FC17E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58692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7</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46AC6A4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6 (0.22; 0.47)</w:t>
            </w:r>
          </w:p>
        </w:tc>
        <w:tc>
          <w:tcPr>
            <w:tcW w:w="1400" w:type="dxa"/>
            <w:tcBorders>
              <w:top w:val="nil"/>
              <w:left w:val="nil"/>
              <w:bottom w:val="nil"/>
              <w:right w:val="nil"/>
            </w:tcBorders>
            <w:shd w:val="clear" w:color="auto" w:fill="auto"/>
            <w:vAlign w:val="center"/>
            <w:hideMark/>
          </w:tcPr>
          <w:p w14:paraId="5F767B1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70 (3.10; 4.40)</w:t>
            </w:r>
          </w:p>
        </w:tc>
        <w:tc>
          <w:tcPr>
            <w:tcW w:w="1400" w:type="dxa"/>
            <w:tcBorders>
              <w:top w:val="nil"/>
              <w:left w:val="nil"/>
              <w:bottom w:val="nil"/>
              <w:right w:val="nil"/>
            </w:tcBorders>
            <w:shd w:val="clear" w:color="auto" w:fill="auto"/>
            <w:vAlign w:val="center"/>
            <w:hideMark/>
          </w:tcPr>
          <w:p w14:paraId="5F5DE66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3 (0.07; 0.27)</w:t>
            </w:r>
          </w:p>
        </w:tc>
        <w:tc>
          <w:tcPr>
            <w:tcW w:w="1400" w:type="dxa"/>
            <w:tcBorders>
              <w:top w:val="nil"/>
              <w:left w:val="nil"/>
              <w:bottom w:val="nil"/>
              <w:right w:val="nil"/>
            </w:tcBorders>
            <w:shd w:val="clear" w:color="auto" w:fill="auto"/>
            <w:vAlign w:val="center"/>
            <w:hideMark/>
          </w:tcPr>
          <w:p w14:paraId="305C88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20; 5.00)</w:t>
            </w:r>
          </w:p>
        </w:tc>
      </w:tr>
      <w:tr w:rsidR="00BD7167" w:rsidRPr="00630043" w14:paraId="78EEA640" w14:textId="77777777" w:rsidTr="00BD7167">
        <w:trPr>
          <w:trHeight w:val="240"/>
          <w:jc w:val="center"/>
        </w:trPr>
        <w:tc>
          <w:tcPr>
            <w:tcW w:w="1400" w:type="dxa"/>
            <w:tcBorders>
              <w:top w:val="nil"/>
              <w:left w:val="nil"/>
              <w:bottom w:val="single" w:sz="4" w:space="0" w:color="auto"/>
              <w:right w:val="nil"/>
            </w:tcBorders>
            <w:shd w:val="clear" w:color="auto" w:fill="auto"/>
            <w:noWrap/>
            <w:vAlign w:val="bottom"/>
            <w:hideMark/>
          </w:tcPr>
          <w:p w14:paraId="2A2E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8</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single" w:sz="4" w:space="0" w:color="auto"/>
              <w:right w:val="nil"/>
            </w:tcBorders>
            <w:shd w:val="clear" w:color="auto" w:fill="auto"/>
            <w:vAlign w:val="center"/>
            <w:hideMark/>
          </w:tcPr>
          <w:p w14:paraId="59BF4BC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3 (0.34; 0.53)</w:t>
            </w:r>
          </w:p>
        </w:tc>
        <w:tc>
          <w:tcPr>
            <w:tcW w:w="1400" w:type="dxa"/>
            <w:tcBorders>
              <w:top w:val="nil"/>
              <w:left w:val="nil"/>
              <w:bottom w:val="single" w:sz="4" w:space="0" w:color="auto"/>
              <w:right w:val="nil"/>
            </w:tcBorders>
            <w:shd w:val="clear" w:color="auto" w:fill="auto"/>
            <w:vAlign w:val="center"/>
            <w:hideMark/>
          </w:tcPr>
          <w:p w14:paraId="1ACB9D9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3.00; 4.10)</w:t>
            </w:r>
          </w:p>
        </w:tc>
        <w:tc>
          <w:tcPr>
            <w:tcW w:w="1400" w:type="dxa"/>
            <w:tcBorders>
              <w:top w:val="nil"/>
              <w:left w:val="nil"/>
              <w:bottom w:val="single" w:sz="4" w:space="0" w:color="auto"/>
              <w:right w:val="nil"/>
            </w:tcBorders>
            <w:shd w:val="clear" w:color="auto" w:fill="auto"/>
            <w:vAlign w:val="center"/>
            <w:hideMark/>
          </w:tcPr>
          <w:p w14:paraId="106A54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8; 0.24)</w:t>
            </w:r>
          </w:p>
        </w:tc>
        <w:tc>
          <w:tcPr>
            <w:tcW w:w="1400" w:type="dxa"/>
            <w:tcBorders>
              <w:top w:val="nil"/>
              <w:left w:val="nil"/>
              <w:bottom w:val="single" w:sz="4" w:space="0" w:color="auto"/>
              <w:right w:val="nil"/>
            </w:tcBorders>
            <w:shd w:val="clear" w:color="auto" w:fill="auto"/>
            <w:vAlign w:val="center"/>
            <w:hideMark/>
          </w:tcPr>
          <w:p w14:paraId="5A4A8C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70 (3.10; 6.90)</w:t>
            </w:r>
          </w:p>
        </w:tc>
      </w:tr>
      <w:tr w:rsidR="00BD7167" w:rsidRPr="00630043" w14:paraId="75DB1046" w14:textId="77777777" w:rsidTr="00BD7167">
        <w:trPr>
          <w:trHeight w:val="240"/>
          <w:jc w:val="center"/>
        </w:trPr>
        <w:tc>
          <w:tcPr>
            <w:tcW w:w="1400" w:type="dxa"/>
            <w:tcBorders>
              <w:top w:val="nil"/>
              <w:left w:val="nil"/>
              <w:bottom w:val="nil"/>
              <w:right w:val="nil"/>
            </w:tcBorders>
            <w:shd w:val="clear" w:color="auto" w:fill="auto"/>
            <w:vAlign w:val="center"/>
            <w:hideMark/>
          </w:tcPr>
          <w:p w14:paraId="766CE46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A8326B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7; 0.59)</w:t>
            </w:r>
          </w:p>
        </w:tc>
        <w:tc>
          <w:tcPr>
            <w:tcW w:w="1400" w:type="dxa"/>
            <w:tcBorders>
              <w:top w:val="nil"/>
              <w:left w:val="nil"/>
              <w:bottom w:val="nil"/>
              <w:right w:val="nil"/>
            </w:tcBorders>
            <w:shd w:val="clear" w:color="auto" w:fill="auto"/>
            <w:vAlign w:val="center"/>
            <w:hideMark/>
          </w:tcPr>
          <w:p w14:paraId="24706E6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05 (0.20; 6.00)</w:t>
            </w:r>
          </w:p>
        </w:tc>
        <w:tc>
          <w:tcPr>
            <w:tcW w:w="1400" w:type="dxa"/>
            <w:tcBorders>
              <w:top w:val="nil"/>
              <w:left w:val="nil"/>
              <w:bottom w:val="nil"/>
              <w:right w:val="nil"/>
            </w:tcBorders>
            <w:shd w:val="clear" w:color="auto" w:fill="auto"/>
            <w:vAlign w:val="center"/>
            <w:hideMark/>
          </w:tcPr>
          <w:p w14:paraId="08493D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2)</w:t>
            </w:r>
          </w:p>
        </w:tc>
        <w:tc>
          <w:tcPr>
            <w:tcW w:w="1400" w:type="dxa"/>
            <w:tcBorders>
              <w:top w:val="nil"/>
              <w:left w:val="nil"/>
              <w:bottom w:val="nil"/>
              <w:right w:val="nil"/>
            </w:tcBorders>
            <w:shd w:val="clear" w:color="auto" w:fill="auto"/>
            <w:vAlign w:val="center"/>
            <w:hideMark/>
          </w:tcPr>
          <w:p w14:paraId="7CD441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75 (0.30; 3.50)</w:t>
            </w:r>
          </w:p>
        </w:tc>
      </w:tr>
      <w:tr w:rsidR="00BD7167" w:rsidRPr="00630043" w14:paraId="783B398A" w14:textId="77777777" w:rsidTr="00BD7167">
        <w:trPr>
          <w:trHeight w:val="240"/>
          <w:jc w:val="center"/>
        </w:trPr>
        <w:tc>
          <w:tcPr>
            <w:tcW w:w="1400" w:type="dxa"/>
            <w:tcBorders>
              <w:top w:val="nil"/>
              <w:left w:val="nil"/>
              <w:bottom w:val="nil"/>
              <w:right w:val="nil"/>
            </w:tcBorders>
            <w:shd w:val="clear" w:color="auto" w:fill="auto"/>
            <w:vAlign w:val="center"/>
            <w:hideMark/>
          </w:tcPr>
          <w:p w14:paraId="700C48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7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25319E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43; 0.76)</w:t>
            </w:r>
          </w:p>
        </w:tc>
        <w:tc>
          <w:tcPr>
            <w:tcW w:w="1400" w:type="dxa"/>
            <w:tcBorders>
              <w:top w:val="nil"/>
              <w:left w:val="nil"/>
              <w:bottom w:val="nil"/>
              <w:right w:val="nil"/>
            </w:tcBorders>
            <w:shd w:val="clear" w:color="000000" w:fill="92D050"/>
            <w:vAlign w:val="center"/>
            <w:hideMark/>
          </w:tcPr>
          <w:p w14:paraId="6914820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70 (1.90; 3.40)</w:t>
            </w:r>
          </w:p>
        </w:tc>
        <w:tc>
          <w:tcPr>
            <w:tcW w:w="1400" w:type="dxa"/>
            <w:tcBorders>
              <w:top w:val="nil"/>
              <w:left w:val="nil"/>
              <w:bottom w:val="nil"/>
              <w:right w:val="nil"/>
            </w:tcBorders>
            <w:shd w:val="clear" w:color="auto" w:fill="auto"/>
            <w:vAlign w:val="center"/>
            <w:hideMark/>
          </w:tcPr>
          <w:p w14:paraId="52CC8C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17; 0.44)</w:t>
            </w:r>
          </w:p>
        </w:tc>
        <w:tc>
          <w:tcPr>
            <w:tcW w:w="1400" w:type="dxa"/>
            <w:tcBorders>
              <w:top w:val="nil"/>
              <w:left w:val="nil"/>
              <w:bottom w:val="nil"/>
              <w:right w:val="nil"/>
            </w:tcBorders>
            <w:shd w:val="clear" w:color="auto" w:fill="auto"/>
            <w:vAlign w:val="center"/>
            <w:hideMark/>
          </w:tcPr>
          <w:p w14:paraId="0C38C07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60; 2.70)</w:t>
            </w:r>
          </w:p>
        </w:tc>
      </w:tr>
      <w:tr w:rsidR="00BD7167" w:rsidRPr="00630043" w14:paraId="771A9A4F" w14:textId="77777777" w:rsidTr="00BD7167">
        <w:trPr>
          <w:trHeight w:val="240"/>
          <w:jc w:val="center"/>
        </w:trPr>
        <w:tc>
          <w:tcPr>
            <w:tcW w:w="1400" w:type="dxa"/>
            <w:tcBorders>
              <w:top w:val="nil"/>
              <w:left w:val="nil"/>
              <w:bottom w:val="nil"/>
              <w:right w:val="nil"/>
            </w:tcBorders>
            <w:shd w:val="clear" w:color="auto" w:fill="auto"/>
            <w:vAlign w:val="center"/>
            <w:hideMark/>
          </w:tcPr>
          <w:p w14:paraId="131B4D7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5-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197751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8 (0.11; 0.26)</w:t>
            </w:r>
          </w:p>
        </w:tc>
        <w:tc>
          <w:tcPr>
            <w:tcW w:w="1400" w:type="dxa"/>
            <w:tcBorders>
              <w:top w:val="nil"/>
              <w:left w:val="nil"/>
              <w:bottom w:val="nil"/>
              <w:right w:val="nil"/>
            </w:tcBorders>
            <w:shd w:val="clear" w:color="auto" w:fill="auto"/>
            <w:vAlign w:val="center"/>
            <w:hideMark/>
          </w:tcPr>
          <w:p w14:paraId="1188213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0.20; 5.40)</w:t>
            </w:r>
          </w:p>
        </w:tc>
        <w:tc>
          <w:tcPr>
            <w:tcW w:w="1400" w:type="dxa"/>
            <w:tcBorders>
              <w:top w:val="nil"/>
              <w:left w:val="nil"/>
              <w:bottom w:val="nil"/>
              <w:right w:val="nil"/>
            </w:tcBorders>
            <w:shd w:val="clear" w:color="auto" w:fill="auto"/>
            <w:vAlign w:val="center"/>
            <w:hideMark/>
          </w:tcPr>
          <w:p w14:paraId="2E6E4AF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2 (0.08; 0.18)</w:t>
            </w:r>
          </w:p>
        </w:tc>
        <w:tc>
          <w:tcPr>
            <w:tcW w:w="1400" w:type="dxa"/>
            <w:tcBorders>
              <w:top w:val="nil"/>
              <w:left w:val="nil"/>
              <w:bottom w:val="nil"/>
              <w:right w:val="nil"/>
            </w:tcBorders>
            <w:shd w:val="clear" w:color="auto" w:fill="auto"/>
            <w:vAlign w:val="center"/>
            <w:hideMark/>
          </w:tcPr>
          <w:p w14:paraId="583EAA5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95 (1.70; 5.70)</w:t>
            </w:r>
          </w:p>
        </w:tc>
      </w:tr>
      <w:tr w:rsidR="00BD7167" w:rsidRPr="00630043" w14:paraId="32218EE3" w14:textId="77777777" w:rsidTr="00BD7167">
        <w:trPr>
          <w:trHeight w:val="240"/>
          <w:jc w:val="center"/>
        </w:trPr>
        <w:tc>
          <w:tcPr>
            <w:tcW w:w="1400" w:type="dxa"/>
            <w:tcBorders>
              <w:top w:val="nil"/>
              <w:left w:val="nil"/>
              <w:bottom w:val="nil"/>
              <w:right w:val="nil"/>
            </w:tcBorders>
            <w:shd w:val="clear" w:color="auto" w:fill="auto"/>
            <w:vAlign w:val="center"/>
            <w:hideMark/>
          </w:tcPr>
          <w:p w14:paraId="529EB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D0A603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5 (0.32; 0.72)</w:t>
            </w:r>
          </w:p>
        </w:tc>
        <w:tc>
          <w:tcPr>
            <w:tcW w:w="1400" w:type="dxa"/>
            <w:tcBorders>
              <w:top w:val="nil"/>
              <w:left w:val="nil"/>
              <w:bottom w:val="nil"/>
              <w:right w:val="nil"/>
            </w:tcBorders>
            <w:shd w:val="clear" w:color="000000" w:fill="92D050"/>
            <w:vAlign w:val="center"/>
            <w:hideMark/>
          </w:tcPr>
          <w:p w14:paraId="021A1D3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45 (2.70; 4.10)</w:t>
            </w:r>
          </w:p>
        </w:tc>
        <w:tc>
          <w:tcPr>
            <w:tcW w:w="1400" w:type="dxa"/>
            <w:tcBorders>
              <w:top w:val="nil"/>
              <w:left w:val="nil"/>
              <w:bottom w:val="nil"/>
              <w:right w:val="nil"/>
            </w:tcBorders>
            <w:shd w:val="clear" w:color="auto" w:fill="auto"/>
            <w:vAlign w:val="center"/>
            <w:hideMark/>
          </w:tcPr>
          <w:p w14:paraId="3EDF64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6; 0.36)</w:t>
            </w:r>
          </w:p>
        </w:tc>
        <w:tc>
          <w:tcPr>
            <w:tcW w:w="1400" w:type="dxa"/>
            <w:tcBorders>
              <w:top w:val="nil"/>
              <w:left w:val="nil"/>
              <w:bottom w:val="nil"/>
              <w:right w:val="nil"/>
            </w:tcBorders>
            <w:shd w:val="clear" w:color="auto" w:fill="auto"/>
            <w:vAlign w:val="center"/>
            <w:hideMark/>
          </w:tcPr>
          <w:p w14:paraId="1B1C92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1.60; 3.10)</w:t>
            </w:r>
          </w:p>
        </w:tc>
      </w:tr>
      <w:tr w:rsidR="00BD7167" w:rsidRPr="00630043" w14:paraId="683E5F07" w14:textId="77777777" w:rsidTr="00BD7167">
        <w:trPr>
          <w:trHeight w:val="240"/>
          <w:jc w:val="center"/>
        </w:trPr>
        <w:tc>
          <w:tcPr>
            <w:tcW w:w="1400" w:type="dxa"/>
            <w:tcBorders>
              <w:top w:val="nil"/>
              <w:left w:val="nil"/>
              <w:bottom w:val="nil"/>
              <w:right w:val="nil"/>
            </w:tcBorders>
            <w:shd w:val="clear" w:color="auto" w:fill="auto"/>
            <w:vAlign w:val="center"/>
            <w:hideMark/>
          </w:tcPr>
          <w:p w14:paraId="4C73649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2-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01E6012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5; 0.59)</w:t>
            </w:r>
          </w:p>
        </w:tc>
        <w:tc>
          <w:tcPr>
            <w:tcW w:w="1400" w:type="dxa"/>
            <w:tcBorders>
              <w:top w:val="nil"/>
              <w:left w:val="nil"/>
              <w:bottom w:val="nil"/>
              <w:right w:val="nil"/>
            </w:tcBorders>
            <w:shd w:val="clear" w:color="auto" w:fill="auto"/>
            <w:vAlign w:val="center"/>
            <w:hideMark/>
          </w:tcPr>
          <w:p w14:paraId="6FC7971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50 (1.20; 3.90)</w:t>
            </w:r>
          </w:p>
        </w:tc>
        <w:tc>
          <w:tcPr>
            <w:tcW w:w="1400" w:type="dxa"/>
            <w:tcBorders>
              <w:top w:val="nil"/>
              <w:left w:val="nil"/>
              <w:bottom w:val="nil"/>
              <w:right w:val="nil"/>
            </w:tcBorders>
            <w:shd w:val="clear" w:color="auto" w:fill="auto"/>
            <w:vAlign w:val="center"/>
            <w:hideMark/>
          </w:tcPr>
          <w:p w14:paraId="56FBA6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9 (0.14; 0.31)</w:t>
            </w:r>
          </w:p>
        </w:tc>
        <w:tc>
          <w:tcPr>
            <w:tcW w:w="1400" w:type="dxa"/>
            <w:tcBorders>
              <w:top w:val="nil"/>
              <w:left w:val="nil"/>
              <w:bottom w:val="nil"/>
              <w:right w:val="nil"/>
            </w:tcBorders>
            <w:shd w:val="clear" w:color="auto" w:fill="auto"/>
            <w:vAlign w:val="center"/>
            <w:hideMark/>
          </w:tcPr>
          <w:p w14:paraId="0F310FF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0.60; 5.10)</w:t>
            </w:r>
          </w:p>
        </w:tc>
      </w:tr>
      <w:tr w:rsidR="00BD7167" w:rsidRPr="00630043" w14:paraId="79DE644F" w14:textId="77777777" w:rsidTr="00BD7167">
        <w:trPr>
          <w:trHeight w:val="240"/>
          <w:jc w:val="center"/>
        </w:trPr>
        <w:tc>
          <w:tcPr>
            <w:tcW w:w="1400" w:type="dxa"/>
            <w:tcBorders>
              <w:top w:val="nil"/>
              <w:left w:val="nil"/>
              <w:bottom w:val="nil"/>
              <w:right w:val="nil"/>
            </w:tcBorders>
            <w:shd w:val="clear" w:color="auto" w:fill="auto"/>
            <w:vAlign w:val="center"/>
            <w:hideMark/>
          </w:tcPr>
          <w:p w14:paraId="3BD089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8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A416E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0 (0.40; 0.76)</w:t>
            </w:r>
          </w:p>
        </w:tc>
        <w:tc>
          <w:tcPr>
            <w:tcW w:w="1400" w:type="dxa"/>
            <w:tcBorders>
              <w:top w:val="nil"/>
              <w:left w:val="nil"/>
              <w:bottom w:val="nil"/>
              <w:right w:val="nil"/>
            </w:tcBorders>
            <w:shd w:val="clear" w:color="000000" w:fill="92D050"/>
            <w:vAlign w:val="center"/>
            <w:hideMark/>
          </w:tcPr>
          <w:p w14:paraId="4B35559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20 (1.20; 3.90)</w:t>
            </w:r>
          </w:p>
        </w:tc>
        <w:tc>
          <w:tcPr>
            <w:tcW w:w="1400" w:type="dxa"/>
            <w:tcBorders>
              <w:top w:val="nil"/>
              <w:left w:val="nil"/>
              <w:bottom w:val="nil"/>
              <w:right w:val="nil"/>
            </w:tcBorders>
            <w:shd w:val="clear" w:color="auto" w:fill="auto"/>
            <w:vAlign w:val="center"/>
            <w:hideMark/>
          </w:tcPr>
          <w:p w14:paraId="582132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2; 0.49)</w:t>
            </w:r>
          </w:p>
        </w:tc>
        <w:tc>
          <w:tcPr>
            <w:tcW w:w="1400" w:type="dxa"/>
            <w:tcBorders>
              <w:top w:val="nil"/>
              <w:left w:val="nil"/>
              <w:bottom w:val="nil"/>
              <w:right w:val="nil"/>
            </w:tcBorders>
            <w:shd w:val="clear" w:color="auto" w:fill="auto"/>
            <w:vAlign w:val="center"/>
            <w:hideMark/>
          </w:tcPr>
          <w:p w14:paraId="0C8C35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1.40; 2.70)</w:t>
            </w:r>
          </w:p>
        </w:tc>
      </w:tr>
      <w:tr w:rsidR="00BD7167" w:rsidRPr="00630043" w14:paraId="24805C06" w14:textId="77777777" w:rsidTr="00BD7167">
        <w:trPr>
          <w:trHeight w:val="240"/>
          <w:jc w:val="center"/>
        </w:trPr>
        <w:tc>
          <w:tcPr>
            <w:tcW w:w="1400" w:type="dxa"/>
            <w:tcBorders>
              <w:top w:val="nil"/>
              <w:left w:val="nil"/>
              <w:bottom w:val="nil"/>
              <w:right w:val="nil"/>
            </w:tcBorders>
            <w:shd w:val="clear" w:color="auto" w:fill="auto"/>
            <w:vAlign w:val="center"/>
            <w:hideMark/>
          </w:tcPr>
          <w:p w14:paraId="63BB35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6-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2001DF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7 (0.10; 0.29)</w:t>
            </w:r>
          </w:p>
        </w:tc>
        <w:tc>
          <w:tcPr>
            <w:tcW w:w="1400" w:type="dxa"/>
            <w:tcBorders>
              <w:top w:val="nil"/>
              <w:left w:val="nil"/>
              <w:bottom w:val="nil"/>
              <w:right w:val="nil"/>
            </w:tcBorders>
            <w:shd w:val="clear" w:color="auto" w:fill="auto"/>
            <w:vAlign w:val="center"/>
            <w:hideMark/>
          </w:tcPr>
          <w:p w14:paraId="02E063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25 (1.40; 6.80)</w:t>
            </w:r>
          </w:p>
        </w:tc>
        <w:tc>
          <w:tcPr>
            <w:tcW w:w="1400" w:type="dxa"/>
            <w:tcBorders>
              <w:top w:val="nil"/>
              <w:left w:val="nil"/>
              <w:bottom w:val="nil"/>
              <w:right w:val="nil"/>
            </w:tcBorders>
            <w:shd w:val="clear" w:color="auto" w:fill="auto"/>
            <w:vAlign w:val="center"/>
            <w:hideMark/>
          </w:tcPr>
          <w:p w14:paraId="755970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12; 0.19)</w:t>
            </w:r>
          </w:p>
        </w:tc>
        <w:tc>
          <w:tcPr>
            <w:tcW w:w="1400" w:type="dxa"/>
            <w:tcBorders>
              <w:top w:val="nil"/>
              <w:left w:val="nil"/>
              <w:bottom w:val="nil"/>
              <w:right w:val="nil"/>
            </w:tcBorders>
            <w:shd w:val="clear" w:color="auto" w:fill="auto"/>
            <w:vAlign w:val="center"/>
            <w:hideMark/>
          </w:tcPr>
          <w:p w14:paraId="03490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0.70; 6.00)</w:t>
            </w:r>
          </w:p>
        </w:tc>
      </w:tr>
      <w:tr w:rsidR="00BD7167" w:rsidRPr="00630043" w14:paraId="3232C60F" w14:textId="77777777" w:rsidTr="00BD7167">
        <w:trPr>
          <w:trHeight w:val="240"/>
          <w:jc w:val="center"/>
        </w:trPr>
        <w:tc>
          <w:tcPr>
            <w:tcW w:w="1400" w:type="dxa"/>
            <w:tcBorders>
              <w:top w:val="nil"/>
              <w:left w:val="nil"/>
              <w:bottom w:val="nil"/>
              <w:right w:val="nil"/>
            </w:tcBorders>
            <w:shd w:val="clear" w:color="auto" w:fill="auto"/>
            <w:vAlign w:val="center"/>
            <w:hideMark/>
          </w:tcPr>
          <w:p w14:paraId="6B5719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078623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3 (0.36; 0.68)</w:t>
            </w:r>
          </w:p>
        </w:tc>
        <w:tc>
          <w:tcPr>
            <w:tcW w:w="1400" w:type="dxa"/>
            <w:tcBorders>
              <w:top w:val="nil"/>
              <w:left w:val="nil"/>
              <w:bottom w:val="nil"/>
              <w:right w:val="nil"/>
            </w:tcBorders>
            <w:shd w:val="clear" w:color="000000" w:fill="92D050"/>
            <w:vAlign w:val="center"/>
            <w:hideMark/>
          </w:tcPr>
          <w:p w14:paraId="401CC2D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5 (1.40; 3.90)</w:t>
            </w:r>
          </w:p>
        </w:tc>
        <w:tc>
          <w:tcPr>
            <w:tcW w:w="1400" w:type="dxa"/>
            <w:tcBorders>
              <w:top w:val="nil"/>
              <w:left w:val="nil"/>
              <w:bottom w:val="nil"/>
              <w:right w:val="nil"/>
            </w:tcBorders>
            <w:shd w:val="clear" w:color="auto" w:fill="auto"/>
            <w:vAlign w:val="center"/>
            <w:hideMark/>
          </w:tcPr>
          <w:p w14:paraId="2A6A9A9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0 (0.19; 0.37)</w:t>
            </w:r>
          </w:p>
        </w:tc>
        <w:tc>
          <w:tcPr>
            <w:tcW w:w="1400" w:type="dxa"/>
            <w:tcBorders>
              <w:top w:val="nil"/>
              <w:left w:val="nil"/>
              <w:bottom w:val="nil"/>
              <w:right w:val="nil"/>
            </w:tcBorders>
            <w:shd w:val="clear" w:color="auto" w:fill="auto"/>
            <w:vAlign w:val="center"/>
            <w:hideMark/>
          </w:tcPr>
          <w:p w14:paraId="56B9D5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5.00)</w:t>
            </w:r>
          </w:p>
        </w:tc>
      </w:tr>
      <w:tr w:rsidR="00BD7167" w:rsidRPr="00630043" w14:paraId="460CA4D0" w14:textId="77777777" w:rsidTr="00BD7167">
        <w:trPr>
          <w:trHeight w:val="240"/>
          <w:jc w:val="center"/>
        </w:trPr>
        <w:tc>
          <w:tcPr>
            <w:tcW w:w="1400" w:type="dxa"/>
            <w:tcBorders>
              <w:top w:val="nil"/>
              <w:left w:val="nil"/>
              <w:bottom w:val="nil"/>
              <w:right w:val="nil"/>
            </w:tcBorders>
            <w:shd w:val="clear" w:color="auto" w:fill="auto"/>
            <w:vAlign w:val="center"/>
            <w:hideMark/>
          </w:tcPr>
          <w:p w14:paraId="60E4EA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1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8FA25B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4 (0.34; 0.74)</w:t>
            </w:r>
          </w:p>
        </w:tc>
        <w:tc>
          <w:tcPr>
            <w:tcW w:w="1400" w:type="dxa"/>
            <w:tcBorders>
              <w:top w:val="nil"/>
              <w:left w:val="nil"/>
              <w:bottom w:val="nil"/>
              <w:right w:val="nil"/>
            </w:tcBorders>
            <w:shd w:val="clear" w:color="000000" w:fill="92D050"/>
            <w:vAlign w:val="center"/>
            <w:hideMark/>
          </w:tcPr>
          <w:p w14:paraId="3F866A6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60 (3.00; 4.10)</w:t>
            </w:r>
          </w:p>
        </w:tc>
        <w:tc>
          <w:tcPr>
            <w:tcW w:w="1400" w:type="dxa"/>
            <w:tcBorders>
              <w:top w:val="nil"/>
              <w:left w:val="nil"/>
              <w:bottom w:val="nil"/>
              <w:right w:val="nil"/>
            </w:tcBorders>
            <w:shd w:val="clear" w:color="auto" w:fill="auto"/>
            <w:vAlign w:val="center"/>
            <w:hideMark/>
          </w:tcPr>
          <w:p w14:paraId="22ACA1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8; 0.52)</w:t>
            </w:r>
          </w:p>
        </w:tc>
        <w:tc>
          <w:tcPr>
            <w:tcW w:w="1400" w:type="dxa"/>
            <w:tcBorders>
              <w:top w:val="nil"/>
              <w:left w:val="nil"/>
              <w:bottom w:val="nil"/>
              <w:right w:val="nil"/>
            </w:tcBorders>
            <w:shd w:val="clear" w:color="auto" w:fill="auto"/>
            <w:vAlign w:val="center"/>
            <w:hideMark/>
          </w:tcPr>
          <w:p w14:paraId="53B79C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5 (1.80; 3.20)</w:t>
            </w:r>
          </w:p>
        </w:tc>
      </w:tr>
      <w:tr w:rsidR="00BD7167" w:rsidRPr="00630043" w14:paraId="7D4E7FF1" w14:textId="77777777" w:rsidTr="00BD7167">
        <w:trPr>
          <w:trHeight w:val="240"/>
          <w:jc w:val="center"/>
        </w:trPr>
        <w:tc>
          <w:tcPr>
            <w:tcW w:w="1400" w:type="dxa"/>
            <w:tcBorders>
              <w:top w:val="nil"/>
              <w:left w:val="nil"/>
              <w:bottom w:val="nil"/>
              <w:right w:val="nil"/>
            </w:tcBorders>
            <w:shd w:val="clear" w:color="auto" w:fill="auto"/>
            <w:vAlign w:val="center"/>
            <w:hideMark/>
          </w:tcPr>
          <w:p w14:paraId="6E1BA2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3-15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353786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28 (0.21; 0.41)</w:t>
            </w:r>
          </w:p>
        </w:tc>
        <w:tc>
          <w:tcPr>
            <w:tcW w:w="1400" w:type="dxa"/>
            <w:tcBorders>
              <w:top w:val="nil"/>
              <w:left w:val="nil"/>
              <w:bottom w:val="nil"/>
              <w:right w:val="nil"/>
            </w:tcBorders>
            <w:shd w:val="clear" w:color="auto" w:fill="auto"/>
            <w:vAlign w:val="center"/>
            <w:hideMark/>
          </w:tcPr>
          <w:p w14:paraId="2E2880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35 (3.50; 6.90)</w:t>
            </w:r>
          </w:p>
        </w:tc>
        <w:tc>
          <w:tcPr>
            <w:tcW w:w="1400" w:type="dxa"/>
            <w:tcBorders>
              <w:top w:val="nil"/>
              <w:left w:val="nil"/>
              <w:bottom w:val="nil"/>
              <w:right w:val="nil"/>
            </w:tcBorders>
            <w:shd w:val="clear" w:color="auto" w:fill="auto"/>
            <w:vAlign w:val="center"/>
            <w:hideMark/>
          </w:tcPr>
          <w:p w14:paraId="62D2EB5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7; 0.21)</w:t>
            </w:r>
          </w:p>
        </w:tc>
        <w:tc>
          <w:tcPr>
            <w:tcW w:w="1400" w:type="dxa"/>
            <w:tcBorders>
              <w:top w:val="nil"/>
              <w:left w:val="nil"/>
              <w:bottom w:val="nil"/>
              <w:right w:val="nil"/>
            </w:tcBorders>
            <w:shd w:val="clear" w:color="auto" w:fill="auto"/>
            <w:vAlign w:val="center"/>
            <w:hideMark/>
          </w:tcPr>
          <w:p w14:paraId="509B9F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5 (1.00; 4.60)</w:t>
            </w:r>
          </w:p>
        </w:tc>
      </w:tr>
      <w:tr w:rsidR="00BD7167" w:rsidRPr="00630043" w14:paraId="381A4C50" w14:textId="77777777" w:rsidTr="00BD7167">
        <w:trPr>
          <w:trHeight w:val="240"/>
          <w:jc w:val="center"/>
        </w:trPr>
        <w:tc>
          <w:tcPr>
            <w:tcW w:w="1400" w:type="dxa"/>
            <w:tcBorders>
              <w:top w:val="nil"/>
              <w:left w:val="nil"/>
              <w:bottom w:val="nil"/>
              <w:right w:val="nil"/>
            </w:tcBorders>
            <w:shd w:val="clear" w:color="auto" w:fill="auto"/>
            <w:vAlign w:val="center"/>
            <w:hideMark/>
          </w:tcPr>
          <w:p w14:paraId="478F462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1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5E82F48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21; 0.71)</w:t>
            </w:r>
          </w:p>
        </w:tc>
        <w:tc>
          <w:tcPr>
            <w:tcW w:w="1400" w:type="dxa"/>
            <w:tcBorders>
              <w:top w:val="nil"/>
              <w:left w:val="nil"/>
              <w:bottom w:val="nil"/>
              <w:right w:val="nil"/>
            </w:tcBorders>
            <w:shd w:val="clear" w:color="000000" w:fill="92D050"/>
            <w:vAlign w:val="center"/>
            <w:hideMark/>
          </w:tcPr>
          <w:p w14:paraId="60EC89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30 (0.70; 4.10)</w:t>
            </w:r>
          </w:p>
        </w:tc>
        <w:tc>
          <w:tcPr>
            <w:tcW w:w="1400" w:type="dxa"/>
            <w:tcBorders>
              <w:top w:val="nil"/>
              <w:left w:val="nil"/>
              <w:bottom w:val="nil"/>
              <w:right w:val="nil"/>
            </w:tcBorders>
            <w:shd w:val="clear" w:color="auto" w:fill="auto"/>
            <w:vAlign w:val="center"/>
            <w:hideMark/>
          </w:tcPr>
          <w:p w14:paraId="6D603FD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22; 0.46)</w:t>
            </w:r>
          </w:p>
        </w:tc>
        <w:tc>
          <w:tcPr>
            <w:tcW w:w="1400" w:type="dxa"/>
            <w:tcBorders>
              <w:top w:val="nil"/>
              <w:left w:val="nil"/>
              <w:bottom w:val="nil"/>
              <w:right w:val="nil"/>
            </w:tcBorders>
            <w:shd w:val="clear" w:color="auto" w:fill="auto"/>
            <w:vAlign w:val="center"/>
            <w:hideMark/>
          </w:tcPr>
          <w:p w14:paraId="207EB6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0 (2.00; 6.50)</w:t>
            </w:r>
          </w:p>
        </w:tc>
      </w:tr>
      <w:tr w:rsidR="00BD7167" w:rsidRPr="00630043" w14:paraId="36A7AA18" w14:textId="77777777" w:rsidTr="00BD7167">
        <w:trPr>
          <w:trHeight w:val="240"/>
          <w:jc w:val="center"/>
        </w:trPr>
        <w:tc>
          <w:tcPr>
            <w:tcW w:w="1400" w:type="dxa"/>
            <w:tcBorders>
              <w:top w:val="nil"/>
              <w:left w:val="nil"/>
              <w:bottom w:val="nil"/>
              <w:right w:val="nil"/>
            </w:tcBorders>
            <w:shd w:val="clear" w:color="auto" w:fill="auto"/>
            <w:vAlign w:val="center"/>
            <w:hideMark/>
          </w:tcPr>
          <w:p w14:paraId="63EE7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4-16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EA96ED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1 (0.20; 0.44)</w:t>
            </w:r>
          </w:p>
        </w:tc>
        <w:tc>
          <w:tcPr>
            <w:tcW w:w="1400" w:type="dxa"/>
            <w:tcBorders>
              <w:top w:val="nil"/>
              <w:left w:val="nil"/>
              <w:bottom w:val="nil"/>
              <w:right w:val="nil"/>
            </w:tcBorders>
            <w:shd w:val="clear" w:color="auto" w:fill="auto"/>
            <w:vAlign w:val="center"/>
            <w:hideMark/>
          </w:tcPr>
          <w:p w14:paraId="550EA42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0 (0.30; 6.90)</w:t>
            </w:r>
          </w:p>
        </w:tc>
        <w:tc>
          <w:tcPr>
            <w:tcW w:w="1400" w:type="dxa"/>
            <w:tcBorders>
              <w:top w:val="nil"/>
              <w:left w:val="nil"/>
              <w:bottom w:val="nil"/>
              <w:right w:val="nil"/>
            </w:tcBorders>
            <w:shd w:val="clear" w:color="auto" w:fill="auto"/>
            <w:vAlign w:val="center"/>
            <w:hideMark/>
          </w:tcPr>
          <w:p w14:paraId="2DBCF2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1 (0.12; 0.31)</w:t>
            </w:r>
          </w:p>
        </w:tc>
        <w:tc>
          <w:tcPr>
            <w:tcW w:w="1400" w:type="dxa"/>
            <w:tcBorders>
              <w:top w:val="nil"/>
              <w:left w:val="nil"/>
              <w:bottom w:val="nil"/>
              <w:right w:val="nil"/>
            </w:tcBorders>
            <w:shd w:val="clear" w:color="auto" w:fill="auto"/>
            <w:vAlign w:val="center"/>
            <w:hideMark/>
          </w:tcPr>
          <w:p w14:paraId="44C0E1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0.20; 4.10)</w:t>
            </w:r>
          </w:p>
        </w:tc>
      </w:tr>
      <w:tr w:rsidR="00BD7167" w:rsidRPr="00630043" w14:paraId="46BE4112"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59353D9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 (mmHg)</w:t>
            </w:r>
          </w:p>
        </w:tc>
        <w:tc>
          <w:tcPr>
            <w:tcW w:w="1400" w:type="dxa"/>
            <w:tcBorders>
              <w:top w:val="single" w:sz="4" w:space="0" w:color="auto"/>
              <w:left w:val="nil"/>
              <w:bottom w:val="nil"/>
              <w:right w:val="nil"/>
            </w:tcBorders>
            <w:shd w:val="clear" w:color="000000" w:fill="92D050"/>
            <w:vAlign w:val="center"/>
            <w:hideMark/>
          </w:tcPr>
          <w:p w14:paraId="6A89F3F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7 (0.57; 0.72)</w:t>
            </w:r>
          </w:p>
        </w:tc>
        <w:tc>
          <w:tcPr>
            <w:tcW w:w="1400" w:type="dxa"/>
            <w:tcBorders>
              <w:top w:val="single" w:sz="4" w:space="0" w:color="auto"/>
              <w:left w:val="nil"/>
              <w:bottom w:val="nil"/>
              <w:right w:val="nil"/>
            </w:tcBorders>
            <w:shd w:val="clear" w:color="000000" w:fill="92D050"/>
            <w:vAlign w:val="center"/>
            <w:hideMark/>
          </w:tcPr>
          <w:p w14:paraId="496170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1.60; 2.50)</w:t>
            </w:r>
          </w:p>
        </w:tc>
        <w:tc>
          <w:tcPr>
            <w:tcW w:w="1400" w:type="dxa"/>
            <w:tcBorders>
              <w:top w:val="single" w:sz="4" w:space="0" w:color="auto"/>
              <w:left w:val="nil"/>
              <w:bottom w:val="nil"/>
              <w:right w:val="nil"/>
            </w:tcBorders>
            <w:shd w:val="clear" w:color="auto" w:fill="auto"/>
            <w:vAlign w:val="center"/>
            <w:hideMark/>
          </w:tcPr>
          <w:p w14:paraId="3A35E2E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1 (0.24; 0.47)</w:t>
            </w:r>
          </w:p>
        </w:tc>
        <w:tc>
          <w:tcPr>
            <w:tcW w:w="1400" w:type="dxa"/>
            <w:tcBorders>
              <w:top w:val="single" w:sz="4" w:space="0" w:color="auto"/>
              <w:left w:val="nil"/>
              <w:bottom w:val="nil"/>
              <w:right w:val="nil"/>
            </w:tcBorders>
            <w:shd w:val="clear" w:color="auto" w:fill="auto"/>
            <w:vAlign w:val="center"/>
            <w:hideMark/>
          </w:tcPr>
          <w:p w14:paraId="404F8C1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90 (1.70; 2.10)</w:t>
            </w:r>
          </w:p>
        </w:tc>
      </w:tr>
      <w:tr w:rsidR="00BD7167" w:rsidRPr="00630043" w14:paraId="6DF0C868" w14:textId="77777777" w:rsidTr="00BD7167">
        <w:trPr>
          <w:trHeight w:val="240"/>
          <w:jc w:val="center"/>
        </w:trPr>
        <w:tc>
          <w:tcPr>
            <w:tcW w:w="1400" w:type="dxa"/>
            <w:tcBorders>
              <w:top w:val="nil"/>
              <w:left w:val="nil"/>
              <w:bottom w:val="nil"/>
              <w:right w:val="nil"/>
            </w:tcBorders>
            <w:shd w:val="clear" w:color="auto" w:fill="auto"/>
            <w:vAlign w:val="center"/>
            <w:hideMark/>
          </w:tcPr>
          <w:p w14:paraId="0BD32C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 (mmHg)</w:t>
            </w:r>
          </w:p>
        </w:tc>
        <w:tc>
          <w:tcPr>
            <w:tcW w:w="1400" w:type="dxa"/>
            <w:tcBorders>
              <w:top w:val="nil"/>
              <w:left w:val="nil"/>
              <w:bottom w:val="nil"/>
              <w:right w:val="nil"/>
            </w:tcBorders>
            <w:shd w:val="clear" w:color="000000" w:fill="92D050"/>
            <w:vAlign w:val="center"/>
            <w:hideMark/>
          </w:tcPr>
          <w:p w14:paraId="3F6E59D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1; 0.74)</w:t>
            </w:r>
          </w:p>
        </w:tc>
        <w:tc>
          <w:tcPr>
            <w:tcW w:w="1400" w:type="dxa"/>
            <w:tcBorders>
              <w:top w:val="nil"/>
              <w:left w:val="nil"/>
              <w:bottom w:val="nil"/>
              <w:right w:val="nil"/>
            </w:tcBorders>
            <w:shd w:val="clear" w:color="000000" w:fill="92D050"/>
            <w:vAlign w:val="center"/>
            <w:hideMark/>
          </w:tcPr>
          <w:p w14:paraId="077917E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0 (0.20; 1.40)</w:t>
            </w:r>
          </w:p>
        </w:tc>
        <w:tc>
          <w:tcPr>
            <w:tcW w:w="1400" w:type="dxa"/>
            <w:tcBorders>
              <w:top w:val="nil"/>
              <w:left w:val="nil"/>
              <w:bottom w:val="nil"/>
              <w:right w:val="nil"/>
            </w:tcBorders>
            <w:shd w:val="clear" w:color="auto" w:fill="auto"/>
            <w:vAlign w:val="center"/>
            <w:hideMark/>
          </w:tcPr>
          <w:p w14:paraId="4B968C0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5; 0.36)</w:t>
            </w:r>
          </w:p>
        </w:tc>
        <w:tc>
          <w:tcPr>
            <w:tcW w:w="1400" w:type="dxa"/>
            <w:tcBorders>
              <w:top w:val="nil"/>
              <w:left w:val="nil"/>
              <w:bottom w:val="nil"/>
              <w:right w:val="nil"/>
            </w:tcBorders>
            <w:shd w:val="clear" w:color="auto" w:fill="auto"/>
            <w:vAlign w:val="center"/>
            <w:hideMark/>
          </w:tcPr>
          <w:p w14:paraId="6986A83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10 (0.70; 1.40)</w:t>
            </w:r>
          </w:p>
        </w:tc>
      </w:tr>
      <w:tr w:rsidR="00BD7167" w:rsidRPr="00630043" w14:paraId="03287311" w14:textId="77777777" w:rsidTr="00BD7167">
        <w:trPr>
          <w:trHeight w:val="240"/>
          <w:jc w:val="center"/>
        </w:trPr>
        <w:tc>
          <w:tcPr>
            <w:tcW w:w="1400" w:type="dxa"/>
            <w:tcBorders>
              <w:top w:val="nil"/>
              <w:left w:val="nil"/>
              <w:bottom w:val="nil"/>
              <w:right w:val="nil"/>
            </w:tcBorders>
            <w:shd w:val="clear" w:color="auto" w:fill="auto"/>
            <w:vAlign w:val="center"/>
            <w:hideMark/>
          </w:tcPr>
          <w:p w14:paraId="49452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 (mmHg)</w:t>
            </w:r>
          </w:p>
        </w:tc>
        <w:tc>
          <w:tcPr>
            <w:tcW w:w="1400" w:type="dxa"/>
            <w:tcBorders>
              <w:top w:val="nil"/>
              <w:left w:val="nil"/>
              <w:bottom w:val="nil"/>
              <w:right w:val="nil"/>
            </w:tcBorders>
            <w:shd w:val="clear" w:color="000000" w:fill="92D050"/>
            <w:vAlign w:val="center"/>
            <w:hideMark/>
          </w:tcPr>
          <w:p w14:paraId="7D6840B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60; 0.79)</w:t>
            </w:r>
          </w:p>
        </w:tc>
        <w:tc>
          <w:tcPr>
            <w:tcW w:w="1400" w:type="dxa"/>
            <w:tcBorders>
              <w:top w:val="nil"/>
              <w:left w:val="nil"/>
              <w:bottom w:val="nil"/>
              <w:right w:val="nil"/>
            </w:tcBorders>
            <w:shd w:val="clear" w:color="000000" w:fill="92D050"/>
            <w:vAlign w:val="center"/>
            <w:hideMark/>
          </w:tcPr>
          <w:p w14:paraId="2388D2E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0 (2.50; 3.40)</w:t>
            </w:r>
          </w:p>
        </w:tc>
        <w:tc>
          <w:tcPr>
            <w:tcW w:w="1400" w:type="dxa"/>
            <w:tcBorders>
              <w:top w:val="nil"/>
              <w:left w:val="nil"/>
              <w:bottom w:val="nil"/>
              <w:right w:val="nil"/>
            </w:tcBorders>
            <w:shd w:val="clear" w:color="auto" w:fill="auto"/>
            <w:vAlign w:val="center"/>
            <w:hideMark/>
          </w:tcPr>
          <w:p w14:paraId="5310AB8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 (0.30; 0.56)</w:t>
            </w:r>
          </w:p>
        </w:tc>
        <w:tc>
          <w:tcPr>
            <w:tcW w:w="1400" w:type="dxa"/>
            <w:tcBorders>
              <w:top w:val="nil"/>
              <w:left w:val="nil"/>
              <w:bottom w:val="nil"/>
              <w:right w:val="nil"/>
            </w:tcBorders>
            <w:shd w:val="clear" w:color="auto" w:fill="auto"/>
            <w:vAlign w:val="center"/>
            <w:hideMark/>
          </w:tcPr>
          <w:p w14:paraId="41916DA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2.80)</w:t>
            </w:r>
          </w:p>
        </w:tc>
      </w:tr>
      <w:tr w:rsidR="00BD7167" w:rsidRPr="00630043" w14:paraId="319626E8" w14:textId="77777777" w:rsidTr="00BD7167">
        <w:trPr>
          <w:trHeight w:val="240"/>
          <w:jc w:val="center"/>
        </w:trPr>
        <w:tc>
          <w:tcPr>
            <w:tcW w:w="1400" w:type="dxa"/>
            <w:tcBorders>
              <w:top w:val="nil"/>
              <w:left w:val="nil"/>
              <w:bottom w:val="nil"/>
              <w:right w:val="nil"/>
            </w:tcBorders>
            <w:shd w:val="clear" w:color="auto" w:fill="auto"/>
            <w:vAlign w:val="center"/>
            <w:hideMark/>
          </w:tcPr>
          <w:p w14:paraId="41D30D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 (mmHg)</w:t>
            </w:r>
          </w:p>
        </w:tc>
        <w:tc>
          <w:tcPr>
            <w:tcW w:w="1400" w:type="dxa"/>
            <w:tcBorders>
              <w:top w:val="nil"/>
              <w:left w:val="nil"/>
              <w:bottom w:val="nil"/>
              <w:right w:val="nil"/>
            </w:tcBorders>
            <w:shd w:val="clear" w:color="000000" w:fill="92D050"/>
            <w:vAlign w:val="center"/>
            <w:hideMark/>
          </w:tcPr>
          <w:p w14:paraId="58A75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4; 0.72)</w:t>
            </w:r>
          </w:p>
        </w:tc>
        <w:tc>
          <w:tcPr>
            <w:tcW w:w="1400" w:type="dxa"/>
            <w:tcBorders>
              <w:top w:val="nil"/>
              <w:left w:val="nil"/>
              <w:bottom w:val="nil"/>
              <w:right w:val="nil"/>
            </w:tcBorders>
            <w:shd w:val="clear" w:color="000000" w:fill="92D050"/>
            <w:vAlign w:val="center"/>
            <w:hideMark/>
          </w:tcPr>
          <w:p w14:paraId="276850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0 (0.90; 1.80)</w:t>
            </w:r>
          </w:p>
        </w:tc>
        <w:tc>
          <w:tcPr>
            <w:tcW w:w="1400" w:type="dxa"/>
            <w:tcBorders>
              <w:top w:val="nil"/>
              <w:left w:val="nil"/>
              <w:bottom w:val="nil"/>
              <w:right w:val="nil"/>
            </w:tcBorders>
            <w:shd w:val="clear" w:color="auto" w:fill="auto"/>
            <w:vAlign w:val="center"/>
            <w:hideMark/>
          </w:tcPr>
          <w:p w14:paraId="67ECEE6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7; 0.37)</w:t>
            </w:r>
          </w:p>
        </w:tc>
        <w:tc>
          <w:tcPr>
            <w:tcW w:w="1400" w:type="dxa"/>
            <w:tcBorders>
              <w:top w:val="nil"/>
              <w:left w:val="nil"/>
              <w:bottom w:val="nil"/>
              <w:right w:val="nil"/>
            </w:tcBorders>
            <w:shd w:val="clear" w:color="auto" w:fill="auto"/>
            <w:vAlign w:val="center"/>
            <w:hideMark/>
          </w:tcPr>
          <w:p w14:paraId="07826CD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0 (1.20; 1.80)</w:t>
            </w:r>
          </w:p>
        </w:tc>
      </w:tr>
      <w:tr w:rsidR="00BD7167" w:rsidRPr="00630043" w14:paraId="7C54347A" w14:textId="77777777" w:rsidTr="00BD7167">
        <w:trPr>
          <w:trHeight w:val="240"/>
          <w:jc w:val="center"/>
        </w:trPr>
        <w:tc>
          <w:tcPr>
            <w:tcW w:w="1400" w:type="dxa"/>
            <w:tcBorders>
              <w:top w:val="nil"/>
              <w:left w:val="nil"/>
              <w:bottom w:val="nil"/>
              <w:right w:val="nil"/>
            </w:tcBorders>
            <w:shd w:val="clear" w:color="auto" w:fill="auto"/>
            <w:vAlign w:val="center"/>
            <w:hideMark/>
          </w:tcPr>
          <w:p w14:paraId="685F71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 (s)</w:t>
            </w:r>
          </w:p>
        </w:tc>
        <w:tc>
          <w:tcPr>
            <w:tcW w:w="1400" w:type="dxa"/>
            <w:tcBorders>
              <w:top w:val="nil"/>
              <w:left w:val="nil"/>
              <w:bottom w:val="nil"/>
              <w:right w:val="nil"/>
            </w:tcBorders>
            <w:shd w:val="clear" w:color="000000" w:fill="92D050"/>
            <w:vAlign w:val="center"/>
            <w:hideMark/>
          </w:tcPr>
          <w:p w14:paraId="30A3E8D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3 (0.65; 0.89)</w:t>
            </w:r>
          </w:p>
        </w:tc>
        <w:tc>
          <w:tcPr>
            <w:tcW w:w="1400" w:type="dxa"/>
            <w:tcBorders>
              <w:top w:val="nil"/>
              <w:left w:val="nil"/>
              <w:bottom w:val="nil"/>
              <w:right w:val="nil"/>
            </w:tcBorders>
            <w:shd w:val="clear" w:color="000000" w:fill="92D050"/>
            <w:vAlign w:val="center"/>
            <w:hideMark/>
          </w:tcPr>
          <w:p w14:paraId="1B2897B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25 (6.60; 7.80)</w:t>
            </w:r>
          </w:p>
        </w:tc>
        <w:tc>
          <w:tcPr>
            <w:tcW w:w="1400" w:type="dxa"/>
            <w:tcBorders>
              <w:top w:val="nil"/>
              <w:left w:val="nil"/>
              <w:bottom w:val="nil"/>
              <w:right w:val="nil"/>
            </w:tcBorders>
            <w:shd w:val="clear" w:color="auto" w:fill="auto"/>
            <w:vAlign w:val="center"/>
            <w:hideMark/>
          </w:tcPr>
          <w:p w14:paraId="7F5000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1; 0.52)</w:t>
            </w:r>
          </w:p>
        </w:tc>
        <w:tc>
          <w:tcPr>
            <w:tcW w:w="1400" w:type="dxa"/>
            <w:tcBorders>
              <w:top w:val="nil"/>
              <w:left w:val="nil"/>
              <w:bottom w:val="nil"/>
              <w:right w:val="nil"/>
            </w:tcBorders>
            <w:shd w:val="clear" w:color="auto" w:fill="auto"/>
            <w:vAlign w:val="center"/>
            <w:hideMark/>
          </w:tcPr>
          <w:p w14:paraId="3B1DABC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5 (0.00; 5.00)</w:t>
            </w:r>
          </w:p>
        </w:tc>
      </w:tr>
      <w:tr w:rsidR="00BD7167" w:rsidRPr="00630043" w14:paraId="01AED7BD"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56E33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 (s)</w:t>
            </w:r>
          </w:p>
        </w:tc>
        <w:tc>
          <w:tcPr>
            <w:tcW w:w="1400" w:type="dxa"/>
            <w:tcBorders>
              <w:top w:val="nil"/>
              <w:left w:val="nil"/>
              <w:bottom w:val="single" w:sz="4" w:space="0" w:color="auto"/>
              <w:right w:val="nil"/>
            </w:tcBorders>
            <w:shd w:val="clear" w:color="000000" w:fill="92D050"/>
            <w:vAlign w:val="center"/>
            <w:hideMark/>
          </w:tcPr>
          <w:p w14:paraId="2FAEB6D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8 (0.66; 0.84)</w:t>
            </w:r>
          </w:p>
        </w:tc>
        <w:tc>
          <w:tcPr>
            <w:tcW w:w="1400" w:type="dxa"/>
            <w:tcBorders>
              <w:top w:val="nil"/>
              <w:left w:val="nil"/>
              <w:bottom w:val="single" w:sz="4" w:space="0" w:color="auto"/>
              <w:right w:val="nil"/>
            </w:tcBorders>
            <w:shd w:val="clear" w:color="000000" w:fill="92D050"/>
            <w:vAlign w:val="center"/>
            <w:hideMark/>
          </w:tcPr>
          <w:p w14:paraId="5CA9405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75 (7.20; 7.80)</w:t>
            </w:r>
          </w:p>
        </w:tc>
        <w:tc>
          <w:tcPr>
            <w:tcW w:w="1400" w:type="dxa"/>
            <w:tcBorders>
              <w:top w:val="nil"/>
              <w:left w:val="nil"/>
              <w:bottom w:val="single" w:sz="4" w:space="0" w:color="auto"/>
              <w:right w:val="nil"/>
            </w:tcBorders>
            <w:shd w:val="clear" w:color="auto" w:fill="auto"/>
            <w:vAlign w:val="center"/>
            <w:hideMark/>
          </w:tcPr>
          <w:p w14:paraId="6416AC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22; 0.57)</w:t>
            </w:r>
          </w:p>
        </w:tc>
        <w:tc>
          <w:tcPr>
            <w:tcW w:w="1400" w:type="dxa"/>
            <w:tcBorders>
              <w:top w:val="nil"/>
              <w:left w:val="nil"/>
              <w:bottom w:val="single" w:sz="4" w:space="0" w:color="auto"/>
              <w:right w:val="nil"/>
            </w:tcBorders>
            <w:shd w:val="clear" w:color="auto" w:fill="auto"/>
            <w:vAlign w:val="center"/>
            <w:hideMark/>
          </w:tcPr>
          <w:p w14:paraId="54DB71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4.10)</w:t>
            </w:r>
          </w:p>
        </w:tc>
      </w:tr>
      <w:tr w:rsidR="00BD7167" w:rsidRPr="00630043" w14:paraId="69A48834" w14:textId="77777777" w:rsidTr="00BD7167">
        <w:trPr>
          <w:trHeight w:val="240"/>
          <w:jc w:val="center"/>
        </w:trPr>
        <w:tc>
          <w:tcPr>
            <w:tcW w:w="1400" w:type="dxa"/>
            <w:tcBorders>
              <w:top w:val="nil"/>
              <w:left w:val="nil"/>
              <w:bottom w:val="nil"/>
              <w:right w:val="nil"/>
            </w:tcBorders>
            <w:shd w:val="clear" w:color="auto" w:fill="auto"/>
            <w:vAlign w:val="center"/>
            <w:hideMark/>
          </w:tcPr>
          <w:p w14:paraId="2B970F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 (s)</w:t>
            </w:r>
          </w:p>
        </w:tc>
        <w:tc>
          <w:tcPr>
            <w:tcW w:w="1400" w:type="dxa"/>
            <w:tcBorders>
              <w:top w:val="nil"/>
              <w:left w:val="nil"/>
              <w:bottom w:val="nil"/>
              <w:right w:val="nil"/>
            </w:tcBorders>
            <w:shd w:val="clear" w:color="000000" w:fill="92D050"/>
            <w:vAlign w:val="center"/>
            <w:hideMark/>
          </w:tcPr>
          <w:p w14:paraId="5D2A4C8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8 (0.36; 0.69)</w:t>
            </w:r>
          </w:p>
        </w:tc>
        <w:tc>
          <w:tcPr>
            <w:tcW w:w="1400" w:type="dxa"/>
            <w:tcBorders>
              <w:top w:val="nil"/>
              <w:left w:val="nil"/>
              <w:bottom w:val="nil"/>
              <w:right w:val="nil"/>
            </w:tcBorders>
            <w:shd w:val="clear" w:color="000000" w:fill="92D050"/>
            <w:vAlign w:val="center"/>
            <w:hideMark/>
          </w:tcPr>
          <w:p w14:paraId="3AC7CF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80 (0.10; 7.70)</w:t>
            </w:r>
          </w:p>
        </w:tc>
        <w:tc>
          <w:tcPr>
            <w:tcW w:w="1400" w:type="dxa"/>
            <w:tcBorders>
              <w:top w:val="nil"/>
              <w:left w:val="nil"/>
              <w:bottom w:val="nil"/>
              <w:right w:val="nil"/>
            </w:tcBorders>
            <w:shd w:val="clear" w:color="auto" w:fill="auto"/>
            <w:vAlign w:val="center"/>
            <w:hideMark/>
          </w:tcPr>
          <w:p w14:paraId="1E7830B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09; 0.56)</w:t>
            </w:r>
          </w:p>
        </w:tc>
        <w:tc>
          <w:tcPr>
            <w:tcW w:w="1400" w:type="dxa"/>
            <w:tcBorders>
              <w:top w:val="nil"/>
              <w:left w:val="nil"/>
              <w:bottom w:val="nil"/>
              <w:right w:val="nil"/>
            </w:tcBorders>
            <w:shd w:val="clear" w:color="auto" w:fill="auto"/>
            <w:vAlign w:val="center"/>
            <w:hideMark/>
          </w:tcPr>
          <w:p w14:paraId="03F1AD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00 (0.00; 4.30)</w:t>
            </w:r>
          </w:p>
        </w:tc>
      </w:tr>
      <w:tr w:rsidR="00BD7167" w:rsidRPr="00630043" w14:paraId="220C6EE7" w14:textId="77777777" w:rsidTr="00BD7167">
        <w:trPr>
          <w:trHeight w:val="240"/>
          <w:jc w:val="center"/>
        </w:trPr>
        <w:tc>
          <w:tcPr>
            <w:tcW w:w="1400" w:type="dxa"/>
            <w:tcBorders>
              <w:top w:val="nil"/>
              <w:left w:val="nil"/>
              <w:bottom w:val="nil"/>
              <w:right w:val="nil"/>
            </w:tcBorders>
            <w:shd w:val="clear" w:color="auto" w:fill="auto"/>
            <w:vAlign w:val="center"/>
            <w:hideMark/>
          </w:tcPr>
          <w:p w14:paraId="680A15B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 (s)</w:t>
            </w:r>
          </w:p>
        </w:tc>
        <w:tc>
          <w:tcPr>
            <w:tcW w:w="1400" w:type="dxa"/>
            <w:tcBorders>
              <w:top w:val="nil"/>
              <w:left w:val="nil"/>
              <w:bottom w:val="nil"/>
              <w:right w:val="nil"/>
            </w:tcBorders>
            <w:shd w:val="clear" w:color="auto" w:fill="auto"/>
            <w:vAlign w:val="center"/>
            <w:hideMark/>
          </w:tcPr>
          <w:p w14:paraId="65F0241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2; 0.63)</w:t>
            </w:r>
          </w:p>
        </w:tc>
        <w:tc>
          <w:tcPr>
            <w:tcW w:w="1400" w:type="dxa"/>
            <w:tcBorders>
              <w:top w:val="nil"/>
              <w:left w:val="nil"/>
              <w:bottom w:val="nil"/>
              <w:right w:val="nil"/>
            </w:tcBorders>
            <w:shd w:val="clear" w:color="auto" w:fill="auto"/>
            <w:vAlign w:val="center"/>
            <w:hideMark/>
          </w:tcPr>
          <w:p w14:paraId="48A53D9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0 (1.20; 3.20)</w:t>
            </w:r>
          </w:p>
        </w:tc>
        <w:tc>
          <w:tcPr>
            <w:tcW w:w="1400" w:type="dxa"/>
            <w:tcBorders>
              <w:top w:val="nil"/>
              <w:left w:val="nil"/>
              <w:bottom w:val="nil"/>
              <w:right w:val="nil"/>
            </w:tcBorders>
            <w:shd w:val="clear" w:color="auto" w:fill="auto"/>
            <w:vAlign w:val="center"/>
            <w:hideMark/>
          </w:tcPr>
          <w:p w14:paraId="06382B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3; 0.40)</w:t>
            </w:r>
          </w:p>
        </w:tc>
        <w:tc>
          <w:tcPr>
            <w:tcW w:w="1400" w:type="dxa"/>
            <w:tcBorders>
              <w:top w:val="nil"/>
              <w:left w:val="nil"/>
              <w:bottom w:val="nil"/>
              <w:right w:val="nil"/>
            </w:tcBorders>
            <w:shd w:val="clear" w:color="auto" w:fill="auto"/>
            <w:vAlign w:val="center"/>
            <w:hideMark/>
          </w:tcPr>
          <w:p w14:paraId="33ECE4A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50; 3.20)</w:t>
            </w:r>
          </w:p>
        </w:tc>
      </w:tr>
      <w:tr w:rsidR="00BD7167" w:rsidRPr="00630043" w14:paraId="793D637D" w14:textId="77777777" w:rsidTr="00BD7167">
        <w:trPr>
          <w:trHeight w:val="240"/>
          <w:jc w:val="center"/>
        </w:trPr>
        <w:tc>
          <w:tcPr>
            <w:tcW w:w="1400" w:type="dxa"/>
            <w:tcBorders>
              <w:top w:val="nil"/>
              <w:left w:val="nil"/>
              <w:bottom w:val="nil"/>
              <w:right w:val="nil"/>
            </w:tcBorders>
            <w:shd w:val="clear" w:color="auto" w:fill="auto"/>
            <w:vAlign w:val="center"/>
            <w:hideMark/>
          </w:tcPr>
          <w:p w14:paraId="520749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 (s)</w:t>
            </w:r>
          </w:p>
        </w:tc>
        <w:tc>
          <w:tcPr>
            <w:tcW w:w="1400" w:type="dxa"/>
            <w:tcBorders>
              <w:top w:val="nil"/>
              <w:left w:val="nil"/>
              <w:bottom w:val="nil"/>
              <w:right w:val="nil"/>
            </w:tcBorders>
            <w:shd w:val="clear" w:color="auto" w:fill="auto"/>
            <w:vAlign w:val="center"/>
            <w:hideMark/>
          </w:tcPr>
          <w:p w14:paraId="7C89FC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67)</w:t>
            </w:r>
          </w:p>
        </w:tc>
        <w:tc>
          <w:tcPr>
            <w:tcW w:w="1400" w:type="dxa"/>
            <w:tcBorders>
              <w:top w:val="nil"/>
              <w:left w:val="nil"/>
              <w:bottom w:val="nil"/>
              <w:right w:val="nil"/>
            </w:tcBorders>
            <w:shd w:val="clear" w:color="auto" w:fill="auto"/>
            <w:vAlign w:val="center"/>
            <w:hideMark/>
          </w:tcPr>
          <w:p w14:paraId="54A945C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5 (1.60; 3.10)</w:t>
            </w:r>
          </w:p>
        </w:tc>
        <w:tc>
          <w:tcPr>
            <w:tcW w:w="1400" w:type="dxa"/>
            <w:tcBorders>
              <w:top w:val="nil"/>
              <w:left w:val="nil"/>
              <w:bottom w:val="nil"/>
              <w:right w:val="nil"/>
            </w:tcBorders>
            <w:shd w:val="clear" w:color="auto" w:fill="auto"/>
            <w:vAlign w:val="center"/>
            <w:hideMark/>
          </w:tcPr>
          <w:p w14:paraId="7CE66D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0 (0.21; 0.49)</w:t>
            </w:r>
          </w:p>
        </w:tc>
        <w:tc>
          <w:tcPr>
            <w:tcW w:w="1400" w:type="dxa"/>
            <w:tcBorders>
              <w:top w:val="nil"/>
              <w:left w:val="nil"/>
              <w:bottom w:val="nil"/>
              <w:right w:val="nil"/>
            </w:tcBorders>
            <w:shd w:val="clear" w:color="auto" w:fill="auto"/>
            <w:vAlign w:val="center"/>
            <w:hideMark/>
          </w:tcPr>
          <w:p w14:paraId="2EF49D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1.50; 2.30)</w:t>
            </w:r>
          </w:p>
        </w:tc>
      </w:tr>
      <w:tr w:rsidR="00BD7167" w:rsidRPr="00630043" w14:paraId="696AE5C5" w14:textId="77777777" w:rsidTr="00BD7167">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431EA4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 (s)</w:t>
            </w:r>
          </w:p>
        </w:tc>
        <w:tc>
          <w:tcPr>
            <w:tcW w:w="1400" w:type="dxa"/>
            <w:tcBorders>
              <w:top w:val="single" w:sz="4" w:space="0" w:color="auto"/>
              <w:left w:val="nil"/>
              <w:bottom w:val="single" w:sz="4" w:space="0" w:color="auto"/>
              <w:right w:val="nil"/>
            </w:tcBorders>
            <w:shd w:val="clear" w:color="000000" w:fill="92D050"/>
            <w:vAlign w:val="center"/>
            <w:hideMark/>
          </w:tcPr>
          <w:p w14:paraId="0997BB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1CF9458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21EDFE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423AEB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2.00; 2.80)</w:t>
            </w:r>
          </w:p>
        </w:tc>
      </w:tr>
    </w:tbl>
    <w:p w14:paraId="44FDB233" w14:textId="77777777" w:rsidR="00BD7167" w:rsidRPr="00630043" w:rsidRDefault="00BD7167" w:rsidP="00BD7167">
      <w:pPr>
        <w:pStyle w:val="Popis"/>
        <w:spacing w:before="240"/>
        <w:rPr>
          <w:vanish/>
          <w:lang w:val="sk-SK"/>
          <w:specVanish/>
        </w:rPr>
      </w:pPr>
      <w:bookmarkStart w:id="182" w:name="_Ref513920337"/>
      <w:bookmarkStart w:id="183" w:name="_Toc516835710"/>
      <w:r w:rsidRPr="00B66FCC">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A37FEB" w:rsidRPr="00B519B6">
        <w:rPr>
          <w:noProof/>
          <w:lang w:val="sk-SK"/>
        </w:rPr>
        <w:t>13</w:t>
      </w:r>
      <w:r w:rsidRPr="00B519B6">
        <w:rPr>
          <w:lang w:val="sk-SK"/>
        </w:rPr>
        <w:fldChar w:fldCharType="end"/>
      </w:r>
      <w:bookmarkEnd w:id="182"/>
      <w:r w:rsidRPr="00B519B6">
        <w:rPr>
          <w:lang w:val="sk-SK"/>
        </w:rPr>
        <w:t>: Sila väzba (C) parametrov</w:t>
      </w:r>
      <w:r w:rsidRPr="00630043">
        <w:rPr>
          <w:lang w:val="sk-SK"/>
        </w:rPr>
        <w:t xml:space="preserve"> na dýchanie a ich oneskorenie reakcie (PS) na dýchanie.</w:t>
      </w:r>
      <w:bookmarkEnd w:id="183"/>
    </w:p>
    <w:p w14:paraId="53AA1D20" w14:textId="07C87230" w:rsidR="00BD7167" w:rsidRPr="00630043" w:rsidRDefault="00BD7167" w:rsidP="00BD7167">
      <w:pPr>
        <w:pStyle w:val="Popis"/>
        <w:rPr>
          <w:lang w:val="sk-SK"/>
        </w:rPr>
      </w:pPr>
      <w:r w:rsidRPr="00630043">
        <w:rPr>
          <w:lang w:val="sk-SK"/>
        </w:rPr>
        <w:t xml:space="preserve"> V pravom stĺpci sú hodnoty pre hlboké dýchanie a v pravom pre spontánne dýchanie vo formáte median (1/4 kvartil; ¾ kvartil). Zhora dole sú bioimpedančné parametre, ďalej parametre krvného tlaku, </w:t>
      </w:r>
      <w:r w:rsidR="009076DD">
        <w:t>srdcov</w:t>
      </w:r>
      <w:r w:rsidRPr="00630043">
        <w:rPr>
          <w:lang w:val="sk-SK"/>
        </w:rPr>
        <w:t xml:space="preserve">ých zvukov a RR intervaly. Zelene sú </w:t>
      </w:r>
    </w:p>
    <w:p w14:paraId="7D1B9913" w14:textId="640679D3" w:rsidR="00BD7167" w:rsidRPr="00630043" w:rsidRDefault="00BD7167" w:rsidP="00BD7167">
      <w:pPr>
        <w:pStyle w:val="Popis"/>
        <w:spacing w:before="240"/>
        <w:rPr>
          <w:vanish/>
          <w:lang w:val="sk-SK"/>
          <w:specVanish/>
        </w:rPr>
      </w:pPr>
      <w:bookmarkStart w:id="184" w:name="_Toc516835691"/>
      <w:r w:rsidRPr="00B66FCC">
        <w:rPr>
          <w:noProof/>
          <w:lang w:val="cs-CZ" w:eastAsia="cs-CZ" w:bidi="ar-SA"/>
        </w:rPr>
        <w:lastRenderedPageBreak/>
        <w:drawing>
          <wp:inline distT="0" distB="0" distL="0" distR="0" wp14:anchorId="6BBD4A8A" wp14:editId="57E172D0">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85" w:name="_Ref509160908"/>
      <w:r w:rsidRPr="00630043">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7</w:t>
      </w:r>
      <w:r>
        <w:rPr>
          <w:lang w:val="sk-SK"/>
        </w:rPr>
        <w:fldChar w:fldCharType="end"/>
      </w:r>
      <w:bookmarkEnd w:id="185"/>
      <w:r w:rsidRPr="00630043">
        <w:rPr>
          <w:lang w:val="sk-SK"/>
        </w:rPr>
        <w:t>: Polárne diagramy znázorňujú odozvu kardiovaskulárnych parametrov na hlboké dýchanie s periodou 10 sekund .</w:t>
      </w:r>
      <w:bookmarkEnd w:id="184"/>
    </w:p>
    <w:p w14:paraId="26CC7706" w14:textId="77777777" w:rsidR="00BD7167" w:rsidRPr="00B66FCC" w:rsidRDefault="00BD7167" w:rsidP="00BD7167">
      <w:pPr>
        <w:pStyle w:val="Popis"/>
        <w:rPr>
          <w:lang w:val="sk-SK"/>
        </w:rPr>
      </w:pPr>
      <w:r w:rsidRPr="00B66FCC">
        <w:rPr>
          <w:lang w:val="sk-SK"/>
        </w:rPr>
        <w:t xml:space="preserve"> 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Z0 parametra, vpravo hor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B66FCC">
        <w:rPr>
          <w:lang w:val="sk-SK"/>
        </w:rPr>
        <w:t>, vľavo dole pulzná vlna (PVW), vpravo dole krvný tlak (BP) a RR.</w:t>
      </w:r>
    </w:p>
    <w:p w14:paraId="0CFEE43E" w14:textId="77777777" w:rsidR="00BD7167" w:rsidRPr="00630043" w:rsidRDefault="00BD7167" w:rsidP="00BD7167">
      <w:pPr>
        <w:pStyle w:val="Nadpis3"/>
      </w:pPr>
      <w:bookmarkStart w:id="186" w:name="_Toc516835643"/>
      <w:r w:rsidRPr="00630043">
        <w:t xml:space="preserve">Parameter rozloženia krvi: </w:t>
      </w:r>
      <m:oMath>
        <m:sSub>
          <m:sSubPr>
            <m:ctrlPr>
              <w:rPr>
                <w:rFonts w:ascii="Cambria Math" w:hAnsi="Cambria Math"/>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bookmarkEnd w:id="186"/>
      <w:r w:rsidRPr="00630043">
        <w:t xml:space="preserve"> </w:t>
      </w:r>
    </w:p>
    <w:p w14:paraId="2986E7CE" w14:textId="77777777" w:rsidR="00BD7167" w:rsidRPr="00630043" w:rsidRDefault="00BD7167" w:rsidP="00BD7167"/>
    <w:p w14:paraId="3777960A" w14:textId="77777777" w:rsidR="00BD7167" w:rsidRPr="00630043" w:rsidRDefault="00BD7167" w:rsidP="00BD7167">
      <w:r w:rsidRPr="00630043">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w:t>
      </w:r>
      <w:r w:rsidRPr="00630043">
        <w:lastRenderedPageBreak/>
        <w:t xml:space="preserve">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oproti dýchaniu je stabilný naprieč všetkými dobrovoľníkmi a je blízko nulového posunu s opačnou fázou oproti respirácií (</w:t>
      </w:r>
      <w:r w:rsidRPr="00630043">
        <w:rPr>
          <w:b/>
        </w:rPr>
        <w:t>PS(PAR-RESP)</w:t>
      </w:r>
      <w:r w:rsidRPr="00630043">
        <w:t xml:space="preserve"> = 5 sekúnd).  V priebehu nádych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hlbokého dýchania je na perifériách od 0,1 – 0,4% ako uvádza </w:t>
      </w:r>
      <w:r w:rsidRPr="00B66FCC">
        <w:fldChar w:fldCharType="begin"/>
      </w:r>
      <w:r w:rsidRPr="00630043">
        <w:instrText xml:space="preserve"> REF _Ref513901380 \h </w:instrText>
      </w:r>
      <w:r w:rsidRPr="00B66FCC">
        <w:fldChar w:fldCharType="separate"/>
      </w:r>
      <w:r w:rsidR="00A37FEB" w:rsidRPr="00B66FCC">
        <w:t xml:space="preserve">Tabuľka </w:t>
      </w:r>
      <w:r w:rsidR="00A37FEB">
        <w:rPr>
          <w:noProof/>
        </w:rPr>
        <w:t>11</w:t>
      </w:r>
      <w:r w:rsidRPr="00B66FCC">
        <w:fldChar w:fldCharType="end"/>
      </w:r>
      <w:r w:rsidRPr="00630043">
        <w:t>.</w:t>
      </w:r>
    </w:p>
    <w:p w14:paraId="01C3CD10" w14:textId="77777777" w:rsidR="00BD7167" w:rsidRPr="00630043" w:rsidRDefault="00BD7167" w:rsidP="00BD7167"/>
    <w:p w14:paraId="4F9E809B" w14:textId="77777777" w:rsidR="00BD7167" w:rsidRPr="00630043" w:rsidRDefault="00BD7167" w:rsidP="00BD7167">
      <w:pPr>
        <w:pStyle w:val="Nadpis3"/>
      </w:pPr>
      <w:bookmarkStart w:id="187" w:name="_Toc516835644"/>
      <w:r w:rsidRPr="00630043">
        <w:t xml:space="preserve">Parameter toku krvi: </w:t>
      </w:r>
      <m:oMath>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t</m:t>
        </m:r>
        <m:f>
          <m:fPr>
            <m:type m:val="lin"/>
            <m:ctrlPr>
              <w:rPr>
                <w:rFonts w:ascii="Cambria Math" w:hAnsi="Cambria Math"/>
              </w:rPr>
            </m:ctrlPr>
          </m:fPr>
          <m:num>
            <m:r>
              <m:rPr>
                <m:sty m:val="b"/>
              </m:rPr>
              <w:rPr>
                <w:rFonts w:ascii="Cambria Math" w:hAnsi="Cambria Math"/>
              </w:rPr>
              <m:t>)</m:t>
            </m:r>
          </m:num>
          <m:den>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den>
        </m:f>
      </m:oMath>
      <w:bookmarkEnd w:id="187"/>
      <w:r w:rsidRPr="00630043">
        <w:t xml:space="preserve"> </w:t>
      </w:r>
    </w:p>
    <w:p w14:paraId="0EB89115" w14:textId="77777777" w:rsidR="00BD7167" w:rsidRPr="00630043" w:rsidRDefault="00BD7167" w:rsidP="00BD7167"/>
    <w:p w14:paraId="59A283C8" w14:textId="0B4BDE81" w:rsidR="00BD7167" w:rsidRPr="00630043" w:rsidRDefault="00BD7167" w:rsidP="00BD7167">
      <w:r w:rsidRPr="00630043">
        <w:t xml:space="preserve">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äčšiu variabilitu spomedzi parametrov používaných na výpočet </w:t>
      </w:r>
      <w:r w:rsidR="009076DD">
        <w:t>srdcov</w:t>
      </w:r>
      <w:r w:rsidRPr="00630043">
        <w:t>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4AA66F7D" w14:textId="77777777" w:rsidR="00BD7167" w:rsidRPr="00630043" w:rsidRDefault="00BD7167" w:rsidP="00BD7167"/>
    <w:p w14:paraId="6E0FF476" w14:textId="77777777" w:rsidR="00BD7167" w:rsidRPr="00630043" w:rsidRDefault="00BD7167" w:rsidP="00BD7167">
      <w:pPr>
        <w:pStyle w:val="Nadpis3"/>
      </w:pPr>
      <w:bookmarkStart w:id="188" w:name="_Toc516835645"/>
      <w:r w:rsidRPr="00630043">
        <w:t>Rýchlosť pulznej vlny: PVW</w:t>
      </w:r>
      <w:bookmarkEnd w:id="188"/>
    </w:p>
    <w:p w14:paraId="75223BD7" w14:textId="77777777" w:rsidR="00BD7167" w:rsidRPr="00630043" w:rsidRDefault="00BD7167" w:rsidP="00BD7167"/>
    <w:p w14:paraId="3D5E9361" w14:textId="7CB81D54" w:rsidR="00BD7167" w:rsidRPr="00630043" w:rsidRDefault="00BD7167" w:rsidP="00BD7167">
      <w:r w:rsidRPr="00630043">
        <w:t xml:space="preserve">Viac kanálová impedancie poskytuje výnimočnú príležitosť na určenie rýchlosti pulznej vlny simultánne </w:t>
      </w:r>
      <w:r w:rsidRPr="00B519B6">
        <w:t>na rôznych miestach tela. Korelácia PVW s dýchaním vyššia ako 0,5 bola nájdená na miestach priamo spojených s hrudníkom (3-7, 3-5, 4-8, 4-6, 3-15, 4-16), bola korelácia nižšia. PVW spojená s hrudníkom dosahuje fázový posun 2,2-3,6s. Absolútne hodnoty parametra</w:t>
      </w:r>
      <w:r w:rsidRPr="00630043">
        <w:t xml:space="preserve"> PVW spolu s ďalšími hemodynamickými parametrami ukazuje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xml:space="preserve">. Hodnoty PVW narastajú s rastúcou vzdialenosťou od hrudníka. PVW medzi hruďou a stehnom  (PWV 4-6, 3-5) je 5,5 a 5,4 m/s. PVW medzi hruďou a lýtkom (PWV 4-8, 3-7) je 6,8 a 6,7 m/s a PVW v nohách (PVW 6-8, 5-7) je 10,6 a 10,8 m/s.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xml:space="preserve"> ukazuje nezanedbateľnú variabilitu počas merania. Toto zistenie má vplyv na </w:t>
      </w:r>
      <w:r w:rsidRPr="00630043">
        <w:lastRenderedPageBreak/>
        <w:t xml:space="preserve">priemerovanie signálu –dZ/dt, ktoré sa často objavuje v literatúre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BD7167" w:rsidRPr="00630043" w14:paraId="63A05A7E" w14:textId="77777777" w:rsidTr="00BD7167">
        <w:trPr>
          <w:trHeight w:val="765"/>
        </w:trPr>
        <w:tc>
          <w:tcPr>
            <w:tcW w:w="1296" w:type="dxa"/>
            <w:tcBorders>
              <w:top w:val="single" w:sz="4" w:space="0" w:color="auto"/>
              <w:left w:val="nil"/>
              <w:bottom w:val="nil"/>
              <w:right w:val="nil"/>
            </w:tcBorders>
            <w:shd w:val="clear" w:color="auto" w:fill="auto"/>
            <w:noWrap/>
            <w:vAlign w:val="bottom"/>
            <w:hideMark/>
          </w:tcPr>
          <w:p w14:paraId="7048B5D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1996" w:type="dxa"/>
            <w:gridSpan w:val="3"/>
            <w:tcBorders>
              <w:top w:val="single" w:sz="4" w:space="0" w:color="auto"/>
              <w:left w:val="nil"/>
              <w:bottom w:val="nil"/>
              <w:right w:val="nil"/>
            </w:tcBorders>
            <w:shd w:val="clear" w:color="auto" w:fill="auto"/>
            <w:noWrap/>
            <w:vAlign w:val="center"/>
            <w:hideMark/>
          </w:tcPr>
          <w:p w14:paraId="307515DB"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Hodnota parametra</w:t>
            </w:r>
          </w:p>
        </w:tc>
        <w:tc>
          <w:tcPr>
            <w:tcW w:w="612" w:type="dxa"/>
            <w:tcBorders>
              <w:top w:val="single" w:sz="4" w:space="0" w:color="auto"/>
              <w:left w:val="nil"/>
              <w:bottom w:val="nil"/>
              <w:right w:val="nil"/>
            </w:tcBorders>
            <w:shd w:val="clear" w:color="auto" w:fill="auto"/>
            <w:noWrap/>
            <w:vAlign w:val="bottom"/>
            <w:hideMark/>
          </w:tcPr>
          <w:p w14:paraId="16D44C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536" w:type="dxa"/>
            <w:tcBorders>
              <w:top w:val="single" w:sz="4" w:space="0" w:color="auto"/>
              <w:left w:val="nil"/>
              <w:bottom w:val="nil"/>
              <w:right w:val="nil"/>
            </w:tcBorders>
            <w:shd w:val="clear" w:color="auto" w:fill="auto"/>
            <w:noWrap/>
            <w:vAlign w:val="bottom"/>
            <w:hideMark/>
          </w:tcPr>
          <w:p w14:paraId="697837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43EC2F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3140" w:type="dxa"/>
            <w:gridSpan w:val="5"/>
            <w:tcBorders>
              <w:top w:val="single" w:sz="4" w:space="0" w:color="auto"/>
              <w:left w:val="nil"/>
              <w:bottom w:val="nil"/>
              <w:right w:val="nil"/>
            </w:tcBorders>
            <w:shd w:val="clear" w:color="auto" w:fill="auto"/>
            <w:noWrap/>
            <w:vAlign w:val="center"/>
            <w:hideMark/>
          </w:tcPr>
          <w:p w14:paraId="56E328C8"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Výchylka parametra počas merania</w:t>
            </w:r>
          </w:p>
        </w:tc>
      </w:tr>
      <w:tr w:rsidR="00BD7167" w:rsidRPr="00630043" w14:paraId="0C808635" w14:textId="77777777" w:rsidTr="00BD7167">
        <w:trPr>
          <w:trHeight w:val="300"/>
        </w:trPr>
        <w:tc>
          <w:tcPr>
            <w:tcW w:w="1296" w:type="dxa"/>
            <w:tcBorders>
              <w:top w:val="nil"/>
              <w:left w:val="nil"/>
              <w:bottom w:val="nil"/>
              <w:right w:val="nil"/>
            </w:tcBorders>
            <w:shd w:val="clear" w:color="auto" w:fill="auto"/>
            <w:noWrap/>
            <w:vAlign w:val="bottom"/>
            <w:hideMark/>
          </w:tcPr>
          <w:p w14:paraId="19BC8B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parameter</w:t>
            </w:r>
          </w:p>
        </w:tc>
        <w:tc>
          <w:tcPr>
            <w:tcW w:w="903" w:type="dxa"/>
            <w:tcBorders>
              <w:top w:val="nil"/>
              <w:left w:val="nil"/>
              <w:bottom w:val="nil"/>
              <w:right w:val="nil"/>
            </w:tcBorders>
            <w:shd w:val="clear" w:color="auto" w:fill="auto"/>
            <w:noWrap/>
            <w:vAlign w:val="bottom"/>
            <w:hideMark/>
          </w:tcPr>
          <w:p w14:paraId="714C5D9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354" w:type="dxa"/>
            <w:tcBorders>
              <w:top w:val="nil"/>
              <w:left w:val="nil"/>
              <w:bottom w:val="nil"/>
              <w:right w:val="nil"/>
            </w:tcBorders>
            <w:shd w:val="clear" w:color="auto" w:fill="auto"/>
            <w:noWrap/>
            <w:vAlign w:val="bottom"/>
            <w:hideMark/>
          </w:tcPr>
          <w:p w14:paraId="19AF38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739" w:type="dxa"/>
            <w:tcBorders>
              <w:top w:val="nil"/>
              <w:left w:val="nil"/>
              <w:bottom w:val="nil"/>
              <w:right w:val="nil"/>
            </w:tcBorders>
            <w:shd w:val="clear" w:color="auto" w:fill="auto"/>
            <w:noWrap/>
            <w:vAlign w:val="bottom"/>
            <w:hideMark/>
          </w:tcPr>
          <w:p w14:paraId="7207496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12" w:type="dxa"/>
            <w:tcBorders>
              <w:top w:val="nil"/>
              <w:left w:val="nil"/>
              <w:bottom w:val="nil"/>
              <w:right w:val="nil"/>
            </w:tcBorders>
            <w:shd w:val="clear" w:color="auto" w:fill="auto"/>
            <w:noWrap/>
            <w:vAlign w:val="bottom"/>
            <w:hideMark/>
          </w:tcPr>
          <w:p w14:paraId="1C9700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536" w:type="dxa"/>
            <w:tcBorders>
              <w:top w:val="nil"/>
              <w:left w:val="nil"/>
              <w:bottom w:val="nil"/>
              <w:right w:val="nil"/>
            </w:tcBorders>
            <w:shd w:val="clear" w:color="auto" w:fill="auto"/>
            <w:noWrap/>
            <w:vAlign w:val="bottom"/>
            <w:hideMark/>
          </w:tcPr>
          <w:p w14:paraId="67FE0E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190" w:type="dxa"/>
            <w:tcBorders>
              <w:top w:val="nil"/>
              <w:left w:val="nil"/>
              <w:bottom w:val="nil"/>
              <w:right w:val="nil"/>
            </w:tcBorders>
            <w:shd w:val="clear" w:color="auto" w:fill="auto"/>
            <w:noWrap/>
            <w:vAlign w:val="bottom"/>
            <w:hideMark/>
          </w:tcPr>
          <w:p w14:paraId="188A8A91"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15F2AA1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32" w:type="dxa"/>
            <w:tcBorders>
              <w:top w:val="nil"/>
              <w:left w:val="nil"/>
              <w:bottom w:val="nil"/>
              <w:right w:val="nil"/>
            </w:tcBorders>
            <w:shd w:val="clear" w:color="auto" w:fill="auto"/>
            <w:noWrap/>
            <w:vAlign w:val="bottom"/>
            <w:hideMark/>
          </w:tcPr>
          <w:p w14:paraId="19738D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541" w:type="dxa"/>
            <w:tcBorders>
              <w:top w:val="nil"/>
              <w:left w:val="nil"/>
              <w:bottom w:val="nil"/>
              <w:right w:val="nil"/>
            </w:tcBorders>
            <w:shd w:val="clear" w:color="auto" w:fill="auto"/>
            <w:noWrap/>
            <w:vAlign w:val="bottom"/>
            <w:hideMark/>
          </w:tcPr>
          <w:p w14:paraId="00F8A4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33" w:type="dxa"/>
            <w:tcBorders>
              <w:top w:val="nil"/>
              <w:left w:val="nil"/>
              <w:bottom w:val="nil"/>
              <w:right w:val="nil"/>
            </w:tcBorders>
            <w:shd w:val="clear" w:color="auto" w:fill="auto"/>
            <w:noWrap/>
            <w:vAlign w:val="bottom"/>
            <w:hideMark/>
          </w:tcPr>
          <w:p w14:paraId="5DD1EA8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460" w:type="dxa"/>
            <w:tcBorders>
              <w:top w:val="nil"/>
              <w:left w:val="nil"/>
              <w:bottom w:val="nil"/>
              <w:right w:val="nil"/>
            </w:tcBorders>
            <w:shd w:val="clear" w:color="auto" w:fill="auto"/>
            <w:noWrap/>
            <w:vAlign w:val="bottom"/>
            <w:hideMark/>
          </w:tcPr>
          <w:p w14:paraId="591EC53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10A19DC"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39A94D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7</w:t>
            </w:r>
          </w:p>
        </w:tc>
        <w:tc>
          <w:tcPr>
            <w:tcW w:w="903" w:type="dxa"/>
            <w:tcBorders>
              <w:top w:val="single" w:sz="4" w:space="0" w:color="auto"/>
              <w:left w:val="nil"/>
              <w:bottom w:val="nil"/>
              <w:right w:val="nil"/>
            </w:tcBorders>
            <w:shd w:val="clear" w:color="auto" w:fill="auto"/>
            <w:noWrap/>
            <w:vAlign w:val="bottom"/>
            <w:hideMark/>
          </w:tcPr>
          <w:p w14:paraId="2F170A4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32</w:t>
            </w:r>
          </w:p>
        </w:tc>
        <w:tc>
          <w:tcPr>
            <w:tcW w:w="354" w:type="dxa"/>
            <w:tcBorders>
              <w:top w:val="single" w:sz="4" w:space="0" w:color="auto"/>
              <w:left w:val="nil"/>
              <w:bottom w:val="nil"/>
              <w:right w:val="nil"/>
            </w:tcBorders>
            <w:shd w:val="clear" w:color="auto" w:fill="auto"/>
            <w:noWrap/>
            <w:vAlign w:val="bottom"/>
            <w:hideMark/>
          </w:tcPr>
          <w:p w14:paraId="21F1DA0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5645F3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4</w:t>
            </w:r>
          </w:p>
        </w:tc>
        <w:tc>
          <w:tcPr>
            <w:tcW w:w="612" w:type="dxa"/>
            <w:tcBorders>
              <w:top w:val="single" w:sz="4" w:space="0" w:color="auto"/>
              <w:left w:val="nil"/>
              <w:bottom w:val="nil"/>
              <w:right w:val="nil"/>
            </w:tcBorders>
            <w:shd w:val="clear" w:color="auto" w:fill="auto"/>
            <w:noWrap/>
            <w:vAlign w:val="bottom"/>
            <w:hideMark/>
          </w:tcPr>
          <w:p w14:paraId="54A1B8A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5B355D6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294CC2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single" w:sz="4" w:space="0" w:color="auto"/>
              <w:left w:val="nil"/>
              <w:bottom w:val="nil"/>
              <w:right w:val="nil"/>
            </w:tcBorders>
            <w:shd w:val="clear" w:color="auto" w:fill="auto"/>
            <w:noWrap/>
            <w:vAlign w:val="bottom"/>
            <w:hideMark/>
          </w:tcPr>
          <w:p w14:paraId="00C169E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0</w:t>
            </w:r>
          </w:p>
        </w:tc>
        <w:tc>
          <w:tcPr>
            <w:tcW w:w="332" w:type="dxa"/>
            <w:tcBorders>
              <w:top w:val="single" w:sz="4" w:space="0" w:color="auto"/>
              <w:left w:val="nil"/>
              <w:bottom w:val="nil"/>
              <w:right w:val="nil"/>
            </w:tcBorders>
            <w:shd w:val="clear" w:color="auto" w:fill="auto"/>
            <w:noWrap/>
            <w:vAlign w:val="bottom"/>
            <w:hideMark/>
          </w:tcPr>
          <w:p w14:paraId="17086F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9AD3E2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80</w:t>
            </w:r>
          </w:p>
        </w:tc>
        <w:tc>
          <w:tcPr>
            <w:tcW w:w="633" w:type="dxa"/>
            <w:tcBorders>
              <w:top w:val="single" w:sz="4" w:space="0" w:color="auto"/>
              <w:left w:val="nil"/>
              <w:bottom w:val="nil"/>
              <w:right w:val="nil"/>
            </w:tcBorders>
            <w:shd w:val="clear" w:color="auto" w:fill="auto"/>
            <w:noWrap/>
            <w:vAlign w:val="bottom"/>
            <w:hideMark/>
          </w:tcPr>
          <w:p w14:paraId="46357A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0CAE2D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9</w:t>
            </w:r>
          </w:p>
        </w:tc>
      </w:tr>
      <w:tr w:rsidR="00BD7167" w:rsidRPr="00630043" w14:paraId="3ACA8C5B" w14:textId="77777777" w:rsidTr="00BD7167">
        <w:trPr>
          <w:trHeight w:val="300"/>
        </w:trPr>
        <w:tc>
          <w:tcPr>
            <w:tcW w:w="1296" w:type="dxa"/>
            <w:tcBorders>
              <w:top w:val="nil"/>
              <w:left w:val="nil"/>
              <w:bottom w:val="nil"/>
              <w:right w:val="nil"/>
            </w:tcBorders>
            <w:shd w:val="clear" w:color="auto" w:fill="auto"/>
            <w:noWrap/>
            <w:vAlign w:val="bottom"/>
            <w:hideMark/>
          </w:tcPr>
          <w:p w14:paraId="4B8ED6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7</w:t>
            </w:r>
          </w:p>
        </w:tc>
        <w:tc>
          <w:tcPr>
            <w:tcW w:w="903" w:type="dxa"/>
            <w:tcBorders>
              <w:top w:val="nil"/>
              <w:left w:val="nil"/>
              <w:bottom w:val="nil"/>
              <w:right w:val="nil"/>
            </w:tcBorders>
            <w:shd w:val="clear" w:color="auto" w:fill="auto"/>
            <w:noWrap/>
            <w:vAlign w:val="bottom"/>
            <w:hideMark/>
          </w:tcPr>
          <w:p w14:paraId="41BC551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1</w:t>
            </w:r>
          </w:p>
        </w:tc>
        <w:tc>
          <w:tcPr>
            <w:tcW w:w="354" w:type="dxa"/>
            <w:tcBorders>
              <w:top w:val="nil"/>
              <w:left w:val="nil"/>
              <w:bottom w:val="nil"/>
              <w:right w:val="nil"/>
            </w:tcBorders>
            <w:shd w:val="clear" w:color="auto" w:fill="auto"/>
            <w:noWrap/>
            <w:vAlign w:val="bottom"/>
            <w:hideMark/>
          </w:tcPr>
          <w:p w14:paraId="711949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217D89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w:t>
            </w:r>
          </w:p>
        </w:tc>
        <w:tc>
          <w:tcPr>
            <w:tcW w:w="612" w:type="dxa"/>
            <w:tcBorders>
              <w:top w:val="nil"/>
              <w:left w:val="nil"/>
              <w:bottom w:val="nil"/>
              <w:right w:val="nil"/>
            </w:tcBorders>
            <w:shd w:val="clear" w:color="auto" w:fill="auto"/>
            <w:noWrap/>
            <w:vAlign w:val="bottom"/>
            <w:hideMark/>
          </w:tcPr>
          <w:p w14:paraId="17DD3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1D63E92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CF468E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769BA7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54</w:t>
            </w:r>
          </w:p>
        </w:tc>
        <w:tc>
          <w:tcPr>
            <w:tcW w:w="332" w:type="dxa"/>
            <w:tcBorders>
              <w:top w:val="nil"/>
              <w:left w:val="nil"/>
              <w:bottom w:val="nil"/>
              <w:right w:val="nil"/>
            </w:tcBorders>
            <w:shd w:val="clear" w:color="auto" w:fill="auto"/>
            <w:noWrap/>
            <w:vAlign w:val="bottom"/>
            <w:hideMark/>
          </w:tcPr>
          <w:p w14:paraId="5E24335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DD15F1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w:t>
            </w:r>
          </w:p>
        </w:tc>
        <w:tc>
          <w:tcPr>
            <w:tcW w:w="633" w:type="dxa"/>
            <w:tcBorders>
              <w:top w:val="nil"/>
              <w:left w:val="nil"/>
              <w:bottom w:val="nil"/>
              <w:right w:val="nil"/>
            </w:tcBorders>
            <w:shd w:val="clear" w:color="auto" w:fill="auto"/>
            <w:noWrap/>
            <w:vAlign w:val="bottom"/>
            <w:hideMark/>
          </w:tcPr>
          <w:p w14:paraId="543A36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584A70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1</w:t>
            </w:r>
          </w:p>
        </w:tc>
      </w:tr>
      <w:tr w:rsidR="00BD7167" w:rsidRPr="00630043" w14:paraId="17F58CB1" w14:textId="77777777" w:rsidTr="00BD7167">
        <w:trPr>
          <w:trHeight w:val="300"/>
        </w:trPr>
        <w:tc>
          <w:tcPr>
            <w:tcW w:w="1296" w:type="dxa"/>
            <w:tcBorders>
              <w:top w:val="nil"/>
              <w:left w:val="nil"/>
              <w:bottom w:val="nil"/>
              <w:right w:val="nil"/>
            </w:tcBorders>
            <w:shd w:val="clear" w:color="auto" w:fill="auto"/>
            <w:noWrap/>
            <w:vAlign w:val="bottom"/>
            <w:hideMark/>
          </w:tcPr>
          <w:p w14:paraId="07775F3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5-7</w:t>
            </w:r>
          </w:p>
        </w:tc>
        <w:tc>
          <w:tcPr>
            <w:tcW w:w="903" w:type="dxa"/>
            <w:tcBorders>
              <w:top w:val="nil"/>
              <w:left w:val="nil"/>
              <w:bottom w:val="nil"/>
              <w:right w:val="nil"/>
            </w:tcBorders>
            <w:shd w:val="clear" w:color="auto" w:fill="auto"/>
            <w:noWrap/>
            <w:vAlign w:val="bottom"/>
            <w:hideMark/>
          </w:tcPr>
          <w:p w14:paraId="098BB65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78</w:t>
            </w:r>
          </w:p>
        </w:tc>
        <w:tc>
          <w:tcPr>
            <w:tcW w:w="354" w:type="dxa"/>
            <w:tcBorders>
              <w:top w:val="nil"/>
              <w:left w:val="nil"/>
              <w:bottom w:val="nil"/>
              <w:right w:val="nil"/>
            </w:tcBorders>
            <w:shd w:val="clear" w:color="auto" w:fill="auto"/>
            <w:noWrap/>
            <w:vAlign w:val="bottom"/>
            <w:hideMark/>
          </w:tcPr>
          <w:p w14:paraId="4FDFE64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B91F9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5.71</w:t>
            </w:r>
          </w:p>
        </w:tc>
        <w:tc>
          <w:tcPr>
            <w:tcW w:w="612" w:type="dxa"/>
            <w:tcBorders>
              <w:top w:val="nil"/>
              <w:left w:val="nil"/>
              <w:bottom w:val="nil"/>
              <w:right w:val="nil"/>
            </w:tcBorders>
            <w:shd w:val="clear" w:color="auto" w:fill="auto"/>
            <w:noWrap/>
            <w:vAlign w:val="bottom"/>
            <w:hideMark/>
          </w:tcPr>
          <w:p w14:paraId="0A0F17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0041E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3902A3AF"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54E2FD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0.93</w:t>
            </w:r>
          </w:p>
        </w:tc>
        <w:tc>
          <w:tcPr>
            <w:tcW w:w="332" w:type="dxa"/>
            <w:tcBorders>
              <w:top w:val="nil"/>
              <w:left w:val="nil"/>
              <w:bottom w:val="nil"/>
              <w:right w:val="nil"/>
            </w:tcBorders>
            <w:shd w:val="clear" w:color="auto" w:fill="auto"/>
            <w:noWrap/>
            <w:vAlign w:val="bottom"/>
            <w:hideMark/>
          </w:tcPr>
          <w:p w14:paraId="138D31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AC22C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56</w:t>
            </w:r>
          </w:p>
        </w:tc>
        <w:tc>
          <w:tcPr>
            <w:tcW w:w="633" w:type="dxa"/>
            <w:tcBorders>
              <w:top w:val="nil"/>
              <w:left w:val="nil"/>
              <w:bottom w:val="nil"/>
              <w:right w:val="nil"/>
            </w:tcBorders>
            <w:shd w:val="clear" w:color="auto" w:fill="auto"/>
            <w:noWrap/>
            <w:vAlign w:val="bottom"/>
            <w:hideMark/>
          </w:tcPr>
          <w:p w14:paraId="7644CD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88B02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87</w:t>
            </w:r>
          </w:p>
        </w:tc>
      </w:tr>
      <w:tr w:rsidR="00BD7167" w:rsidRPr="00630043" w14:paraId="087A3F75" w14:textId="77777777" w:rsidTr="00BD7167">
        <w:trPr>
          <w:trHeight w:val="300"/>
        </w:trPr>
        <w:tc>
          <w:tcPr>
            <w:tcW w:w="1296" w:type="dxa"/>
            <w:tcBorders>
              <w:top w:val="nil"/>
              <w:left w:val="nil"/>
              <w:bottom w:val="nil"/>
              <w:right w:val="nil"/>
            </w:tcBorders>
            <w:shd w:val="clear" w:color="auto" w:fill="auto"/>
            <w:noWrap/>
            <w:vAlign w:val="bottom"/>
            <w:hideMark/>
          </w:tcPr>
          <w:p w14:paraId="42232F5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5</w:t>
            </w:r>
          </w:p>
        </w:tc>
        <w:tc>
          <w:tcPr>
            <w:tcW w:w="903" w:type="dxa"/>
            <w:tcBorders>
              <w:top w:val="nil"/>
              <w:left w:val="nil"/>
              <w:bottom w:val="nil"/>
              <w:right w:val="nil"/>
            </w:tcBorders>
            <w:shd w:val="clear" w:color="auto" w:fill="auto"/>
            <w:noWrap/>
            <w:vAlign w:val="bottom"/>
            <w:hideMark/>
          </w:tcPr>
          <w:p w14:paraId="5ADB78D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43</w:t>
            </w:r>
          </w:p>
        </w:tc>
        <w:tc>
          <w:tcPr>
            <w:tcW w:w="354" w:type="dxa"/>
            <w:tcBorders>
              <w:top w:val="nil"/>
              <w:left w:val="nil"/>
              <w:bottom w:val="nil"/>
              <w:right w:val="nil"/>
            </w:tcBorders>
            <w:shd w:val="clear" w:color="auto" w:fill="auto"/>
            <w:noWrap/>
            <w:vAlign w:val="bottom"/>
            <w:hideMark/>
          </w:tcPr>
          <w:p w14:paraId="30B89D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58BF5A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8</w:t>
            </w:r>
          </w:p>
        </w:tc>
        <w:tc>
          <w:tcPr>
            <w:tcW w:w="612" w:type="dxa"/>
            <w:tcBorders>
              <w:top w:val="nil"/>
              <w:left w:val="nil"/>
              <w:bottom w:val="nil"/>
              <w:right w:val="nil"/>
            </w:tcBorders>
            <w:shd w:val="clear" w:color="auto" w:fill="auto"/>
            <w:noWrap/>
            <w:vAlign w:val="bottom"/>
            <w:hideMark/>
          </w:tcPr>
          <w:p w14:paraId="555B07F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04E615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9F8CD59"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8EAB68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w:t>
            </w:r>
          </w:p>
        </w:tc>
        <w:tc>
          <w:tcPr>
            <w:tcW w:w="332" w:type="dxa"/>
            <w:tcBorders>
              <w:top w:val="nil"/>
              <w:left w:val="nil"/>
              <w:bottom w:val="nil"/>
              <w:right w:val="nil"/>
            </w:tcBorders>
            <w:shd w:val="clear" w:color="auto" w:fill="auto"/>
            <w:noWrap/>
            <w:vAlign w:val="bottom"/>
            <w:hideMark/>
          </w:tcPr>
          <w:p w14:paraId="3F6877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5C55C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3</w:t>
            </w:r>
          </w:p>
        </w:tc>
        <w:tc>
          <w:tcPr>
            <w:tcW w:w="633" w:type="dxa"/>
            <w:tcBorders>
              <w:top w:val="nil"/>
              <w:left w:val="nil"/>
              <w:bottom w:val="nil"/>
              <w:right w:val="nil"/>
            </w:tcBorders>
            <w:shd w:val="clear" w:color="auto" w:fill="auto"/>
            <w:noWrap/>
            <w:vAlign w:val="bottom"/>
            <w:hideMark/>
          </w:tcPr>
          <w:p w14:paraId="1F8717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C9B2F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5</w:t>
            </w:r>
          </w:p>
        </w:tc>
      </w:tr>
      <w:tr w:rsidR="00BD7167" w:rsidRPr="00630043" w14:paraId="44DC8FE2" w14:textId="77777777" w:rsidTr="00BD7167">
        <w:trPr>
          <w:trHeight w:val="300"/>
        </w:trPr>
        <w:tc>
          <w:tcPr>
            <w:tcW w:w="1296" w:type="dxa"/>
            <w:tcBorders>
              <w:top w:val="nil"/>
              <w:left w:val="nil"/>
              <w:bottom w:val="nil"/>
              <w:right w:val="nil"/>
            </w:tcBorders>
            <w:shd w:val="clear" w:color="auto" w:fill="auto"/>
            <w:noWrap/>
            <w:vAlign w:val="bottom"/>
            <w:hideMark/>
          </w:tcPr>
          <w:p w14:paraId="54E12B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2-8</w:t>
            </w:r>
          </w:p>
        </w:tc>
        <w:tc>
          <w:tcPr>
            <w:tcW w:w="903" w:type="dxa"/>
            <w:tcBorders>
              <w:top w:val="nil"/>
              <w:left w:val="nil"/>
              <w:bottom w:val="nil"/>
              <w:right w:val="nil"/>
            </w:tcBorders>
            <w:shd w:val="clear" w:color="auto" w:fill="auto"/>
            <w:noWrap/>
            <w:vAlign w:val="bottom"/>
            <w:hideMark/>
          </w:tcPr>
          <w:p w14:paraId="5D5F9E7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71</w:t>
            </w:r>
          </w:p>
        </w:tc>
        <w:tc>
          <w:tcPr>
            <w:tcW w:w="354" w:type="dxa"/>
            <w:tcBorders>
              <w:top w:val="nil"/>
              <w:left w:val="nil"/>
              <w:bottom w:val="nil"/>
              <w:right w:val="nil"/>
            </w:tcBorders>
            <w:shd w:val="clear" w:color="auto" w:fill="auto"/>
            <w:noWrap/>
            <w:vAlign w:val="bottom"/>
            <w:hideMark/>
          </w:tcPr>
          <w:p w14:paraId="384FBE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663A21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3</w:t>
            </w:r>
          </w:p>
        </w:tc>
        <w:tc>
          <w:tcPr>
            <w:tcW w:w="612" w:type="dxa"/>
            <w:tcBorders>
              <w:top w:val="nil"/>
              <w:left w:val="nil"/>
              <w:bottom w:val="nil"/>
              <w:right w:val="nil"/>
            </w:tcBorders>
            <w:shd w:val="clear" w:color="auto" w:fill="auto"/>
            <w:noWrap/>
            <w:vAlign w:val="bottom"/>
            <w:hideMark/>
          </w:tcPr>
          <w:p w14:paraId="5F272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3B2E3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867D97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30F08D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53</w:t>
            </w:r>
          </w:p>
        </w:tc>
        <w:tc>
          <w:tcPr>
            <w:tcW w:w="332" w:type="dxa"/>
            <w:tcBorders>
              <w:top w:val="nil"/>
              <w:left w:val="nil"/>
              <w:bottom w:val="nil"/>
              <w:right w:val="nil"/>
            </w:tcBorders>
            <w:shd w:val="clear" w:color="auto" w:fill="auto"/>
            <w:noWrap/>
            <w:vAlign w:val="bottom"/>
            <w:hideMark/>
          </w:tcPr>
          <w:p w14:paraId="62D313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568E7F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4</w:t>
            </w:r>
          </w:p>
        </w:tc>
        <w:tc>
          <w:tcPr>
            <w:tcW w:w="633" w:type="dxa"/>
            <w:tcBorders>
              <w:top w:val="nil"/>
              <w:left w:val="nil"/>
              <w:bottom w:val="nil"/>
              <w:right w:val="nil"/>
            </w:tcBorders>
            <w:shd w:val="clear" w:color="auto" w:fill="auto"/>
            <w:noWrap/>
            <w:vAlign w:val="bottom"/>
            <w:hideMark/>
          </w:tcPr>
          <w:p w14:paraId="33B5074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2E421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6.8</w:t>
            </w:r>
          </w:p>
        </w:tc>
      </w:tr>
      <w:tr w:rsidR="00BD7167" w:rsidRPr="00630043" w14:paraId="63C6F75B" w14:textId="77777777" w:rsidTr="00BD7167">
        <w:trPr>
          <w:trHeight w:val="300"/>
        </w:trPr>
        <w:tc>
          <w:tcPr>
            <w:tcW w:w="1296" w:type="dxa"/>
            <w:tcBorders>
              <w:top w:val="nil"/>
              <w:left w:val="nil"/>
              <w:bottom w:val="nil"/>
              <w:right w:val="nil"/>
            </w:tcBorders>
            <w:shd w:val="clear" w:color="auto" w:fill="auto"/>
            <w:noWrap/>
            <w:vAlign w:val="bottom"/>
            <w:hideMark/>
          </w:tcPr>
          <w:p w14:paraId="5C889FB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8</w:t>
            </w:r>
          </w:p>
        </w:tc>
        <w:tc>
          <w:tcPr>
            <w:tcW w:w="903" w:type="dxa"/>
            <w:tcBorders>
              <w:top w:val="nil"/>
              <w:left w:val="nil"/>
              <w:bottom w:val="nil"/>
              <w:right w:val="nil"/>
            </w:tcBorders>
            <w:shd w:val="clear" w:color="auto" w:fill="auto"/>
            <w:noWrap/>
            <w:vAlign w:val="bottom"/>
            <w:hideMark/>
          </w:tcPr>
          <w:p w14:paraId="006384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84</w:t>
            </w:r>
          </w:p>
        </w:tc>
        <w:tc>
          <w:tcPr>
            <w:tcW w:w="354" w:type="dxa"/>
            <w:tcBorders>
              <w:top w:val="nil"/>
              <w:left w:val="nil"/>
              <w:bottom w:val="nil"/>
              <w:right w:val="nil"/>
            </w:tcBorders>
            <w:shd w:val="clear" w:color="auto" w:fill="auto"/>
            <w:noWrap/>
            <w:vAlign w:val="bottom"/>
            <w:hideMark/>
          </w:tcPr>
          <w:p w14:paraId="04E3A5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C50DB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7</w:t>
            </w:r>
          </w:p>
        </w:tc>
        <w:tc>
          <w:tcPr>
            <w:tcW w:w="612" w:type="dxa"/>
            <w:tcBorders>
              <w:top w:val="nil"/>
              <w:left w:val="nil"/>
              <w:bottom w:val="nil"/>
              <w:right w:val="nil"/>
            </w:tcBorders>
            <w:shd w:val="clear" w:color="auto" w:fill="auto"/>
            <w:noWrap/>
            <w:vAlign w:val="bottom"/>
            <w:hideMark/>
          </w:tcPr>
          <w:p w14:paraId="3510B1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C755B5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D3DFBC7"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DF0B0F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71</w:t>
            </w:r>
          </w:p>
        </w:tc>
        <w:tc>
          <w:tcPr>
            <w:tcW w:w="332" w:type="dxa"/>
            <w:tcBorders>
              <w:top w:val="nil"/>
              <w:left w:val="nil"/>
              <w:bottom w:val="nil"/>
              <w:right w:val="nil"/>
            </w:tcBorders>
            <w:shd w:val="clear" w:color="auto" w:fill="auto"/>
            <w:noWrap/>
            <w:vAlign w:val="bottom"/>
            <w:hideMark/>
          </w:tcPr>
          <w:p w14:paraId="45C121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D3BD4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w:t>
            </w:r>
          </w:p>
        </w:tc>
        <w:tc>
          <w:tcPr>
            <w:tcW w:w="633" w:type="dxa"/>
            <w:tcBorders>
              <w:top w:val="nil"/>
              <w:left w:val="nil"/>
              <w:bottom w:val="nil"/>
              <w:right w:val="nil"/>
            </w:tcBorders>
            <w:shd w:val="clear" w:color="auto" w:fill="auto"/>
            <w:noWrap/>
            <w:vAlign w:val="bottom"/>
            <w:hideMark/>
          </w:tcPr>
          <w:p w14:paraId="1B4890F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9EEA8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3</w:t>
            </w:r>
          </w:p>
        </w:tc>
      </w:tr>
      <w:tr w:rsidR="00BD7167" w:rsidRPr="00630043" w14:paraId="1B6F002F" w14:textId="77777777" w:rsidTr="00BD7167">
        <w:trPr>
          <w:trHeight w:val="300"/>
        </w:trPr>
        <w:tc>
          <w:tcPr>
            <w:tcW w:w="1296" w:type="dxa"/>
            <w:tcBorders>
              <w:top w:val="nil"/>
              <w:left w:val="nil"/>
              <w:bottom w:val="nil"/>
              <w:right w:val="nil"/>
            </w:tcBorders>
            <w:shd w:val="clear" w:color="auto" w:fill="auto"/>
            <w:noWrap/>
            <w:vAlign w:val="bottom"/>
            <w:hideMark/>
          </w:tcPr>
          <w:p w14:paraId="630C4E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6-8</w:t>
            </w:r>
          </w:p>
        </w:tc>
        <w:tc>
          <w:tcPr>
            <w:tcW w:w="903" w:type="dxa"/>
            <w:tcBorders>
              <w:top w:val="nil"/>
              <w:left w:val="nil"/>
              <w:bottom w:val="nil"/>
              <w:right w:val="nil"/>
            </w:tcBorders>
            <w:shd w:val="clear" w:color="auto" w:fill="auto"/>
            <w:noWrap/>
            <w:vAlign w:val="bottom"/>
            <w:hideMark/>
          </w:tcPr>
          <w:p w14:paraId="6A3E9C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3</w:t>
            </w:r>
          </w:p>
        </w:tc>
        <w:tc>
          <w:tcPr>
            <w:tcW w:w="354" w:type="dxa"/>
            <w:tcBorders>
              <w:top w:val="nil"/>
              <w:left w:val="nil"/>
              <w:bottom w:val="nil"/>
              <w:right w:val="nil"/>
            </w:tcBorders>
            <w:shd w:val="clear" w:color="auto" w:fill="auto"/>
            <w:noWrap/>
            <w:vAlign w:val="bottom"/>
            <w:hideMark/>
          </w:tcPr>
          <w:p w14:paraId="7F02A4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37881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7.37</w:t>
            </w:r>
          </w:p>
        </w:tc>
        <w:tc>
          <w:tcPr>
            <w:tcW w:w="612" w:type="dxa"/>
            <w:tcBorders>
              <w:top w:val="nil"/>
              <w:left w:val="nil"/>
              <w:bottom w:val="nil"/>
              <w:right w:val="nil"/>
            </w:tcBorders>
            <w:shd w:val="clear" w:color="auto" w:fill="auto"/>
            <w:noWrap/>
            <w:vAlign w:val="bottom"/>
            <w:hideMark/>
          </w:tcPr>
          <w:p w14:paraId="610E99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8151C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CE48D48"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0CC99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21</w:t>
            </w:r>
          </w:p>
        </w:tc>
        <w:tc>
          <w:tcPr>
            <w:tcW w:w="332" w:type="dxa"/>
            <w:tcBorders>
              <w:top w:val="nil"/>
              <w:left w:val="nil"/>
              <w:bottom w:val="nil"/>
              <w:right w:val="nil"/>
            </w:tcBorders>
            <w:shd w:val="clear" w:color="auto" w:fill="auto"/>
            <w:noWrap/>
            <w:vAlign w:val="bottom"/>
            <w:hideMark/>
          </w:tcPr>
          <w:p w14:paraId="209E75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A1A326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59</w:t>
            </w:r>
          </w:p>
        </w:tc>
        <w:tc>
          <w:tcPr>
            <w:tcW w:w="633" w:type="dxa"/>
            <w:tcBorders>
              <w:top w:val="nil"/>
              <w:left w:val="nil"/>
              <w:bottom w:val="nil"/>
              <w:right w:val="nil"/>
            </w:tcBorders>
            <w:shd w:val="clear" w:color="auto" w:fill="auto"/>
            <w:noWrap/>
            <w:vAlign w:val="bottom"/>
            <w:hideMark/>
          </w:tcPr>
          <w:p w14:paraId="5A0C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1656F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75</w:t>
            </w:r>
          </w:p>
        </w:tc>
      </w:tr>
      <w:tr w:rsidR="00BD7167" w:rsidRPr="00630043" w14:paraId="029EFFAD" w14:textId="77777777" w:rsidTr="00BD7167">
        <w:trPr>
          <w:trHeight w:val="300"/>
        </w:trPr>
        <w:tc>
          <w:tcPr>
            <w:tcW w:w="1296" w:type="dxa"/>
            <w:tcBorders>
              <w:top w:val="nil"/>
              <w:left w:val="nil"/>
              <w:bottom w:val="nil"/>
              <w:right w:val="nil"/>
            </w:tcBorders>
            <w:shd w:val="clear" w:color="auto" w:fill="auto"/>
            <w:noWrap/>
            <w:vAlign w:val="bottom"/>
            <w:hideMark/>
          </w:tcPr>
          <w:p w14:paraId="0C66C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6</w:t>
            </w:r>
          </w:p>
        </w:tc>
        <w:tc>
          <w:tcPr>
            <w:tcW w:w="903" w:type="dxa"/>
            <w:tcBorders>
              <w:top w:val="nil"/>
              <w:left w:val="nil"/>
              <w:bottom w:val="nil"/>
              <w:right w:val="nil"/>
            </w:tcBorders>
            <w:shd w:val="clear" w:color="auto" w:fill="auto"/>
            <w:noWrap/>
            <w:vAlign w:val="bottom"/>
            <w:hideMark/>
          </w:tcPr>
          <w:p w14:paraId="5F215C7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52</w:t>
            </w:r>
          </w:p>
        </w:tc>
        <w:tc>
          <w:tcPr>
            <w:tcW w:w="354" w:type="dxa"/>
            <w:tcBorders>
              <w:top w:val="nil"/>
              <w:left w:val="nil"/>
              <w:bottom w:val="nil"/>
              <w:right w:val="nil"/>
            </w:tcBorders>
            <w:shd w:val="clear" w:color="auto" w:fill="auto"/>
            <w:noWrap/>
            <w:vAlign w:val="bottom"/>
            <w:hideMark/>
          </w:tcPr>
          <w:p w14:paraId="1DE4428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8D908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62</w:t>
            </w:r>
          </w:p>
        </w:tc>
        <w:tc>
          <w:tcPr>
            <w:tcW w:w="612" w:type="dxa"/>
            <w:tcBorders>
              <w:top w:val="nil"/>
              <w:left w:val="nil"/>
              <w:bottom w:val="nil"/>
              <w:right w:val="nil"/>
            </w:tcBorders>
            <w:shd w:val="clear" w:color="auto" w:fill="auto"/>
            <w:noWrap/>
            <w:vAlign w:val="bottom"/>
            <w:hideMark/>
          </w:tcPr>
          <w:p w14:paraId="1939AF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5216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DC455F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023ED0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86</w:t>
            </w:r>
          </w:p>
        </w:tc>
        <w:tc>
          <w:tcPr>
            <w:tcW w:w="332" w:type="dxa"/>
            <w:tcBorders>
              <w:top w:val="nil"/>
              <w:left w:val="nil"/>
              <w:bottom w:val="nil"/>
              <w:right w:val="nil"/>
            </w:tcBorders>
            <w:shd w:val="clear" w:color="auto" w:fill="auto"/>
            <w:noWrap/>
            <w:vAlign w:val="bottom"/>
            <w:hideMark/>
          </w:tcPr>
          <w:p w14:paraId="2D4A0E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1FD0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8</w:t>
            </w:r>
          </w:p>
        </w:tc>
        <w:tc>
          <w:tcPr>
            <w:tcW w:w="633" w:type="dxa"/>
            <w:tcBorders>
              <w:top w:val="nil"/>
              <w:left w:val="nil"/>
              <w:bottom w:val="nil"/>
              <w:right w:val="nil"/>
            </w:tcBorders>
            <w:shd w:val="clear" w:color="auto" w:fill="auto"/>
            <w:noWrap/>
            <w:vAlign w:val="bottom"/>
            <w:hideMark/>
          </w:tcPr>
          <w:p w14:paraId="1882A6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749506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7</w:t>
            </w:r>
          </w:p>
        </w:tc>
      </w:tr>
      <w:tr w:rsidR="00BD7167" w:rsidRPr="00630043" w14:paraId="663EC99E" w14:textId="77777777" w:rsidTr="00BD7167">
        <w:trPr>
          <w:trHeight w:val="300"/>
        </w:trPr>
        <w:tc>
          <w:tcPr>
            <w:tcW w:w="1296" w:type="dxa"/>
            <w:tcBorders>
              <w:top w:val="nil"/>
              <w:left w:val="nil"/>
              <w:bottom w:val="nil"/>
              <w:right w:val="nil"/>
            </w:tcBorders>
            <w:shd w:val="clear" w:color="auto" w:fill="auto"/>
            <w:noWrap/>
            <w:vAlign w:val="bottom"/>
            <w:hideMark/>
          </w:tcPr>
          <w:p w14:paraId="28C34B6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15</w:t>
            </w:r>
          </w:p>
        </w:tc>
        <w:tc>
          <w:tcPr>
            <w:tcW w:w="903" w:type="dxa"/>
            <w:tcBorders>
              <w:top w:val="nil"/>
              <w:left w:val="nil"/>
              <w:bottom w:val="nil"/>
              <w:right w:val="nil"/>
            </w:tcBorders>
            <w:shd w:val="clear" w:color="auto" w:fill="auto"/>
            <w:noWrap/>
            <w:vAlign w:val="bottom"/>
            <w:hideMark/>
          </w:tcPr>
          <w:p w14:paraId="67310AD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87</w:t>
            </w:r>
          </w:p>
        </w:tc>
        <w:tc>
          <w:tcPr>
            <w:tcW w:w="354" w:type="dxa"/>
            <w:tcBorders>
              <w:top w:val="nil"/>
              <w:left w:val="nil"/>
              <w:bottom w:val="nil"/>
              <w:right w:val="nil"/>
            </w:tcBorders>
            <w:shd w:val="clear" w:color="auto" w:fill="auto"/>
            <w:noWrap/>
            <w:vAlign w:val="bottom"/>
            <w:hideMark/>
          </w:tcPr>
          <w:p w14:paraId="5F7A733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7A3B26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5E0082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4A4A5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4B60220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420753F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98</w:t>
            </w:r>
          </w:p>
        </w:tc>
        <w:tc>
          <w:tcPr>
            <w:tcW w:w="332" w:type="dxa"/>
            <w:tcBorders>
              <w:top w:val="nil"/>
              <w:left w:val="nil"/>
              <w:bottom w:val="nil"/>
              <w:right w:val="nil"/>
            </w:tcBorders>
            <w:shd w:val="clear" w:color="auto" w:fill="auto"/>
            <w:noWrap/>
            <w:vAlign w:val="bottom"/>
            <w:hideMark/>
          </w:tcPr>
          <w:p w14:paraId="2E2D25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508CD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8</w:t>
            </w:r>
          </w:p>
        </w:tc>
        <w:tc>
          <w:tcPr>
            <w:tcW w:w="633" w:type="dxa"/>
            <w:tcBorders>
              <w:top w:val="nil"/>
              <w:left w:val="nil"/>
              <w:bottom w:val="nil"/>
              <w:right w:val="nil"/>
            </w:tcBorders>
            <w:shd w:val="clear" w:color="auto" w:fill="auto"/>
            <w:noWrap/>
            <w:vAlign w:val="bottom"/>
            <w:hideMark/>
          </w:tcPr>
          <w:p w14:paraId="0DC7574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36C8BD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2</w:t>
            </w:r>
          </w:p>
        </w:tc>
      </w:tr>
      <w:tr w:rsidR="00BD7167" w:rsidRPr="00630043" w14:paraId="2E687954" w14:textId="77777777" w:rsidTr="00BD7167">
        <w:trPr>
          <w:trHeight w:val="300"/>
        </w:trPr>
        <w:tc>
          <w:tcPr>
            <w:tcW w:w="1296" w:type="dxa"/>
            <w:tcBorders>
              <w:top w:val="nil"/>
              <w:left w:val="nil"/>
              <w:bottom w:val="nil"/>
              <w:right w:val="nil"/>
            </w:tcBorders>
            <w:shd w:val="clear" w:color="auto" w:fill="auto"/>
            <w:noWrap/>
            <w:vAlign w:val="bottom"/>
            <w:hideMark/>
          </w:tcPr>
          <w:p w14:paraId="11C9A9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3-15</w:t>
            </w:r>
          </w:p>
        </w:tc>
        <w:tc>
          <w:tcPr>
            <w:tcW w:w="903" w:type="dxa"/>
            <w:tcBorders>
              <w:top w:val="nil"/>
              <w:left w:val="nil"/>
              <w:bottom w:val="nil"/>
              <w:right w:val="nil"/>
            </w:tcBorders>
            <w:shd w:val="clear" w:color="auto" w:fill="auto"/>
            <w:noWrap/>
            <w:vAlign w:val="bottom"/>
            <w:hideMark/>
          </w:tcPr>
          <w:p w14:paraId="00881E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35</w:t>
            </w:r>
          </w:p>
        </w:tc>
        <w:tc>
          <w:tcPr>
            <w:tcW w:w="354" w:type="dxa"/>
            <w:tcBorders>
              <w:top w:val="nil"/>
              <w:left w:val="nil"/>
              <w:bottom w:val="nil"/>
              <w:right w:val="nil"/>
            </w:tcBorders>
            <w:shd w:val="clear" w:color="auto" w:fill="auto"/>
            <w:noWrap/>
            <w:vAlign w:val="bottom"/>
            <w:hideMark/>
          </w:tcPr>
          <w:p w14:paraId="010B7E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0FFB11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01</w:t>
            </w:r>
          </w:p>
        </w:tc>
        <w:tc>
          <w:tcPr>
            <w:tcW w:w="612" w:type="dxa"/>
            <w:tcBorders>
              <w:top w:val="nil"/>
              <w:left w:val="nil"/>
              <w:bottom w:val="nil"/>
              <w:right w:val="nil"/>
            </w:tcBorders>
            <w:shd w:val="clear" w:color="auto" w:fill="auto"/>
            <w:noWrap/>
            <w:vAlign w:val="bottom"/>
            <w:hideMark/>
          </w:tcPr>
          <w:p w14:paraId="5C398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64E399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2038D54"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D51899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36</w:t>
            </w:r>
          </w:p>
        </w:tc>
        <w:tc>
          <w:tcPr>
            <w:tcW w:w="332" w:type="dxa"/>
            <w:tcBorders>
              <w:top w:val="nil"/>
              <w:left w:val="nil"/>
              <w:bottom w:val="nil"/>
              <w:right w:val="nil"/>
            </w:tcBorders>
            <w:shd w:val="clear" w:color="auto" w:fill="auto"/>
            <w:noWrap/>
            <w:vAlign w:val="bottom"/>
            <w:hideMark/>
          </w:tcPr>
          <w:p w14:paraId="3C18109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24052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44</w:t>
            </w:r>
          </w:p>
        </w:tc>
        <w:tc>
          <w:tcPr>
            <w:tcW w:w="633" w:type="dxa"/>
            <w:tcBorders>
              <w:top w:val="nil"/>
              <w:left w:val="nil"/>
              <w:bottom w:val="nil"/>
              <w:right w:val="nil"/>
            </w:tcBorders>
            <w:shd w:val="clear" w:color="auto" w:fill="auto"/>
            <w:noWrap/>
            <w:vAlign w:val="bottom"/>
            <w:hideMark/>
          </w:tcPr>
          <w:p w14:paraId="78B68C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E2B4E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6</w:t>
            </w:r>
          </w:p>
        </w:tc>
      </w:tr>
      <w:tr w:rsidR="00BD7167" w:rsidRPr="00630043" w14:paraId="322F34E5" w14:textId="77777777" w:rsidTr="00BD7167">
        <w:trPr>
          <w:trHeight w:val="300"/>
        </w:trPr>
        <w:tc>
          <w:tcPr>
            <w:tcW w:w="1296" w:type="dxa"/>
            <w:tcBorders>
              <w:top w:val="nil"/>
              <w:left w:val="nil"/>
              <w:bottom w:val="nil"/>
              <w:right w:val="nil"/>
            </w:tcBorders>
            <w:shd w:val="clear" w:color="auto" w:fill="auto"/>
            <w:noWrap/>
            <w:vAlign w:val="bottom"/>
            <w:hideMark/>
          </w:tcPr>
          <w:p w14:paraId="790367A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16</w:t>
            </w:r>
          </w:p>
        </w:tc>
        <w:tc>
          <w:tcPr>
            <w:tcW w:w="903" w:type="dxa"/>
            <w:tcBorders>
              <w:top w:val="nil"/>
              <w:left w:val="nil"/>
              <w:bottom w:val="nil"/>
              <w:right w:val="nil"/>
            </w:tcBorders>
            <w:shd w:val="clear" w:color="auto" w:fill="auto"/>
            <w:noWrap/>
            <w:vAlign w:val="bottom"/>
            <w:hideMark/>
          </w:tcPr>
          <w:p w14:paraId="12AD41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26</w:t>
            </w:r>
          </w:p>
        </w:tc>
        <w:tc>
          <w:tcPr>
            <w:tcW w:w="354" w:type="dxa"/>
            <w:tcBorders>
              <w:top w:val="nil"/>
              <w:left w:val="nil"/>
              <w:bottom w:val="nil"/>
              <w:right w:val="nil"/>
            </w:tcBorders>
            <w:shd w:val="clear" w:color="auto" w:fill="auto"/>
            <w:noWrap/>
            <w:vAlign w:val="bottom"/>
            <w:hideMark/>
          </w:tcPr>
          <w:p w14:paraId="1BBF230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EAEE4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6</w:t>
            </w:r>
          </w:p>
        </w:tc>
        <w:tc>
          <w:tcPr>
            <w:tcW w:w="612" w:type="dxa"/>
            <w:tcBorders>
              <w:top w:val="nil"/>
              <w:left w:val="nil"/>
              <w:bottom w:val="nil"/>
              <w:right w:val="nil"/>
            </w:tcBorders>
            <w:shd w:val="clear" w:color="auto" w:fill="auto"/>
            <w:noWrap/>
            <w:vAlign w:val="bottom"/>
            <w:hideMark/>
          </w:tcPr>
          <w:p w14:paraId="6682295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A7808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ECFA4A"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34AC6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1</w:t>
            </w:r>
          </w:p>
        </w:tc>
        <w:tc>
          <w:tcPr>
            <w:tcW w:w="332" w:type="dxa"/>
            <w:tcBorders>
              <w:top w:val="nil"/>
              <w:left w:val="nil"/>
              <w:bottom w:val="nil"/>
              <w:right w:val="nil"/>
            </w:tcBorders>
            <w:shd w:val="clear" w:color="auto" w:fill="auto"/>
            <w:noWrap/>
            <w:vAlign w:val="bottom"/>
            <w:hideMark/>
          </w:tcPr>
          <w:p w14:paraId="16A9DE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CB49D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4</w:t>
            </w:r>
          </w:p>
        </w:tc>
        <w:tc>
          <w:tcPr>
            <w:tcW w:w="633" w:type="dxa"/>
            <w:tcBorders>
              <w:top w:val="nil"/>
              <w:left w:val="nil"/>
              <w:bottom w:val="nil"/>
              <w:right w:val="nil"/>
            </w:tcBorders>
            <w:shd w:val="clear" w:color="auto" w:fill="auto"/>
            <w:noWrap/>
            <w:vAlign w:val="bottom"/>
            <w:hideMark/>
          </w:tcPr>
          <w:p w14:paraId="4ADCCB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36559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9</w:t>
            </w:r>
          </w:p>
        </w:tc>
      </w:tr>
      <w:tr w:rsidR="00BD7167" w:rsidRPr="00630043" w14:paraId="11564BEA"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80CFB4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4-16</w:t>
            </w:r>
          </w:p>
        </w:tc>
        <w:tc>
          <w:tcPr>
            <w:tcW w:w="903" w:type="dxa"/>
            <w:tcBorders>
              <w:top w:val="nil"/>
              <w:left w:val="nil"/>
              <w:bottom w:val="single" w:sz="4" w:space="0" w:color="auto"/>
              <w:right w:val="nil"/>
            </w:tcBorders>
            <w:shd w:val="clear" w:color="auto" w:fill="auto"/>
            <w:noWrap/>
            <w:vAlign w:val="bottom"/>
            <w:hideMark/>
          </w:tcPr>
          <w:p w14:paraId="050F99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48</w:t>
            </w:r>
          </w:p>
        </w:tc>
        <w:tc>
          <w:tcPr>
            <w:tcW w:w="354" w:type="dxa"/>
            <w:tcBorders>
              <w:top w:val="nil"/>
              <w:left w:val="nil"/>
              <w:bottom w:val="single" w:sz="4" w:space="0" w:color="auto"/>
              <w:right w:val="nil"/>
            </w:tcBorders>
            <w:shd w:val="clear" w:color="auto" w:fill="auto"/>
            <w:noWrap/>
            <w:vAlign w:val="bottom"/>
            <w:hideMark/>
          </w:tcPr>
          <w:p w14:paraId="42890F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1F12113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49</w:t>
            </w:r>
          </w:p>
        </w:tc>
        <w:tc>
          <w:tcPr>
            <w:tcW w:w="612" w:type="dxa"/>
            <w:tcBorders>
              <w:top w:val="nil"/>
              <w:left w:val="nil"/>
              <w:bottom w:val="single" w:sz="4" w:space="0" w:color="auto"/>
              <w:right w:val="nil"/>
            </w:tcBorders>
            <w:shd w:val="clear" w:color="auto" w:fill="auto"/>
            <w:noWrap/>
            <w:vAlign w:val="bottom"/>
            <w:hideMark/>
          </w:tcPr>
          <w:p w14:paraId="132BB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0E77C0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nil"/>
              <w:left w:val="nil"/>
              <w:bottom w:val="single" w:sz="4" w:space="0" w:color="auto"/>
              <w:right w:val="nil"/>
            </w:tcBorders>
            <w:shd w:val="clear" w:color="auto" w:fill="auto"/>
            <w:noWrap/>
            <w:vAlign w:val="bottom"/>
            <w:hideMark/>
          </w:tcPr>
          <w:p w14:paraId="2311D7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nil"/>
              <w:left w:val="nil"/>
              <w:bottom w:val="single" w:sz="4" w:space="0" w:color="auto"/>
              <w:right w:val="nil"/>
            </w:tcBorders>
            <w:shd w:val="clear" w:color="auto" w:fill="auto"/>
            <w:noWrap/>
            <w:vAlign w:val="bottom"/>
            <w:hideMark/>
          </w:tcPr>
          <w:p w14:paraId="7E7B8D5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2</w:t>
            </w:r>
          </w:p>
        </w:tc>
        <w:tc>
          <w:tcPr>
            <w:tcW w:w="332" w:type="dxa"/>
            <w:tcBorders>
              <w:top w:val="nil"/>
              <w:left w:val="nil"/>
              <w:bottom w:val="single" w:sz="4" w:space="0" w:color="auto"/>
              <w:right w:val="nil"/>
            </w:tcBorders>
            <w:shd w:val="clear" w:color="auto" w:fill="auto"/>
            <w:noWrap/>
            <w:vAlign w:val="bottom"/>
            <w:hideMark/>
          </w:tcPr>
          <w:p w14:paraId="64EAFDD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6188E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80</w:t>
            </w:r>
          </w:p>
        </w:tc>
        <w:tc>
          <w:tcPr>
            <w:tcW w:w="633" w:type="dxa"/>
            <w:tcBorders>
              <w:top w:val="nil"/>
              <w:left w:val="nil"/>
              <w:bottom w:val="single" w:sz="4" w:space="0" w:color="auto"/>
              <w:right w:val="nil"/>
            </w:tcBorders>
            <w:shd w:val="clear" w:color="auto" w:fill="auto"/>
            <w:noWrap/>
            <w:vAlign w:val="bottom"/>
            <w:hideMark/>
          </w:tcPr>
          <w:p w14:paraId="1712235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2DE3A5A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0</w:t>
            </w:r>
          </w:p>
        </w:tc>
      </w:tr>
      <w:tr w:rsidR="00BD7167" w:rsidRPr="00630043" w14:paraId="0B066314" w14:textId="77777777" w:rsidTr="00BD7167">
        <w:trPr>
          <w:trHeight w:val="300"/>
        </w:trPr>
        <w:tc>
          <w:tcPr>
            <w:tcW w:w="1296" w:type="dxa"/>
            <w:tcBorders>
              <w:top w:val="nil"/>
              <w:left w:val="nil"/>
              <w:bottom w:val="nil"/>
              <w:right w:val="nil"/>
            </w:tcBorders>
            <w:shd w:val="clear" w:color="auto" w:fill="auto"/>
            <w:noWrap/>
            <w:vAlign w:val="bottom"/>
            <w:hideMark/>
          </w:tcPr>
          <w:p w14:paraId="36AB007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w:t>
            </w:r>
          </w:p>
        </w:tc>
        <w:tc>
          <w:tcPr>
            <w:tcW w:w="903" w:type="dxa"/>
            <w:tcBorders>
              <w:top w:val="nil"/>
              <w:left w:val="nil"/>
              <w:bottom w:val="nil"/>
              <w:right w:val="nil"/>
            </w:tcBorders>
            <w:shd w:val="clear" w:color="auto" w:fill="auto"/>
            <w:noWrap/>
            <w:vAlign w:val="bottom"/>
            <w:hideMark/>
          </w:tcPr>
          <w:p w14:paraId="593E82E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35.84</w:t>
            </w:r>
          </w:p>
        </w:tc>
        <w:tc>
          <w:tcPr>
            <w:tcW w:w="354" w:type="dxa"/>
            <w:tcBorders>
              <w:top w:val="nil"/>
              <w:left w:val="nil"/>
              <w:bottom w:val="nil"/>
              <w:right w:val="nil"/>
            </w:tcBorders>
            <w:shd w:val="clear" w:color="auto" w:fill="auto"/>
            <w:noWrap/>
            <w:vAlign w:val="bottom"/>
            <w:hideMark/>
          </w:tcPr>
          <w:p w14:paraId="4E30499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D84A4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60</w:t>
            </w:r>
          </w:p>
        </w:tc>
        <w:tc>
          <w:tcPr>
            <w:tcW w:w="612" w:type="dxa"/>
            <w:tcBorders>
              <w:top w:val="nil"/>
              <w:left w:val="nil"/>
              <w:bottom w:val="nil"/>
              <w:right w:val="nil"/>
            </w:tcBorders>
            <w:shd w:val="clear" w:color="auto" w:fill="auto"/>
            <w:noWrap/>
            <w:vAlign w:val="bottom"/>
            <w:hideMark/>
          </w:tcPr>
          <w:p w14:paraId="54B7642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1A8ACA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89192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B97B5A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97</w:t>
            </w:r>
          </w:p>
        </w:tc>
        <w:tc>
          <w:tcPr>
            <w:tcW w:w="332" w:type="dxa"/>
            <w:tcBorders>
              <w:top w:val="nil"/>
              <w:left w:val="nil"/>
              <w:bottom w:val="nil"/>
              <w:right w:val="nil"/>
            </w:tcBorders>
            <w:shd w:val="clear" w:color="auto" w:fill="auto"/>
            <w:noWrap/>
            <w:vAlign w:val="bottom"/>
            <w:hideMark/>
          </w:tcPr>
          <w:p w14:paraId="0620AD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EACB54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5</w:t>
            </w:r>
          </w:p>
        </w:tc>
        <w:tc>
          <w:tcPr>
            <w:tcW w:w="633" w:type="dxa"/>
            <w:tcBorders>
              <w:top w:val="nil"/>
              <w:left w:val="nil"/>
              <w:bottom w:val="nil"/>
              <w:right w:val="nil"/>
            </w:tcBorders>
            <w:shd w:val="clear" w:color="auto" w:fill="auto"/>
            <w:noWrap/>
            <w:vAlign w:val="bottom"/>
            <w:hideMark/>
          </w:tcPr>
          <w:p w14:paraId="32B3645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71C7D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4</w:t>
            </w:r>
          </w:p>
        </w:tc>
      </w:tr>
      <w:tr w:rsidR="00BD7167" w:rsidRPr="00630043" w14:paraId="2BD977BA" w14:textId="77777777" w:rsidTr="00BD7167">
        <w:trPr>
          <w:trHeight w:val="300"/>
        </w:trPr>
        <w:tc>
          <w:tcPr>
            <w:tcW w:w="1296" w:type="dxa"/>
            <w:tcBorders>
              <w:top w:val="nil"/>
              <w:left w:val="nil"/>
              <w:bottom w:val="nil"/>
              <w:right w:val="nil"/>
            </w:tcBorders>
            <w:shd w:val="clear" w:color="auto" w:fill="auto"/>
            <w:noWrap/>
            <w:vAlign w:val="bottom"/>
            <w:hideMark/>
          </w:tcPr>
          <w:p w14:paraId="0F139A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w:t>
            </w:r>
          </w:p>
        </w:tc>
        <w:tc>
          <w:tcPr>
            <w:tcW w:w="903" w:type="dxa"/>
            <w:tcBorders>
              <w:top w:val="nil"/>
              <w:left w:val="nil"/>
              <w:bottom w:val="nil"/>
              <w:right w:val="nil"/>
            </w:tcBorders>
            <w:shd w:val="clear" w:color="auto" w:fill="auto"/>
            <w:noWrap/>
            <w:vAlign w:val="bottom"/>
            <w:hideMark/>
          </w:tcPr>
          <w:p w14:paraId="7E24C98F"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3.40</w:t>
            </w:r>
          </w:p>
        </w:tc>
        <w:tc>
          <w:tcPr>
            <w:tcW w:w="354" w:type="dxa"/>
            <w:tcBorders>
              <w:top w:val="nil"/>
              <w:left w:val="nil"/>
              <w:bottom w:val="nil"/>
              <w:right w:val="nil"/>
            </w:tcBorders>
            <w:shd w:val="clear" w:color="auto" w:fill="auto"/>
            <w:noWrap/>
            <w:vAlign w:val="bottom"/>
            <w:hideMark/>
          </w:tcPr>
          <w:p w14:paraId="64555EE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A2753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46</w:t>
            </w:r>
          </w:p>
        </w:tc>
        <w:tc>
          <w:tcPr>
            <w:tcW w:w="612" w:type="dxa"/>
            <w:tcBorders>
              <w:top w:val="nil"/>
              <w:left w:val="nil"/>
              <w:bottom w:val="nil"/>
              <w:right w:val="nil"/>
            </w:tcBorders>
            <w:shd w:val="clear" w:color="auto" w:fill="auto"/>
            <w:noWrap/>
            <w:vAlign w:val="bottom"/>
            <w:hideMark/>
          </w:tcPr>
          <w:p w14:paraId="11C7F2E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3EBDC68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1752D1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507AB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50</w:t>
            </w:r>
          </w:p>
        </w:tc>
        <w:tc>
          <w:tcPr>
            <w:tcW w:w="332" w:type="dxa"/>
            <w:tcBorders>
              <w:top w:val="nil"/>
              <w:left w:val="nil"/>
              <w:bottom w:val="nil"/>
              <w:right w:val="nil"/>
            </w:tcBorders>
            <w:shd w:val="clear" w:color="auto" w:fill="auto"/>
            <w:noWrap/>
            <w:vAlign w:val="bottom"/>
            <w:hideMark/>
          </w:tcPr>
          <w:p w14:paraId="458190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68807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0</w:t>
            </w:r>
          </w:p>
        </w:tc>
        <w:tc>
          <w:tcPr>
            <w:tcW w:w="633" w:type="dxa"/>
            <w:tcBorders>
              <w:top w:val="nil"/>
              <w:left w:val="nil"/>
              <w:bottom w:val="nil"/>
              <w:right w:val="nil"/>
            </w:tcBorders>
            <w:shd w:val="clear" w:color="auto" w:fill="auto"/>
            <w:noWrap/>
            <w:vAlign w:val="bottom"/>
            <w:hideMark/>
          </w:tcPr>
          <w:p w14:paraId="7B9567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DAEF4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7</w:t>
            </w:r>
          </w:p>
        </w:tc>
      </w:tr>
      <w:tr w:rsidR="00BD7167" w:rsidRPr="00630043" w14:paraId="0BBA6846" w14:textId="77777777" w:rsidTr="00BD7167">
        <w:trPr>
          <w:trHeight w:val="300"/>
        </w:trPr>
        <w:tc>
          <w:tcPr>
            <w:tcW w:w="1296" w:type="dxa"/>
            <w:tcBorders>
              <w:top w:val="nil"/>
              <w:left w:val="nil"/>
              <w:bottom w:val="nil"/>
              <w:right w:val="nil"/>
            </w:tcBorders>
            <w:shd w:val="clear" w:color="auto" w:fill="auto"/>
            <w:noWrap/>
            <w:vAlign w:val="bottom"/>
            <w:hideMark/>
          </w:tcPr>
          <w:p w14:paraId="50D2E23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w:t>
            </w:r>
          </w:p>
        </w:tc>
        <w:tc>
          <w:tcPr>
            <w:tcW w:w="903" w:type="dxa"/>
            <w:tcBorders>
              <w:top w:val="nil"/>
              <w:left w:val="nil"/>
              <w:bottom w:val="nil"/>
              <w:right w:val="nil"/>
            </w:tcBorders>
            <w:shd w:val="clear" w:color="auto" w:fill="auto"/>
            <w:noWrap/>
            <w:vAlign w:val="bottom"/>
            <w:hideMark/>
          </w:tcPr>
          <w:p w14:paraId="453CB13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2.44</w:t>
            </w:r>
          </w:p>
        </w:tc>
        <w:tc>
          <w:tcPr>
            <w:tcW w:w="354" w:type="dxa"/>
            <w:tcBorders>
              <w:top w:val="nil"/>
              <w:left w:val="nil"/>
              <w:bottom w:val="nil"/>
              <w:right w:val="nil"/>
            </w:tcBorders>
            <w:shd w:val="clear" w:color="auto" w:fill="auto"/>
            <w:noWrap/>
            <w:vAlign w:val="bottom"/>
            <w:hideMark/>
          </w:tcPr>
          <w:p w14:paraId="446874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658E8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36</w:t>
            </w:r>
          </w:p>
        </w:tc>
        <w:tc>
          <w:tcPr>
            <w:tcW w:w="612" w:type="dxa"/>
            <w:tcBorders>
              <w:top w:val="nil"/>
              <w:left w:val="nil"/>
              <w:bottom w:val="nil"/>
              <w:right w:val="nil"/>
            </w:tcBorders>
            <w:shd w:val="clear" w:color="auto" w:fill="auto"/>
            <w:noWrap/>
            <w:vAlign w:val="bottom"/>
            <w:hideMark/>
          </w:tcPr>
          <w:p w14:paraId="4BD7A8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5408" behindDoc="0" locked="0" layoutInCell="1" allowOverlap="1" wp14:anchorId="7EFE77F1" wp14:editId="034C455A">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86791D" id="Textové pole 194" o:spid="_x0000_s1026" type="#_x0000_t202" style="position:absolute;margin-left:12.75pt;margin-top:.75pt;width:0;height:13.5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0464" behindDoc="0" locked="0" layoutInCell="1" allowOverlap="1" wp14:anchorId="200D3748" wp14:editId="360E97B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E11C7D" id="Textové pole 193" o:spid="_x0000_s1026" type="#_x0000_t202" style="position:absolute;margin-left:12.75pt;margin-top:.7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2B71D3F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7152" behindDoc="0" locked="0" layoutInCell="1" allowOverlap="1" wp14:anchorId="68DFB1DB" wp14:editId="68B6FEFD">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218597" id="Textové pole 192" o:spid="_x0000_s1026" type="#_x0000_t202" style="position:absolute;margin-left:12.75pt;margin-top:.7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8DCD0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5A497CB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3840" behindDoc="0" locked="0" layoutInCell="1" allowOverlap="1" wp14:anchorId="4F612758" wp14:editId="5D2F495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47539" id="Textové pole 127" o:spid="_x0000_s1026" type="#_x0000_t202" style="position:absolute;margin-left:1.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3.90</w:t>
            </w:r>
          </w:p>
        </w:tc>
        <w:tc>
          <w:tcPr>
            <w:tcW w:w="332" w:type="dxa"/>
            <w:tcBorders>
              <w:top w:val="nil"/>
              <w:left w:val="nil"/>
              <w:bottom w:val="nil"/>
              <w:right w:val="nil"/>
            </w:tcBorders>
            <w:shd w:val="clear" w:color="auto" w:fill="auto"/>
            <w:noWrap/>
            <w:vAlign w:val="bottom"/>
            <w:hideMark/>
          </w:tcPr>
          <w:p w14:paraId="5041F19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6432" behindDoc="0" locked="0" layoutInCell="1" allowOverlap="1" wp14:anchorId="7A1D576F" wp14:editId="52B02C71">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CF0B42" id="Textové pole 126" o:spid="_x0000_s1026" type="#_x0000_t202" style="position:absolute;margin-left:.75pt;margin-top:.75pt;width:0;height:13.5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67456" behindDoc="0" locked="0" layoutInCell="1" allowOverlap="1" wp14:anchorId="4BA5D347" wp14:editId="33A717A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B52C0E" id="Textové pole 125" o:spid="_x0000_s1026" type="#_x0000_t202" style="position:absolute;margin-left:.75pt;margin-top:.75pt;width:0;height:13.5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0768" behindDoc="0" locked="0" layoutInCell="1" allowOverlap="1" wp14:anchorId="2C43E2E6" wp14:editId="43645AFC">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BA08C3" id="Textové pole 124" o:spid="_x0000_s1026" type="#_x0000_t202" style="position:absolute;margin-left:.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1792" behindDoc="0" locked="0" layoutInCell="1" allowOverlap="1" wp14:anchorId="7C034FAF" wp14:editId="2614DA1F">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E8FC6A" id="Textové pole 123" o:spid="_x0000_s1026" type="#_x0000_t202" style="position:absolute;margin-left:.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2816" behindDoc="0" locked="0" layoutInCell="1" allowOverlap="1" wp14:anchorId="0900A052" wp14:editId="78132115">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2D6133" id="Textové pole 122" o:spid="_x0000_s1026" type="#_x0000_t202" style="position:absolute;margin-left:.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CDDE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0</w:t>
            </w:r>
          </w:p>
        </w:tc>
        <w:tc>
          <w:tcPr>
            <w:tcW w:w="633" w:type="dxa"/>
            <w:tcBorders>
              <w:top w:val="nil"/>
              <w:left w:val="nil"/>
              <w:bottom w:val="nil"/>
              <w:right w:val="nil"/>
            </w:tcBorders>
            <w:shd w:val="clear" w:color="auto" w:fill="auto"/>
            <w:noWrap/>
            <w:vAlign w:val="bottom"/>
            <w:hideMark/>
          </w:tcPr>
          <w:p w14:paraId="38C3B8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4786716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4</w:t>
            </w:r>
          </w:p>
        </w:tc>
      </w:tr>
      <w:tr w:rsidR="00BD7167" w:rsidRPr="00630043" w14:paraId="20113339" w14:textId="77777777" w:rsidTr="00BD7167">
        <w:trPr>
          <w:trHeight w:val="300"/>
        </w:trPr>
        <w:tc>
          <w:tcPr>
            <w:tcW w:w="1296" w:type="dxa"/>
            <w:tcBorders>
              <w:top w:val="nil"/>
              <w:left w:val="nil"/>
              <w:bottom w:val="nil"/>
              <w:right w:val="nil"/>
            </w:tcBorders>
            <w:shd w:val="clear" w:color="auto" w:fill="auto"/>
            <w:noWrap/>
            <w:vAlign w:val="bottom"/>
            <w:hideMark/>
          </w:tcPr>
          <w:p w14:paraId="093EFAB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w:t>
            </w:r>
          </w:p>
        </w:tc>
        <w:tc>
          <w:tcPr>
            <w:tcW w:w="903" w:type="dxa"/>
            <w:tcBorders>
              <w:top w:val="nil"/>
              <w:left w:val="nil"/>
              <w:bottom w:val="nil"/>
              <w:right w:val="nil"/>
            </w:tcBorders>
            <w:shd w:val="clear" w:color="auto" w:fill="auto"/>
            <w:noWrap/>
            <w:vAlign w:val="bottom"/>
            <w:hideMark/>
          </w:tcPr>
          <w:p w14:paraId="5024AAD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21</w:t>
            </w:r>
          </w:p>
        </w:tc>
        <w:tc>
          <w:tcPr>
            <w:tcW w:w="354" w:type="dxa"/>
            <w:tcBorders>
              <w:top w:val="nil"/>
              <w:left w:val="nil"/>
              <w:bottom w:val="nil"/>
              <w:right w:val="nil"/>
            </w:tcBorders>
            <w:shd w:val="clear" w:color="auto" w:fill="auto"/>
            <w:noWrap/>
            <w:vAlign w:val="bottom"/>
            <w:hideMark/>
          </w:tcPr>
          <w:p w14:paraId="29BB306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D3CDD0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70</w:t>
            </w:r>
          </w:p>
        </w:tc>
        <w:tc>
          <w:tcPr>
            <w:tcW w:w="612" w:type="dxa"/>
            <w:tcBorders>
              <w:top w:val="nil"/>
              <w:left w:val="nil"/>
              <w:bottom w:val="nil"/>
              <w:right w:val="nil"/>
            </w:tcBorders>
            <w:shd w:val="clear" w:color="auto" w:fill="auto"/>
            <w:noWrap/>
            <w:vAlign w:val="bottom"/>
            <w:hideMark/>
          </w:tcPr>
          <w:p w14:paraId="72F70C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8480" behindDoc="0" locked="0" layoutInCell="1" allowOverlap="1" wp14:anchorId="10E924C8" wp14:editId="5B34D3C3">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F24AAF" id="Textové pole 121"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1488" behindDoc="0" locked="0" layoutInCell="1" allowOverlap="1" wp14:anchorId="14ACC825" wp14:editId="4386E0EC">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F7FD59" id="Textové pole 120"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0AB909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8176" behindDoc="0" locked="0" layoutInCell="1" allowOverlap="1" wp14:anchorId="286FA164" wp14:editId="5D8F4322">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3F5DAD" id="Textové pole 119" o:spid="_x0000_s1026" type="#_x0000_t202" style="position:absolute;margin-left:12.7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7AFDA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068265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4864" behindDoc="0" locked="0" layoutInCell="1" allowOverlap="1" wp14:anchorId="5C0F45F8" wp14:editId="50FC1408">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D2E418" id="Textové pole 118" o:spid="_x0000_s1026" type="#_x0000_t202" style="position:absolute;margin-left:1.5pt;margin-top:1.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4.09</w:t>
            </w:r>
          </w:p>
        </w:tc>
        <w:tc>
          <w:tcPr>
            <w:tcW w:w="332" w:type="dxa"/>
            <w:tcBorders>
              <w:top w:val="nil"/>
              <w:left w:val="nil"/>
              <w:bottom w:val="nil"/>
              <w:right w:val="nil"/>
            </w:tcBorders>
            <w:shd w:val="clear" w:color="auto" w:fill="auto"/>
            <w:noWrap/>
            <w:vAlign w:val="bottom"/>
            <w:hideMark/>
          </w:tcPr>
          <w:p w14:paraId="26936D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0D929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45</w:t>
            </w:r>
          </w:p>
        </w:tc>
        <w:tc>
          <w:tcPr>
            <w:tcW w:w="633" w:type="dxa"/>
            <w:tcBorders>
              <w:top w:val="nil"/>
              <w:left w:val="nil"/>
              <w:bottom w:val="nil"/>
              <w:right w:val="nil"/>
            </w:tcBorders>
            <w:shd w:val="clear" w:color="auto" w:fill="auto"/>
            <w:noWrap/>
            <w:vAlign w:val="bottom"/>
            <w:hideMark/>
          </w:tcPr>
          <w:p w14:paraId="261A74A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5FFA4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4</w:t>
            </w:r>
          </w:p>
        </w:tc>
      </w:tr>
      <w:tr w:rsidR="00BD7167" w:rsidRPr="00630043" w14:paraId="6CEEF5F6" w14:textId="77777777" w:rsidTr="00BD7167">
        <w:trPr>
          <w:trHeight w:val="300"/>
        </w:trPr>
        <w:tc>
          <w:tcPr>
            <w:tcW w:w="1296" w:type="dxa"/>
            <w:tcBorders>
              <w:top w:val="nil"/>
              <w:left w:val="nil"/>
              <w:bottom w:val="nil"/>
              <w:right w:val="nil"/>
            </w:tcBorders>
            <w:shd w:val="clear" w:color="auto" w:fill="auto"/>
            <w:noWrap/>
            <w:vAlign w:val="bottom"/>
            <w:hideMark/>
          </w:tcPr>
          <w:p w14:paraId="4EE6E0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w:t>
            </w:r>
          </w:p>
        </w:tc>
        <w:tc>
          <w:tcPr>
            <w:tcW w:w="903" w:type="dxa"/>
            <w:tcBorders>
              <w:top w:val="nil"/>
              <w:left w:val="nil"/>
              <w:bottom w:val="nil"/>
              <w:right w:val="nil"/>
            </w:tcBorders>
            <w:shd w:val="clear" w:color="auto" w:fill="auto"/>
            <w:noWrap/>
            <w:vAlign w:val="bottom"/>
            <w:hideMark/>
          </w:tcPr>
          <w:p w14:paraId="0A465E4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79.6</w:t>
            </w:r>
          </w:p>
        </w:tc>
        <w:tc>
          <w:tcPr>
            <w:tcW w:w="354" w:type="dxa"/>
            <w:tcBorders>
              <w:top w:val="nil"/>
              <w:left w:val="nil"/>
              <w:bottom w:val="nil"/>
              <w:right w:val="nil"/>
            </w:tcBorders>
            <w:shd w:val="clear" w:color="auto" w:fill="auto"/>
            <w:noWrap/>
            <w:vAlign w:val="bottom"/>
            <w:hideMark/>
          </w:tcPr>
          <w:p w14:paraId="489BDFA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1EDFC7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0A05F37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9504" behindDoc="0" locked="0" layoutInCell="1" allowOverlap="1" wp14:anchorId="7199680C" wp14:editId="253978D7">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00563B" id="Textové pole 104" o:spid="_x0000_s1026" type="#_x0000_t202" style="position:absolute;margin-left:12.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2512" behindDoc="0" locked="0" layoutInCell="1" allowOverlap="1" wp14:anchorId="28DD99E9" wp14:editId="5866564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6EB46E" id="Textové pole 103"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15AF02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9200" behindDoc="0" locked="0" layoutInCell="1" allowOverlap="1" wp14:anchorId="69082147" wp14:editId="77F191E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4ECEBE5" id="Textové pole 102" o:spid="_x0000_s1026" type="#_x0000_t202" style="position:absolute;margin-left:12.7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38BCF2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43B0C20A"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5888" behindDoc="0" locked="0" layoutInCell="1" allowOverlap="1" wp14:anchorId="0978624F" wp14:editId="6A601423">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442BD9" id="Textové pole 101" o:spid="_x0000_s1026" type="#_x0000_t202" style="position:absolute;margin-left:1.5pt;margin-top:1.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5.4</w:t>
            </w:r>
          </w:p>
        </w:tc>
        <w:tc>
          <w:tcPr>
            <w:tcW w:w="332" w:type="dxa"/>
            <w:tcBorders>
              <w:top w:val="nil"/>
              <w:left w:val="nil"/>
              <w:bottom w:val="nil"/>
              <w:right w:val="nil"/>
            </w:tcBorders>
            <w:shd w:val="clear" w:color="auto" w:fill="auto"/>
            <w:noWrap/>
            <w:vAlign w:val="bottom"/>
            <w:hideMark/>
          </w:tcPr>
          <w:p w14:paraId="6F10DEC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53FA7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6</w:t>
            </w:r>
          </w:p>
        </w:tc>
        <w:tc>
          <w:tcPr>
            <w:tcW w:w="633" w:type="dxa"/>
            <w:tcBorders>
              <w:top w:val="nil"/>
              <w:left w:val="nil"/>
              <w:bottom w:val="nil"/>
              <w:right w:val="nil"/>
            </w:tcBorders>
            <w:shd w:val="clear" w:color="auto" w:fill="auto"/>
            <w:noWrap/>
            <w:vAlign w:val="bottom"/>
            <w:hideMark/>
          </w:tcPr>
          <w:p w14:paraId="25FA61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17913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4</w:t>
            </w:r>
          </w:p>
        </w:tc>
      </w:tr>
      <w:tr w:rsidR="00BD7167" w:rsidRPr="00630043" w14:paraId="578E14BE" w14:textId="77777777" w:rsidTr="00BD7167">
        <w:trPr>
          <w:trHeight w:val="300"/>
        </w:trPr>
        <w:tc>
          <w:tcPr>
            <w:tcW w:w="1296" w:type="dxa"/>
            <w:tcBorders>
              <w:top w:val="nil"/>
              <w:left w:val="nil"/>
              <w:bottom w:val="nil"/>
              <w:right w:val="nil"/>
            </w:tcBorders>
            <w:shd w:val="clear" w:color="auto" w:fill="auto"/>
            <w:noWrap/>
            <w:vAlign w:val="bottom"/>
            <w:hideMark/>
          </w:tcPr>
          <w:p w14:paraId="265EC8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w:t>
            </w:r>
          </w:p>
        </w:tc>
        <w:tc>
          <w:tcPr>
            <w:tcW w:w="903" w:type="dxa"/>
            <w:tcBorders>
              <w:top w:val="nil"/>
              <w:left w:val="nil"/>
              <w:bottom w:val="nil"/>
              <w:right w:val="nil"/>
            </w:tcBorders>
            <w:shd w:val="clear" w:color="auto" w:fill="auto"/>
            <w:noWrap/>
            <w:vAlign w:val="bottom"/>
            <w:hideMark/>
          </w:tcPr>
          <w:p w14:paraId="1D517E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1.3</w:t>
            </w:r>
          </w:p>
        </w:tc>
        <w:tc>
          <w:tcPr>
            <w:tcW w:w="354" w:type="dxa"/>
            <w:tcBorders>
              <w:top w:val="nil"/>
              <w:left w:val="nil"/>
              <w:bottom w:val="nil"/>
              <w:right w:val="nil"/>
            </w:tcBorders>
            <w:shd w:val="clear" w:color="auto" w:fill="auto"/>
            <w:noWrap/>
            <w:vAlign w:val="bottom"/>
            <w:hideMark/>
          </w:tcPr>
          <w:p w14:paraId="5A5CD6D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6ABD3F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4</w:t>
            </w:r>
          </w:p>
        </w:tc>
        <w:tc>
          <w:tcPr>
            <w:tcW w:w="612" w:type="dxa"/>
            <w:tcBorders>
              <w:top w:val="nil"/>
              <w:left w:val="nil"/>
              <w:bottom w:val="nil"/>
              <w:right w:val="nil"/>
            </w:tcBorders>
            <w:shd w:val="clear" w:color="auto" w:fill="auto"/>
            <w:noWrap/>
            <w:vAlign w:val="bottom"/>
            <w:hideMark/>
          </w:tcPr>
          <w:p w14:paraId="78EEC7D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0528" behindDoc="0" locked="0" layoutInCell="1" allowOverlap="1" wp14:anchorId="02F17FB3" wp14:editId="05BCA89C">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72DA3C" id="Textové pole 100" o:spid="_x0000_s1026" type="#_x0000_t202" style="position:absolute;margin-left:12.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1552" behindDoc="0" locked="0" layoutInCell="1" allowOverlap="1" wp14:anchorId="319D0D17" wp14:editId="710C0076">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4E6166" id="Textové pole 99"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3536" behindDoc="0" locked="0" layoutInCell="1" allowOverlap="1" wp14:anchorId="747AAD02" wp14:editId="214C0ACF">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7D23A0" id="Textové pole 96" o:spid="_x0000_s1026" type="#_x0000_t202" style="position:absolute;margin-left:12.75pt;margin-top:1.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4560" behindDoc="0" locked="0" layoutInCell="1" allowOverlap="1" wp14:anchorId="7D475C05" wp14:editId="35A22E31">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50B35F" id="Textové pole 95"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74CC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0224" behindDoc="0" locked="0" layoutInCell="1" allowOverlap="1" wp14:anchorId="29D2E9BD" wp14:editId="1B5DCCA2">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96B6AC" id="Textové pole 511" o:spid="_x0000_s1026" type="#_x0000_t202" style="position:absolute;margin-left:12.75pt;margin-top:1.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1248" behindDoc="0" locked="0" layoutInCell="1" allowOverlap="1" wp14:anchorId="78801593" wp14:editId="64C8A77B">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165A64" id="Textové pole 510"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AD57B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7ADC93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6912" behindDoc="0" locked="0" layoutInCell="1" allowOverlap="1" wp14:anchorId="00CDF5ED" wp14:editId="7860293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E1A245" id="Textové pole 509" o:spid="_x0000_s1026" type="#_x0000_t202" style="position:absolute;margin-left:1.5pt;margin-top:1.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7936" behindDoc="0" locked="0" layoutInCell="1" allowOverlap="1" wp14:anchorId="1C19EB97" wp14:editId="296FBF52">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9F61E1" id="Textové pole 50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5.2</w:t>
            </w:r>
          </w:p>
        </w:tc>
        <w:tc>
          <w:tcPr>
            <w:tcW w:w="332" w:type="dxa"/>
            <w:tcBorders>
              <w:top w:val="nil"/>
              <w:left w:val="nil"/>
              <w:bottom w:val="nil"/>
              <w:right w:val="nil"/>
            </w:tcBorders>
            <w:shd w:val="clear" w:color="auto" w:fill="auto"/>
            <w:noWrap/>
            <w:vAlign w:val="bottom"/>
            <w:hideMark/>
          </w:tcPr>
          <w:p w14:paraId="7B185F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107491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w:t>
            </w:r>
          </w:p>
        </w:tc>
        <w:tc>
          <w:tcPr>
            <w:tcW w:w="633" w:type="dxa"/>
            <w:tcBorders>
              <w:top w:val="nil"/>
              <w:left w:val="nil"/>
              <w:bottom w:val="nil"/>
              <w:right w:val="nil"/>
            </w:tcBorders>
            <w:shd w:val="clear" w:color="auto" w:fill="auto"/>
            <w:noWrap/>
            <w:vAlign w:val="bottom"/>
            <w:hideMark/>
          </w:tcPr>
          <w:p w14:paraId="3F8BBC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ED760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2</w:t>
            </w:r>
          </w:p>
        </w:tc>
      </w:tr>
      <w:tr w:rsidR="00BD7167" w:rsidRPr="00630043" w14:paraId="401EF1E8"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00BE94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w:t>
            </w:r>
          </w:p>
        </w:tc>
        <w:tc>
          <w:tcPr>
            <w:tcW w:w="903" w:type="dxa"/>
            <w:tcBorders>
              <w:top w:val="single" w:sz="4" w:space="0" w:color="auto"/>
              <w:left w:val="nil"/>
              <w:bottom w:val="nil"/>
              <w:right w:val="nil"/>
            </w:tcBorders>
            <w:shd w:val="clear" w:color="auto" w:fill="auto"/>
            <w:noWrap/>
            <w:vAlign w:val="bottom"/>
            <w:hideMark/>
          </w:tcPr>
          <w:p w14:paraId="2A52721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6.4</w:t>
            </w:r>
          </w:p>
        </w:tc>
        <w:tc>
          <w:tcPr>
            <w:tcW w:w="354" w:type="dxa"/>
            <w:tcBorders>
              <w:top w:val="single" w:sz="4" w:space="0" w:color="auto"/>
              <w:left w:val="nil"/>
              <w:bottom w:val="nil"/>
              <w:right w:val="nil"/>
            </w:tcBorders>
            <w:shd w:val="clear" w:color="auto" w:fill="auto"/>
            <w:noWrap/>
            <w:vAlign w:val="bottom"/>
            <w:hideMark/>
          </w:tcPr>
          <w:p w14:paraId="37EFE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0A5FDAE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7</w:t>
            </w:r>
          </w:p>
        </w:tc>
        <w:tc>
          <w:tcPr>
            <w:tcW w:w="612" w:type="dxa"/>
            <w:tcBorders>
              <w:top w:val="single" w:sz="4" w:space="0" w:color="auto"/>
              <w:left w:val="nil"/>
              <w:bottom w:val="nil"/>
              <w:right w:val="nil"/>
            </w:tcBorders>
            <w:shd w:val="clear" w:color="auto" w:fill="auto"/>
            <w:noWrap/>
            <w:vAlign w:val="bottom"/>
            <w:hideMark/>
          </w:tcPr>
          <w:p w14:paraId="1A5EB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2576" behindDoc="0" locked="0" layoutInCell="1" allowOverlap="1" wp14:anchorId="3F0B80DC" wp14:editId="375B4A1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5AE3CA" id="Textové pole 507"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3600" behindDoc="0" locked="0" layoutInCell="1" allowOverlap="1" wp14:anchorId="443744B4" wp14:editId="17538522">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7B7276" id="Textové pole 506"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5584" behindDoc="0" locked="0" layoutInCell="1" allowOverlap="1" wp14:anchorId="7A2737B9" wp14:editId="4D91B442">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9B3085" id="Textové pole 505"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6608" behindDoc="0" locked="0" layoutInCell="1" allowOverlap="1" wp14:anchorId="69BD3226" wp14:editId="1A39C468">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3CC73C" id="Textové pole 504"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3E3C9C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2272" behindDoc="0" locked="0" layoutInCell="1" allowOverlap="1" wp14:anchorId="35309323" wp14:editId="238978E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EFBF11" id="Textové pole 503"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3296" behindDoc="0" locked="0" layoutInCell="1" allowOverlap="1" wp14:anchorId="6BEF67C4" wp14:editId="5A6CB919">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72321A" id="Textové pole 502"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365B311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single" w:sz="4" w:space="0" w:color="auto"/>
              <w:left w:val="nil"/>
              <w:bottom w:val="nil"/>
              <w:right w:val="nil"/>
            </w:tcBorders>
            <w:shd w:val="clear" w:color="auto" w:fill="auto"/>
            <w:noWrap/>
            <w:vAlign w:val="bottom"/>
            <w:hideMark/>
          </w:tcPr>
          <w:p w14:paraId="63761E0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8960" behindDoc="0" locked="0" layoutInCell="1" allowOverlap="1" wp14:anchorId="1805C755" wp14:editId="30BCB3CA">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C3FF1A" id="Textové pole 5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9984" behindDoc="0" locked="0" layoutInCell="1" allowOverlap="1" wp14:anchorId="524A10CB" wp14:editId="7E730F5D">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FC9105" id="Textové pole 500"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11.2</w:t>
            </w:r>
          </w:p>
        </w:tc>
        <w:tc>
          <w:tcPr>
            <w:tcW w:w="332" w:type="dxa"/>
            <w:tcBorders>
              <w:top w:val="single" w:sz="4" w:space="0" w:color="auto"/>
              <w:left w:val="nil"/>
              <w:bottom w:val="nil"/>
              <w:right w:val="nil"/>
            </w:tcBorders>
            <w:shd w:val="clear" w:color="auto" w:fill="auto"/>
            <w:noWrap/>
            <w:vAlign w:val="bottom"/>
            <w:hideMark/>
          </w:tcPr>
          <w:p w14:paraId="456B16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844BDA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0.1</w:t>
            </w:r>
          </w:p>
        </w:tc>
        <w:tc>
          <w:tcPr>
            <w:tcW w:w="633" w:type="dxa"/>
            <w:tcBorders>
              <w:top w:val="single" w:sz="4" w:space="0" w:color="auto"/>
              <w:left w:val="nil"/>
              <w:bottom w:val="nil"/>
              <w:right w:val="nil"/>
            </w:tcBorders>
            <w:shd w:val="clear" w:color="auto" w:fill="auto"/>
            <w:noWrap/>
            <w:vAlign w:val="bottom"/>
            <w:hideMark/>
          </w:tcPr>
          <w:p w14:paraId="402BA1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64EF01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7</w:t>
            </w:r>
          </w:p>
        </w:tc>
      </w:tr>
      <w:tr w:rsidR="00BD7167" w:rsidRPr="00630043" w14:paraId="355D4EE1" w14:textId="77777777" w:rsidTr="00BD7167">
        <w:trPr>
          <w:trHeight w:val="300"/>
        </w:trPr>
        <w:tc>
          <w:tcPr>
            <w:tcW w:w="1296" w:type="dxa"/>
            <w:tcBorders>
              <w:top w:val="nil"/>
              <w:left w:val="nil"/>
              <w:bottom w:val="nil"/>
              <w:right w:val="nil"/>
            </w:tcBorders>
            <w:shd w:val="clear" w:color="auto" w:fill="auto"/>
            <w:noWrap/>
            <w:vAlign w:val="bottom"/>
            <w:hideMark/>
          </w:tcPr>
          <w:p w14:paraId="7E3318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w:t>
            </w:r>
          </w:p>
        </w:tc>
        <w:tc>
          <w:tcPr>
            <w:tcW w:w="903" w:type="dxa"/>
            <w:tcBorders>
              <w:top w:val="nil"/>
              <w:left w:val="nil"/>
              <w:bottom w:val="nil"/>
              <w:right w:val="nil"/>
            </w:tcBorders>
            <w:shd w:val="clear" w:color="auto" w:fill="auto"/>
            <w:noWrap/>
            <w:vAlign w:val="bottom"/>
            <w:hideMark/>
          </w:tcPr>
          <w:p w14:paraId="093B764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95.8</w:t>
            </w:r>
          </w:p>
        </w:tc>
        <w:tc>
          <w:tcPr>
            <w:tcW w:w="354" w:type="dxa"/>
            <w:tcBorders>
              <w:top w:val="nil"/>
              <w:left w:val="nil"/>
              <w:bottom w:val="nil"/>
              <w:right w:val="nil"/>
            </w:tcBorders>
            <w:shd w:val="clear" w:color="auto" w:fill="auto"/>
            <w:noWrap/>
            <w:vAlign w:val="bottom"/>
            <w:hideMark/>
          </w:tcPr>
          <w:p w14:paraId="4934E2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CE3F88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8</w:t>
            </w:r>
          </w:p>
        </w:tc>
        <w:tc>
          <w:tcPr>
            <w:tcW w:w="612" w:type="dxa"/>
            <w:tcBorders>
              <w:top w:val="nil"/>
              <w:left w:val="nil"/>
              <w:bottom w:val="nil"/>
              <w:right w:val="nil"/>
            </w:tcBorders>
            <w:shd w:val="clear" w:color="auto" w:fill="auto"/>
            <w:noWrap/>
            <w:vAlign w:val="bottom"/>
            <w:hideMark/>
          </w:tcPr>
          <w:p w14:paraId="20C1A9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4624" behindDoc="0" locked="0" layoutInCell="1" allowOverlap="1" wp14:anchorId="1F2157E7" wp14:editId="5D35E8C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05DCB7" id="Textové pole 4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5648" behindDoc="0" locked="0" layoutInCell="1" allowOverlap="1" wp14:anchorId="7830B691" wp14:editId="7FD8DE6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10EF82E" id="Textové pole 498"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7632" behindDoc="0" locked="0" layoutInCell="1" allowOverlap="1" wp14:anchorId="3DD9B7EA" wp14:editId="64716E63">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F3C4FB" id="Textové pole 494"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8656" behindDoc="0" locked="0" layoutInCell="1" allowOverlap="1" wp14:anchorId="6EA4B8C2" wp14:editId="4050E0C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F3A24C" id="Textové pole 493"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409A4E1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4320" behindDoc="0" locked="0" layoutInCell="1" allowOverlap="1" wp14:anchorId="79CC7807" wp14:editId="34258BCC">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7CB037" id="Textové pole 492"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5344" behindDoc="0" locked="0" layoutInCell="1" allowOverlap="1" wp14:anchorId="1F70D047" wp14:editId="45F2EBFD">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234936" id="Textové pole 491"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AB2C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7A2692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1008" behindDoc="0" locked="0" layoutInCell="1" allowOverlap="1" wp14:anchorId="13542B98" wp14:editId="1F19222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A72D2B" id="Textové pole 490"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2032" behindDoc="0" locked="0" layoutInCell="1" allowOverlap="1" wp14:anchorId="224064B9" wp14:editId="1B64E147">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E81BC9" id="Textové pole 489"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21.4</w:t>
            </w:r>
          </w:p>
        </w:tc>
        <w:tc>
          <w:tcPr>
            <w:tcW w:w="332" w:type="dxa"/>
            <w:tcBorders>
              <w:top w:val="nil"/>
              <w:left w:val="nil"/>
              <w:bottom w:val="nil"/>
              <w:right w:val="nil"/>
            </w:tcBorders>
            <w:shd w:val="clear" w:color="auto" w:fill="auto"/>
            <w:noWrap/>
            <w:vAlign w:val="bottom"/>
            <w:hideMark/>
          </w:tcPr>
          <w:p w14:paraId="6CA9A19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42A9DBB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2</w:t>
            </w:r>
          </w:p>
        </w:tc>
        <w:tc>
          <w:tcPr>
            <w:tcW w:w="633" w:type="dxa"/>
            <w:tcBorders>
              <w:top w:val="nil"/>
              <w:left w:val="nil"/>
              <w:bottom w:val="nil"/>
              <w:right w:val="nil"/>
            </w:tcBorders>
            <w:shd w:val="clear" w:color="auto" w:fill="auto"/>
            <w:noWrap/>
            <w:vAlign w:val="bottom"/>
            <w:hideMark/>
          </w:tcPr>
          <w:p w14:paraId="095E4F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22DE2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1</w:t>
            </w:r>
          </w:p>
        </w:tc>
      </w:tr>
      <w:tr w:rsidR="00BD7167" w:rsidRPr="00630043" w14:paraId="2C5DD285"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7A7CD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w:t>
            </w:r>
          </w:p>
        </w:tc>
        <w:tc>
          <w:tcPr>
            <w:tcW w:w="903" w:type="dxa"/>
            <w:tcBorders>
              <w:top w:val="nil"/>
              <w:left w:val="nil"/>
              <w:bottom w:val="single" w:sz="4" w:space="0" w:color="auto"/>
              <w:right w:val="nil"/>
            </w:tcBorders>
            <w:shd w:val="clear" w:color="auto" w:fill="auto"/>
            <w:noWrap/>
            <w:vAlign w:val="bottom"/>
            <w:hideMark/>
          </w:tcPr>
          <w:p w14:paraId="5B7B0ED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19.3</w:t>
            </w:r>
          </w:p>
        </w:tc>
        <w:tc>
          <w:tcPr>
            <w:tcW w:w="354" w:type="dxa"/>
            <w:tcBorders>
              <w:top w:val="nil"/>
              <w:left w:val="nil"/>
              <w:bottom w:val="single" w:sz="4" w:space="0" w:color="auto"/>
              <w:right w:val="nil"/>
            </w:tcBorders>
            <w:shd w:val="clear" w:color="auto" w:fill="auto"/>
            <w:noWrap/>
            <w:vAlign w:val="bottom"/>
            <w:hideMark/>
          </w:tcPr>
          <w:p w14:paraId="1AF4EC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412B66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1</w:t>
            </w:r>
          </w:p>
        </w:tc>
        <w:tc>
          <w:tcPr>
            <w:tcW w:w="612" w:type="dxa"/>
            <w:tcBorders>
              <w:top w:val="nil"/>
              <w:left w:val="nil"/>
              <w:bottom w:val="single" w:sz="4" w:space="0" w:color="auto"/>
              <w:right w:val="nil"/>
            </w:tcBorders>
            <w:shd w:val="clear" w:color="auto" w:fill="auto"/>
            <w:noWrap/>
            <w:vAlign w:val="bottom"/>
            <w:hideMark/>
          </w:tcPr>
          <w:p w14:paraId="3911CE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6672" behindDoc="0" locked="0" layoutInCell="1" allowOverlap="1" wp14:anchorId="082332FE" wp14:editId="4967F7B7">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B4D145" id="Textové pole 488"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7696" behindDoc="0" locked="0" layoutInCell="1" allowOverlap="1" wp14:anchorId="3496FF39" wp14:editId="1FC9FC16">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BEFD19" id="Textové pole 487"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9680" behindDoc="0" locked="0" layoutInCell="1" allowOverlap="1" wp14:anchorId="22D88B52" wp14:editId="68658C86">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553D10" id="Textové pole 486"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0704" behindDoc="0" locked="0" layoutInCell="1" allowOverlap="1" wp14:anchorId="1ACCD250" wp14:editId="3EAD148A">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48AF90" id="Textové pole 485"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2293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6368" behindDoc="0" locked="0" layoutInCell="1" allowOverlap="1" wp14:anchorId="10F9C4EF" wp14:editId="5904AD49">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ABA341" id="Textové pole 484"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7392" behindDoc="0" locked="0" layoutInCell="1" allowOverlap="1" wp14:anchorId="2378A6A8" wp14:editId="669E4C67">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2C1929" id="Textové pole 483"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7873AB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89130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3056" behindDoc="0" locked="0" layoutInCell="1" allowOverlap="1" wp14:anchorId="61E5EF4C" wp14:editId="4D1A155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47747F" id="Textové pole 482"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4080" behindDoc="0" locked="0" layoutInCell="1" allowOverlap="1" wp14:anchorId="7CB0B50A" wp14:editId="221E4110">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938E19" id="Textové pole 481"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23.0</w:t>
            </w:r>
          </w:p>
        </w:tc>
        <w:tc>
          <w:tcPr>
            <w:tcW w:w="332" w:type="dxa"/>
            <w:tcBorders>
              <w:top w:val="nil"/>
              <w:left w:val="nil"/>
              <w:bottom w:val="single" w:sz="4" w:space="0" w:color="auto"/>
              <w:right w:val="nil"/>
            </w:tcBorders>
            <w:shd w:val="clear" w:color="auto" w:fill="auto"/>
            <w:noWrap/>
            <w:vAlign w:val="bottom"/>
            <w:hideMark/>
          </w:tcPr>
          <w:p w14:paraId="44EC74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3E49CA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w:t>
            </w:r>
          </w:p>
        </w:tc>
        <w:tc>
          <w:tcPr>
            <w:tcW w:w="633" w:type="dxa"/>
            <w:tcBorders>
              <w:top w:val="nil"/>
              <w:left w:val="nil"/>
              <w:bottom w:val="single" w:sz="4" w:space="0" w:color="auto"/>
              <w:right w:val="nil"/>
            </w:tcBorders>
            <w:shd w:val="clear" w:color="auto" w:fill="auto"/>
            <w:noWrap/>
            <w:vAlign w:val="bottom"/>
            <w:hideMark/>
          </w:tcPr>
          <w:p w14:paraId="2FF4A9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814AD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2</w:t>
            </w:r>
          </w:p>
        </w:tc>
      </w:tr>
      <w:tr w:rsidR="00BD7167" w:rsidRPr="00630043" w14:paraId="6B6042D0"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266201B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w:t>
            </w:r>
          </w:p>
        </w:tc>
        <w:tc>
          <w:tcPr>
            <w:tcW w:w="903" w:type="dxa"/>
            <w:tcBorders>
              <w:top w:val="nil"/>
              <w:left w:val="nil"/>
              <w:bottom w:val="single" w:sz="4" w:space="0" w:color="auto"/>
              <w:right w:val="nil"/>
            </w:tcBorders>
            <w:shd w:val="clear" w:color="auto" w:fill="auto"/>
            <w:noWrap/>
            <w:vAlign w:val="bottom"/>
            <w:hideMark/>
          </w:tcPr>
          <w:p w14:paraId="18E9D68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1.9</w:t>
            </w:r>
          </w:p>
        </w:tc>
        <w:tc>
          <w:tcPr>
            <w:tcW w:w="354" w:type="dxa"/>
            <w:tcBorders>
              <w:top w:val="nil"/>
              <w:left w:val="nil"/>
              <w:bottom w:val="single" w:sz="4" w:space="0" w:color="auto"/>
              <w:right w:val="nil"/>
            </w:tcBorders>
            <w:shd w:val="clear" w:color="auto" w:fill="auto"/>
            <w:noWrap/>
            <w:vAlign w:val="bottom"/>
            <w:hideMark/>
          </w:tcPr>
          <w:p w14:paraId="5DD7C03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38F63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1.3</w:t>
            </w:r>
          </w:p>
        </w:tc>
        <w:tc>
          <w:tcPr>
            <w:tcW w:w="612" w:type="dxa"/>
            <w:tcBorders>
              <w:top w:val="nil"/>
              <w:left w:val="nil"/>
              <w:bottom w:val="single" w:sz="4" w:space="0" w:color="auto"/>
              <w:right w:val="nil"/>
            </w:tcBorders>
            <w:shd w:val="clear" w:color="auto" w:fill="auto"/>
            <w:noWrap/>
            <w:vAlign w:val="bottom"/>
            <w:hideMark/>
          </w:tcPr>
          <w:p w14:paraId="591AFB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8720" behindDoc="0" locked="0" layoutInCell="1" allowOverlap="1" wp14:anchorId="7DB2C32C" wp14:editId="4DF6704F">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686A388" id="Textové pole 480"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9744" behindDoc="0" locked="0" layoutInCell="1" allowOverlap="1" wp14:anchorId="023F7453" wp14:editId="575E3DA9">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DE7DD2" id="Textové pole 479"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1728" behindDoc="0" locked="0" layoutInCell="1" allowOverlap="1" wp14:anchorId="55706E5D" wp14:editId="5546BAD4">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F22907" id="Textové pole 478"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2752" behindDoc="0" locked="0" layoutInCell="1" allowOverlap="1" wp14:anchorId="157A3714" wp14:editId="0C9FA880">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7AD100" id="Textové pole 477"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30E7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8416" behindDoc="0" locked="0" layoutInCell="1" allowOverlap="1" wp14:anchorId="640FECBF" wp14:editId="51FA48B5">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22C807" id="Textové pole 476"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9440" behindDoc="0" locked="0" layoutInCell="1" allowOverlap="1" wp14:anchorId="09C4221F" wp14:editId="445DB4FC">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6AF9F4" id="Textové pole 475"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1E2EEC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92D14A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5104" behindDoc="0" locked="0" layoutInCell="1" allowOverlap="1" wp14:anchorId="59F50A73" wp14:editId="289ED4FD">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35FE69" id="Textové pole 474"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6128" behindDoc="0" locked="0" layoutInCell="1" allowOverlap="1" wp14:anchorId="705DC75F" wp14:editId="58B68311">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3094D0" id="Textové pole 473"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90.3</w:t>
            </w:r>
          </w:p>
        </w:tc>
        <w:tc>
          <w:tcPr>
            <w:tcW w:w="332" w:type="dxa"/>
            <w:tcBorders>
              <w:top w:val="nil"/>
              <w:left w:val="nil"/>
              <w:bottom w:val="single" w:sz="4" w:space="0" w:color="auto"/>
              <w:right w:val="nil"/>
            </w:tcBorders>
            <w:shd w:val="clear" w:color="auto" w:fill="auto"/>
            <w:noWrap/>
            <w:vAlign w:val="bottom"/>
            <w:hideMark/>
          </w:tcPr>
          <w:p w14:paraId="217F19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405D9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6.1</w:t>
            </w:r>
          </w:p>
        </w:tc>
        <w:tc>
          <w:tcPr>
            <w:tcW w:w="633" w:type="dxa"/>
            <w:tcBorders>
              <w:top w:val="nil"/>
              <w:left w:val="nil"/>
              <w:bottom w:val="single" w:sz="4" w:space="0" w:color="auto"/>
              <w:right w:val="nil"/>
            </w:tcBorders>
            <w:shd w:val="clear" w:color="auto" w:fill="auto"/>
            <w:noWrap/>
            <w:vAlign w:val="bottom"/>
            <w:hideMark/>
          </w:tcPr>
          <w:p w14:paraId="0F84314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D6449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9</w:t>
            </w:r>
          </w:p>
        </w:tc>
      </w:tr>
    </w:tbl>
    <w:p w14:paraId="66F01C52" w14:textId="77777777" w:rsidR="00BD7167" w:rsidRPr="00630043" w:rsidRDefault="00BD7167" w:rsidP="00BD7167">
      <w:pPr>
        <w:pStyle w:val="Popis"/>
        <w:spacing w:before="240"/>
        <w:rPr>
          <w:vanish/>
          <w:lang w:val="sk-SK"/>
          <w:specVanish/>
        </w:rPr>
      </w:pPr>
      <w:bookmarkStart w:id="189" w:name="_Toc509997483"/>
      <w:bookmarkStart w:id="190" w:name="_Toc510268072"/>
      <w:bookmarkStart w:id="191" w:name="_Ref509742072"/>
      <w:bookmarkStart w:id="192" w:name="_Toc513584977"/>
      <w:bookmarkStart w:id="193" w:name="_Toc51683571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4</w:t>
      </w:r>
      <w:bookmarkEnd w:id="189"/>
      <w:bookmarkEnd w:id="190"/>
      <w:r w:rsidRPr="00B66FCC">
        <w:rPr>
          <w:lang w:val="sk-SK"/>
        </w:rPr>
        <w:fldChar w:fldCharType="end"/>
      </w:r>
      <w:bookmarkEnd w:id="191"/>
      <w:r w:rsidRPr="00630043">
        <w:rPr>
          <w:lang w:val="sk-SK"/>
        </w:rPr>
        <w:t xml:space="preserve">: </w:t>
      </w:r>
      <w:r>
        <w:rPr>
          <w:lang w:val="sk-SK"/>
        </w:rPr>
        <w:t>P</w:t>
      </w:r>
      <w:r w:rsidRPr="00630043">
        <w:rPr>
          <w:lang w:val="sk-SK"/>
        </w:rPr>
        <w:t>riemerné hodnoty a výchylky hemodynamických parametrov</w:t>
      </w:r>
      <w:bookmarkEnd w:id="192"/>
      <w:bookmarkEnd w:id="193"/>
    </w:p>
    <w:p w14:paraId="247B723F" w14:textId="77777777" w:rsidR="00BD7167" w:rsidRPr="00630043" w:rsidRDefault="00BD7167" w:rsidP="00BD7167">
      <w:pPr>
        <w:pStyle w:val="Popis"/>
        <w:rPr>
          <w:lang w:val="sk-SK"/>
        </w:rPr>
      </w:pPr>
      <w:r w:rsidRPr="00630043">
        <w:rPr>
          <w:lang w:val="sk-SK"/>
        </w:rPr>
        <w:t xml:space="preserve"> pre 30 dobrovoľníkov. Stĺpec Hodnota parametra: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mean +- std). Stĺpec výchylka parametra počas merania: z výchyliek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mean +- std).</w:t>
      </w:r>
    </w:p>
    <w:p w14:paraId="2EDAA96A" w14:textId="77777777" w:rsidR="00BD7167" w:rsidRPr="00630043" w:rsidRDefault="00BD7167" w:rsidP="00BD7167">
      <w:pPr>
        <w:pStyle w:val="Popis"/>
        <w:rPr>
          <w:lang w:val="sk-SK"/>
        </w:rPr>
      </w:pPr>
    </w:p>
    <w:p w14:paraId="15A208C6" w14:textId="77777777" w:rsidR="00BD7167" w:rsidRPr="00630043" w:rsidRDefault="00BD7167" w:rsidP="00BD7167">
      <w:pPr>
        <w:pStyle w:val="Nadpis4"/>
        <w:rPr>
          <w:lang w:eastAsia="en-US" w:bidi="en-US"/>
        </w:rPr>
      </w:pPr>
      <w:r w:rsidRPr="00630043">
        <w:rPr>
          <w:lang w:eastAsia="en-US" w:bidi="en-US"/>
        </w:rPr>
        <w:t>Arteriálny krvný tlak: BP</w:t>
      </w:r>
    </w:p>
    <w:p w14:paraId="04374F6D" w14:textId="77777777" w:rsidR="00BD7167" w:rsidRPr="00630043" w:rsidRDefault="00BD7167" w:rsidP="00BD7167">
      <w:pPr>
        <w:rPr>
          <w:lang w:eastAsia="en-US" w:bidi="en-US"/>
        </w:rPr>
      </w:pPr>
    </w:p>
    <w:p w14:paraId="58EEC49D" w14:textId="77777777" w:rsidR="00BD7167" w:rsidRPr="00630043" w:rsidRDefault="00BD7167" w:rsidP="00BD7167">
      <w:r w:rsidRPr="00630043">
        <w:rPr>
          <w:lang w:eastAsia="en-US" w:bidi="en-US"/>
        </w:rPr>
        <w:t xml:space="preserve">Krvý tlak vysoko koreluje s respiráciou. Časové posuny medzi parametrami SBP, SBP, PP a MBP a respiráciou sa líšia len nevýrazne a pohybujú sa v rozmedzí 0,8-2,9 s. Výsledky </w:t>
      </w:r>
      <w:r w:rsidRPr="00630043">
        <w:rPr>
          <w:lang w:eastAsia="en-US" w:bidi="en-US"/>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w:t>
      </w:r>
    </w:p>
    <w:p w14:paraId="5AF9A7D4" w14:textId="395E7D0C" w:rsidR="00BD7167" w:rsidRPr="00630043" w:rsidRDefault="009076DD" w:rsidP="00BD7167">
      <w:pPr>
        <w:pStyle w:val="Nadpis3"/>
      </w:pPr>
      <w:bookmarkStart w:id="194" w:name="_Toc516835646"/>
      <w:r>
        <w:t>Srdcov</w:t>
      </w:r>
      <w:r w:rsidR="00BD7167" w:rsidRPr="00630043">
        <w:t>é zvuky</w:t>
      </w:r>
      <w:bookmarkEnd w:id="194"/>
    </w:p>
    <w:p w14:paraId="36A86654" w14:textId="77777777" w:rsidR="00BD7167" w:rsidRPr="00630043" w:rsidRDefault="00BD7167" w:rsidP="00BD7167"/>
    <w:p w14:paraId="756A7715" w14:textId="77777777" w:rsidR="00BD7167" w:rsidRPr="00630043" w:rsidRDefault="00BD7167" w:rsidP="00BD7167">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10676747" w14:textId="77777777" w:rsidR="00BD7167" w:rsidRPr="00630043" w:rsidRDefault="00BD7167" w:rsidP="00BD7167"/>
    <w:p w14:paraId="69F1D200" w14:textId="77777777" w:rsidR="00BD7167" w:rsidRPr="00630043" w:rsidRDefault="00BD7167" w:rsidP="00BD7167">
      <w:pPr>
        <w:pStyle w:val="Nadpis3"/>
      </w:pPr>
      <w:bookmarkStart w:id="195" w:name="_Toc516835647"/>
      <w:r w:rsidRPr="00630043">
        <w:t>RR intervaly</w:t>
      </w:r>
      <w:bookmarkEnd w:id="195"/>
    </w:p>
    <w:p w14:paraId="7D124794" w14:textId="77777777" w:rsidR="00BD7167" w:rsidRPr="00630043" w:rsidRDefault="00BD7167" w:rsidP="00BD7167"/>
    <w:p w14:paraId="4150E317" w14:textId="5C22C19C" w:rsidR="00BD7167" w:rsidRPr="00630043" w:rsidRDefault="00BD7167" w:rsidP="00BD7167">
      <w:r w:rsidRPr="00630043">
        <w:t xml:space="preserve">RR intervaly silno korelujú s respiráciou s časovým posuvom 3,2s. Podľa literatúry je u zdravých ľudí posun reakcie RR intervalov na SBP 1,5-2 s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DATA </w:instrText>
      </w:r>
      <w:r w:rsidR="00284C6A">
        <w:fldChar w:fldCharType="end"/>
      </w:r>
      <w:r w:rsidRPr="00B66FCC">
        <w:fldChar w:fldCharType="separate"/>
      </w:r>
      <w:r>
        <w:rPr>
          <w:noProof/>
        </w:rPr>
        <w:t>[71]</w:t>
      </w:r>
      <w:r w:rsidRPr="00B66FCC">
        <w:fldChar w:fldCharType="end"/>
      </w:r>
      <w:r w:rsidRPr="00630043">
        <w:t>. V tejto práci bol pozorovaný posun medzi respiráciou a RR intervalmi 2 s a posun ďalších 1,2 s k predĺženiu RR intervalov (predĺženie RR intervalu = zníženie tepu).</w:t>
      </w:r>
    </w:p>
    <w:p w14:paraId="5724B99A" w14:textId="77777777" w:rsidR="00BD7167" w:rsidRPr="00630043" w:rsidRDefault="00BD7167" w:rsidP="00BD7167"/>
    <w:p w14:paraId="36F13764" w14:textId="77777777" w:rsidR="00BD7167" w:rsidRPr="00B66FCC" w:rsidRDefault="00BD7167" w:rsidP="00BD7167">
      <w:pPr>
        <w:pStyle w:val="Nadpis3"/>
      </w:pPr>
      <w:bookmarkStart w:id="196" w:name="_Toc516835648"/>
      <w:r w:rsidRPr="00B66FCC">
        <w:t>Diskusia</w:t>
      </w:r>
      <w:bookmarkEnd w:id="196"/>
    </w:p>
    <w:p w14:paraId="5EE6C720" w14:textId="2B2AF8B8" w:rsidR="00BD7167" w:rsidRPr="00B66FCC" w:rsidRDefault="00BD7167" w:rsidP="00BD7167">
      <w:r w:rsidRPr="00630043">
        <w:t xml:space="preserve">V prezentovanej štúdií bola uvedená nová metóda pre simultánne stanovenie toku krvy a distribúcie krvy v rôznych častiach tela použitím paralelného kontinuálneho merania bioimpedancie spolu s neinvazívnym meraním krvného tlaku, </w:t>
      </w:r>
      <w:r w:rsidR="009076DD">
        <w:t>srdcov</w:t>
      </w:r>
      <w:r w:rsidRPr="00630043">
        <w:t>ými zvukmi a EKG ako reakcia na hlboké a spontánne dýchanie. Bolo zistené, že táto metóda je citlivá na detekciu vzájomných vzťahov medzi niekoľkými vzájomne odlišnými hemodynamickými parametrami počas hlbokého dýchania. Bola meraná sila väzby medzi parametrami ale aj vzájomný oneskorenie reakcie parametrov na dýchanie. Naopak žiaden štatisticky významný vzťah nebol detekovaný pri spontnánnom dýchaní</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630043">
        <w:t xml:space="preserve">. </w:t>
      </w:r>
    </w:p>
    <w:p w14:paraId="5672019F" w14:textId="6E690D37" w:rsidR="00BD7167" w:rsidRPr="00B66FCC" w:rsidRDefault="00BD7167" w:rsidP="00BD7167">
      <w:r w:rsidRPr="00630043">
        <w:lastRenderedPageBreak/>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r w:rsidRPr="00B66FCC">
        <w:t xml:space="preserve"> </w:t>
      </w:r>
      <w:r w:rsidRPr="00630043">
        <w:t xml:space="preserve">mmHg  a na vrchole nádychu je tlak -6 mmHg relatívne k atmosférickému tlaku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xml:space="preserve">. Táto situácia je ale odlišná pri hlbokom dýchaní. Predĺžený nádych spôsobuje pokles vnútro hrudného tlaku až na -30 mmHg relatívne k atmosferickému tlaku.  Tieto zmeny silno ovplyvňujú hemodynamické parametre ako žilný návrat, plnenie srdca, srdcový výdaj a arteriálny krvný tlak, ktorý rastie a klesa o 4 až 6 mmHg počas spontánneho dýchania a až o 20 mmHg počas hlbokého dýchania vrámci jedného respiračného cyklu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69, 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 70]</w:t>
      </w:r>
      <w:r w:rsidRPr="00B66FCC">
        <w:fldChar w:fldCharType="end"/>
      </w:r>
      <w:r w:rsidRPr="00630043">
        <w:t>. Druhým dôležitým mechanizmom ktorý by mohol ovplyvňovať pozorované hemodynamické zmeny je baroreflexná regulácia. Baroreflex predstavuje najdoležitejší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w:t>
      </w:r>
      <w:r w:rsidRPr="00B66FCC">
        <w:t xml:space="preserve"> a</w:t>
      </w:r>
      <w:r w:rsidRPr="00630043">
        <w:t xml:space="preserve"> bradykardickú reakciu -predlženie RR intervalov. Táto reakcia je sprostredkovaná stimuláciou kardioinhybičného a depresorického centra v predĺženej mieche a Varolovom moste</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Možm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 „kardiorespiračná funkcia“</w:t>
      </w:r>
      <w:r w:rsidRPr="00B66FCC">
        <w:t>,</w:t>
      </w:r>
      <w:r w:rsidRPr="00630043">
        <w:t xml:space="preserve">  </w:t>
      </w:r>
      <w:r w:rsidRPr="00B66FCC">
        <w:t>predstavujú</w:t>
      </w:r>
      <w:r w:rsidRPr="00630043">
        <w:t xml:space="preserve"> silný fyziologický vplyv, ktorý sa výrazne prejavuje pri dychovej frekvencií 10 sekúnd s očakávaným maximálnym ziskom baroreflexu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DATA </w:instrText>
      </w:r>
      <w:r w:rsidR="00284C6A">
        <w:fldChar w:fldCharType="end"/>
      </w:r>
      <w:r w:rsidRPr="00B66FCC">
        <w:fldChar w:fldCharType="separate"/>
      </w:r>
      <w:r w:rsidR="00AA122D">
        <w:rPr>
          <w:noProof/>
        </w:rPr>
        <w:t>[71, 72]</w:t>
      </w:r>
      <w:r w:rsidRPr="00B66FCC">
        <w:fldChar w:fldCharType="end"/>
      </w:r>
      <w:r w:rsidRPr="00630043">
        <w:t xml:space="preserve">. </w:t>
      </w:r>
    </w:p>
    <w:p w14:paraId="6EB51949" w14:textId="0A97566D" w:rsidR="00BD7167" w:rsidRPr="00630043" w:rsidRDefault="00BD7167" w:rsidP="00BD7167">
      <w:r w:rsidRPr="00630043">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a to sa ďalej premietne do zmeny tepového objemu vďaka Franks-Starlingovmu zákonu. Vo všeobecnosti pokles strednej Z</w:t>
      </w:r>
      <w:r w:rsidRPr="00630043">
        <w:rPr>
          <w:vertAlign w:val="subscript"/>
        </w:rPr>
        <w:t xml:space="preserve">0 </w:t>
      </w:r>
      <w:r w:rsidRPr="00630043">
        <w:t xml:space="preserve">by mal súvisieť s poklesom objemu krvy v žilách. V prípade hrudníka je však tento parameter tiež ovplyvnený inými zmenami, ktoré by mohli sposobiť </w:t>
      </w:r>
      <w:r w:rsidRPr="00630043">
        <w:lastRenderedPageBreak/>
        <w:t xml:space="preserve">zvýšený objem krvy vo veľkých žilách hrudníka – hrudníková impedancia je paralelnou kombináciou impedancie všetkých tkanív a krvy.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hrud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krvy v končatinách a krku a to s vysokou koreláciou k fáze nádychu. Tok krvy v karotídach vzrástol s oneskorením 4 s po začiatku nádychu. V dolných končatinách nárastá objem krvy s nádychom bez oneskorenia a významne vzrastie zrýchlenie krvy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den>
        </m:f>
      </m:oMath>
      <w:r w:rsidRPr="00630043">
        <w:t xml:space="preserve"> s oneskorením v priemere 3,5 s. Tieto zistenia korešpondujú s práco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w:t>
      </w:r>
      <w:r w:rsidRPr="00B66FCC">
        <w:t xml:space="preserve"> kde</w:t>
      </w:r>
      <w:r w:rsidRPr="00630043">
        <w:t xml:space="preserve"> zistil</w:t>
      </w:r>
      <w:r w:rsidRPr="00B66FCC">
        <w:t>i</w:t>
      </w:r>
      <w:r w:rsidRPr="00630043">
        <w:t xml:space="preserve"> rozdielnu reakciu u ľudí na typ dýchania: pri nádychu hrudným košom sa zrýchli tok krvy v</w:t>
      </w:r>
      <w:r w:rsidRPr="00B66FCC">
        <w:t> </w:t>
      </w:r>
      <w:r w:rsidRPr="00630043">
        <w:t>steh</w:t>
      </w:r>
      <w:r w:rsidRPr="00B66FCC">
        <w:t>ennej žile</w:t>
      </w:r>
      <w:r w:rsidRPr="00630043">
        <w:t>, naopak pri dýchaní bránicou sa tok krvy v stehne spomalý. Toto by mohlo byť vysvetlené rozdielmi v takových zmenách v</w:t>
      </w:r>
      <w:r w:rsidRPr="00B66FCC">
        <w:t> </w:t>
      </w:r>
      <w:r w:rsidRPr="00630043">
        <w:t>brušnej</w:t>
      </w:r>
      <w:r w:rsidRPr="00B66FCC">
        <w:t xml:space="preserve"> </w:t>
      </w:r>
      <w:r w:rsidRPr="00630043">
        <w:t xml:space="preserv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B66FCC">
        <w:t xml:space="preserve"> </w:t>
      </w:r>
      <w:r w:rsidRPr="00630043">
        <w:t xml:space="preserve">Willeput, dragar. </w:t>
      </w:r>
      <w:r w:rsidRPr="00B66FCC">
        <w:t>M</w:t>
      </w:r>
      <w:r w:rsidRPr="00630043">
        <w:t>erani</w:t>
      </w:r>
      <w:r w:rsidRPr="00B66FCC">
        <w:t>e</w:t>
      </w:r>
      <w:r w:rsidRPr="00630043">
        <w:t xml:space="preserve"> PVW reflektuje tuhosť artérií</w:t>
      </w:r>
      <w:r w:rsidRPr="00B66FCC">
        <w:t>, Výsledky</w:t>
      </w:r>
      <w:r w:rsidRPr="00630043">
        <w:t xml:space="preserve">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vačšie zmeny v napätí a následne PVW ako reakcia na zmeny v tepovom objeme. Naopak svalové artérie sú tuhšie a hrajú dôležitú rolu pri regulácií toku krvy v roznych tkanivách vďaka vazokontrakcií a vazodiletácií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630043">
        <w:t xml:space="preserve">. </w:t>
      </w:r>
    </w:p>
    <w:p w14:paraId="3497EE45" w14:textId="017F5582" w:rsidR="00BD7167" w:rsidRPr="00630043" w:rsidRDefault="00BD7167" w:rsidP="00BD7167">
      <w:r w:rsidRPr="00630043">
        <w:t xml:space="preserve">Niekoľko mechanizmov môže vplývať na zistenia tejto štúdie a mali by </w:t>
      </w:r>
      <w:r w:rsidRPr="00B66FCC">
        <w:t xml:space="preserve">byť </w:t>
      </w:r>
      <w:r w:rsidRPr="00630043">
        <w:t xml:space="preserve">zvážené opatrne pri interpretácií. Napríklad svalová </w:t>
      </w:r>
      <w:r w:rsidRPr="00B66FCC">
        <w:t>auto</w:t>
      </w:r>
      <w:r w:rsidRPr="00630043">
        <w:t>regulácia je založená na schopnosti jednotlivých ciev odolať napnutiu pri zv</w:t>
      </w:r>
      <w:r w:rsidRPr="00B66FCC">
        <w:t>ýšenom arteriálnom tlaku a</w:t>
      </w:r>
      <w:r w:rsidRPr="00630043">
        <w:t xml:space="preserve"> </w:t>
      </w:r>
      <w:r w:rsidRPr="00B66FCC">
        <w:t>metabolická autoregulácia plní</w:t>
      </w:r>
      <w:r w:rsidRPr="00630043">
        <w:t xml:space="preserve"> </w:t>
      </w:r>
      <w:r w:rsidRPr="00B66FCC">
        <w:t>dôležitú ú</w:t>
      </w:r>
      <w:r w:rsidRPr="00630043">
        <w:t xml:space="preserve">lohu </w:t>
      </w:r>
      <w:r w:rsidRPr="00B66FCC">
        <w:t xml:space="preserve">pri zvýšenej metabolickej aktivite alebo nedostatku kyslíku </w:t>
      </w:r>
      <w:r w:rsidRPr="00B66FCC">
        <w:fldChar w:fldCharType="begin"/>
      </w:r>
      <w:r w:rsidR="00284C6A">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75]&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B66FCC">
        <w:fldChar w:fldCharType="separate"/>
      </w:r>
      <w:r w:rsidR="00AA122D">
        <w:rPr>
          <w:noProof/>
        </w:rPr>
        <w:t>[75]</w:t>
      </w:r>
      <w:r w:rsidRPr="00B66FCC">
        <w:fldChar w:fldCharType="end"/>
      </w:r>
      <w:r w:rsidRPr="00B66FCC">
        <w:t xml:space="preserve">. Navyše endotel predstavuje aktívne endokrinné tkanivo schopné uvolniť vazoaktívne látky ako endothelin (vazokonstrikcia), alebo oxid dusnatý (vazodiletácia) </w:t>
      </w:r>
      <w:r w:rsidRPr="00B66FCC">
        <w:lastRenderedPageBreak/>
        <w:t xml:space="preserve">ktorá može tiež ovplyvňovať hemodynamickú aktivitu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B66FCC">
        <w:t>. Mechanizmi sponemuté vyššie sú aktívne simultánne a reagujú s odlišným oneskorením na excitáciu a s odlišnou silou. Bolo by preto zavádzajúce ich oddelovať a diskutovať individuálne. Toto može takisto vysvetliť nedostatok významnej korelácie medzi vyšetrenými hemodynamickými parametrami a respiráciou počas spontnánneho dýchania, kedy vnútro hrudníkové tlakové zmeny a kardiovaskulárna regulácia sú menej výrazné a celtrálne a periférne mechanizmi možu prevážiť zmeny vyvolané respiráciou</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B66FCC">
        <w:t xml:space="preserve">. </w:t>
      </w:r>
    </w:p>
    <w:p w14:paraId="439CA482" w14:textId="77777777" w:rsidR="00BD7167" w:rsidRPr="00B66FCC" w:rsidRDefault="00BD7167" w:rsidP="00BD7167"/>
    <w:p w14:paraId="6B5FE817" w14:textId="77777777" w:rsidR="00BD7167" w:rsidRPr="00B66FCC" w:rsidRDefault="00BD7167" w:rsidP="00BD7167">
      <w:pPr>
        <w:pStyle w:val="Nadpis3"/>
      </w:pPr>
      <w:bookmarkStart w:id="197" w:name="_Toc516835649"/>
      <w:r w:rsidRPr="00B66FCC">
        <w:t>Limitácie</w:t>
      </w:r>
      <w:bookmarkEnd w:id="197"/>
    </w:p>
    <w:p w14:paraId="5957A487" w14:textId="611ADD9E" w:rsidR="00BD7167" w:rsidRPr="00630043" w:rsidRDefault="00BD7167" w:rsidP="00BD7167">
      <w:r w:rsidRPr="00630043">
        <w:t xml:space="preserve">Typ dýchania ovplyvňuje aktivitu obehového systému. Pri dýchaní prevažne bránicou zvýšený tlak v brušnej dutine priškrtí žili, čo má za následok zníženie žilného návratu, kdežto počas dýchania hrudným košom sa žilný návrat zvýši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Dýchanie bránicou kombinuje dva faktory, podtlak v hrudníku a zvýšenie tlaku v brušnej dutin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V našej štúdií boli subjekty inštruované aby dýchali hrudným košom. Potenciálnou limitáciou tejto štúdie je tiež aplikácia tejto novej metódy na relatívne malej skupine mladých zdravých ľudí. Aplikácia metódy na väčšiu skupinu by mohla priniesť presnejšie výsledky. Metódu je takisto potrebné overiť na subjektoch s rôznym vekom a pri rôznych fyziologických a patologických podmienkach. </w:t>
      </w:r>
      <w:r w:rsidR="008C6240">
        <w:t>Limitácia tejto metódy je aj v nutnosti prítomnosti excitácie kardiovaskulárneho systému hlbokým dýchaním</w:t>
      </w:r>
      <w:r w:rsidR="00284C6A">
        <w:t xml:space="preserve"> </w:t>
      </w:r>
      <w:r w:rsidR="00284C6A">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284C6A">
        <w:fldChar w:fldCharType="separate"/>
      </w:r>
      <w:r w:rsidR="00284C6A">
        <w:rPr>
          <w:noProof/>
        </w:rPr>
        <w:t>[72]</w:t>
      </w:r>
      <w:r w:rsidR="00284C6A">
        <w:fldChar w:fldCharType="end"/>
      </w:r>
      <w:r w:rsidR="008C6240">
        <w:t>.</w:t>
      </w:r>
    </w:p>
    <w:p w14:paraId="124FB7B9" w14:textId="77777777" w:rsidR="00BD7167" w:rsidRPr="00630043" w:rsidRDefault="00BD7167" w:rsidP="00BD7167"/>
    <w:p w14:paraId="1747DE2B" w14:textId="77777777" w:rsidR="00BD7167" w:rsidRPr="00630043" w:rsidRDefault="00BD7167" w:rsidP="00BD7167">
      <w:pPr>
        <w:pStyle w:val="Nadpis2"/>
      </w:pPr>
      <w:bookmarkStart w:id="198" w:name="_Toc516835650"/>
      <w:r w:rsidRPr="00630043">
        <w:t>Počítanie SV u subjektov po transplantácií srdca</w:t>
      </w:r>
      <w:bookmarkEnd w:id="198"/>
    </w:p>
    <w:p w14:paraId="3B22E6AC" w14:textId="77777777" w:rsidR="00BD7167" w:rsidRPr="00630043" w:rsidRDefault="00BD7167" w:rsidP="00BD7167">
      <w:pPr>
        <w:tabs>
          <w:tab w:val="left" w:pos="7140"/>
        </w:tabs>
      </w:pPr>
      <w:r w:rsidRPr="00630043">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miestnosti s teplotou 22 stupňov C. Charakteristiky meraných ľudí uvádza </w:t>
      </w:r>
      <w:r w:rsidRPr="00B66FCC">
        <w:fldChar w:fldCharType="begin"/>
      </w:r>
      <w:r w:rsidRPr="00630043">
        <w:instrText xml:space="preserve"> REF _Ref513967043 \h </w:instrText>
      </w:r>
      <w:r w:rsidRPr="00B66FCC">
        <w:fldChar w:fldCharType="separate"/>
      </w:r>
      <w:r w:rsidR="00A37FEB" w:rsidRPr="00B66FCC">
        <w:t xml:space="preserve">Tabuľka </w:t>
      </w:r>
      <w:r w:rsidR="00A37FEB">
        <w:rPr>
          <w:noProof/>
        </w:rPr>
        <w:t>15</w:t>
      </w:r>
      <w:r w:rsidRPr="00B66FCC">
        <w:fldChar w:fldCharType="end"/>
      </w:r>
    </w:p>
    <w:p w14:paraId="44F82029" w14:textId="77777777" w:rsidR="00BD7167" w:rsidRDefault="00BD7167" w:rsidP="00BD7167">
      <w:pPr>
        <w:tabs>
          <w:tab w:val="left" w:pos="7140"/>
        </w:tabs>
      </w:pPr>
    </w:p>
    <w:p w14:paraId="4A16CD8A" w14:textId="77777777" w:rsidR="00067698" w:rsidRDefault="00067698" w:rsidP="00BD7167">
      <w:pPr>
        <w:tabs>
          <w:tab w:val="left" w:pos="7140"/>
        </w:tabs>
      </w:pPr>
    </w:p>
    <w:p w14:paraId="67D7F8CD" w14:textId="77777777" w:rsidR="00067698" w:rsidRDefault="00067698" w:rsidP="00BD7167">
      <w:pPr>
        <w:tabs>
          <w:tab w:val="left" w:pos="7140"/>
        </w:tabs>
      </w:pPr>
    </w:p>
    <w:p w14:paraId="6370D039" w14:textId="77777777" w:rsidR="00067698" w:rsidRPr="00197EE5" w:rsidRDefault="00067698" w:rsidP="00BD7167">
      <w:pPr>
        <w:tabs>
          <w:tab w:val="left" w:pos="7140"/>
        </w:tabs>
        <w:rPr>
          <w:lang w:val="en-US"/>
        </w:rPr>
      </w:pPr>
    </w:p>
    <w:p w14:paraId="7DF6B043"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0B684CC"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7BD505B4"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lastRenderedPageBreak/>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3648C4E6"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56 ± 8.5</w:t>
            </w:r>
          </w:p>
        </w:tc>
      </w:tr>
      <w:tr w:rsidR="00BD7167" w:rsidRPr="00630043" w14:paraId="25D13CF4"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1511466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52C68B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7 / 3  </w:t>
            </w:r>
          </w:p>
        </w:tc>
      </w:tr>
      <w:tr w:rsidR="00BD7167" w:rsidRPr="00630043" w14:paraId="1ADB1DE0" w14:textId="77777777" w:rsidTr="00BD7167">
        <w:trPr>
          <w:trHeight w:val="435"/>
          <w:jc w:val="center"/>
        </w:trPr>
        <w:tc>
          <w:tcPr>
            <w:tcW w:w="2540" w:type="dxa"/>
            <w:tcBorders>
              <w:top w:val="nil"/>
              <w:left w:val="nil"/>
              <w:bottom w:val="nil"/>
              <w:right w:val="nil"/>
            </w:tcBorders>
            <w:shd w:val="clear" w:color="auto" w:fill="auto"/>
            <w:vAlign w:val="center"/>
            <w:hideMark/>
          </w:tcPr>
          <w:p w14:paraId="671C1E3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ysoký krvný tlak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3CBF8842"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33 </w:t>
            </w:r>
          </w:p>
        </w:tc>
      </w:tr>
      <w:tr w:rsidR="00BD7167" w:rsidRPr="00630043" w14:paraId="2BAA0B31" w14:textId="77777777" w:rsidTr="00BD7167">
        <w:trPr>
          <w:trHeight w:val="435"/>
          <w:jc w:val="center"/>
        </w:trPr>
        <w:tc>
          <w:tcPr>
            <w:tcW w:w="2540" w:type="dxa"/>
            <w:tcBorders>
              <w:top w:val="nil"/>
              <w:left w:val="nil"/>
              <w:bottom w:val="nil"/>
              <w:right w:val="nil"/>
            </w:tcBorders>
            <w:shd w:val="clear" w:color="auto" w:fill="auto"/>
            <w:vAlign w:val="center"/>
            <w:hideMark/>
          </w:tcPr>
          <w:p w14:paraId="6315E24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iabetes mellitus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97B28F"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21 </w:t>
            </w:r>
          </w:p>
        </w:tc>
      </w:tr>
      <w:tr w:rsidR="00BD7167" w:rsidRPr="00630043" w14:paraId="14F0F949" w14:textId="77777777" w:rsidTr="00BD7167">
        <w:trPr>
          <w:trHeight w:val="435"/>
          <w:jc w:val="center"/>
        </w:trPr>
        <w:tc>
          <w:tcPr>
            <w:tcW w:w="2540" w:type="dxa"/>
            <w:tcBorders>
              <w:top w:val="nil"/>
              <w:left w:val="nil"/>
              <w:bottom w:val="nil"/>
              <w:right w:val="nil"/>
            </w:tcBorders>
            <w:shd w:val="clear" w:color="auto" w:fill="auto"/>
            <w:vAlign w:val="center"/>
            <w:hideMark/>
          </w:tcPr>
          <w:p w14:paraId="357C183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4B9BF6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8 ± 3 </w:t>
            </w:r>
          </w:p>
        </w:tc>
      </w:tr>
    </w:tbl>
    <w:p w14:paraId="7B982CC6" w14:textId="77777777" w:rsidR="00BD7167" w:rsidRPr="00630043" w:rsidRDefault="00BD7167" w:rsidP="00BD7167">
      <w:pPr>
        <w:pStyle w:val="Popis"/>
        <w:rPr>
          <w:lang w:val="sk-SK"/>
        </w:rPr>
      </w:pPr>
      <w:bookmarkStart w:id="199" w:name="_Ref513967043"/>
      <w:bookmarkStart w:id="200" w:name="_Toc516835712"/>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5</w:t>
      </w:r>
      <w:r w:rsidRPr="00B66FCC">
        <w:rPr>
          <w:lang w:val="sk-SK"/>
        </w:rPr>
        <w:fldChar w:fldCharType="end"/>
      </w:r>
      <w:bookmarkEnd w:id="199"/>
      <w:r w:rsidRPr="00B66FCC">
        <w:rPr>
          <w:lang w:val="sk-SK"/>
        </w:rPr>
        <w:t xml:space="preserve">: Charakteristiky meraných </w:t>
      </w:r>
      <w:r w:rsidRPr="00630043">
        <w:rPr>
          <w:lang w:val="sk-SK"/>
        </w:rPr>
        <w:t>ľudí po transplantácii srdca.</w:t>
      </w:r>
      <w:bookmarkEnd w:id="200"/>
    </w:p>
    <w:p w14:paraId="17FA9E2B" w14:textId="77777777" w:rsidR="00BD7167" w:rsidRPr="00630043" w:rsidRDefault="00BD7167" w:rsidP="00BD7167">
      <w:pPr>
        <w:tabs>
          <w:tab w:val="left" w:pos="7140"/>
        </w:tabs>
      </w:pPr>
    </w:p>
    <w:p w14:paraId="0492A361" w14:textId="77777777" w:rsidR="00BD7167" w:rsidRPr="00630043" w:rsidRDefault="00BD7167" w:rsidP="00BD7167">
      <w:pPr>
        <w:tabs>
          <w:tab w:val="left" w:pos="7140"/>
        </w:tabs>
      </w:pPr>
      <w:r w:rsidRPr="00630043">
        <w:t>Merané signály :</w:t>
      </w:r>
    </w:p>
    <w:p w14:paraId="089265DB" w14:textId="26446F9C" w:rsidR="00BD7167" w:rsidRPr="00630043" w:rsidRDefault="00BD7167" w:rsidP="00BD7167">
      <w:pPr>
        <w:pStyle w:val="Odsekzoznamu"/>
        <w:numPr>
          <w:ilvl w:val="0"/>
          <w:numId w:val="37"/>
        </w:numPr>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735A3D13" w14:textId="77777777" w:rsidR="00BD7167" w:rsidRPr="00630043" w:rsidRDefault="00BD7167" w:rsidP="00BD7167">
      <w:pPr>
        <w:pStyle w:val="Odsekzoznamu"/>
        <w:numPr>
          <w:ilvl w:val="0"/>
          <w:numId w:val="37"/>
        </w:numPr>
      </w:pPr>
      <w:r w:rsidRPr="00630043">
        <w:t xml:space="preserve">12-zvodové EKG (ECG12, ISI BRNO, Czech Republic), </w:t>
      </w:r>
    </w:p>
    <w:p w14:paraId="67E5FCC8" w14:textId="77777777" w:rsidR="00BD7167" w:rsidRPr="00630043" w:rsidRDefault="00BD7167" w:rsidP="00BD7167">
      <w:pPr>
        <w:pStyle w:val="Odsekzoznamu"/>
        <w:numPr>
          <w:ilvl w:val="0"/>
          <w:numId w:val="37"/>
        </w:numPr>
      </w:pPr>
      <w:r w:rsidRPr="00630043">
        <w:t xml:space="preserve">kontinuálny arteriálny krvny tlak Penázovou metodou  (Finapres-2300, Ohmeda Medical, Englewood, Co., USA) </w:t>
      </w:r>
    </w:p>
    <w:p w14:paraId="7D1F80A9" w14:textId="1E068702" w:rsidR="00BD7167" w:rsidRPr="00630043" w:rsidRDefault="009076DD" w:rsidP="00BD7167">
      <w:pPr>
        <w:pStyle w:val="Odsekzoznamu"/>
        <w:numPr>
          <w:ilvl w:val="0"/>
          <w:numId w:val="37"/>
        </w:numPr>
      </w:pPr>
      <w:r>
        <w:t>srdcov</w:t>
      </w:r>
      <w:r w:rsidR="00BD7167" w:rsidRPr="00630043">
        <w:t>é zvuky (PCG 1.0, ISI BRNO, Czech Republic)</w:t>
      </w:r>
    </w:p>
    <w:p w14:paraId="3C97C4D6" w14:textId="77777777" w:rsidR="00BD7167" w:rsidRPr="00630043" w:rsidRDefault="00BD7167" w:rsidP="00BD7167">
      <w:pPr>
        <w:pStyle w:val="Odsekzoznamu"/>
        <w:numPr>
          <w:ilvl w:val="0"/>
          <w:numId w:val="37"/>
        </w:numPr>
      </w:pPr>
      <w:r w:rsidRPr="00630043">
        <w:t>termodilúčné meranie SV (7F Swan-Ganz thermodilution catheter - model 131HF7, Baxter Healthcare Corporation, Irvine, CA, USA)</w:t>
      </w:r>
    </w:p>
    <w:p w14:paraId="25671FE2" w14:textId="77777777" w:rsidR="00BD7167" w:rsidRPr="00B519B6" w:rsidRDefault="00BD7167" w:rsidP="00BD7167">
      <w:pPr>
        <w:pStyle w:val="Odsekzoznamu"/>
        <w:numPr>
          <w:ilvl w:val="0"/>
          <w:numId w:val="37"/>
        </w:numPr>
      </w:pPr>
      <w:r w:rsidRPr="00B519B6">
        <w:t>Echokardiografiou bol vo vybrané momenty zmeraný tepový objem</w:t>
      </w:r>
    </w:p>
    <w:p w14:paraId="003EE84A" w14:textId="77777777" w:rsidR="00BD7167" w:rsidRPr="00B519B6" w:rsidRDefault="00BD7167" w:rsidP="00BD7167">
      <w:pPr>
        <w:tabs>
          <w:tab w:val="left" w:pos="7140"/>
        </w:tabs>
      </w:pPr>
    </w:p>
    <w:p w14:paraId="0862016E" w14:textId="77777777" w:rsidR="00BD7167" w:rsidRPr="00630043" w:rsidRDefault="00BD7167" w:rsidP="00BD7167">
      <w:pPr>
        <w:tabs>
          <w:tab w:val="left" w:pos="7140"/>
        </w:tabs>
      </w:pPr>
      <w:r w:rsidRPr="00B519B6">
        <w:t>Meranie echokardiografie bolo koordinované a realizované týmem z FNUSA, pod vedením  profesorom Meluzínom, . Jeho odbornosť garantuje presnosť v nameraných hodnotách SV z echokardiografie.</w:t>
      </w:r>
      <w:r w:rsidRPr="00630043">
        <w:t xml:space="preserve"> </w:t>
      </w:r>
    </w:p>
    <w:p w14:paraId="32DD8253" w14:textId="77777777" w:rsidR="00BD7167" w:rsidRPr="00630043" w:rsidRDefault="00BD7167" w:rsidP="00BD7167">
      <w:pPr>
        <w:pStyle w:val="Nadpis3"/>
      </w:pPr>
      <w:bookmarkStart w:id="201" w:name="_Toc516835651"/>
      <w:r w:rsidRPr="00630043">
        <w:t>Protokol</w:t>
      </w:r>
      <w:bookmarkEnd w:id="201"/>
    </w:p>
    <w:p w14:paraId="76DD7631" w14:textId="77777777" w:rsidR="00BD7167" w:rsidRPr="00630043" w:rsidRDefault="00BD7167" w:rsidP="00BD7167"/>
    <w:p w14:paraId="290C34C5" w14:textId="086D3820" w:rsidR="00BD7167" w:rsidRPr="00630043" w:rsidRDefault="00BD7167" w:rsidP="00BD7167">
      <w:r w:rsidRPr="00630043">
        <w:t>SV</w:t>
      </w:r>
      <w:r w:rsidRPr="00B66FCC">
        <w:t xml:space="preserve"> z bioimpedancie</w:t>
      </w:r>
      <w:r w:rsidRPr="00630043">
        <w:t xml:space="preserve"> bol spočítaný kontinuálne</w:t>
      </w:r>
      <w:r w:rsidRPr="00B66FCC">
        <w:t xml:space="preserv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B66FCC">
        <w:t xml:space="preserve">. Parametr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B66FCC">
        <w:t xml:space="preserve"> a </w:t>
      </w:r>
      <w:r w:rsidR="00A37FEB">
        <w:t>S1S2</w:t>
      </w:r>
      <w:r w:rsidR="00A37FEB" w:rsidRPr="00630043">
        <w:t xml:space="preserve"> </w:t>
      </w:r>
      <w:r w:rsidRPr="00B66FCC">
        <w:t xml:space="preserve">boli priemerované cez 60, resp. 20 tepov aby sa eliminoval vplyv dýchania, rušenia a pohybov subjektu. Meranie bolo vykonané </w:t>
      </w:r>
      <w:r w:rsidRPr="00630043">
        <w:t>pri týchto podmienkach:</w:t>
      </w:r>
    </w:p>
    <w:p w14:paraId="54512848" w14:textId="77777777" w:rsidR="00BD7167" w:rsidRPr="00630043" w:rsidRDefault="00BD7167" w:rsidP="00BD7167"/>
    <w:p w14:paraId="48832D45" w14:textId="77777777" w:rsidR="00BD7167" w:rsidRPr="00B66FCC" w:rsidRDefault="00BD7167" w:rsidP="00BD7167">
      <w:pPr>
        <w:pStyle w:val="Odsekzoznamu"/>
        <w:numPr>
          <w:ilvl w:val="0"/>
          <w:numId w:val="16"/>
        </w:numPr>
        <w:tabs>
          <w:tab w:val="left" w:pos="7140"/>
        </w:tabs>
      </w:pPr>
      <w:r w:rsidRPr="00630043">
        <w:t>pacient nehybne leží na lôžku a má nohy vodorovne</w:t>
      </w:r>
    </w:p>
    <w:p w14:paraId="6B6C851C" w14:textId="77777777" w:rsidR="00BD7167" w:rsidRPr="00630043" w:rsidRDefault="00BD7167" w:rsidP="00BD7167">
      <w:pPr>
        <w:pStyle w:val="Odsekzoznamu"/>
        <w:numPr>
          <w:ilvl w:val="1"/>
          <w:numId w:val="16"/>
        </w:numPr>
        <w:tabs>
          <w:tab w:val="left" w:pos="7140"/>
        </w:tabs>
      </w:pPr>
      <w:r w:rsidRPr="00B66FCC">
        <w:t> SV je priemerovaný z 60-tich tepov</w:t>
      </w:r>
    </w:p>
    <w:p w14:paraId="3D3B633B" w14:textId="77777777" w:rsidR="00BD7167" w:rsidRPr="00B66FCC" w:rsidRDefault="00BD7167" w:rsidP="00BD7167">
      <w:pPr>
        <w:pStyle w:val="Odsekzoznamu"/>
        <w:numPr>
          <w:ilvl w:val="0"/>
          <w:numId w:val="14"/>
        </w:numPr>
        <w:tabs>
          <w:tab w:val="left" w:pos="7140"/>
        </w:tabs>
      </w:pPr>
      <w:r w:rsidRPr="00630043">
        <w:t>pacient nehybne leží na lôžku a má zdvihnuté nohy</w:t>
      </w:r>
    </w:p>
    <w:p w14:paraId="2A5AA32E" w14:textId="77777777" w:rsidR="00BD7167" w:rsidRPr="00630043" w:rsidRDefault="00BD7167" w:rsidP="00BD7167">
      <w:pPr>
        <w:pStyle w:val="Odsekzoznamu"/>
        <w:numPr>
          <w:ilvl w:val="1"/>
          <w:numId w:val="14"/>
        </w:numPr>
        <w:tabs>
          <w:tab w:val="left" w:pos="7140"/>
        </w:tabs>
      </w:pPr>
      <w:r w:rsidRPr="00B66FCC">
        <w:lastRenderedPageBreak/>
        <w:t> SV je priemerovaný z 60-tich tepov</w:t>
      </w:r>
    </w:p>
    <w:p w14:paraId="7232DFE5" w14:textId="77777777" w:rsidR="00BD7167" w:rsidRPr="00B66FCC" w:rsidRDefault="00BD7167" w:rsidP="00BD7167">
      <w:pPr>
        <w:pStyle w:val="Odsekzoznamu"/>
        <w:numPr>
          <w:ilvl w:val="0"/>
          <w:numId w:val="14"/>
        </w:numPr>
        <w:tabs>
          <w:tab w:val="left" w:pos="7140"/>
        </w:tabs>
      </w:pPr>
      <w:r w:rsidRPr="00630043">
        <w:t>pacient šľape na horizontálnom rotopede s počiatočnou záťažou 25W ( trvanie záťaže 2 minúty), SV sa meria každých 20 sekúnd</w:t>
      </w:r>
    </w:p>
    <w:p w14:paraId="24C43946" w14:textId="77777777" w:rsidR="00BD7167" w:rsidRPr="00B66FCC" w:rsidRDefault="00BD7167" w:rsidP="00BD7167">
      <w:pPr>
        <w:pStyle w:val="Odsekzoznamu"/>
        <w:numPr>
          <w:ilvl w:val="1"/>
          <w:numId w:val="14"/>
        </w:numPr>
        <w:tabs>
          <w:tab w:val="left" w:pos="7140"/>
        </w:tabs>
      </w:pPr>
      <w:r w:rsidRPr="00B66FCC">
        <w:t> SV je priemerovaný z 20-tich tepov</w:t>
      </w:r>
    </w:p>
    <w:p w14:paraId="16D5E742" w14:textId="77777777" w:rsidR="00BD7167" w:rsidRPr="00B66FCC" w:rsidRDefault="00BD7167" w:rsidP="00BD7167">
      <w:pPr>
        <w:pStyle w:val="Odsekzoznamu"/>
        <w:numPr>
          <w:ilvl w:val="0"/>
          <w:numId w:val="14"/>
        </w:numPr>
        <w:tabs>
          <w:tab w:val="left" w:pos="7140"/>
        </w:tabs>
      </w:pPr>
      <w:r w:rsidRPr="00B66FCC">
        <w:t xml:space="preserve">záťaž na rotopede sa skokovo zvyšuje na 50W ( trvanie záťaže 2 minúty), SV sa meria každých 20 sekúnd </w:t>
      </w:r>
    </w:p>
    <w:p w14:paraId="271584A1" w14:textId="77777777" w:rsidR="00BD7167" w:rsidRPr="00B66FCC" w:rsidRDefault="00BD7167" w:rsidP="00BD7167">
      <w:pPr>
        <w:pStyle w:val="Odsekzoznamu"/>
        <w:numPr>
          <w:ilvl w:val="1"/>
          <w:numId w:val="14"/>
        </w:numPr>
        <w:tabs>
          <w:tab w:val="left" w:pos="7140"/>
        </w:tabs>
      </w:pPr>
      <w:r w:rsidRPr="00B66FCC">
        <w:t> SV je priemerovaný z 20-tich tepov</w:t>
      </w:r>
    </w:p>
    <w:p w14:paraId="7F8DCA0F" w14:textId="77777777" w:rsidR="00BD7167" w:rsidRPr="00B66FCC" w:rsidRDefault="00BD7167" w:rsidP="00BD7167">
      <w:pPr>
        <w:pStyle w:val="Odsekzoznamu"/>
        <w:numPr>
          <w:ilvl w:val="0"/>
          <w:numId w:val="14"/>
        </w:numPr>
        <w:tabs>
          <w:tab w:val="left" w:pos="7140"/>
        </w:tabs>
      </w:pPr>
      <w:r w:rsidRPr="00B66FCC">
        <w:t xml:space="preserve">záťaž na rotopede sa skokovo zvyšuje na 75W ( trvanie záťaže 2 minúty), SV sa meria každých 20 sekúnd </w:t>
      </w:r>
    </w:p>
    <w:p w14:paraId="7D8D9CC7" w14:textId="77777777" w:rsidR="00BD7167" w:rsidRPr="00B66FCC" w:rsidRDefault="00BD7167" w:rsidP="00BD7167">
      <w:pPr>
        <w:pStyle w:val="Odsekzoznamu"/>
        <w:numPr>
          <w:ilvl w:val="1"/>
          <w:numId w:val="14"/>
        </w:numPr>
        <w:tabs>
          <w:tab w:val="left" w:pos="7140"/>
        </w:tabs>
      </w:pPr>
      <w:r w:rsidRPr="00B66FCC">
        <w:t> SV je priemerovaný z 20-tich tepov</w:t>
      </w:r>
    </w:p>
    <w:p w14:paraId="3CC47DE5" w14:textId="77777777" w:rsidR="00BD7167" w:rsidRPr="00B66FCC" w:rsidRDefault="00BD7167" w:rsidP="00BD7167">
      <w:pPr>
        <w:pStyle w:val="Odsekzoznamu"/>
        <w:numPr>
          <w:ilvl w:val="0"/>
          <w:numId w:val="14"/>
        </w:numPr>
        <w:tabs>
          <w:tab w:val="left" w:pos="7140"/>
        </w:tabs>
      </w:pPr>
      <w:r w:rsidRPr="00630043">
        <w:t>po ukončení záťaže pacient opäť odpočíva na lôžku, SV sa počíta každú minútu (celkovo 7 minút)</w:t>
      </w:r>
    </w:p>
    <w:p w14:paraId="591EA0EB" w14:textId="77777777" w:rsidR="00BD7167" w:rsidRPr="00630043" w:rsidRDefault="00BD7167" w:rsidP="00BD7167">
      <w:pPr>
        <w:pStyle w:val="Odsekzoznamu"/>
        <w:numPr>
          <w:ilvl w:val="1"/>
          <w:numId w:val="14"/>
        </w:numPr>
        <w:tabs>
          <w:tab w:val="left" w:pos="7140"/>
        </w:tabs>
      </w:pPr>
      <w:r w:rsidRPr="00B66FCC">
        <w:t> SV je priemerovaný z 60-tich tepov</w:t>
      </w:r>
    </w:p>
    <w:p w14:paraId="07103256" w14:textId="77777777" w:rsidR="00BD7167" w:rsidRPr="00B66FCC" w:rsidRDefault="00BD7167" w:rsidP="00BD7167"/>
    <w:p w14:paraId="1367D45A" w14:textId="77777777" w:rsidR="00BD7167" w:rsidRPr="00630043" w:rsidRDefault="00BD7167" w:rsidP="00BD7167">
      <w:r w:rsidRPr="00B66FCC">
        <w:t>Meranie SV echokardiografiou bolo výkonané 20 sekúnd pre koncom</w:t>
      </w:r>
      <w:r w:rsidRPr="00630043">
        <w:t xml:space="preserve"> každej z týchto fáz. </w:t>
      </w:r>
      <w:r w:rsidRPr="00B66FCC">
        <w:t>Meranie SV termodilúciou bolo vykonané na začiatku merania keď pacient ležal nehybne na ložku. U niektorých pacientov bolo záťažové meranie na rotopede ukončené predčastne ak sa u nich vyskytla dýchavyčnosť alebo vyčerpanie.</w:t>
      </w:r>
    </w:p>
    <w:p w14:paraId="114A42A3" w14:textId="77777777" w:rsidR="00BD7167" w:rsidRPr="00630043" w:rsidRDefault="00BD7167" w:rsidP="00BD7167">
      <w:pPr>
        <w:pStyle w:val="Nadpis2"/>
        <w:numPr>
          <w:ilvl w:val="0"/>
          <w:numId w:val="0"/>
        </w:numPr>
        <w:ind w:left="850"/>
      </w:pPr>
      <w:bookmarkStart w:id="202" w:name="_Toc510268159"/>
    </w:p>
    <w:p w14:paraId="68EB14B2" w14:textId="7D16BED9" w:rsidR="00BD7167" w:rsidRPr="00630043" w:rsidRDefault="00BD7167" w:rsidP="00BD7167">
      <w:pPr>
        <w:pStyle w:val="Nadpis2"/>
        <w:numPr>
          <w:ilvl w:val="0"/>
          <w:numId w:val="0"/>
        </w:numPr>
        <w:ind w:left="850"/>
      </w:pPr>
      <w:bookmarkStart w:id="203" w:name="_Toc516835652"/>
      <w:r w:rsidRPr="00630043">
        <w:t xml:space="preserve">Výpočet </w:t>
      </w:r>
      <w:r w:rsidR="009076DD">
        <w:t>srdcov</w:t>
      </w:r>
      <w:r w:rsidRPr="00630043">
        <w:t>ého výdaja z impedancie krku</w:t>
      </w:r>
      <w:bookmarkEnd w:id="202"/>
      <w:bookmarkEnd w:id="203"/>
    </w:p>
    <w:p w14:paraId="1D85D452" w14:textId="77777777" w:rsidR="00BD7167" w:rsidRPr="00630043" w:rsidRDefault="00BD7167" w:rsidP="00BD7167"/>
    <w:p w14:paraId="322F1798" w14:textId="5F9E369F" w:rsidR="00BD7167" w:rsidRPr="00B519B6" w:rsidRDefault="00BD7167" w:rsidP="00BD7167">
      <w:r w:rsidRPr="00630043">
        <w:t xml:space="preserve">Na meranie </w:t>
      </w:r>
      <w:r w:rsidR="009076DD">
        <w:t>srdcov</w:t>
      </w:r>
      <w:r w:rsidRPr="00630043">
        <w:t xml:space="preserve">ého výdaja sa tradične používa impedancia hrudníka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Meranie </w:t>
      </w:r>
      <w:r w:rsidR="009076DD">
        <w:t>srdcov</w:t>
      </w:r>
      <w:r w:rsidRPr="00630043">
        <w:t xml:space="preserve">ého výdaja pomocou impedance hrudníka je však ovplyvnené mimo iných aj dýchaním, žilným návratom, aktivitou dýchacích svalov ale aj zmenou geometrie hrudníka. Predstavená bola už aj nová metóda, ktorá používa na odhad </w:t>
      </w:r>
      <w:r w:rsidR="009076DD">
        <w:t>srdcov</w:t>
      </w:r>
      <w:r w:rsidRPr="00630043">
        <w:t xml:space="preserve">ého výdaja impedanciu ruky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Vychádza z predpokladu, že impedancia ruky nieje ovplyvňená plnením pľuc vzduchom a zmenou geometrie ruky počas dýchania. Bolo ukázané že meranie SV a CO pomocou impedancie ruky je porovnateľné s meraním SV a CO pomocou MR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Pri štatistickom spracovaní bioimpedančných parametrov</w:t>
      </w:r>
      <w:r w:rsidRPr="00B66FCC">
        <w:t xml:space="preserve"> bolo ukázané  (</w:t>
      </w:r>
      <w:r w:rsidRPr="00B66FCC">
        <w:fldChar w:fldCharType="begin"/>
      </w:r>
      <w:r w:rsidRPr="00B66FCC">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B66FCC">
        <w:t xml:space="preserve">) že relatívna zmena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w:t>
      </w:r>
      <w:r w:rsidRPr="00B66FCC">
        <w:t xml:space="preserve">počas spontnánneho dýchania </w:t>
      </w:r>
      <w:r w:rsidRPr="00B66FCC">
        <w:lastRenderedPageBreak/>
        <w:t xml:space="preserve">na hrudníku (kanál 3) je 8,7%, kdežto relatívna zmena na krku (kanál 1) je vyššia a to 10,6%. Predpokladáme, </w:t>
      </w:r>
      <w:r w:rsidRPr="00B519B6">
        <w:t xml:space="preserve">že vyššia relatívna zmena znamená vyššiu citlivosť parametra na zmeny v toku krvy. V nasledujúcej štúdii sme si preto pre meranie SV vybrali impedanciu krku. Navyše impedancia krku nie je ovplyvnená zmenami impedancie v dôsledku dýchania a pľúcneho obehu. Zmeny impedancie v priebehu </w:t>
      </w:r>
      <w:r w:rsidR="009076DD" w:rsidRPr="00B519B6">
        <w:t>srdcov</w:t>
      </w:r>
      <w:r w:rsidRPr="00B519B6">
        <w:t xml:space="preserve">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z nového Bernstainoveho modelu pre výpočet SV z impedancie dosahuje pre hrudník (kanál 3) priemernú hodnotu 0.28 </w:t>
      </w:r>
      <m:oMath>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 xml:space="preserve"> </m:t>
        </m:r>
      </m:oMath>
      <w:r w:rsidRPr="00B519B6">
        <w:t xml:space="preserve">ako uvádza </w:t>
      </w:r>
      <w:r w:rsidRPr="00B519B6">
        <w:fldChar w:fldCharType="begin"/>
      </w:r>
      <w:r w:rsidRPr="00B519B6">
        <w:instrText xml:space="preserve"> REF _Ref513894977 \h </w:instrText>
      </w:r>
      <w:r w:rsidR="00B519B6">
        <w:instrText xml:space="preserve"> \* MERGEFORMAT </w:instrText>
      </w:r>
      <w:r w:rsidRPr="00B519B6">
        <w:fldChar w:fldCharType="separate"/>
      </w:r>
      <w:r w:rsidR="00A37FEB" w:rsidRPr="00B519B6">
        <w:t xml:space="preserve">Tabuľka </w:t>
      </w:r>
      <w:r w:rsidR="00A37FEB" w:rsidRPr="00B519B6">
        <w:rPr>
          <w:noProof/>
        </w:rPr>
        <w:t>8</w:t>
      </w:r>
      <w:r w:rsidRPr="00B519B6">
        <w:fldChar w:fldCharType="end"/>
      </w:r>
      <w:r w:rsidRPr="00B519B6">
        <w:t>. Podľa rovnice (</w:t>
      </w:r>
      <w:r w:rsidRPr="00B519B6">
        <w:fldChar w:fldCharType="begin"/>
      </w:r>
      <w:r w:rsidRPr="00B519B6">
        <w:instrText xml:space="preserve"> REF Berstain_model_3 \h </w:instrText>
      </w:r>
      <w:r w:rsidR="00B519B6">
        <w:instrText xml:space="preserve"> \* MERGEFORMAT </w:instrText>
      </w:r>
      <w:r w:rsidRPr="00B519B6">
        <w:fldChar w:fldCharType="separate"/>
      </w:r>
      <w:r w:rsidR="00A37FEB" w:rsidRPr="00B519B6">
        <w:rPr>
          <w:noProof/>
          <w:color w:val="000000"/>
        </w:rPr>
        <w:t>37</w:t>
      </w:r>
      <w:r w:rsidRPr="00B519B6">
        <w:fldChar w:fldCharType="end"/>
      </w:r>
      <w:r w:rsidRPr="00B519B6">
        <w:t xml:space="preserve">) pre Bernstainov model táto priemerná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spolu s priemernou dĺžku </w:t>
      </w:r>
      <w:r w:rsidR="00A37FEB" w:rsidRPr="00B519B6">
        <w:t xml:space="preserve">S1S2 </w:t>
      </w:r>
      <w:r w:rsidRPr="00B519B6">
        <w:t xml:space="preserve">intervalu 320ms pre osobu vážiacu 75kg určuje priemernú hodnotu </w:t>
      </w:r>
      <w:r w:rsidR="009076DD" w:rsidRPr="00B519B6">
        <w:t>srdcov</w:t>
      </w:r>
      <w:r w:rsidRPr="00B519B6">
        <w:t xml:space="preserve">ého výdaju 117,6 ml. Táto hodnota je vyššia ako priemerná hodnota SV uvádzaná v literatúre pre zdravú osobu bez fyzickej aktivity, ktorá by mala byť 60-100ml </w:t>
      </w:r>
      <w:r w:rsidRPr="00B519B6">
        <w:fldChar w:fldCharType="begin"/>
      </w:r>
      <w:r w:rsidR="00284C6A" w:rsidRPr="00B519B6">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519B6">
        <w:fldChar w:fldCharType="separate"/>
      </w:r>
      <w:r w:rsidRPr="00B519B6">
        <w:rPr>
          <w:noProof/>
        </w:rPr>
        <w:t>[70]</w:t>
      </w:r>
      <w:r w:rsidRPr="00B519B6">
        <w:fldChar w:fldCharType="end"/>
      </w:r>
      <w:r w:rsidRPr="00B519B6">
        <w:t xml:space="preserve">.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re krk (kanál 1) dosahuje priemernú hodnotu 0,18</w:t>
      </w:r>
      <w:r w:rsidR="008C6240" w:rsidRPr="00B519B6">
        <w:t xml:space="preserve"> </w:t>
      </w:r>
      <m:oMath>
        <m:sSup>
          <m:sSupPr>
            <m:ctrlPr>
              <w:rPr>
                <w:rFonts w:ascii="Cambria Math" w:hAnsi="Cambria Math"/>
                <w:i/>
              </w:rPr>
            </m:ctrlPr>
          </m:sSupPr>
          <m:e>
            <m:r>
              <w:rPr>
                <w:rFonts w:ascii="Cambria Math" w:hAnsi="Cambria Math"/>
              </w:rPr>
              <m:t>s</m:t>
            </m:r>
          </m:e>
          <m:sup>
            <m:r>
              <w:rPr>
                <w:rFonts w:ascii="Cambria Math" w:hAnsi="Cambria Math"/>
              </w:rPr>
              <m:t>-1</m:t>
            </m:r>
          </m:sup>
        </m:sSup>
      </m:oMath>
      <w:r w:rsidRPr="00B519B6">
        <w:t>. Výpočet SV z rovnice (</w:t>
      </w:r>
      <w:r w:rsidRPr="00B519B6">
        <w:fldChar w:fldCharType="begin"/>
      </w:r>
      <w:r w:rsidRPr="00B519B6">
        <w:instrText xml:space="preserve"> REF Berstain_model_3 \h </w:instrText>
      </w:r>
      <w:r w:rsidR="00B519B6">
        <w:instrText xml:space="preserve"> \* MERGEFORMAT </w:instrText>
      </w:r>
      <w:r w:rsidRPr="00B519B6">
        <w:fldChar w:fldCharType="separate"/>
      </w:r>
      <w:r w:rsidR="00A37FEB" w:rsidRPr="00B519B6">
        <w:rPr>
          <w:noProof/>
          <w:color w:val="000000"/>
        </w:rPr>
        <w:t>37</w:t>
      </w:r>
      <w:r w:rsidRPr="00B519B6">
        <w:fldChar w:fldCharType="end"/>
      </w:r>
      <w:r w:rsidRPr="00B519B6">
        <w:t xml:space="preserve">) takisto pre osobu vážiacu 75kg a priemernú hodnotu </w:t>
      </w:r>
      <w:r w:rsidR="00A37FEB" w:rsidRPr="00B519B6">
        <w:t xml:space="preserve">S1S2 </w:t>
      </w:r>
      <w:r w:rsidRPr="00B519B6">
        <w:t xml:space="preserve">intervalu 320ms udáva hodnotu 75ml. Táto hodnota je vo fyziologickom intervaly udávanom v literatúre </w:t>
      </w:r>
      <w:r w:rsidRPr="00B519B6">
        <w:fldChar w:fldCharType="begin"/>
      </w:r>
      <w:r w:rsidR="00284C6A" w:rsidRPr="00B519B6">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519B6">
        <w:fldChar w:fldCharType="separate"/>
      </w:r>
      <w:r w:rsidRPr="00B519B6">
        <w:rPr>
          <w:noProof/>
        </w:rPr>
        <w:t>[70]</w:t>
      </w:r>
      <w:r w:rsidRPr="00B519B6">
        <w:fldChar w:fldCharType="end"/>
      </w:r>
      <w:r w:rsidRPr="00B519B6">
        <w:t>. Navrhnutá nová metóda na stanovenie SV z impedancie krku bola porovnaná s meraním SV pomocou echokardiografie a termodilúcie.</w:t>
      </w:r>
    </w:p>
    <w:p w14:paraId="53A8F8D6" w14:textId="77777777" w:rsidR="00BD7167" w:rsidRPr="00B519B6" w:rsidRDefault="00BD7167" w:rsidP="00BD7167"/>
    <w:p w14:paraId="145F02AF" w14:textId="77777777" w:rsidR="00BD7167" w:rsidRPr="00B519B6" w:rsidRDefault="00BD7167" w:rsidP="00BD7167">
      <w:pPr>
        <w:pStyle w:val="Nadpis3"/>
      </w:pPr>
      <w:bookmarkStart w:id="204" w:name="_Toc510268161"/>
      <w:bookmarkStart w:id="205" w:name="_Toc516835653"/>
      <w:r w:rsidRPr="00B519B6">
        <w:t>Štatistické vyhodnotenie simultánneho merania</w:t>
      </w:r>
      <w:bookmarkEnd w:id="204"/>
      <w:bookmarkEnd w:id="205"/>
    </w:p>
    <w:p w14:paraId="1BF6BE5B" w14:textId="77777777" w:rsidR="00BD7167" w:rsidRPr="00B519B6" w:rsidRDefault="00BD7167" w:rsidP="00BD7167"/>
    <w:p w14:paraId="63F1672C" w14:textId="53A24B86" w:rsidR="00BD7167" w:rsidRPr="00B519B6" w:rsidRDefault="00BD7167" w:rsidP="00BD7167">
      <w:r w:rsidRPr="00B519B6">
        <w:t>Pre štatistické spracovanie boli vybrané simultánne meranie SV echokardiografiou a</w:t>
      </w:r>
      <w:r w:rsidR="00EE587A" w:rsidRPr="00B519B6">
        <w:t xml:space="preserve"> </w:t>
      </w:r>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oMath>
      <w:r w:rsidRPr="00B519B6">
        <w:t> bioimpedanciou podľa rovnice</w:t>
      </w:r>
      <w:r w:rsidR="00EE587A" w:rsidRPr="00B519B6">
        <w:t xml:space="preserve"> (</w:t>
      </w:r>
      <w:r w:rsidR="00EE587A" w:rsidRPr="00B519B6">
        <w:fldChar w:fldCharType="begin"/>
      </w:r>
      <w:r w:rsidR="00EE587A" w:rsidRPr="00B519B6">
        <w:instrText xml:space="preserve"> REF SV_krk \h </w:instrText>
      </w:r>
      <w:r w:rsidR="00B519B6" w:rsidRPr="00B519B6">
        <w:instrText xml:space="preserve"> \* MERGEFORMAT </w:instrText>
      </w:r>
      <w:r w:rsidR="00EE587A" w:rsidRPr="00B519B6">
        <w:fldChar w:fldCharType="separate"/>
      </w:r>
      <w:r w:rsidR="00EE587A" w:rsidRPr="00B519B6">
        <w:rPr>
          <w:noProof/>
          <w:color w:val="000000"/>
        </w:rPr>
        <w:t>46</w:t>
      </w:r>
      <w:r w:rsidR="00EE587A" w:rsidRPr="00B519B6">
        <w:fldChar w:fldCharType="end"/>
      </w:r>
      <w:r w:rsidR="00EE587A" w:rsidRPr="00B519B6">
        <w:t>)</w:t>
      </w:r>
      <w:r w:rsidRPr="00B519B6">
        <w:t xml:space="preserve"> v dvoch momentoch počas merania:</w:t>
      </w:r>
    </w:p>
    <w:p w14:paraId="3F0FF314" w14:textId="77777777" w:rsidR="00BD7167" w:rsidRPr="00B519B6" w:rsidRDefault="00BD7167" w:rsidP="00BD7167">
      <w:pPr>
        <w:pStyle w:val="Odsekzoznamu"/>
        <w:numPr>
          <w:ilvl w:val="0"/>
          <w:numId w:val="38"/>
        </w:numPr>
      </w:pPr>
      <w:r w:rsidRPr="00B519B6">
        <w:t>pacient nehybne leží na lôžku a má nohy vodorovne</w:t>
      </w:r>
    </w:p>
    <w:p w14:paraId="61ED15EA" w14:textId="77777777" w:rsidR="00BD7167" w:rsidRPr="00B519B6" w:rsidRDefault="00BD7167" w:rsidP="00B519B6">
      <w:pPr>
        <w:pStyle w:val="Odsekzoznamu"/>
        <w:numPr>
          <w:ilvl w:val="0"/>
          <w:numId w:val="38"/>
        </w:numPr>
      </w:pPr>
      <w:r w:rsidRPr="00B519B6">
        <w:t xml:space="preserve">20 sekúnd pred koncom šlapania vo vodorovnej polohe na rotopede so záťažou 25W. </w:t>
      </w:r>
    </w:p>
    <w:p w14:paraId="5F6E8F11" w14:textId="77777777" w:rsidR="00BD7167" w:rsidRDefault="00BD7167" w:rsidP="00BD7167"/>
    <w:p w14:paraId="2F736FF2" w14:textId="77777777" w:rsidR="00EE587A" w:rsidRDefault="00EE587A" w:rsidP="00BD7167">
      <w:r>
        <w:t>SV počítaný z impedancie krku vyjadruje rovnica (</w:t>
      </w:r>
      <w:r>
        <w:fldChar w:fldCharType="begin"/>
      </w:r>
      <w:r>
        <w:instrText xml:space="preserve"> REF SV_krk \h </w:instrText>
      </w:r>
      <w:r>
        <w:fldChar w:fldCharType="separate"/>
      </w:r>
      <w:r>
        <w:rPr>
          <w:noProof/>
          <w:color w:val="000000"/>
        </w:rPr>
        <w:t>46</w:t>
      </w:r>
      <w:r>
        <w:fldChar w:fldCharType="end"/>
      </w:r>
      <w:r>
        <w:t>).</w:t>
      </w:r>
    </w:p>
    <w:p w14:paraId="7A9A588C" w14:textId="77777777" w:rsidR="00EE587A" w:rsidRPr="00630043" w:rsidRDefault="00EE587A" w:rsidP="00EE587A"/>
    <w:tbl>
      <w:tblPr>
        <w:tblW w:w="0" w:type="auto"/>
        <w:tblLook w:val="04A0" w:firstRow="1" w:lastRow="0" w:firstColumn="1" w:lastColumn="0" w:noHBand="0" w:noVBand="1"/>
      </w:tblPr>
      <w:tblGrid>
        <w:gridCol w:w="704"/>
        <w:gridCol w:w="7088"/>
        <w:gridCol w:w="702"/>
      </w:tblGrid>
      <w:tr w:rsidR="00EE587A" w:rsidRPr="00630043" w14:paraId="7DBEB0F7" w14:textId="77777777" w:rsidTr="00AA122D">
        <w:tc>
          <w:tcPr>
            <w:tcW w:w="704" w:type="dxa"/>
          </w:tcPr>
          <w:p w14:paraId="0E43F790" w14:textId="77777777" w:rsidR="00EE587A" w:rsidRPr="00630043" w:rsidRDefault="00EE587A" w:rsidP="00AA122D">
            <w:pPr>
              <w:jc w:val="center"/>
              <w:rPr>
                <w:color w:val="000000"/>
              </w:rPr>
            </w:pPr>
          </w:p>
        </w:tc>
        <w:tc>
          <w:tcPr>
            <w:tcW w:w="7088" w:type="dxa"/>
            <w:vAlign w:val="center"/>
          </w:tcPr>
          <w:p w14:paraId="607CF6CC" w14:textId="77777777" w:rsidR="00EE587A" w:rsidRPr="00630043" w:rsidRDefault="006372A4" w:rsidP="00EE587A">
            <w:pP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S1S2 </m:t>
                </m:r>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514E5BF" w14:textId="77777777" w:rsidR="00EE587A" w:rsidRPr="00630043" w:rsidRDefault="00EE587A" w:rsidP="00AA122D">
            <w:pPr>
              <w:jc w:val="center"/>
              <w:rPr>
                <w:color w:val="000000"/>
              </w:rPr>
            </w:pPr>
            <w:r w:rsidRPr="00630043">
              <w:rPr>
                <w:color w:val="000000"/>
              </w:rPr>
              <w:t>(</w:t>
            </w:r>
            <w:bookmarkStart w:id="206" w:name="SV_krk"/>
            <w:r w:rsidRPr="00B66FCC">
              <w:rPr>
                <w:color w:val="000000"/>
              </w:rPr>
              <w:fldChar w:fldCharType="begin"/>
            </w:r>
            <w:r w:rsidRPr="00630043">
              <w:rPr>
                <w:color w:val="000000"/>
              </w:rPr>
              <w:instrText xml:space="preserve"> SEQ eq \* MERGEFORMAT </w:instrText>
            </w:r>
            <w:r w:rsidRPr="00B66FCC">
              <w:rPr>
                <w:color w:val="000000"/>
              </w:rPr>
              <w:fldChar w:fldCharType="separate"/>
            </w:r>
            <w:r>
              <w:rPr>
                <w:noProof/>
                <w:color w:val="000000"/>
              </w:rPr>
              <w:t>46</w:t>
            </w:r>
            <w:r w:rsidRPr="00B66FCC">
              <w:rPr>
                <w:color w:val="000000"/>
              </w:rPr>
              <w:fldChar w:fldCharType="end"/>
            </w:r>
            <w:bookmarkEnd w:id="206"/>
            <w:r w:rsidRPr="00630043">
              <w:rPr>
                <w:color w:val="000000"/>
              </w:rPr>
              <w:t>)</w:t>
            </w:r>
          </w:p>
        </w:tc>
      </w:tr>
    </w:tbl>
    <w:p w14:paraId="1797F91B" w14:textId="77777777" w:rsidR="00EE587A" w:rsidRDefault="00EE587A" w:rsidP="00BD7167"/>
    <w:p w14:paraId="3C3C4093" w14:textId="4DD80730" w:rsidR="00EE587A" w:rsidRPr="00EE587A" w:rsidRDefault="00EE587A" w:rsidP="00EE587A">
      <w:r>
        <w:t xml:space="preserve">, kd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je impedancia krku (</w:t>
      </w:r>
      <w:r w:rsidR="006456FC">
        <w:t>kanál 1</w:t>
      </w:r>
      <w:r>
        <w:t xml:space="preserve">),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w:t>
      </w:r>
      <w:r>
        <w:t>kde m je telesná váha, k</w:t>
      </w:r>
      <w:r w:rsidRPr="00630043">
        <w:t xml:space="preserve">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w:t>
      </w:r>
      <w:r>
        <w:t xml:space="preserve">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 20</w:t>
      </w:r>
      <w:r w:rsidRPr="00630043">
        <w:t>,  a</w:t>
      </w:r>
      <m:oMath>
        <m:r>
          <w:rPr>
            <w:rFonts w:ascii="Cambria Math" w:hAnsi="Cambria Math" w:hint="eastAsia"/>
          </w:rPr>
          <m:t> </m:t>
        </m:r>
        <m:r>
          <w:rPr>
            <w:rFonts w:ascii="Cambria Math" w:hAnsi="Cambria Math"/>
          </w:rPr>
          <m:t>K</m:t>
        </m:r>
      </m:oMath>
      <w:r>
        <w:t>→0 je triviálna konštanta. Táto rovnica je analogickou rovnicou (</w:t>
      </w:r>
      <w:r>
        <w:fldChar w:fldCharType="begin"/>
      </w:r>
      <w:r>
        <w:instrText xml:space="preserve"> REF Berstain_model_3 \h </w:instrText>
      </w:r>
      <w:r>
        <w:fldChar w:fldCharType="separate"/>
      </w:r>
      <w:r>
        <w:rPr>
          <w:noProof/>
          <w:color w:val="000000"/>
        </w:rPr>
        <w:t>37</w:t>
      </w:r>
      <w:r>
        <w:fldChar w:fldCharType="end"/>
      </w:r>
      <w:r>
        <w:t>) pre výpočrt SV z impedancie krku.</w:t>
      </w:r>
    </w:p>
    <w:p w14:paraId="6E8610FB" w14:textId="77777777" w:rsidR="00EE587A" w:rsidRDefault="00EE587A" w:rsidP="00EE587A"/>
    <w:p w14:paraId="28465543" w14:textId="77777777" w:rsidR="00BD7167" w:rsidRPr="00EE587A" w:rsidRDefault="00BD7167" w:rsidP="00EE587A">
      <w:r w:rsidRPr="00B66FCC">
        <w:t>Boli spracované dva druhy výpočtu SV z bioimpedancie:</w:t>
      </w:r>
    </w:p>
    <w:p w14:paraId="2D41AA5B" w14:textId="77777777" w:rsidR="00BD7167" w:rsidRPr="00B66FCC" w:rsidRDefault="00BD7167" w:rsidP="00BD7167">
      <w:pPr>
        <w:pStyle w:val="Odsekzoznamu"/>
        <w:numPr>
          <w:ilvl w:val="0"/>
          <w:numId w:val="43"/>
        </w:numPr>
      </w:pPr>
      <w:r w:rsidRPr="00B66FCC">
        <w:t>Výpočet SV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t xml:space="preserve">) –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 </w:t>
      </w:r>
      <w:r w:rsidR="00A37FEB">
        <w:t>S1S2</w:t>
      </w:r>
      <w:r w:rsidR="00A37FEB" w:rsidRPr="00630043">
        <w:t xml:space="preserve"> </w:t>
      </w:r>
      <w:r w:rsidRPr="00B66FCC">
        <w:t xml:space="preserve">sa tu násobia </w:t>
      </w:r>
      <w:r w:rsidR="00EE587A" w:rsidRPr="00B66FCC">
        <w:t>konštantou</w:t>
      </w:r>
      <w:r w:rsidRPr="00B66FCC">
        <w:t xml:space="preserve"> a váho</w:t>
      </w:r>
      <w:r w:rsidR="00EE587A">
        <w:t>u</w:t>
      </w:r>
      <w:r w:rsidRPr="00B66FCC">
        <w:t xml:space="preserve"> subjektu (</w:t>
      </w:r>
      <w:r w:rsidR="00EE587A" w:rsidRPr="00B66FCC">
        <w:t>nazvime</w:t>
      </w:r>
      <w:r w:rsidRPr="00B66FCC">
        <w:t xml:space="preserve"> to normalizáciou na váhu)</w:t>
      </w:r>
    </w:p>
    <w:p w14:paraId="4B3135AE" w14:textId="77777777" w:rsidR="00BD7167" w:rsidRPr="00B66FCC" w:rsidRDefault="00BD7167" w:rsidP="00BD7167">
      <w:pPr>
        <w:pStyle w:val="Odsekzoznamu"/>
        <w:numPr>
          <w:ilvl w:val="0"/>
          <w:numId w:val="43"/>
        </w:numPr>
      </w:pPr>
      <w:r w:rsidRPr="00B66FCC">
        <w:t>Výpočet SV ako normalizácia na termodilúciu podľa rovnice (</w:t>
      </w:r>
      <w:r w:rsidRPr="00B66FCC">
        <w:fldChar w:fldCharType="begin"/>
      </w:r>
      <w:r w:rsidRPr="00B66FCC">
        <w:instrText xml:space="preserve"> REF nromalizacia_termodilucia \h </w:instrText>
      </w:r>
      <w:r w:rsidRPr="00B66FCC">
        <w:fldChar w:fldCharType="separate"/>
      </w:r>
      <w:r w:rsidR="00A37FEB">
        <w:rPr>
          <w:noProof/>
          <w:color w:val="000000"/>
        </w:rPr>
        <w:t>46</w:t>
      </w:r>
      <w:r w:rsidRPr="00B66FCC">
        <w:fldChar w:fldCharType="end"/>
      </w:r>
      <w:r w:rsidRPr="00B66FCC">
        <w:t xml:space="preserve">).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w:t>
      </w:r>
      <w:r w:rsidR="00A37FEB">
        <w:t> S1S2</w:t>
      </w:r>
      <w:r w:rsidRPr="00B66FCC">
        <w:t xml:space="preserve"> sú vynásobené a ich hodnota je normalizovaná hodnotou </w:t>
      </w:r>
      <m:oMath>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oMath>
      <w:r w:rsidRPr="00B66FCC">
        <w:t xml:space="preserve"> nameranej termodilúciou počas kľudu na lôžku </w:t>
      </w:r>
    </w:p>
    <w:p w14:paraId="39E53F22" w14:textId="77777777" w:rsidR="00BD7167" w:rsidRPr="00B66FCC" w:rsidRDefault="00BD7167" w:rsidP="00BD7167">
      <w:pPr>
        <w:pStyle w:val="Odsekzoznamu"/>
        <w:ind w:left="720"/>
      </w:pPr>
    </w:p>
    <w:tbl>
      <w:tblPr>
        <w:tblW w:w="0" w:type="auto"/>
        <w:tblLook w:val="04A0" w:firstRow="1" w:lastRow="0" w:firstColumn="1" w:lastColumn="0" w:noHBand="0" w:noVBand="1"/>
      </w:tblPr>
      <w:tblGrid>
        <w:gridCol w:w="704"/>
        <w:gridCol w:w="7088"/>
        <w:gridCol w:w="702"/>
      </w:tblGrid>
      <w:tr w:rsidR="00BD7167" w:rsidRPr="00630043" w14:paraId="6FDB3ABB" w14:textId="77777777" w:rsidTr="00BD7167">
        <w:tc>
          <w:tcPr>
            <w:tcW w:w="704" w:type="dxa"/>
          </w:tcPr>
          <w:p w14:paraId="2AB3DCE9" w14:textId="77777777" w:rsidR="00BD7167" w:rsidRPr="00630043" w:rsidRDefault="00BD7167" w:rsidP="00BD7167">
            <w:pPr>
              <w:jc w:val="center"/>
              <w:rPr>
                <w:color w:val="000000"/>
              </w:rPr>
            </w:pPr>
          </w:p>
        </w:tc>
        <w:tc>
          <w:tcPr>
            <w:tcW w:w="7088" w:type="dxa"/>
            <w:vAlign w:val="center"/>
          </w:tcPr>
          <w:p w14:paraId="512E9D27" w14:textId="77777777" w:rsidR="00BD7167" w:rsidRPr="00B66FCC" w:rsidRDefault="00BD7167" w:rsidP="00BD7167">
            <w:pPr>
              <w:jc w:val="center"/>
            </w:pPr>
            <w:r w:rsidRPr="00630043">
              <w:rPr>
                <w:color w:val="000000"/>
              </w:rPr>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r>
                <w:rPr>
                  <w:rFonts w:ascii="Cambria Math" w:hAnsi="Cambria Math"/>
                </w:rPr>
                <m:t xml:space="preserve">. x; </m:t>
              </m:r>
            </m:oMath>
          </w:p>
          <w:p w14:paraId="044FB817" w14:textId="77777777" w:rsidR="00BD7167" w:rsidRPr="00B66FCC" w:rsidRDefault="00BD7167" w:rsidP="00BD7167">
            <w:pPr>
              <w:jc w:val="center"/>
            </w:pPr>
          </w:p>
          <w:p w14:paraId="0155F272" w14:textId="77777777" w:rsidR="00BD7167" w:rsidRPr="00630043" w:rsidRDefault="00BD7167" w:rsidP="00BD7167">
            <w:pPr>
              <w:jc w:val="center"/>
              <w:rPr>
                <w:color w:val="000000"/>
              </w:rPr>
            </w:pPr>
            <m:oMath>
              <m:r>
                <w:rPr>
                  <w:rFonts w:ascii="Cambria Math" w:hAnsi="Cambria Math"/>
                </w:rPr>
                <m:t>x=</m:t>
              </m:r>
              <m:f>
                <m:fPr>
                  <m:type m:val="skw"/>
                  <m:ctrlPr>
                    <w:rPr>
                      <w:rFonts w:ascii="Cambria Math" w:hAnsi="Cambria Math"/>
                      <w:i/>
                    </w:rPr>
                  </m:ctrlPr>
                </m:fPr>
                <m:num>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den>
              </m:f>
            </m:oMath>
            <w:r w:rsidRPr="00630043">
              <w:t xml:space="preserve"> </w:t>
            </w:r>
          </w:p>
        </w:tc>
        <w:tc>
          <w:tcPr>
            <w:tcW w:w="702" w:type="dxa"/>
            <w:vAlign w:val="center"/>
          </w:tcPr>
          <w:p w14:paraId="5942B9B5" w14:textId="77777777" w:rsidR="00BD7167" w:rsidRPr="00630043" w:rsidRDefault="00BD7167" w:rsidP="00BD7167">
            <w:pPr>
              <w:jc w:val="center"/>
              <w:rPr>
                <w:color w:val="000000"/>
              </w:rPr>
            </w:pPr>
            <w:r w:rsidRPr="00630043">
              <w:rPr>
                <w:color w:val="000000"/>
              </w:rPr>
              <w:t>(</w:t>
            </w:r>
            <w:bookmarkStart w:id="207" w:name="nromalizacia_termodilu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6</w:t>
            </w:r>
            <w:r w:rsidRPr="00B66FCC">
              <w:rPr>
                <w:color w:val="000000"/>
              </w:rPr>
              <w:fldChar w:fldCharType="end"/>
            </w:r>
            <w:bookmarkEnd w:id="207"/>
            <w:r w:rsidRPr="00630043">
              <w:rPr>
                <w:color w:val="000000"/>
              </w:rPr>
              <w:t>)</w:t>
            </w:r>
          </w:p>
        </w:tc>
      </w:tr>
    </w:tbl>
    <w:p w14:paraId="48690567" w14:textId="77777777" w:rsidR="00BD7167" w:rsidRPr="00B66FCC" w:rsidRDefault="00BD7167" w:rsidP="00BD7167"/>
    <w:p w14:paraId="000128CC" w14:textId="77777777" w:rsidR="00BD7167" w:rsidRPr="00B66FCC" w:rsidRDefault="00BD7167" w:rsidP="00BD7167">
      <w:r w:rsidRPr="00630043">
        <w:t xml:space="preserve">Zvyšné fázy merania boli z tejto analýzy vylúčené pre nízku kvalitu signálu impedancie krku. </w:t>
      </w:r>
    </w:p>
    <w:p w14:paraId="4786CE8F" w14:textId="77777777" w:rsidR="00BD7167" w:rsidRPr="00B66FCC" w:rsidRDefault="00BD7167" w:rsidP="00BD7167">
      <w:pPr>
        <w:pStyle w:val="Nadpis3"/>
      </w:pPr>
      <w:bookmarkStart w:id="208" w:name="_Toc516835654"/>
      <w:r w:rsidRPr="00B66FCC">
        <w:t>Výsledky</w:t>
      </w:r>
      <w:bookmarkEnd w:id="208"/>
    </w:p>
    <w:p w14:paraId="19AF237D" w14:textId="0A5BF51E" w:rsidR="00BD7167" w:rsidRPr="00630043" w:rsidRDefault="00BD7167" w:rsidP="00BD7167">
      <w:r w:rsidRPr="00630043">
        <w:t>Pri štatistickom spracovaní dát bol spočítaný Personov korelačný koeficient pre simultánne meranie SV echkardiografiou a bioimpedanciou z krku (kanál 1).:</w:t>
      </w:r>
    </w:p>
    <w:p w14:paraId="6EF12416" w14:textId="77777777" w:rsidR="00BD7167" w:rsidRPr="00630043" w:rsidRDefault="00BD7167" w:rsidP="00BD7167">
      <w:pPr>
        <w:pStyle w:val="Odsekzoznamu"/>
        <w:numPr>
          <w:ilvl w:val="0"/>
          <w:numId w:val="39"/>
        </w:numPr>
      </w:pPr>
      <w:r w:rsidRPr="00630043">
        <w:t>Korelačný koeficient dosahoval hodnotu 0,</w:t>
      </w:r>
      <w:r w:rsidRPr="00B66FCC">
        <w:t>68, pri normalizácií na váhu a 0,67 pri normalizácií na termodilúciu</w:t>
      </w:r>
      <w:r w:rsidRPr="00630043">
        <w:t xml:space="preserve">. </w:t>
      </w:r>
    </w:p>
    <w:p w14:paraId="34024A3E" w14:textId="77777777" w:rsidR="00BD7167" w:rsidRPr="00630043" w:rsidRDefault="00BD7167" w:rsidP="00BD7167">
      <w:pPr>
        <w:pStyle w:val="Odsekzoznamu"/>
        <w:numPr>
          <w:ilvl w:val="0"/>
          <w:numId w:val="39"/>
        </w:numPr>
      </w:pPr>
      <w:r w:rsidRPr="00630043">
        <w:lastRenderedPageBreak/>
        <w:t>Regresná priamka má smernicu 0,</w:t>
      </w:r>
      <w:r w:rsidRPr="00B66FCC">
        <w:t>88 resp.</w:t>
      </w:r>
      <w:r w:rsidRPr="00630043">
        <w:t xml:space="preserve">1,1. </w:t>
      </w:r>
    </w:p>
    <w:p w14:paraId="56E6F5E1" w14:textId="77777777" w:rsidR="00BD7167" w:rsidRPr="00630043" w:rsidRDefault="00BD7167" w:rsidP="00BD7167"/>
    <w:p w14:paraId="75738BE8" w14:textId="77777777" w:rsidR="00BD7167" w:rsidRPr="00630043" w:rsidRDefault="00BD7167" w:rsidP="00BD7167">
      <w:r w:rsidRPr="00630043">
        <w:t xml:space="preserve">Regresnú priamku a párové meranie zachytáva </w:t>
      </w:r>
      <w:r w:rsidRPr="00B66FCC">
        <w:fldChar w:fldCharType="begin"/>
      </w:r>
      <w:r w:rsidRPr="00630043">
        <w:instrText xml:space="preserve"> REF _Ref509784538 \h </w:instrText>
      </w:r>
      <w:r w:rsidRPr="00B66FCC">
        <w:fldChar w:fldCharType="separate"/>
      </w:r>
      <w:r w:rsidR="00A37FEB" w:rsidRPr="00630043">
        <w:t xml:space="preserve">Obrázok </w:t>
      </w:r>
      <w:r w:rsidR="00A37FEB">
        <w:rPr>
          <w:noProof/>
        </w:rPr>
        <w:t>3</w:t>
      </w:r>
      <w:r w:rsidR="00A37FEB">
        <w:t>.</w:t>
      </w:r>
      <w:r w:rsidR="00A37FEB">
        <w:rPr>
          <w:noProof/>
        </w:rPr>
        <w:t>18</w:t>
      </w:r>
      <w:r w:rsidRPr="00B66FCC">
        <w:fldChar w:fldCharType="end"/>
      </w:r>
      <w:r w:rsidRPr="00630043">
        <w:t>.</w:t>
      </w:r>
    </w:p>
    <w:p w14:paraId="6CCB34F2" w14:textId="77777777" w:rsidR="00BD7167" w:rsidRPr="00630043" w:rsidRDefault="00BD7167" w:rsidP="00BD7167">
      <w:pPr>
        <w:jc w:val="center"/>
      </w:pPr>
      <w:r w:rsidRPr="00B66FCC">
        <w:rPr>
          <w:noProof/>
          <w:lang w:val="cs-CZ"/>
        </w:rPr>
        <w:drawing>
          <wp:inline distT="0" distB="0" distL="0" distR="0" wp14:anchorId="6CCF113E" wp14:editId="5ED57135">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4ABB16E2" w14:textId="77777777" w:rsidR="00BD7167" w:rsidRPr="00630043" w:rsidRDefault="00BD7167" w:rsidP="00BD7167">
      <w:pPr>
        <w:pStyle w:val="Popis"/>
        <w:spacing w:before="240"/>
        <w:rPr>
          <w:vanish/>
          <w:lang w:val="sk-SK"/>
          <w:specVanish/>
        </w:rPr>
      </w:pPr>
      <w:bookmarkStart w:id="209" w:name="_Ref509784538"/>
      <w:bookmarkStart w:id="210" w:name="_Toc51683569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8</w:t>
      </w:r>
      <w:r>
        <w:rPr>
          <w:lang w:val="sk-SK"/>
        </w:rPr>
        <w:fldChar w:fldCharType="end"/>
      </w:r>
      <w:bookmarkEnd w:id="209"/>
      <w:r w:rsidRPr="00630043">
        <w:rPr>
          <w:lang w:val="sk-SK"/>
        </w:rPr>
        <w:t>: SV z impedancie krku a jeho porovnanie s meraním SV echokardiografiou</w:t>
      </w:r>
      <w:bookmarkEnd w:id="210"/>
      <w:r w:rsidRPr="00630043">
        <w:rPr>
          <w:vanish/>
          <w:lang w:val="sk-SK"/>
          <w:specVanish/>
        </w:rPr>
        <w:t xml:space="preserve"> </w:t>
      </w:r>
    </w:p>
    <w:p w14:paraId="0669B665" w14:textId="77777777"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Modré hviezdy reprezentujú meranie SV echom a bioimpedanciou normalizivanej na termodilúciu</w:t>
      </w:r>
      <w:r w:rsidRPr="00630043">
        <w:rPr>
          <w:lang w:val="sk-SK"/>
        </w:rPr>
        <w:t>.</w:t>
      </w:r>
    </w:p>
    <w:p w14:paraId="2086EF73" w14:textId="77777777" w:rsidR="00BD7167" w:rsidRPr="00630043" w:rsidRDefault="00BD7167" w:rsidP="00BD7167">
      <w:pPr>
        <w:rPr>
          <w:lang w:eastAsia="en-US" w:bidi="en-US"/>
        </w:rPr>
      </w:pPr>
    </w:p>
    <w:p w14:paraId="739CCF70" w14:textId="77777777" w:rsidR="00BD7167" w:rsidRPr="00630043" w:rsidRDefault="00BD7167" w:rsidP="00BD7167">
      <w:r w:rsidRPr="00630043">
        <w:rPr>
          <w:lang w:eastAsia="en-US" w:bidi="en-US"/>
        </w:rPr>
        <w:t xml:space="preserve">Pre porovnanie </w:t>
      </w:r>
      <w:r w:rsidRPr="00B66FCC">
        <w:rPr>
          <w:lang w:eastAsia="en-US" w:bidi="en-US"/>
        </w:rPr>
        <w:fldChar w:fldCharType="begin"/>
      </w:r>
      <w:r w:rsidRPr="00630043">
        <w:rPr>
          <w:lang w:eastAsia="en-US" w:bidi="en-US"/>
        </w:rPr>
        <w:instrText xml:space="preserve"> REF _Ref513923175 \h </w:instrText>
      </w:r>
      <w:r w:rsidRPr="00B66FCC">
        <w:rPr>
          <w:lang w:eastAsia="en-US" w:bidi="en-US"/>
        </w:rPr>
      </w:r>
      <w:r w:rsidRPr="00B66FCC">
        <w:rPr>
          <w:lang w:eastAsia="en-US" w:bidi="en-US"/>
        </w:rPr>
        <w:fldChar w:fldCharType="separate"/>
      </w:r>
      <w:r w:rsidR="00A37FEB" w:rsidRPr="00B66FCC">
        <w:t xml:space="preserve">Obrázok </w:t>
      </w:r>
      <w:r w:rsidR="00A37FEB">
        <w:rPr>
          <w:noProof/>
        </w:rPr>
        <w:t>3</w:t>
      </w:r>
      <w:r w:rsidR="00A37FEB">
        <w:t>.</w:t>
      </w:r>
      <w:r w:rsidR="00A37FEB">
        <w:rPr>
          <w:noProof/>
        </w:rPr>
        <w:t>19</w:t>
      </w:r>
      <w:r w:rsidRPr="00B66FCC">
        <w:rPr>
          <w:lang w:eastAsia="en-US" w:bidi="en-US"/>
        </w:rPr>
        <w:fldChar w:fldCharType="end"/>
      </w:r>
      <w:r w:rsidRPr="00630043">
        <w:rPr>
          <w:lang w:eastAsia="en-US" w:bidi="en-US"/>
        </w:rPr>
        <w:t xml:space="preserve"> uvádza najčastejšie používanú metódu na meranie SV z impedancie a to výpočet SV z impedancie hrudníka </w:t>
      </w:r>
      <w:r w:rsidRPr="00630043">
        <w:t xml:space="preserve">(kanál 3) </w:t>
      </w:r>
      <w:r w:rsidRPr="00630043">
        <w:rPr>
          <w:lang w:eastAsia="en-US" w:bidi="en-US"/>
        </w:rPr>
        <w:t>a jej porovnanie s echokardiografiou:</w:t>
      </w:r>
      <w:r w:rsidRPr="00630043">
        <w:t xml:space="preserve"> </w:t>
      </w:r>
    </w:p>
    <w:p w14:paraId="61CEF286" w14:textId="77777777" w:rsidR="00BD7167" w:rsidRPr="00630043" w:rsidRDefault="00BD7167" w:rsidP="00BD7167">
      <w:pPr>
        <w:pStyle w:val="Odsekzoznamu"/>
        <w:numPr>
          <w:ilvl w:val="0"/>
          <w:numId w:val="36"/>
        </w:numPr>
        <w:rPr>
          <w:lang w:eastAsia="en-US" w:bidi="en-US"/>
        </w:rPr>
      </w:pPr>
      <w:r w:rsidRPr="00630043">
        <w:t>Korelačný koeficient týchto meraní dosahoval hodnotu 0,</w:t>
      </w:r>
      <w:r w:rsidRPr="00B66FCC">
        <w:t>72 resp. 0,72</w:t>
      </w:r>
      <w:r w:rsidRPr="00630043">
        <w:t xml:space="preserve">. </w:t>
      </w:r>
    </w:p>
    <w:p w14:paraId="5B3ADBD0" w14:textId="77777777" w:rsidR="00BD7167" w:rsidRPr="00630043" w:rsidRDefault="00BD7167" w:rsidP="00BD7167">
      <w:pPr>
        <w:pStyle w:val="Odsekzoznamu"/>
        <w:numPr>
          <w:ilvl w:val="0"/>
          <w:numId w:val="36"/>
        </w:numPr>
        <w:rPr>
          <w:lang w:eastAsia="en-US" w:bidi="en-US"/>
        </w:rPr>
      </w:pPr>
      <w:r w:rsidRPr="00630043">
        <w:t xml:space="preserve">Regresná priamka má smernicu </w:t>
      </w:r>
      <w:r w:rsidRPr="00B66FCC">
        <w:t>1</w:t>
      </w:r>
      <w:r w:rsidRPr="00630043">
        <w:t>,</w:t>
      </w:r>
      <w:r w:rsidRPr="00B66FCC">
        <w:t>81</w:t>
      </w:r>
      <w:r w:rsidRPr="00630043">
        <w:t xml:space="preserve"> </w:t>
      </w:r>
      <w:r w:rsidRPr="00B66FCC">
        <w:t>resp. 1,47</w:t>
      </w:r>
    </w:p>
    <w:p w14:paraId="7C0FB24B" w14:textId="77777777" w:rsidR="00BD7167" w:rsidRPr="00630043" w:rsidRDefault="00BD7167" w:rsidP="00BD7167">
      <w:pPr>
        <w:rPr>
          <w:lang w:eastAsia="en-US" w:bidi="en-US"/>
        </w:rPr>
      </w:pPr>
    </w:p>
    <w:p w14:paraId="0137F17E" w14:textId="77777777" w:rsidR="00BD7167" w:rsidRPr="00630043" w:rsidRDefault="00BD7167" w:rsidP="00BD7167">
      <w:pPr>
        <w:jc w:val="center"/>
        <w:rPr>
          <w:lang w:eastAsia="en-US" w:bidi="en-US"/>
        </w:rPr>
      </w:pPr>
      <w:r w:rsidRPr="00B66FCC">
        <w:rPr>
          <w:noProof/>
          <w:lang w:val="cs-CZ"/>
        </w:rPr>
        <w:lastRenderedPageBreak/>
        <w:drawing>
          <wp:inline distT="0" distB="0" distL="0" distR="0" wp14:anchorId="3D64D77E" wp14:editId="60ABE36C">
            <wp:extent cx="4130479" cy="3091235"/>
            <wp:effectExtent l="0" t="0" r="3810" b="0"/>
            <wp:docPr id="36" name="Obrázok 36" descr="C:\Users\Peto\AppData\Local\Microsoft\Windows\INetCache\Content.Word\Z3_termo_cor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eto\AppData\Local\Microsoft\Windows\INetCache\Content.Word\Z3_termo_corr2.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50810" cy="3106451"/>
                    </a:xfrm>
                    <a:prstGeom prst="rect">
                      <a:avLst/>
                    </a:prstGeom>
                    <a:noFill/>
                    <a:ln>
                      <a:noFill/>
                    </a:ln>
                  </pic:spPr>
                </pic:pic>
              </a:graphicData>
            </a:graphic>
          </wp:inline>
        </w:drawing>
      </w:r>
    </w:p>
    <w:p w14:paraId="5A382731" w14:textId="77777777" w:rsidR="00BD7167" w:rsidRPr="00630043" w:rsidRDefault="00BD7167" w:rsidP="00BD7167">
      <w:pPr>
        <w:pStyle w:val="Popis"/>
        <w:spacing w:before="240"/>
        <w:rPr>
          <w:vanish/>
          <w:lang w:val="sk-SK"/>
          <w:specVanish/>
        </w:rPr>
      </w:pPr>
      <w:bookmarkStart w:id="211" w:name="_Ref513923175"/>
      <w:bookmarkStart w:id="212" w:name="_Toc516835693"/>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9</w:t>
      </w:r>
      <w:r>
        <w:rPr>
          <w:lang w:val="sk-SK"/>
        </w:rPr>
        <w:fldChar w:fldCharType="end"/>
      </w:r>
      <w:bookmarkEnd w:id="211"/>
      <w:r w:rsidRPr="00B66FCC">
        <w:rPr>
          <w:lang w:val="sk-SK"/>
        </w:rPr>
        <w:t xml:space="preserve">. Výpočet SV z impedancie hrudníka a jeho porovnanie s meraním SV </w:t>
      </w:r>
      <w:r w:rsidRPr="00630043">
        <w:rPr>
          <w:lang w:val="sk-SK"/>
        </w:rPr>
        <w:t>echokardiografiou</w:t>
      </w:r>
      <w:bookmarkEnd w:id="212"/>
      <w:r w:rsidRPr="00630043">
        <w:rPr>
          <w:vanish/>
          <w:lang w:val="sk-SK"/>
          <w:specVanish/>
        </w:rPr>
        <w:t xml:space="preserve"> </w:t>
      </w:r>
    </w:p>
    <w:p w14:paraId="37447A63" w14:textId="77777777"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Modré hviezdy reprezentujú meranie SV echom a bioimpedanciou normalizivanej na termodilúciu.</w:t>
      </w:r>
    </w:p>
    <w:p w14:paraId="5918095F" w14:textId="77777777" w:rsidR="00BD7167" w:rsidRPr="00630043" w:rsidRDefault="00BD7167" w:rsidP="00BD7167">
      <w:pPr>
        <w:pStyle w:val="Popis"/>
        <w:rPr>
          <w:lang w:val="sk-SK"/>
        </w:rPr>
      </w:pPr>
      <w:r w:rsidRPr="00630043">
        <w:rPr>
          <w:lang w:val="sk-SK"/>
        </w:rPr>
        <w:t>Korelačný koeficient impedancie hrudníka s echokardiografiou je vyšši ako impedancie krku a echokardiografie.</w:t>
      </w:r>
    </w:p>
    <w:p w14:paraId="0A2C6073" w14:textId="77777777" w:rsidR="00BD7167" w:rsidRPr="00630043" w:rsidRDefault="00BD7167" w:rsidP="00BD7167">
      <w:pPr>
        <w:pStyle w:val="Nadpis3"/>
      </w:pPr>
      <w:bookmarkStart w:id="213" w:name="_Toc516835655"/>
      <w:r w:rsidRPr="00630043">
        <w:t>Bland Altmanova štatistická analýza</w:t>
      </w:r>
      <w:bookmarkEnd w:id="213"/>
    </w:p>
    <w:p w14:paraId="637CD492" w14:textId="77777777" w:rsidR="00BD7167" w:rsidRPr="00630043" w:rsidRDefault="00BD7167" w:rsidP="00BD7167"/>
    <w:p w14:paraId="46F3D91A" w14:textId="544F7870" w:rsidR="00BD7167" w:rsidRPr="00630043" w:rsidRDefault="00BD7167" w:rsidP="00BD7167">
      <w:r w:rsidRPr="00630043">
        <w:t>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w:t>
      </w:r>
      <w:r w:rsidRPr="00B66FCC">
        <w:t xml:space="preserve">ý koeficient a regresná analýza sú niekedy nevhodné a možu zavádzať pri vyšetrovaní zhody, pretože </w:t>
      </w:r>
      <w:r w:rsidRPr="00630043">
        <w:t>vyšetruj</w:t>
      </w:r>
      <w:r w:rsidRPr="00B66FCC">
        <w:t>ú iba</w:t>
      </w:r>
      <w:r w:rsidRPr="00630043">
        <w:t xml:space="preserve"> lineárny vzťah medzi dvoma veličinami </w:t>
      </w:r>
      <w:r w:rsidRPr="00B66FCC">
        <w:fldChar w:fldCharType="begin"/>
      </w:r>
      <w:r w:rsidR="00284C6A">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sidR="00AA122D">
        <w:rPr>
          <w:noProof/>
        </w:rPr>
        <w:t>[76]</w:t>
      </w:r>
      <w:r w:rsidRPr="00B66FCC">
        <w:fldChar w:fldCharType="end"/>
      </w:r>
      <w:r w:rsidRPr="00630043">
        <w:t xml:space="preserve">. </w:t>
      </w:r>
      <w:r w:rsidRPr="00B66FCC">
        <w:t xml:space="preserve">Korelačný koeficient vyšetruje silu vzťahu medzi dvoma premennými, nie zhodu medi nimi </w:t>
      </w:r>
      <w:r w:rsidRPr="00B66FCC">
        <w:fldChar w:fldCharType="begin"/>
      </w:r>
      <w:r w:rsidR="00284C6A">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sidR="00AA122D">
        <w:rPr>
          <w:noProof/>
        </w:rPr>
        <w:t>[76]</w:t>
      </w:r>
      <w:r w:rsidRPr="00B66FCC">
        <w:fldChar w:fldCharType="end"/>
      </w:r>
      <w:r w:rsidRPr="00B66FCC">
        <w:t xml:space="preserve">. </w:t>
      </w:r>
      <w:r w:rsidRPr="00630043">
        <w:t xml:space="preserve">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w:t>
      </w:r>
      <w:r w:rsidRPr="00630043">
        <w:lastRenderedPageBreak/>
        <w:t xml:space="preserve">meraní. Ak 95% meraní ležalí v rozmedzí +-2-násobok smerodatnej odchylky od stredného rozdielu, Bland Altmanova analýza prehlasuje zhodu medzi týmito dvoma meraniami.  </w:t>
      </w:r>
      <w:r w:rsidRPr="00B66FCC">
        <w:fldChar w:fldCharType="begin"/>
      </w:r>
      <w:r w:rsidR="00284C6A">
        <w:instrText xml:space="preserve"> ADDIN EN.CITE &lt;EndNote&gt;&lt;Cite&gt;&lt;Author&gt;Giavarina&lt;/Author&gt;&lt;Year&gt;2015&lt;/Year&gt;&lt;RecNum&gt;0&lt;/RecNum&gt;&lt;IDText&gt;Understanding Bland Altman analysis&lt;/IDText&gt;&lt;DisplayText&gt;[77]&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B66FCC">
        <w:fldChar w:fldCharType="separate"/>
      </w:r>
      <w:r w:rsidR="00AA122D">
        <w:rPr>
          <w:noProof/>
        </w:rPr>
        <w:t>[77]</w:t>
      </w:r>
      <w:r w:rsidRPr="00B66FCC">
        <w:fldChar w:fldCharType="end"/>
      </w:r>
      <w:r w:rsidRPr="00630043">
        <w:t xml:space="preserve">. Bland Altmanovu analýzu zachytáva </w:t>
      </w:r>
      <w:r w:rsidRPr="00B66FCC">
        <w:fldChar w:fldCharType="begin"/>
      </w:r>
      <w:r w:rsidRPr="00630043">
        <w:instrText xml:space="preserve"> REF _Ref509784585 \h </w:instrText>
      </w:r>
      <w:r w:rsidRPr="00B66FCC">
        <w:fldChar w:fldCharType="separate"/>
      </w:r>
      <w:r w:rsidR="00A37FEB" w:rsidRPr="00630043">
        <w:t xml:space="preserve">Obrázok </w:t>
      </w:r>
      <w:r w:rsidR="00A37FEB">
        <w:rPr>
          <w:noProof/>
        </w:rPr>
        <w:t>3</w:t>
      </w:r>
      <w:r w:rsidR="00A37FEB">
        <w:t>.</w:t>
      </w:r>
      <w:r w:rsidR="00A37FEB">
        <w:rPr>
          <w:noProof/>
        </w:rPr>
        <w:t>20</w:t>
      </w:r>
      <w:r w:rsidRPr="00B66FCC">
        <w:fldChar w:fldCharType="end"/>
      </w:r>
      <w:r w:rsidRPr="00630043">
        <w:t>.</w:t>
      </w:r>
    </w:p>
    <w:p w14:paraId="13DCA226" w14:textId="77777777" w:rsidR="00BD7167" w:rsidRPr="00630043" w:rsidRDefault="00BD7167" w:rsidP="00BD7167">
      <w:pPr>
        <w:jc w:val="center"/>
      </w:pPr>
      <w:r w:rsidRPr="00B66FCC">
        <w:rPr>
          <w:noProof/>
          <w:lang w:val="cs-CZ"/>
        </w:rPr>
        <w:drawing>
          <wp:inline distT="0" distB="0" distL="0" distR="0" wp14:anchorId="3D40A098" wp14:editId="735DB272">
            <wp:extent cx="4324450" cy="3236529"/>
            <wp:effectExtent l="0" t="0" r="0" b="2540"/>
            <wp:docPr id="41" name="Obrázok 41" descr="C:\Users\Peto\AppData\Local\Microsoft\Windows\INetCache\Content.Word\stat_vaha_1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eto\AppData\Local\Microsoft\Windows\INetCache\Content.Word\stat_vaha_1_B.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46195" cy="3252804"/>
                    </a:xfrm>
                    <a:prstGeom prst="rect">
                      <a:avLst/>
                    </a:prstGeom>
                    <a:noFill/>
                    <a:ln>
                      <a:noFill/>
                    </a:ln>
                  </pic:spPr>
                </pic:pic>
              </a:graphicData>
            </a:graphic>
          </wp:inline>
        </w:drawing>
      </w:r>
    </w:p>
    <w:p w14:paraId="12454E45" w14:textId="77777777" w:rsidR="00BD7167" w:rsidRPr="00630043" w:rsidRDefault="00BD7167" w:rsidP="00BD7167"/>
    <w:p w14:paraId="07D864F7" w14:textId="77777777" w:rsidR="00BD7167" w:rsidRPr="00630043" w:rsidRDefault="00BD7167" w:rsidP="00BD7167">
      <w:pPr>
        <w:pStyle w:val="Popis"/>
        <w:rPr>
          <w:lang w:val="sk-SK"/>
        </w:rPr>
      </w:pPr>
      <w:bookmarkStart w:id="214" w:name="_Ref509784585"/>
      <w:bookmarkStart w:id="215" w:name="_Toc51683569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0</w:t>
      </w:r>
      <w:r>
        <w:rPr>
          <w:lang w:val="sk-SK"/>
        </w:rPr>
        <w:fldChar w:fldCharType="end"/>
      </w:r>
      <w:bookmarkEnd w:id="214"/>
      <w:r w:rsidRPr="00630043">
        <w:rPr>
          <w:lang w:val="sk-SK"/>
        </w:rPr>
        <w:t xml:space="preserve">: Bland Altmanova analýza zhody medzi meraním SV z impedancie krku </w:t>
      </w:r>
      <w:r w:rsidRPr="00B66FCC">
        <w:rPr>
          <w:lang w:val="sk-SK"/>
        </w:rPr>
        <w:t>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w:t>
      </w:r>
      <w:r w:rsidRPr="00630043">
        <w:rPr>
          <w:lang w:val="sk-SK"/>
        </w:rPr>
        <w:t>a echokardiografiou.</w:t>
      </w:r>
      <w:bookmarkEnd w:id="215"/>
    </w:p>
    <w:p w14:paraId="13A61E8A" w14:textId="77777777" w:rsidR="00BD7167" w:rsidRPr="00630043" w:rsidRDefault="00BD7167" w:rsidP="00BD7167">
      <w:r w:rsidRPr="00630043">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 Pre porovanie je opať udená Bland Altmanova analýza pre párové meranie SV z impedancie hrudníka a echokardiografie. V</w:t>
      </w:r>
      <w:r w:rsidRPr="00B66FCC">
        <w:t>ý</w:t>
      </w:r>
      <w:r w:rsidRPr="00630043">
        <w:t xml:space="preserve">sledok uvádza </w:t>
      </w:r>
      <w:r w:rsidRPr="00B66FCC">
        <w:fldChar w:fldCharType="begin"/>
      </w:r>
      <w:r w:rsidRPr="00630043">
        <w:instrText xml:space="preserve"> REF _Ref513923572 \h </w:instrText>
      </w:r>
      <w:r w:rsidRPr="00B66FCC">
        <w:fldChar w:fldCharType="separate"/>
      </w:r>
      <w:r w:rsidR="00A37FEB" w:rsidRPr="00B66FCC">
        <w:t xml:space="preserve">Obrázok </w:t>
      </w:r>
      <w:r w:rsidR="00A37FEB">
        <w:rPr>
          <w:noProof/>
        </w:rPr>
        <w:t>3</w:t>
      </w:r>
      <w:r w:rsidR="00A37FEB">
        <w:t>.</w:t>
      </w:r>
      <w:r w:rsidR="00A37FEB">
        <w:rPr>
          <w:noProof/>
        </w:rPr>
        <w:t>21</w:t>
      </w:r>
      <w:r w:rsidRPr="00B66FCC">
        <w:fldChar w:fldCharType="end"/>
      </w:r>
      <w:r w:rsidRPr="00630043">
        <w:t>.</w:t>
      </w:r>
    </w:p>
    <w:p w14:paraId="66EE608F" w14:textId="77777777" w:rsidR="00BD7167" w:rsidRPr="00630043" w:rsidRDefault="00BD7167" w:rsidP="00BD7167">
      <w:pPr>
        <w:jc w:val="center"/>
      </w:pPr>
      <w:r w:rsidRPr="00B66FCC">
        <w:rPr>
          <w:noProof/>
          <w:lang w:val="cs-CZ"/>
        </w:rPr>
        <w:lastRenderedPageBreak/>
        <w:drawing>
          <wp:inline distT="0" distB="0" distL="0" distR="0" wp14:anchorId="6C93A756" wp14:editId="77878C0B">
            <wp:extent cx="4134485" cy="3091180"/>
            <wp:effectExtent l="0" t="0" r="0" b="0"/>
            <wp:docPr id="1" name="Obrázok 1" descr="stat_vaha_3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at_vaha_3_B"/>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34485" cy="3091180"/>
                    </a:xfrm>
                    <a:prstGeom prst="rect">
                      <a:avLst/>
                    </a:prstGeom>
                    <a:noFill/>
                    <a:ln>
                      <a:noFill/>
                    </a:ln>
                  </pic:spPr>
                </pic:pic>
              </a:graphicData>
            </a:graphic>
          </wp:inline>
        </w:drawing>
      </w:r>
    </w:p>
    <w:p w14:paraId="61FB3247" w14:textId="77777777" w:rsidR="00BD7167" w:rsidRPr="00630043" w:rsidRDefault="00BD7167" w:rsidP="00BD7167">
      <w:pPr>
        <w:pStyle w:val="Popis"/>
        <w:rPr>
          <w:lang w:val="sk-SK"/>
        </w:rPr>
      </w:pPr>
      <w:bookmarkStart w:id="216" w:name="_Ref513923572"/>
      <w:bookmarkStart w:id="217" w:name="_Toc516835695"/>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1</w:t>
      </w:r>
      <w:r>
        <w:rPr>
          <w:lang w:val="sk-SK"/>
        </w:rPr>
        <w:fldChar w:fldCharType="end"/>
      </w:r>
      <w:bookmarkEnd w:id="216"/>
      <w:r w:rsidRPr="00B66FCC">
        <w:rPr>
          <w:lang w:val="sk-SK"/>
        </w:rPr>
        <w:t>: Bland Altmanova analýza zhody medzi meraním SV z impedancie hrudníka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a echokardiografiou.</w:t>
      </w:r>
      <w:bookmarkEnd w:id="217"/>
    </w:p>
    <w:p w14:paraId="7CC4AFF2" w14:textId="77777777" w:rsidR="00BD7167" w:rsidRPr="00630043" w:rsidRDefault="00BD7167" w:rsidP="00BD7167">
      <w:pPr>
        <w:rPr>
          <w:lang w:eastAsia="en-US" w:bidi="en-US"/>
        </w:rPr>
      </w:pPr>
    </w:p>
    <w:p w14:paraId="209ED52C" w14:textId="77777777" w:rsidR="00BD7167" w:rsidRPr="00B66FCC" w:rsidRDefault="00BD7167" w:rsidP="00BD7167">
      <w:r w:rsidRPr="00B66FCC">
        <w:t>Až na dve hodnoty</w:t>
      </w:r>
      <w:r w:rsidRPr="00630043">
        <w:t xml:space="preserve"> majú </w:t>
      </w:r>
      <w:r w:rsidRPr="00B66FCC">
        <w:t xml:space="preserve">všetky hodnoty </w:t>
      </w:r>
      <w:r w:rsidRPr="00630043">
        <w:t>rozdieľ menši ako dvojnásobok smerodatnej odchylky. . Bland Altmanova analýza preto prehlasuje zhodu medzi meraním SV echom a meraním SV z impedancie hrudníka.</w:t>
      </w:r>
    </w:p>
    <w:p w14:paraId="0864AF03" w14:textId="77777777" w:rsidR="00BD7167" w:rsidRPr="00B66FCC" w:rsidRDefault="00BD7167" w:rsidP="00BD7167"/>
    <w:p w14:paraId="199AB825" w14:textId="77777777" w:rsidR="00BD7167" w:rsidRPr="00B66FCC" w:rsidRDefault="00BD7167" w:rsidP="00BD7167">
      <w:pPr>
        <w:pStyle w:val="Nadpis3"/>
      </w:pPr>
      <w:bookmarkStart w:id="218" w:name="_Toc516835656"/>
      <w:r w:rsidRPr="00B66FCC">
        <w:t>Diskusia</w:t>
      </w:r>
      <w:bookmarkEnd w:id="218"/>
    </w:p>
    <w:p w14:paraId="5F9723CE" w14:textId="77777777" w:rsidR="00BD7167" w:rsidRPr="00B66FCC" w:rsidRDefault="00BD7167" w:rsidP="00BD7167">
      <w:r w:rsidRPr="00630043">
        <w:t>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Hodnoty smernice naznačujú, že SV merané z krku viac odpovedá SV meranému z echokardiografie. Podľa výsledkov tejto štúdie meranie SV z impedancie krku dosahuje podobnú presnosť v odhade SV ako merenie SV z impedancie hrudníka. Výhodou je pohodlnejšia aplikácia meracích elektród.</w:t>
      </w:r>
    </w:p>
    <w:p w14:paraId="444570CD" w14:textId="77777777" w:rsidR="00BD7167" w:rsidRPr="00630043" w:rsidRDefault="00BD7167" w:rsidP="00BD7167">
      <w:pPr>
        <w:rPr>
          <w:lang w:eastAsia="en-US" w:bidi="en-US"/>
        </w:rPr>
      </w:pPr>
    </w:p>
    <w:p w14:paraId="37052F95" w14:textId="77777777" w:rsidR="00BD7167" w:rsidRPr="00630043" w:rsidRDefault="00BD7167" w:rsidP="00BD7167">
      <w:pPr>
        <w:tabs>
          <w:tab w:val="left" w:pos="7140"/>
        </w:tabs>
      </w:pPr>
    </w:p>
    <w:p w14:paraId="5CFF2910" w14:textId="77777777" w:rsidR="00BD7167" w:rsidRPr="00630043" w:rsidRDefault="00BD7167" w:rsidP="00BD7167">
      <w:pPr>
        <w:pStyle w:val="Nadpis2"/>
      </w:pPr>
      <w:bookmarkStart w:id="219" w:name="_Toc386404219"/>
      <w:bookmarkStart w:id="220" w:name="_Toc510268162"/>
      <w:bookmarkStart w:id="221" w:name="_Toc516835657"/>
      <w:r w:rsidRPr="00630043">
        <w:lastRenderedPageBreak/>
        <w:t>Relatívne zmeny SV u subjektov po transplantácií srdca</w:t>
      </w:r>
      <w:bookmarkEnd w:id="219"/>
      <w:bookmarkEnd w:id="220"/>
      <w:bookmarkEnd w:id="221"/>
    </w:p>
    <w:p w14:paraId="43D74505" w14:textId="77777777" w:rsidR="00BD7167" w:rsidRPr="00630043" w:rsidRDefault="00BD7167" w:rsidP="00BD7167">
      <w:pPr>
        <w:tabs>
          <w:tab w:val="left" w:pos="7140"/>
        </w:tabs>
      </w:pPr>
    </w:p>
    <w:p w14:paraId="347FB479" w14:textId="39AC7166" w:rsidR="00BD7167" w:rsidRPr="00B66FCC" w:rsidRDefault="00BD7167" w:rsidP="00BD7167">
      <w:pPr>
        <w:tabs>
          <w:tab w:val="left" w:pos="7140"/>
        </w:tabs>
      </w:pPr>
      <w:r w:rsidRPr="00B66FCC">
        <w:t xml:space="preserve">V predchodzej kapitole boli merané absolútne hodnoty SV a toto meranie bolo porovnané s meraním SV pomocou echokardiografiou. </w:t>
      </w:r>
      <w:r w:rsidRPr="00630043">
        <w:t>V nasledujúcej analýze boli sledované relatívne zmeny SV</w:t>
      </w:r>
      <w:r w:rsidRPr="00B66FCC">
        <w:t xml:space="preserve"> </w:t>
      </w:r>
      <w:r w:rsidRPr="00630043">
        <w:t>počítané kontinuálne pomocou hrudníkovej impedancie</w:t>
      </w:r>
      <w:r w:rsidRPr="00B66FCC">
        <w:t xml:space="preserve">. V tejto analýze bolo zahrnutých 39 pacientov po transplantácií srdca. </w:t>
      </w:r>
      <w:r w:rsidRPr="00630043">
        <w:t xml:space="preserve"> </w:t>
      </w:r>
      <w:r w:rsidRPr="00B66FCC">
        <w:t>Pacienti boli rozdelený do dvoch skupín podľa maximálnej záťažovej tolerancie MET</w:t>
      </w:r>
      <w:r w:rsidRPr="00B66FCC">
        <w:fldChar w:fldCharType="begin"/>
      </w:r>
      <w:r w:rsidR="00284C6A">
        <w:instrText xml:space="preserve"> ADDIN EN.CITE &lt;EndNote&gt;&lt;Cite&gt;&lt;Author&gt;Swain DP&lt;/Author&gt;&lt;Year&gt;2007&lt;/Year&gt;&lt;RecNum&gt;0&lt;/RecNum&gt;&lt;IDText&gt;Exercise prescription.&lt;/IDText&gt;&lt;DisplayText&gt;[78]&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Pr="00B66FCC">
        <w:fldChar w:fldCharType="separate"/>
      </w:r>
      <w:r w:rsidR="00AA122D">
        <w:rPr>
          <w:noProof/>
        </w:rPr>
        <w:t>[78]</w:t>
      </w:r>
      <w:r w:rsidRPr="00B66FCC">
        <w:fldChar w:fldCharType="end"/>
      </w:r>
      <w:r w:rsidRPr="00B66FCC">
        <w:t xml:space="preserve"> na MET </w:t>
      </w:r>
      <w:r w:rsidRPr="00B66FCC">
        <w:rPr>
          <w:rFonts w:cstheme="majorHAnsi"/>
        </w:rPr>
        <w:t>≥</w:t>
      </w:r>
      <w:r w:rsidRPr="00B66FCC">
        <w:t xml:space="preserve"> 4 (26 pacientov) a MET &lt; 4 (13 pacientov). </w:t>
      </w:r>
    </w:p>
    <w:p w14:paraId="223B4FC3" w14:textId="77777777" w:rsidR="00BD7167" w:rsidRPr="00B66FCC" w:rsidRDefault="00BD7167" w:rsidP="00BD7167">
      <w:pPr>
        <w:pStyle w:val="Nadpis3"/>
      </w:pPr>
      <w:bookmarkStart w:id="222" w:name="_Toc516835658"/>
      <w:r w:rsidRPr="00B66FCC">
        <w:t>Výsledky</w:t>
      </w:r>
      <w:bookmarkEnd w:id="222"/>
    </w:p>
    <w:p w14:paraId="586FC275" w14:textId="77777777" w:rsidR="00BD7167" w:rsidRPr="00B66FCC" w:rsidRDefault="00BD7167" w:rsidP="00BD7167">
      <w:pPr>
        <w:rPr>
          <w:lang w:val="en-US"/>
        </w:rPr>
      </w:pPr>
      <w:r w:rsidRPr="00630043">
        <w:t>Na kategorizovanie typu odozvy SV na fyzickú záťaž, bol čas cvičenia rozdelený na prvú a druhú polovicu. Bola takisto stanovená východzia úroveň SV ako SV keď subjekt leží na ložku so zdvihnutými nohami. Zmeny v SV väčšie ako 10% v prvej polovici cvi</w:t>
      </w:r>
      <w:r w:rsidRPr="00B66FCC">
        <w:t>čenia a v druhej polovici cvičenia oproti východzej úrovni boli považované za štatisticky významné. Bolo identifikovaných 6 typov odozvy SV na cvčenie a k týmto odozvám boli priradený pacienti ktorý do nich spadali:</w:t>
      </w:r>
    </w:p>
    <w:p w14:paraId="5283DB71" w14:textId="77777777" w:rsidR="00BD7167" w:rsidRPr="00B66FCC" w:rsidRDefault="00BD7167" w:rsidP="00BD7167">
      <w:pPr>
        <w:pStyle w:val="Odsekzoznamu"/>
        <w:numPr>
          <w:ilvl w:val="0"/>
          <w:numId w:val="44"/>
        </w:numPr>
      </w:pPr>
      <w:r w:rsidRPr="00B66FCC">
        <w:t>A: zvýšenie SV v prvej aj druhej polovici cvičenia</w:t>
      </w:r>
    </w:p>
    <w:p w14:paraId="27866F32" w14:textId="77777777" w:rsidR="00BD7167" w:rsidRPr="00B66FCC" w:rsidRDefault="00BD7167" w:rsidP="00BD7167">
      <w:pPr>
        <w:pStyle w:val="Odsekzoznamu"/>
        <w:numPr>
          <w:ilvl w:val="1"/>
          <w:numId w:val="44"/>
        </w:numPr>
      </w:pPr>
      <w:r w:rsidRPr="00B66FCC">
        <w:t xml:space="preserve"> 54% subjektov (MET </w:t>
      </w:r>
      <w:r w:rsidRPr="00B66FCC">
        <w:rPr>
          <w:rFonts w:cstheme="majorHAnsi"/>
        </w:rPr>
        <w:t>≥ 4), resp. 15% (</w:t>
      </w:r>
      <w:r w:rsidRPr="00B66FCC">
        <w:t xml:space="preserve">MET </w:t>
      </w:r>
      <w:r w:rsidRPr="00B66FCC">
        <w:rPr>
          <w:rFonts w:cstheme="majorHAnsi"/>
        </w:rPr>
        <w:t>&lt; 4)</w:t>
      </w:r>
    </w:p>
    <w:p w14:paraId="6B648F47" w14:textId="77777777" w:rsidR="00BD7167" w:rsidRPr="00B66FCC" w:rsidRDefault="00BD7167" w:rsidP="00BD7167">
      <w:pPr>
        <w:pStyle w:val="Odsekzoznamu"/>
        <w:numPr>
          <w:ilvl w:val="0"/>
          <w:numId w:val="44"/>
        </w:numPr>
      </w:pPr>
      <w:r w:rsidRPr="00B66FCC">
        <w:t>B: zvýšenie SV v prvej polov</w:t>
      </w:r>
      <w:r w:rsidRPr="00630043">
        <w:t>ici, zníženie v druhej polovici</w:t>
      </w:r>
      <w:r w:rsidRPr="00B66FCC">
        <w:t xml:space="preserve"> </w:t>
      </w:r>
    </w:p>
    <w:p w14:paraId="0BD986E4" w14:textId="77777777" w:rsidR="00BD7167" w:rsidRPr="00B66FCC" w:rsidRDefault="00BD7167" w:rsidP="00BD7167">
      <w:pPr>
        <w:pStyle w:val="Odsekzoznamu"/>
        <w:numPr>
          <w:ilvl w:val="1"/>
          <w:numId w:val="44"/>
        </w:numPr>
      </w:pPr>
      <w:r w:rsidRPr="00B66FCC">
        <w:t xml:space="preserve"> 8% subjektov (MET </w:t>
      </w:r>
      <w:r w:rsidRPr="00B66FCC">
        <w:rPr>
          <w:rFonts w:cstheme="majorHAnsi"/>
        </w:rPr>
        <w:t>≥ 4), resp. 15% (</w:t>
      </w:r>
      <w:r w:rsidRPr="00B66FCC">
        <w:t xml:space="preserve">MET </w:t>
      </w:r>
      <w:r w:rsidRPr="00B66FCC">
        <w:rPr>
          <w:rFonts w:cstheme="majorHAnsi"/>
        </w:rPr>
        <w:t>&lt; 4)</w:t>
      </w:r>
    </w:p>
    <w:p w14:paraId="3318821D" w14:textId="77777777" w:rsidR="00BD7167" w:rsidRPr="00B66FCC" w:rsidRDefault="00BD7167" w:rsidP="00BD7167">
      <w:pPr>
        <w:pStyle w:val="Odsekzoznamu"/>
        <w:numPr>
          <w:ilvl w:val="0"/>
          <w:numId w:val="44"/>
        </w:numPr>
      </w:pPr>
      <w:r w:rsidRPr="00B66FCC">
        <w:t xml:space="preserve">C: </w:t>
      </w:r>
      <w:r w:rsidRPr="00630043">
        <w:t>zvýšenie SV v prvej polovici, v druhej polovic SV bez zmeny</w:t>
      </w:r>
    </w:p>
    <w:p w14:paraId="4E446F98" w14:textId="77777777" w:rsidR="00BD7167" w:rsidRPr="00630043" w:rsidRDefault="00BD7167" w:rsidP="00BD7167">
      <w:pPr>
        <w:pStyle w:val="Odsekzoznamu"/>
        <w:numPr>
          <w:ilvl w:val="1"/>
          <w:numId w:val="44"/>
        </w:numPr>
      </w:pPr>
      <w:r w:rsidRPr="00B66FCC">
        <w:t xml:space="preserve"> 27% subjektov (MET </w:t>
      </w:r>
      <w:r w:rsidRPr="00B66FCC">
        <w:rPr>
          <w:rFonts w:cstheme="majorHAnsi"/>
        </w:rPr>
        <w:t>≥ 4), resp. 25% (</w:t>
      </w:r>
      <w:r w:rsidRPr="00B66FCC">
        <w:t xml:space="preserve">MET </w:t>
      </w:r>
      <w:r w:rsidRPr="00B66FCC">
        <w:rPr>
          <w:rFonts w:cstheme="majorHAnsi"/>
        </w:rPr>
        <w:t>&lt; 4)</w:t>
      </w:r>
      <w:r w:rsidRPr="00B66FCC">
        <w:t xml:space="preserve"> </w:t>
      </w:r>
    </w:p>
    <w:p w14:paraId="327A0AFD" w14:textId="77777777" w:rsidR="00BD7167" w:rsidRPr="00B66FCC" w:rsidRDefault="00BD7167" w:rsidP="00BD7167">
      <w:pPr>
        <w:pStyle w:val="Odsekzoznamu"/>
        <w:numPr>
          <w:ilvl w:val="0"/>
          <w:numId w:val="44"/>
        </w:numPr>
      </w:pPr>
      <w:r w:rsidRPr="00630043">
        <w:t>D: žiadna zmena v SV počas svičenia</w:t>
      </w:r>
    </w:p>
    <w:p w14:paraId="0F044D8D" w14:textId="77777777" w:rsidR="00BD7167" w:rsidRPr="00630043" w:rsidRDefault="00BD7167" w:rsidP="00BD7167">
      <w:pPr>
        <w:pStyle w:val="Odsekzoznamu"/>
        <w:numPr>
          <w:ilvl w:val="1"/>
          <w:numId w:val="44"/>
        </w:numPr>
      </w:pPr>
      <w:r w:rsidRPr="00B66FCC">
        <w:t xml:space="preserve"> 4% subjektov (MET </w:t>
      </w:r>
      <w:r w:rsidRPr="00B66FCC">
        <w:rPr>
          <w:rFonts w:cstheme="majorHAnsi"/>
        </w:rPr>
        <w:t>≥ 4), resp. 30% (</w:t>
      </w:r>
      <w:r w:rsidRPr="00B66FCC">
        <w:t xml:space="preserve">MET </w:t>
      </w:r>
      <w:r w:rsidRPr="00B66FCC">
        <w:rPr>
          <w:rFonts w:cstheme="majorHAnsi"/>
        </w:rPr>
        <w:t>&lt; 4)</w:t>
      </w:r>
      <w:r w:rsidRPr="00B66FCC">
        <w:t xml:space="preserve"> </w:t>
      </w:r>
    </w:p>
    <w:p w14:paraId="331FD232" w14:textId="77777777" w:rsidR="00BD7167" w:rsidRPr="00B66FCC" w:rsidRDefault="00BD7167" w:rsidP="00BD7167">
      <w:pPr>
        <w:pStyle w:val="Odsekzoznamu"/>
        <w:numPr>
          <w:ilvl w:val="0"/>
          <w:numId w:val="44"/>
        </w:numPr>
      </w:pPr>
      <w:r w:rsidRPr="00630043">
        <w:t>E: žiadna zmena SV v prvej polovici, zníženie SV v druhej polovici</w:t>
      </w:r>
    </w:p>
    <w:p w14:paraId="66CF95F0" w14:textId="77777777" w:rsidR="00BD7167" w:rsidRPr="00630043" w:rsidRDefault="00BD7167" w:rsidP="00BD7167">
      <w:pPr>
        <w:pStyle w:val="Odsekzoznamu"/>
        <w:numPr>
          <w:ilvl w:val="1"/>
          <w:numId w:val="44"/>
        </w:numPr>
      </w:pPr>
      <w:r w:rsidRPr="00B66FCC">
        <w:t xml:space="preserve"> 0% subjektov (MET </w:t>
      </w:r>
      <w:r w:rsidRPr="00B66FCC">
        <w:rPr>
          <w:rFonts w:cstheme="majorHAnsi"/>
        </w:rPr>
        <w:t>≥ 4), resp. 0% (</w:t>
      </w:r>
      <w:r w:rsidRPr="00B66FCC">
        <w:t xml:space="preserve">MET </w:t>
      </w:r>
      <w:r w:rsidRPr="00B66FCC">
        <w:rPr>
          <w:rFonts w:cstheme="majorHAnsi"/>
        </w:rPr>
        <w:t>&lt; 4)</w:t>
      </w:r>
      <w:r w:rsidRPr="00B66FCC">
        <w:t xml:space="preserve"> </w:t>
      </w:r>
    </w:p>
    <w:p w14:paraId="44B806DB" w14:textId="77777777" w:rsidR="00BD7167" w:rsidRPr="00B66FCC" w:rsidRDefault="00BD7167" w:rsidP="00BD7167">
      <w:pPr>
        <w:pStyle w:val="Odsekzoznamu"/>
        <w:numPr>
          <w:ilvl w:val="0"/>
          <w:numId w:val="44"/>
        </w:numPr>
      </w:pPr>
      <w:r w:rsidRPr="00630043">
        <w:t>F: žiadne zmena SV v prvej polovic, zvýšenie SV v druhej polovici</w:t>
      </w:r>
    </w:p>
    <w:p w14:paraId="62EBE443" w14:textId="77777777" w:rsidR="00BD7167" w:rsidRPr="00B66FCC" w:rsidRDefault="00BD7167" w:rsidP="00BD7167">
      <w:pPr>
        <w:pStyle w:val="Odsekzoznamu"/>
        <w:numPr>
          <w:ilvl w:val="1"/>
          <w:numId w:val="44"/>
        </w:numPr>
      </w:pPr>
      <w:r w:rsidRPr="00B66FCC">
        <w:t xml:space="preserve"> 7% subjektov (MET </w:t>
      </w:r>
      <w:r w:rsidRPr="00B66FCC">
        <w:rPr>
          <w:rFonts w:cstheme="majorHAnsi"/>
        </w:rPr>
        <w:t>≥ 4), resp. 15% (</w:t>
      </w:r>
      <w:r w:rsidRPr="00B66FCC">
        <w:t xml:space="preserve">MET </w:t>
      </w:r>
      <w:r w:rsidRPr="00B66FCC">
        <w:rPr>
          <w:rFonts w:cstheme="majorHAnsi"/>
        </w:rPr>
        <w:t>&lt; 4)</w:t>
      </w:r>
      <w:r w:rsidRPr="00B66FCC">
        <w:t xml:space="preserve"> </w:t>
      </w:r>
    </w:p>
    <w:p w14:paraId="0EA0BCFA" w14:textId="77777777" w:rsidR="00BD7167" w:rsidRPr="00630043" w:rsidRDefault="00BD7167" w:rsidP="00BD7167">
      <w:pPr>
        <w:pStyle w:val="Odsekzoznamu"/>
        <w:ind w:left="770"/>
      </w:pPr>
    </w:p>
    <w:p w14:paraId="477E861B" w14:textId="77777777" w:rsidR="00BD7167" w:rsidRPr="00630043" w:rsidRDefault="00BD7167" w:rsidP="00BD7167">
      <w:pPr>
        <w:tabs>
          <w:tab w:val="left" w:pos="7140"/>
        </w:tabs>
      </w:pPr>
      <w:r w:rsidRPr="00630043">
        <w:lastRenderedPageBreak/>
        <w:t xml:space="preserve">Výsledok relatívnych zmien SV počítanej v tejto štúdii sú zobrazené na </w:t>
      </w:r>
      <w:r w:rsidRPr="00B66FCC">
        <w:fldChar w:fldCharType="begin"/>
      </w:r>
      <w:r w:rsidRPr="00630043">
        <w:instrText xml:space="preserve"> REF _Ref510354717 \h </w:instrText>
      </w:r>
      <w:r w:rsidRPr="00B66FCC">
        <w:fldChar w:fldCharType="separate"/>
      </w:r>
      <w:r w:rsidR="00A37FEB" w:rsidRPr="00630043">
        <w:t xml:space="preserve">Obrázok </w:t>
      </w:r>
      <w:r w:rsidR="00A37FEB">
        <w:rPr>
          <w:noProof/>
        </w:rPr>
        <w:t>3</w:t>
      </w:r>
      <w:r w:rsidR="00A37FEB">
        <w:t>.</w:t>
      </w:r>
      <w:r w:rsidR="00A37FEB">
        <w:rPr>
          <w:noProof/>
        </w:rPr>
        <w:t>22</w:t>
      </w:r>
      <w:r w:rsidRPr="00B66FCC">
        <w:fldChar w:fldCharType="end"/>
      </w:r>
      <w:r w:rsidRPr="00630043">
        <w:t xml:space="preserve"> a </w:t>
      </w:r>
      <w:r w:rsidRPr="00B66FCC">
        <w:fldChar w:fldCharType="begin"/>
      </w:r>
      <w:r w:rsidRPr="00630043">
        <w:instrText xml:space="preserve"> REF _Ref510354721 \h </w:instrText>
      </w:r>
      <w:r w:rsidRPr="00B66FCC">
        <w:fldChar w:fldCharType="separate"/>
      </w:r>
      <w:r w:rsidR="00A37FEB" w:rsidRPr="00630043">
        <w:t xml:space="preserve">Obrázok </w:t>
      </w:r>
      <w:r w:rsidR="00A37FEB">
        <w:rPr>
          <w:noProof/>
        </w:rPr>
        <w:t>3</w:t>
      </w:r>
      <w:r w:rsidR="00A37FEB">
        <w:t>.</w:t>
      </w:r>
      <w:r w:rsidR="00A37FEB">
        <w:rPr>
          <w:noProof/>
        </w:rPr>
        <w:t>23</w:t>
      </w:r>
      <w:r w:rsidRPr="00B66FCC">
        <w:fldChar w:fldCharType="end"/>
      </w:r>
      <w:r w:rsidRPr="00630043">
        <w:t xml:space="preserve"> pre dvoch pacientov. Relatívne zmeny SV na </w:t>
      </w:r>
      <w:r w:rsidRPr="00B66FCC">
        <w:fldChar w:fldCharType="begin"/>
      </w:r>
      <w:r w:rsidRPr="00630043">
        <w:instrText xml:space="preserve"> REF _Ref510354717 \h </w:instrText>
      </w:r>
      <w:r w:rsidRPr="00B66FCC">
        <w:fldChar w:fldCharType="separate"/>
      </w:r>
      <w:r w:rsidR="00A37FEB" w:rsidRPr="00630043">
        <w:t xml:space="preserve">Obrázok </w:t>
      </w:r>
      <w:r w:rsidR="00A37FEB">
        <w:rPr>
          <w:noProof/>
        </w:rPr>
        <w:t>3</w:t>
      </w:r>
      <w:r w:rsidR="00A37FEB">
        <w:t>.</w:t>
      </w:r>
      <w:r w:rsidR="00A37FEB">
        <w:rPr>
          <w:noProof/>
        </w:rPr>
        <w:t>22</w:t>
      </w:r>
      <w:r w:rsidRPr="00B66FCC">
        <w:fldChar w:fldCharType="end"/>
      </w:r>
      <w:r w:rsidRPr="00630043">
        <w:t xml:space="preserve"> majú predpokladaný priebeh s postupným nárastom pri zvyšovanej záťaže. Na </w:t>
      </w:r>
      <w:r w:rsidRPr="00B66FCC">
        <w:fldChar w:fldCharType="begin"/>
      </w:r>
      <w:r w:rsidRPr="00630043">
        <w:instrText xml:space="preserve"> REF _Ref510354721 \h </w:instrText>
      </w:r>
      <w:r w:rsidRPr="00B66FCC">
        <w:fldChar w:fldCharType="separate"/>
      </w:r>
      <w:r w:rsidR="00A37FEB" w:rsidRPr="00630043">
        <w:t xml:space="preserve">Obrázok </w:t>
      </w:r>
      <w:r w:rsidR="00A37FEB">
        <w:rPr>
          <w:noProof/>
        </w:rPr>
        <w:t>3</w:t>
      </w:r>
      <w:r w:rsidR="00A37FEB">
        <w:t>.</w:t>
      </w:r>
      <w:r w:rsidR="00A37FEB">
        <w:rPr>
          <w:noProof/>
        </w:rPr>
        <w:t>23</w:t>
      </w:r>
      <w:r w:rsidRPr="00B66FCC">
        <w:fldChar w:fldCharType="end"/>
      </w:r>
      <w:r w:rsidRPr="00630043">
        <w:t xml:space="preserve"> je však možno vidieť pokles relatívneho SV na začiatku záťaže a len mierny nárast v strede záťaže. </w:t>
      </w:r>
    </w:p>
    <w:p w14:paraId="5BEB97FE" w14:textId="77777777" w:rsidR="00BD7167" w:rsidRPr="00630043" w:rsidRDefault="00BD7167" w:rsidP="00BD7167">
      <w:pPr>
        <w:tabs>
          <w:tab w:val="left" w:pos="5638"/>
        </w:tabs>
      </w:pPr>
      <w:r w:rsidRPr="00B66FCC">
        <w:rPr>
          <w:noProof/>
          <w:lang w:val="cs-CZ"/>
        </w:rPr>
        <mc:AlternateContent>
          <mc:Choice Requires="wps">
            <w:drawing>
              <wp:anchor distT="0" distB="0" distL="114300" distR="114300" simplePos="0" relativeHeight="251662336" behindDoc="0" locked="0" layoutInCell="1" allowOverlap="1" wp14:anchorId="2614814D" wp14:editId="7BB131D3">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1BC0AAC" w14:textId="77777777" w:rsidR="006372A4" w:rsidRPr="00903A70" w:rsidRDefault="006372A4"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14814D"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21BC0AAC" w14:textId="77777777" w:rsidR="006372A4" w:rsidRPr="00903A70" w:rsidRDefault="006372A4" w:rsidP="00BD7167">
                      <w:pPr>
                        <w:rPr>
                          <w:sz w:val="16"/>
                          <w:szCs w:val="16"/>
                        </w:rPr>
                      </w:pPr>
                      <w:r w:rsidRPr="00903A70">
                        <w:rPr>
                          <w:sz w:val="16"/>
                          <w:szCs w:val="16"/>
                        </w:rPr>
                        <w:t>Udalosť</w:t>
                      </w:r>
                    </w:p>
                  </w:txbxContent>
                </v:textbox>
              </v:shape>
            </w:pict>
          </mc:Fallback>
        </mc:AlternateContent>
      </w:r>
      <w:r w:rsidRPr="00B66FCC">
        <w:rPr>
          <w:noProof/>
          <w:lang w:val="cs-CZ"/>
        </w:rPr>
        <mc:AlternateContent>
          <mc:Choice Requires="wps">
            <w:drawing>
              <wp:anchor distT="0" distB="0" distL="114300" distR="114300" simplePos="0" relativeHeight="251660288" behindDoc="0" locked="0" layoutInCell="1" allowOverlap="1" wp14:anchorId="57D15719" wp14:editId="15074635">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7635865F" w14:textId="77777777" w:rsidR="006372A4" w:rsidRPr="00903A70" w:rsidRDefault="006372A4"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D15719"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7635865F" w14:textId="77777777" w:rsidR="006372A4" w:rsidRPr="00903A70" w:rsidRDefault="006372A4" w:rsidP="00BD7167">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r w:rsidRPr="00B66FCC">
        <w:rPr>
          <w:noProof/>
          <w:lang w:val="cs-CZ"/>
        </w:rPr>
        <w:drawing>
          <wp:inline distT="0" distB="0" distL="0" distR="0" wp14:anchorId="531D16DA" wp14:editId="1E027A7F">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832D179" w14:textId="77777777" w:rsidR="00BD7167" w:rsidRPr="00630043" w:rsidRDefault="00BD7167" w:rsidP="00BD7167">
      <w:pPr>
        <w:pStyle w:val="Popis"/>
        <w:rPr>
          <w:szCs w:val="22"/>
          <w:lang w:val="sk-SK"/>
        </w:rPr>
      </w:pPr>
      <w:bookmarkStart w:id="223" w:name="_Ref510354717"/>
      <w:bookmarkStart w:id="224" w:name="_Toc5168356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2</w:t>
      </w:r>
      <w:r>
        <w:rPr>
          <w:lang w:val="sk-SK"/>
        </w:rPr>
        <w:fldChar w:fldCharType="end"/>
      </w:r>
      <w:bookmarkEnd w:id="223"/>
      <w:r w:rsidRPr="00630043">
        <w:rPr>
          <w:lang w:val="sk-SK"/>
        </w:rPr>
        <w:t>:</w:t>
      </w:r>
      <w:r w:rsidRPr="00630043">
        <w:rPr>
          <w:szCs w:val="22"/>
          <w:lang w:val="sk-SK"/>
        </w:rPr>
        <w:t xml:space="preserve"> Relatívne zmeny SV subjektu 53 pri záťaži.</w:t>
      </w:r>
      <w:bookmarkEnd w:id="224"/>
    </w:p>
    <w:p w14:paraId="509B05DE" w14:textId="77777777" w:rsidR="00BD7167" w:rsidRPr="00630043" w:rsidRDefault="00BD7167" w:rsidP="00BD7167">
      <w:pPr>
        <w:tabs>
          <w:tab w:val="left" w:pos="7140"/>
        </w:tabs>
        <w:jc w:val="center"/>
      </w:pPr>
      <w:r w:rsidRPr="00B66FCC">
        <w:rPr>
          <w:noProof/>
          <w:lang w:val="cs-CZ"/>
        </w:rPr>
        <mc:AlternateContent>
          <mc:Choice Requires="wps">
            <w:drawing>
              <wp:anchor distT="0" distB="0" distL="114300" distR="114300" simplePos="0" relativeHeight="251661312" behindDoc="0" locked="0" layoutInCell="1" allowOverlap="1" wp14:anchorId="602210AF" wp14:editId="15E6EC68">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490F4C83" w14:textId="77777777" w:rsidR="006372A4" w:rsidRPr="00903A70" w:rsidRDefault="006372A4"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02210AF"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490F4C83" w14:textId="77777777" w:rsidR="006372A4" w:rsidRPr="00903A70" w:rsidRDefault="006372A4" w:rsidP="00BD7167">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p>
    <w:p w14:paraId="663CF9AD" w14:textId="77777777" w:rsidR="00BD7167" w:rsidRPr="00630043" w:rsidRDefault="00BD7167" w:rsidP="00BD7167">
      <w:pPr>
        <w:tabs>
          <w:tab w:val="left" w:pos="7140"/>
        </w:tabs>
        <w:jc w:val="center"/>
      </w:pPr>
      <w:r w:rsidRPr="00B66FCC">
        <w:rPr>
          <w:noProof/>
          <w:lang w:val="cs-CZ"/>
        </w:rPr>
        <mc:AlternateContent>
          <mc:Choice Requires="wps">
            <w:drawing>
              <wp:anchor distT="0" distB="0" distL="114300" distR="114300" simplePos="0" relativeHeight="251663360" behindDoc="0" locked="0" layoutInCell="1" allowOverlap="1" wp14:anchorId="57081BA9" wp14:editId="6D19FFFA">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3593380" w14:textId="77777777" w:rsidR="006372A4" w:rsidRPr="00903A70" w:rsidRDefault="006372A4"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081BA9"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23593380" w14:textId="77777777" w:rsidR="006372A4" w:rsidRPr="00903A70" w:rsidRDefault="006372A4" w:rsidP="00BD7167">
                      <w:pPr>
                        <w:rPr>
                          <w:sz w:val="16"/>
                          <w:szCs w:val="16"/>
                        </w:rPr>
                      </w:pPr>
                      <w:r w:rsidRPr="00903A70">
                        <w:rPr>
                          <w:sz w:val="16"/>
                          <w:szCs w:val="16"/>
                        </w:rPr>
                        <w:t>Udalosť</w:t>
                      </w:r>
                    </w:p>
                  </w:txbxContent>
                </v:textbox>
              </v:shape>
            </w:pict>
          </mc:Fallback>
        </mc:AlternateContent>
      </w:r>
      <w:r w:rsidRPr="00B66FCC">
        <w:rPr>
          <w:noProof/>
          <w:lang w:val="cs-CZ"/>
        </w:rPr>
        <w:drawing>
          <wp:inline distT="0" distB="0" distL="0" distR="0" wp14:anchorId="197E1501" wp14:editId="14F89285">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C434E7E" w14:textId="77777777" w:rsidR="00BD7167" w:rsidRPr="00630043" w:rsidRDefault="00BD7167" w:rsidP="00BD7167">
      <w:pPr>
        <w:pStyle w:val="Popis"/>
        <w:rPr>
          <w:lang w:val="sk-SK"/>
        </w:rPr>
      </w:pPr>
      <w:bookmarkStart w:id="225" w:name="_Ref510354721"/>
      <w:bookmarkStart w:id="226" w:name="_Toc51683569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3</w:t>
      </w:r>
      <w:r>
        <w:rPr>
          <w:lang w:val="sk-SK"/>
        </w:rPr>
        <w:fldChar w:fldCharType="end"/>
      </w:r>
      <w:bookmarkEnd w:id="225"/>
      <w:r w:rsidRPr="00630043">
        <w:rPr>
          <w:lang w:val="sk-SK"/>
        </w:rPr>
        <w:t>:</w:t>
      </w:r>
      <w:r w:rsidRPr="00630043">
        <w:rPr>
          <w:szCs w:val="22"/>
          <w:lang w:val="sk-SK"/>
        </w:rPr>
        <w:t xml:space="preserve"> Relatívne zmeny SV subjektu 49 pri záťaži</w:t>
      </w:r>
      <w:r w:rsidRPr="00630043">
        <w:rPr>
          <w:lang w:val="sk-SK"/>
        </w:rPr>
        <w:t>.</w:t>
      </w:r>
      <w:bookmarkEnd w:id="226"/>
      <w:r w:rsidRPr="00630043">
        <w:rPr>
          <w:lang w:val="sk-SK"/>
        </w:rPr>
        <w:t xml:space="preserve"> </w:t>
      </w:r>
    </w:p>
    <w:p w14:paraId="4D272026" w14:textId="77777777" w:rsidR="00BD7167" w:rsidRPr="00630043" w:rsidRDefault="00BD7167" w:rsidP="00BD7167">
      <w:pPr>
        <w:overflowPunct/>
        <w:autoSpaceDE/>
        <w:autoSpaceDN/>
        <w:adjustRightInd/>
        <w:textAlignment w:val="auto"/>
        <w:rPr>
          <w:szCs w:val="22"/>
        </w:rPr>
      </w:pPr>
      <w:r w:rsidRPr="00630043">
        <w:br w:type="page"/>
      </w:r>
    </w:p>
    <w:p w14:paraId="71092C9D" w14:textId="77777777" w:rsidR="00BD7167" w:rsidRPr="00B66FCC" w:rsidRDefault="00BD7167" w:rsidP="00BD7167">
      <w:pPr>
        <w:pStyle w:val="Text"/>
        <w:ind w:firstLine="0"/>
      </w:pPr>
    </w:p>
    <w:p w14:paraId="080188F0" w14:textId="77777777" w:rsidR="00BD7167" w:rsidRPr="00B66FCC" w:rsidRDefault="00BD7167" w:rsidP="00BD7167">
      <w:pPr>
        <w:pStyle w:val="Nadpis3"/>
      </w:pPr>
      <w:bookmarkStart w:id="227" w:name="_Toc516835659"/>
      <w:r w:rsidRPr="00B66FCC">
        <w:t>Diskusia</w:t>
      </w:r>
      <w:bookmarkEnd w:id="227"/>
    </w:p>
    <w:p w14:paraId="3DEF0314" w14:textId="3AAB261C" w:rsidR="00BD7167" w:rsidRPr="00B66FCC" w:rsidRDefault="00BD7167" w:rsidP="00BD7167">
      <w:pPr>
        <w:tabs>
          <w:tab w:val="left" w:pos="7140"/>
        </w:tabs>
      </w:pPr>
      <w:r w:rsidRPr="00B66FCC">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Pr="00B66FCC">
        <w:fldChar w:fldCharType="begin"/>
      </w:r>
      <w:r w:rsidR="00284C6A">
        <w:instrText xml:space="preserve"> ADDIN EN.CITE &lt;EndNote&gt;&lt;Cite&gt;&lt;Author&gt;Higginbotham&lt;/Author&gt;&lt;Year&gt;1986&lt;/Year&gt;&lt;RecNum&gt;0&lt;/RecNum&gt;&lt;IDText&gt;REGULATION OF STROKE VOLUME DURING SUBMAXIMAL AND MAXIMAL UPRIGHT EXERCISE IN NORMAL MAN&lt;/IDText&gt;&lt;DisplayText&gt;[79]&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B66FCC">
        <w:fldChar w:fldCharType="separate"/>
      </w:r>
      <w:r w:rsidR="00AA122D">
        <w:rPr>
          <w:noProof/>
        </w:rPr>
        <w:t>[79]</w:t>
      </w:r>
      <w:r w:rsidRPr="00B66FCC">
        <w:fldChar w:fldCharType="end"/>
      </w:r>
      <w:r w:rsidRPr="00B66FCC">
        <w:t xml:space="preserve">záťaže simultánne s kateterizáciou pravého srdca a echokardiografiou. Po prvý raz takisto analyzuje smer zmeny </w:t>
      </w:r>
      <w:r w:rsidR="009076DD">
        <w:t>srdcov</w:t>
      </w:r>
      <w:r w:rsidRPr="00B66FCC">
        <w:t xml:space="preserve">ého výdaja pre individuálnych pacientov vo veľmi krátkych časových intervaloch – 20 sekúnd. U zdravých ľudí bolo popísaných niekoľko typov odoziev SVI na fyzickú záťaž. Pravdepodobne najčastejšou odozvou je zvýšenie SV pri nízkej úrovni fyzickej záťaže a žiadne významné zvýšenie SV pri vysokej fyzickej záťaži </w:t>
      </w:r>
      <w:r w:rsidRPr="00B66FCC">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 </w:instrText>
      </w:r>
      <w:r w:rsidR="00284C6A">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DATA </w:instrText>
      </w:r>
      <w:r w:rsidR="00284C6A">
        <w:fldChar w:fldCharType="end"/>
      </w:r>
      <w:r w:rsidRPr="00B66FCC">
        <w:fldChar w:fldCharType="separate"/>
      </w:r>
      <w:r w:rsidR="00AA122D">
        <w:rPr>
          <w:noProof/>
        </w:rPr>
        <w:t>[79, 80]</w:t>
      </w:r>
      <w:r w:rsidRPr="00B66FCC">
        <w:fldChar w:fldCharType="end"/>
      </w:r>
      <w:r w:rsidRPr="00B66FCC">
        <w:t>. Častou odozvou je takisto kontinuálne zvyšovanie SV počas fyzickej záťaže, s výrazným zvýšením pri počiatku záťaže</w:t>
      </w:r>
      <w:r w:rsidRPr="00B66FCC">
        <w:fldChar w:fldCharType="begin"/>
      </w:r>
      <w:r w:rsidR="00284C6A">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81]&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B66FCC">
        <w:fldChar w:fldCharType="separate"/>
      </w:r>
      <w:r w:rsidR="00AA122D">
        <w:rPr>
          <w:noProof/>
        </w:rPr>
        <w:t>[81]</w:t>
      </w:r>
      <w:r w:rsidRPr="00B66FCC">
        <w:fldChar w:fldCharType="end"/>
      </w:r>
      <w:r w:rsidRPr="00B66FCC">
        <w:t xml:space="preserve">. Niekedy počiatočné zvýšenie SV je nasledované znížením SV na konci záťaže </w:t>
      </w:r>
      <w:r w:rsidRPr="00B66FCC">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 </w:instrText>
      </w:r>
      <w:r w:rsidR="00284C6A">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DATA </w:instrText>
      </w:r>
      <w:r w:rsidR="00284C6A">
        <w:fldChar w:fldCharType="end"/>
      </w:r>
      <w:r w:rsidRPr="00B66FCC">
        <w:fldChar w:fldCharType="separate"/>
      </w:r>
      <w:r w:rsidR="00AA122D">
        <w:rPr>
          <w:noProof/>
        </w:rPr>
        <w:t>[82]</w:t>
      </w:r>
      <w:r w:rsidRPr="00B66FCC">
        <w:fldChar w:fldCharType="end"/>
      </w:r>
      <w:r w:rsidRPr="00B66FCC">
        <w:t xml:space="preserve">. Zaujímavé je, že maximum SV nenastáva v období najväčšej záťaže. V tejto štúdii bolo zistené, že maximum SV sa až v 67% prípadov nevyskytuje v rovnakej dobe ako maximum záťaže </w:t>
      </w:r>
      <w:r w:rsidRPr="00B66FCC">
        <w:fldChar w:fldCharType="begin"/>
      </w:r>
      <w:r w:rsidR="00284C6A">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AA122D">
        <w:rPr>
          <w:noProof/>
        </w:rPr>
        <w:t>[83]</w:t>
      </w:r>
      <w:r w:rsidRPr="00B66FCC">
        <w:fldChar w:fldCharType="end"/>
      </w:r>
      <w:r w:rsidRPr="00B66FCC">
        <w:t>. Vysvetlením by mohla byť nesprávna funkcia srdca, ako aj neschopnosť srdca zvládať zvýšenú zaťaž.</w:t>
      </w:r>
    </w:p>
    <w:p w14:paraId="1555F055" w14:textId="77777777" w:rsidR="00BD7167" w:rsidRPr="00B66FCC" w:rsidRDefault="00BD7167" w:rsidP="00BD7167">
      <w:pPr>
        <w:sectPr w:rsidR="00BD7167" w:rsidRPr="00B66FCC">
          <w:pgSz w:w="11907" w:h="16840" w:code="9"/>
          <w:pgMar w:top="1418" w:right="1418" w:bottom="1418" w:left="1985" w:header="737" w:footer="737" w:gutter="0"/>
          <w:cols w:space="708"/>
          <w:noEndnote/>
          <w:titlePg/>
        </w:sectPr>
      </w:pPr>
    </w:p>
    <w:p w14:paraId="1CF1AD18" w14:textId="77777777" w:rsidR="00BD7167" w:rsidRPr="00630043" w:rsidRDefault="00BD7167" w:rsidP="00BD7167">
      <w:pPr>
        <w:pStyle w:val="Nadpis1"/>
      </w:pPr>
      <w:bookmarkStart w:id="228" w:name="_Toc386404220"/>
      <w:bookmarkStart w:id="229" w:name="_Toc510268163"/>
      <w:bookmarkStart w:id="230" w:name="_Toc516835660"/>
      <w:r w:rsidRPr="00630043">
        <w:lastRenderedPageBreak/>
        <w:t>Záver</w:t>
      </w:r>
      <w:bookmarkEnd w:id="228"/>
      <w:bookmarkEnd w:id="229"/>
      <w:bookmarkEnd w:id="230"/>
    </w:p>
    <w:p w14:paraId="7E8A3EBE" w14:textId="3F4CE18D" w:rsidR="00BD7167" w:rsidRPr="00630043" w:rsidRDefault="00BD7167" w:rsidP="00BD7167">
      <w:pPr>
        <w:tabs>
          <w:tab w:val="left" w:pos="7140"/>
        </w:tabs>
      </w:pPr>
      <w:r w:rsidRPr="00630043">
        <w:t xml:space="preserve">Predložená práca prezentuje nové metody analýzy vzájomných väzieb hemodymických parametrov a výpočtu srdcového výdaja. Nové metódy sú cielené na presnejšie stanovenie srdcového výdaja a krvnej cirkulácie neinvazívnou cestou pomocou celotelovej imedančnej kardiografie. V práci sa využíva  výnimočných dátových súborov, ktoré zahrňujú súčasné meranie 12-zvodového EKG, srdcových zvukov, </w:t>
      </w:r>
      <w:r w:rsidRPr="00B66FCC">
        <w:t>arteriálneho krvného tlaku</w:t>
      </w:r>
      <w:r w:rsidRPr="00630043">
        <w:t xml:space="preserve"> a celotelovej  boimpedance. Analyzovené sú dve skupiny ľudí – zdraví dobrovoľníci a pacienti po transplantácií srdca. Pri druhej skupine bol navyše kontinuálne meraný </w:t>
      </w:r>
      <w:r w:rsidR="009076DD">
        <w:t>srdcov</w:t>
      </w:r>
      <w:r w:rsidRPr="00630043">
        <w:t>ý výdaj echokadriografiou a termodilúciou.</w:t>
      </w:r>
    </w:p>
    <w:p w14:paraId="1895F4BD" w14:textId="77777777" w:rsidR="00BD7167" w:rsidRPr="00630043" w:rsidRDefault="00BD7167" w:rsidP="00BD7167">
      <w:pPr>
        <w:tabs>
          <w:tab w:val="left" w:pos="7140"/>
        </w:tabs>
      </w:pPr>
    </w:p>
    <w:p w14:paraId="4BDAB7EC" w14:textId="225A8DB4" w:rsidR="00BD7167" w:rsidRPr="00630043" w:rsidRDefault="00BD7167" w:rsidP="00BD7167">
      <w:pPr>
        <w:tabs>
          <w:tab w:val="left" w:pos="7140"/>
        </w:tabs>
      </w:pPr>
      <w:r w:rsidRPr="00630043">
        <w:t xml:space="preserve">V súčasnosti nie je v literatúre zhoda na fyziologickom pôvode bioimpedančných parametroch. Pri porovnaní SV počítaných bioimpedančnými monitormi sa preto často objavuje slabá zhoda s paralelne meraným SV pomocou echokardiografie alebo MRI a to buď v absolútnych hodnotách </w:t>
      </w:r>
      <w:r w:rsidRPr="00B66FCC">
        <w:fldChar w:fldCharType="begin"/>
      </w:r>
      <w:r w:rsidR="00284C6A">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AA122D">
        <w:rPr>
          <w:noProof/>
        </w:rPr>
        <w:t>[83]</w:t>
      </w:r>
      <w:r w:rsidRPr="00B66FCC">
        <w:fldChar w:fldCharType="end"/>
      </w:r>
      <w:r w:rsidRPr="00630043">
        <w:t xml:space="preserve">, alebo aj relatívnych hodnotách </w:t>
      </w:r>
      <w:r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jIyODI2MD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2NzwvcmVj
LW51bWJlcj48bGFzdC11cGRhdGVkLWRhdGUgZm9ybWF0PSJ1dGMiPjE1MjIyMjgyNjA8L2xhc3Qt
dXBkYXRlZC1kYXRlPjxhY2Nlc3Npb24tbnVtPldPUzowMDA0MDkyNjQ5MDAwMTA8L2FjY2Vzc2lv
bi1udW0+PGVsZWN0cm9uaWMtcmVzb3VyY2UtbnVtPjEwLjQwMzcvYWpjYzIwMTc0ODg8L2VsZWN0
cm9uaWMtcmVzb3VyY2UtbnVtPjx2b2x1bWU+MjY8L3ZvbHVtZT48L3JlY29yZD48L0NpdGU+PC9F
bmROb3RlPn==
</w:fldData>
        </w:fldChar>
      </w:r>
      <w:r w:rsidR="00284C6A">
        <w:instrText xml:space="preserve"> ADDIN EN.CITE </w:instrText>
      </w:r>
      <w:r w:rsidR="00284C6A">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jIyODI2MD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2NzwvcmVj
LW51bWJlcj48bGFzdC11cGRhdGVkLWRhdGUgZm9ybWF0PSJ1dGMiPjE1MjIyMjgyNjA8L2xhc3Qt
dXBkYXRlZC1kYXRlPjxhY2Nlc3Npb24tbnVtPldPUzowMDA0MDkyNjQ5MDAwMTA8L2FjY2Vzc2lv
bi1udW0+PGVsZWN0cm9uaWMtcmVzb3VyY2UtbnVtPjEwLjQwMzcvYWpjYzIwMTc0ODg8L2VsZWN0
cm9uaWMtcmVzb3VyY2UtbnVtPjx2b2x1bWU+MjY8L3ZvbHVtZT48L3JlY29yZD48L0NpdGU+PC9F
bmROb3RlPn==
</w:fldData>
        </w:fldChar>
      </w:r>
      <w:r w:rsidR="00284C6A">
        <w:instrText xml:space="preserve"> ADDIN EN.CITE.DATA </w:instrText>
      </w:r>
      <w:r w:rsidR="00284C6A">
        <w:fldChar w:fldCharType="end"/>
      </w:r>
      <w:r w:rsidRPr="00B66FCC">
        <w:fldChar w:fldCharType="separate"/>
      </w:r>
      <w:r>
        <w:rPr>
          <w:noProof/>
        </w:rPr>
        <w:t>[5]</w:t>
      </w:r>
      <w:r w:rsidRPr="00B66FCC">
        <w:fldChar w:fldCharType="end"/>
      </w:r>
      <w:r w:rsidRPr="00630043">
        <w:t>. Táto práca prináša nové informácie o vzájomých väzbách hemodynamických parametrov. Tieto informácie možu pomocť pri lepšom pochopení fyziologického pôvodu bioimpedančných parametrov a možu pomocť pri návrhu presnejších modelov na výpočet srdcového výdaja.</w:t>
      </w:r>
    </w:p>
    <w:p w14:paraId="20CEBA98" w14:textId="77777777" w:rsidR="00BD7167" w:rsidRPr="00630043" w:rsidRDefault="00BD7167" w:rsidP="00BD7167">
      <w:pPr>
        <w:tabs>
          <w:tab w:val="left" w:pos="7140"/>
        </w:tabs>
      </w:pPr>
    </w:p>
    <w:p w14:paraId="35D9153D" w14:textId="77777777" w:rsidR="00BD7167" w:rsidRPr="00B66FCC" w:rsidRDefault="00BD7167" w:rsidP="00BD7167">
      <w:pPr>
        <w:tabs>
          <w:tab w:val="left" w:pos="7140"/>
        </w:tabs>
        <w:rPr>
          <w:b/>
        </w:rPr>
      </w:pPr>
      <w:r w:rsidRPr="00630043">
        <w:rPr>
          <w:b/>
        </w:rPr>
        <w:t>Prínosy a čiastkové závery práce:</w:t>
      </w:r>
    </w:p>
    <w:p w14:paraId="64108B97" w14:textId="4AA02E97" w:rsidR="00BD7167" w:rsidRPr="00630043" w:rsidRDefault="00BD7167" w:rsidP="00BD7167">
      <w:pPr>
        <w:tabs>
          <w:tab w:val="left" w:pos="7140"/>
        </w:tabs>
      </w:pPr>
      <w:r w:rsidRPr="00630043">
        <w:t xml:space="preserve">Bola vytvorená nová metóda na detekciu prvého a druhého </w:t>
      </w:r>
      <w:r w:rsidR="009076DD">
        <w:t>srdcov</w:t>
      </w:r>
      <w:r w:rsidRPr="00630043">
        <w:t xml:space="preserve">ého zvuku. Základ tejto metódy spočíva v ladení hraničných frekvencií filtra typu pásmová priepusť na základe korelácie vzdialenosti detekovaného </w:t>
      </w:r>
      <w:r w:rsidR="009076DD">
        <w:t>srdcov</w:t>
      </w:r>
      <w:r w:rsidRPr="00630043">
        <w:t xml:space="preserve">ého zvuku od R vlny s fázov respirácie. Súčasťou práce bol vývoj novej metódy pre popis frekvenčných vlastnosti srdcových zvukov. Bolo ukázané, že frekvenčné rozloženie </w:t>
      </w:r>
      <w:r w:rsidR="009076DD">
        <w:t>srdcov</w:t>
      </w:r>
      <w:r w:rsidRPr="00630043">
        <w:t xml:space="preserve">ých zvukov je u každého človeka iné. Nové metódy detekcie navrhnuté v tejto práci pozostávajú z filtrácie </w:t>
      </w:r>
      <w:r w:rsidR="009076DD">
        <w:t>srdcov</w:t>
      </w:r>
      <w:r w:rsidRPr="00630043">
        <w:t xml:space="preserve">ých </w:t>
      </w:r>
      <w:r w:rsidRPr="00630043">
        <w:lastRenderedPageBreak/>
        <w:t xml:space="preserve">zvukov pre každý subjekt individuálne. Tieto metódy redukujú chybu pri stanovení srdcového výdaja. </w:t>
      </w:r>
    </w:p>
    <w:p w14:paraId="69C8162A" w14:textId="77777777" w:rsidR="00BD7167" w:rsidRPr="00630043" w:rsidRDefault="00BD7167" w:rsidP="00BD7167">
      <w:pPr>
        <w:tabs>
          <w:tab w:val="left" w:pos="7140"/>
        </w:tabs>
      </w:pPr>
    </w:p>
    <w:p w14:paraId="3C074231" w14:textId="77777777" w:rsidR="00BD7167" w:rsidRPr="00630043" w:rsidRDefault="00BD7167" w:rsidP="00BD7167">
      <w:pPr>
        <w:tabs>
          <w:tab w:val="left" w:pos="7140"/>
        </w:tabs>
      </w:pPr>
      <w:r w:rsidRPr="00630043">
        <w:t xml:space="preserve">Pre problematické stanovenie počiatku systoly z impedančnej krivky je za počiatok systoly uvažovaná nulová hodnota krivky </w:t>
      </w:r>
      <m:oMath>
        <m:r>
          <w:rPr>
            <w:rFonts w:ascii="Cambria Math" w:hAnsi="Cambria Math"/>
          </w:rPr>
          <m:t>-dZ/dt</m:t>
        </m:r>
      </m:oMath>
      <w:r w:rsidRPr="00630043">
        <w:t xml:space="preserve">. Pokusy o potlačenie vplyvu respirácie,  pľucneho obehu a dýchacích pohybov korigovaného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 hrudníkovej impedancie pomocou korekčného parametru</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 impedancie iných častí tela (krk, končatiny) dopadli neúspešne. Dôvodom bola nemožnosť určiť aká veľka časť  korekčného parametru by mala byť odčítaná od parametru korigovaného. Bola však ukázaná vplyv respirácie na hodnot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táto znalosť by mohla pomocť pri overení spravnosti detekcie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7D833215" w14:textId="77777777" w:rsidR="00BD7167" w:rsidRPr="00630043" w:rsidRDefault="00BD7167" w:rsidP="00BD7167">
      <w:pPr>
        <w:tabs>
          <w:tab w:val="left" w:pos="7140"/>
        </w:tabs>
      </w:pPr>
    </w:p>
    <w:p w14:paraId="2D253921" w14:textId="77777777" w:rsidR="00BD7167" w:rsidRPr="00630043" w:rsidRDefault="00BD7167" w:rsidP="00BD7167">
      <w:pPr>
        <w:tabs>
          <w:tab w:val="left" w:pos="7140"/>
        </w:tabs>
      </w:pPr>
      <w:r w:rsidRPr="00630043">
        <w:t xml:space="preserve">Bola spracovaná popisná štatistika hemodynamických parametrov so zameraním na parametre používané na stanovenie srdcového výdaja. Štatistika určuje jednak priemerné hodnoty parametrov počas merania, ale aj zmeny parametra počas merania. Zo štatistiky vyplýva,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počas merania, kdežto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až 10%. Nové modely navrhnuté Bernštainom utlmujú význam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tým že ho odmocňujú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Tým posúvajú výpočet srdcového výdaja bližšie k tabuľkovým hodnotám podľa váhy.</w:t>
      </w:r>
    </w:p>
    <w:p w14:paraId="080D773D" w14:textId="77777777" w:rsidR="00BD7167" w:rsidRPr="00630043" w:rsidRDefault="00BD7167" w:rsidP="00BD7167">
      <w:pPr>
        <w:tabs>
          <w:tab w:val="left" w:pos="7140"/>
        </w:tabs>
      </w:pPr>
    </w:p>
    <w:p w14:paraId="07A4273F" w14:textId="77777777" w:rsidR="00BD7167" w:rsidRPr="00630043" w:rsidRDefault="00BD7167" w:rsidP="00BD7167">
      <w:pPr>
        <w:tabs>
          <w:tab w:val="left" w:pos="7140"/>
        </w:tabs>
      </w:pPr>
      <w:r w:rsidRPr="00630043">
        <w:t>Bola vytvorená nová metodika, na stanovenie sily väzby hemodynamických parametrov na hlboké a spontnánne dýchanie s dôrazom na bioimpedančné parametre. Bol takisto stanovený oneskorenie reakcie hemodynamických parametrov na fázu dýchania. Zistili sme, že táto metóda umožňuje prehľad rekacie navzájom rozdieľnych parametrov na fázu dýchania. Takisto sme zistili rozdielnu reakciu na dýchanie u roznych hemodynamických parametrov. Bola zistená jednak rozdielne silná lineárna závislosť parametrov na dýchanie ale aj časové oneskorenie s akým parametre reagovali na dýchanie. Bola zistená silná vazba rozloženia krvy v končatinách ako reakcia na nádych a výdych počas hlbokého dýchania, pri spontánnom bola nebola závislosť dýchania na hemodynamické parametre významná.</w:t>
      </w:r>
    </w:p>
    <w:p w14:paraId="3F824553" w14:textId="77777777" w:rsidR="00BD7167" w:rsidRPr="00630043" w:rsidRDefault="00BD7167" w:rsidP="00BD7167">
      <w:pPr>
        <w:tabs>
          <w:tab w:val="left" w:pos="7140"/>
        </w:tabs>
      </w:pPr>
    </w:p>
    <w:p w14:paraId="03AA45CA" w14:textId="64C76685" w:rsidR="00BD7167" w:rsidRPr="00630043" w:rsidRDefault="00BD7167" w:rsidP="00BD7167">
      <w:pPr>
        <w:tabs>
          <w:tab w:val="left" w:pos="7140"/>
        </w:tabs>
      </w:pPr>
      <w:r w:rsidRPr="00630043">
        <w:lastRenderedPageBreak/>
        <w:t xml:space="preserve">Bola navrhnutá nová metóda na stanovenie srdcového výdaja z impedancie krku. Impedancia krku nieje zaťažená vplyvom pľúcneho obehu, plnenia pľúc vzduchom a dýchacími pohybmi. Aplikácia elektród na krku je pohodlnejšie ako aplikácia elektród na hrudník. Z popisnej štatistiky takisto vyplýva, že relatívna zmena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vyššia na krku (10,2</w:t>
      </w:r>
      <w:r w:rsidRPr="00B66FCC">
        <w:t>%</w:t>
      </w:r>
      <w:r w:rsidRPr="00630043">
        <w:t xml:space="preserve">) ako na hrudi (8,7%). Korelácia </w:t>
      </w:r>
      <w:r w:rsidR="009076DD">
        <w:t>srdcov</w:t>
      </w:r>
      <w:r w:rsidRPr="00630043">
        <w:t>ého výdaja meraného echokardiografiou a počítaného z impedancie krku je 0.68 a echokardiogarfiou a impedancie hrudníka je 0.72.</w:t>
      </w:r>
    </w:p>
    <w:p w14:paraId="3644188C" w14:textId="77777777" w:rsidR="00BD7167" w:rsidRPr="00630043" w:rsidRDefault="00BD7167" w:rsidP="00BD7167">
      <w:pPr>
        <w:tabs>
          <w:tab w:val="left" w:pos="7140"/>
        </w:tabs>
      </w:pPr>
    </w:p>
    <w:p w14:paraId="6D6E753E" w14:textId="77777777" w:rsidR="00BD7167" w:rsidRPr="00630043" w:rsidRDefault="00BD7167" w:rsidP="00BD7167">
      <w:pPr>
        <w:tabs>
          <w:tab w:val="left" w:pos="7140"/>
        </w:tabs>
      </w:pPr>
      <w:r w:rsidRPr="00630043">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4194C92E" w14:textId="77777777" w:rsidR="00BD7167" w:rsidRPr="00630043" w:rsidRDefault="00BD7167" w:rsidP="00BD7167">
      <w:pPr>
        <w:tabs>
          <w:tab w:val="left" w:pos="7140"/>
        </w:tabs>
      </w:pPr>
    </w:p>
    <w:p w14:paraId="03F6B4B8" w14:textId="77777777" w:rsidR="00BD7167" w:rsidRPr="00630043" w:rsidRDefault="00BD7167" w:rsidP="00BD7167">
      <w:pPr>
        <w:tabs>
          <w:tab w:val="left" w:pos="7140"/>
        </w:tabs>
      </w:pPr>
      <w:r w:rsidRPr="00630043">
        <w:t>Doporučený vývoj a pokračovanie práce.</w:t>
      </w:r>
    </w:p>
    <w:p w14:paraId="2A7FA381" w14:textId="77777777" w:rsidR="00BD7167" w:rsidRPr="00630043" w:rsidRDefault="00BD7167" w:rsidP="00BD7167">
      <w:pPr>
        <w:tabs>
          <w:tab w:val="left" w:pos="7140"/>
        </w:tabs>
      </w:pPr>
      <w:r w:rsidRPr="00630043">
        <w:t>V priebehu riešenia cielov tejto práce sa objavili nové metodické otázky a nevyriešené problémy.</w:t>
      </w:r>
    </w:p>
    <w:p w14:paraId="7DB0493A" w14:textId="77777777" w:rsidR="00BD7167" w:rsidRPr="00630043" w:rsidRDefault="00BD7167" w:rsidP="00BD7167">
      <w:pPr>
        <w:pStyle w:val="Odsekzoznamu"/>
        <w:numPr>
          <w:ilvl w:val="0"/>
          <w:numId w:val="42"/>
        </w:numPr>
        <w:tabs>
          <w:tab w:val="left" w:pos="7140"/>
        </w:tabs>
      </w:pPr>
      <w:r w:rsidRPr="00630043">
        <w:t>Limitácia v riadenom dýchani s periódou 10 sekúnd, čo je blízko rezonancie  baroreflexu. Bolo by vhodné použiť aj iné periódy, napríklad 3 resp. 5 sekúnd</w:t>
      </w:r>
    </w:p>
    <w:p w14:paraId="6EF62D34" w14:textId="77777777" w:rsidR="00BD7167" w:rsidRPr="00630043" w:rsidRDefault="00BD7167" w:rsidP="00BD7167">
      <w:pPr>
        <w:pStyle w:val="Odsekzoznamu"/>
        <w:numPr>
          <w:ilvl w:val="0"/>
          <w:numId w:val="42"/>
        </w:numPr>
        <w:tabs>
          <w:tab w:val="left" w:pos="7140"/>
        </w:tabs>
      </w:pPr>
      <w:r w:rsidRPr="00630043">
        <w:t>Eliminácia artefaktov v priebehu merania, vhodne zvolené protokoly.</w:t>
      </w:r>
    </w:p>
    <w:p w14:paraId="75311CE6" w14:textId="77777777" w:rsidR="00BD7167" w:rsidRPr="00630043" w:rsidRDefault="00BD7167" w:rsidP="00BD7167">
      <w:pPr>
        <w:pStyle w:val="Odsekzoznamu"/>
        <w:numPr>
          <w:ilvl w:val="0"/>
          <w:numId w:val="42"/>
        </w:numPr>
        <w:tabs>
          <w:tab w:val="left" w:pos="7140"/>
        </w:tabs>
      </w:pPr>
      <w:r w:rsidRPr="00630043">
        <w:t>Ďalšie simultánne meranie echokardiografie a bioimpedancie. Bude potreba stanoviť presnejší vzťah medzi hodnotami parametrov z bioimpedancie a hodnotami parametrov z iných zaužívaných metód ako echokardiografia, MRI, termodilúcia.</w:t>
      </w:r>
    </w:p>
    <w:p w14:paraId="782E8AE1" w14:textId="77777777" w:rsidR="00BD7167" w:rsidRPr="00630043" w:rsidRDefault="00BD7167" w:rsidP="00BD7167">
      <w:pPr>
        <w:pStyle w:val="Odsekzoznamu"/>
        <w:numPr>
          <w:ilvl w:val="0"/>
          <w:numId w:val="42"/>
        </w:numPr>
      </w:pPr>
      <w:r w:rsidRPr="00630043">
        <w:t xml:space="preserve">Ďalšia práca na spresnenie výpočtu SV a CO z bioimpedancie bude potrebná hlavne pri definícií pôvodu bioimpedančej krivky  </w:t>
      </w:r>
      <m:oMath>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r>
          <w:rPr>
            <w:rFonts w:ascii="Cambria Math" w:hAnsi="Cambria Math"/>
          </w:rPr>
          <m:t>t</m:t>
        </m:r>
        <m:f>
          <m:fPr>
            <m:type m:val="lin"/>
            <m:ctrlPr>
              <w:rPr>
                <w:rFonts w:ascii="Cambria Math" w:hAnsi="Cambria Math"/>
              </w:rPr>
            </m:ctrlPr>
          </m:fPr>
          <m:num>
            <m:r>
              <m:rPr>
                <m:sty m:val="p"/>
              </m:rPr>
              <w:rPr>
                <w:rFonts w:ascii="Cambria Math" w:hAnsi="Cambria Math"/>
              </w:rPr>
              <m:t>)</m:t>
            </m:r>
          </m:num>
          <m:den>
            <m:r>
              <w:rPr>
                <w:rFonts w:ascii="Cambria Math" w:hAnsi="Cambria Math"/>
              </w:rPr>
              <m:t>dt</m:t>
            </m:r>
          </m:den>
        </m:f>
      </m:oMath>
      <w:r w:rsidRPr="00630043">
        <w:t xml:space="preserve"> a bioimpedančej krivky </w:t>
      </w:r>
      <m:oMath>
        <m:sSub>
          <m:sSubPr>
            <m:ctrlPr>
              <w:rPr>
                <w:rFonts w:ascii="Cambria Math" w:hAnsi="Cambria Math"/>
              </w:rPr>
            </m:ctrlPr>
          </m:sSubPr>
          <m:e>
            <m:r>
              <w:rPr>
                <w:rFonts w:ascii="Cambria Math" w:hAnsi="Cambria Math"/>
              </w:rPr>
              <m:t>Z</m:t>
            </m:r>
          </m:e>
          <m:sub>
            <m:r>
              <w:rPr>
                <w:rFonts w:ascii="Cambria Math" w:hAnsi="Cambria Math"/>
              </w:rPr>
              <m:t>i</m:t>
            </m:r>
          </m:sub>
        </m:sSub>
      </m:oMath>
      <w:r w:rsidRPr="00630043">
        <w:t>.</w:t>
      </w:r>
    </w:p>
    <w:p w14:paraId="2C92C629" w14:textId="77777777" w:rsidR="00BD7167" w:rsidRPr="00630043" w:rsidRDefault="00BD7167" w:rsidP="00BD7167">
      <w:pPr>
        <w:pStyle w:val="Odsekzoznamu"/>
        <w:numPr>
          <w:ilvl w:val="0"/>
          <w:numId w:val="42"/>
        </w:numPr>
        <w:tabs>
          <w:tab w:val="left" w:pos="7140"/>
        </w:tabs>
      </w:pPr>
      <w:r w:rsidRPr="00630043">
        <w:t>Ďalšie experimentálne meranie echokardiografie a bioimpedancie, stanovenie miest meranie s najvyššou zhodou. Túto problematiku rieši na našom oddeleni Ladislav Soukup, ktorý na túto tému odoslal článok do časopisu a je v súčasnosti v procese recenzného konania.</w:t>
      </w:r>
    </w:p>
    <w:p w14:paraId="15C8E671" w14:textId="77777777" w:rsidR="00BD7167" w:rsidRPr="00630043" w:rsidRDefault="00BD7167" w:rsidP="00BD7167">
      <w:pPr>
        <w:pStyle w:val="Odsekzoznamu"/>
        <w:numPr>
          <w:ilvl w:val="0"/>
          <w:numId w:val="42"/>
        </w:numPr>
      </w:pPr>
      <w:r w:rsidRPr="00630043">
        <w:lastRenderedPageBreak/>
        <w:t>Spracovanie ďalších excitácií hemodynamického systému ako naklonená rovina a dychové manévre. Touto problematikou sa zaoberá na našom oddelení Magdaléna Matejková.</w:t>
      </w:r>
    </w:p>
    <w:p w14:paraId="573D44D5" w14:textId="44FB8908" w:rsidR="00BD7167" w:rsidRPr="00630043" w:rsidRDefault="00BD7167" w:rsidP="00BD7167">
      <w:pPr>
        <w:pStyle w:val="Odsekzoznamu"/>
        <w:numPr>
          <w:ilvl w:val="0"/>
          <w:numId w:val="42"/>
        </w:numPr>
      </w:pPr>
      <w:r w:rsidRPr="00630043">
        <w:t>Využitie výsledkov práce pre neinvazívne stanievenie srdcového výdaja z karotíd a </w:t>
      </w:r>
      <w:r w:rsidR="009076DD">
        <w:t>srdcov</w:t>
      </w:r>
      <w:r w:rsidRPr="00630043">
        <w:t>ých zvukov a ich klinické testovanie u roznych skupín ľudí (skupiny podľa veku, pohlavia, zdravotného stavu)</w:t>
      </w:r>
      <w:r w:rsidRPr="00630043" w:rsidDel="001012EA">
        <w:t xml:space="preserve"> </w:t>
      </w:r>
    </w:p>
    <w:p w14:paraId="648679AA" w14:textId="77777777" w:rsidR="00BD7167" w:rsidRPr="00630043" w:rsidRDefault="00BD7167" w:rsidP="00BD7167">
      <w:pPr>
        <w:pStyle w:val="Nadpis1"/>
        <w:numPr>
          <w:ilvl w:val="0"/>
          <w:numId w:val="0"/>
        </w:numPr>
        <w:ind w:left="1070" w:hanging="360"/>
      </w:pPr>
      <w:r w:rsidRPr="00630043">
        <w:br w:type="page"/>
      </w:r>
      <w:bookmarkStart w:id="231" w:name="_Toc259606667"/>
      <w:bookmarkStart w:id="232" w:name="_Toc386404221"/>
      <w:bookmarkStart w:id="233" w:name="_Toc510268164"/>
      <w:bookmarkStart w:id="234" w:name="_Toc516835661"/>
      <w:r w:rsidRPr="00630043">
        <w:lastRenderedPageBreak/>
        <w:t>Literatúra</w:t>
      </w:r>
      <w:bookmarkEnd w:id="231"/>
      <w:bookmarkEnd w:id="232"/>
      <w:bookmarkEnd w:id="233"/>
      <w:bookmarkEnd w:id="234"/>
    </w:p>
    <w:p w14:paraId="42C9DB72" w14:textId="325C31FE" w:rsidR="00284C6A" w:rsidRPr="007851DF" w:rsidRDefault="00BD7167" w:rsidP="00284C6A">
      <w:pPr>
        <w:pStyle w:val="EndNoteBibliography"/>
        <w:ind w:left="720" w:hanging="720"/>
      </w:pPr>
      <w:r w:rsidRPr="007851DF">
        <w:rPr>
          <w:noProof w:val="0"/>
          <w:color w:val="000000" w:themeColor="text1"/>
          <w:lang w:val="sk-SK"/>
        </w:rPr>
        <w:fldChar w:fldCharType="begin"/>
      </w:r>
      <w:r w:rsidRPr="007851DF">
        <w:rPr>
          <w:noProof w:val="0"/>
          <w:color w:val="000000" w:themeColor="text1"/>
          <w:lang w:val="sk-SK"/>
        </w:rPr>
        <w:instrText xml:space="preserve"> ADDIN EN.REFLIST </w:instrText>
      </w:r>
      <w:r w:rsidRPr="007851DF">
        <w:rPr>
          <w:noProof w:val="0"/>
          <w:color w:val="000000" w:themeColor="text1"/>
          <w:lang w:val="sk-SK"/>
        </w:rPr>
        <w:fldChar w:fldCharType="separate"/>
      </w:r>
      <w:r w:rsidR="00284C6A" w:rsidRPr="007851DF">
        <w:t>1.</w:t>
      </w:r>
      <w:r w:rsidR="00284C6A" w:rsidRPr="007851DF">
        <w:tab/>
        <w:t xml:space="preserve">Organization., W.H. </w:t>
      </w:r>
      <w:r w:rsidR="00284C6A" w:rsidRPr="007851DF">
        <w:rPr>
          <w:i/>
        </w:rPr>
        <w:t>Cardiovascular diseases (CVDs)</w:t>
      </w:r>
      <w:r w:rsidR="00284C6A" w:rsidRPr="007851DF">
        <w:t>.</w:t>
      </w:r>
      <w:r w:rsidR="007851DF">
        <w:t xml:space="preserve"> [online]. 17.5.2017. [cit: 15.4.2018</w:t>
      </w:r>
      <w:r w:rsidR="007851DF" w:rsidRPr="007851DF">
        <w:t>].</w:t>
      </w:r>
      <w:r w:rsidR="00284C6A" w:rsidRPr="007851DF">
        <w:t xml:space="preserve"> </w:t>
      </w:r>
      <w:r w:rsidR="007851DF" w:rsidRPr="007851DF">
        <w:t>Dostupné na internete: ‹ http://www.who.int/news-room/fact-sheets/detail/cardiovascular-diseases-(cvds) ›</w:t>
      </w:r>
      <w:r w:rsidR="00284C6A" w:rsidRPr="007851DF">
        <w:t>.</w:t>
      </w:r>
    </w:p>
    <w:p w14:paraId="43ECA627" w14:textId="77777777" w:rsidR="00284C6A" w:rsidRPr="007851DF" w:rsidRDefault="00284C6A" w:rsidP="00284C6A">
      <w:pPr>
        <w:pStyle w:val="EndNoteBibliography"/>
        <w:ind w:left="720" w:hanging="720"/>
      </w:pPr>
      <w:r w:rsidRPr="007851DF">
        <w:t>2.</w:t>
      </w:r>
      <w:r w:rsidRPr="007851DF">
        <w:tab/>
        <w:t xml:space="preserve">Baura, G.D., </w:t>
      </w:r>
      <w:r w:rsidRPr="007851DF">
        <w:rPr>
          <w:i/>
        </w:rPr>
        <w:t>System theory and practical applications of biomedical signals</w:t>
      </w:r>
      <w:r w:rsidRPr="007851DF">
        <w:t>. 2002, Wiley-Interscience, IEEE Press.</w:t>
      </w:r>
    </w:p>
    <w:p w14:paraId="62DDF6EF" w14:textId="77777777" w:rsidR="00284C6A" w:rsidRPr="007851DF" w:rsidRDefault="00284C6A" w:rsidP="00284C6A">
      <w:pPr>
        <w:pStyle w:val="EndNoteBibliography"/>
        <w:ind w:left="720" w:hanging="720"/>
      </w:pPr>
      <w:r w:rsidRPr="007851DF">
        <w:t>3.</w:t>
      </w:r>
      <w:r w:rsidRPr="007851DF">
        <w:tab/>
        <w:t xml:space="preserve">Bernstein, D.P., </w:t>
      </w:r>
      <w:r w:rsidRPr="007851DF">
        <w:rPr>
          <w:i/>
        </w:rPr>
        <w:t>Impedance cardiography: Pulsatile blood flow and the biophysical and electrodynamic basis for the stroke volume equations.</w:t>
      </w:r>
      <w:r w:rsidRPr="007851DF">
        <w:t xml:space="preserve"> Journal of Electrical Bioimpedance, 2010. 1.</w:t>
      </w:r>
    </w:p>
    <w:p w14:paraId="1C9E9FE5" w14:textId="5947FF26" w:rsidR="00284C6A" w:rsidRPr="007851DF" w:rsidRDefault="00284C6A" w:rsidP="00284C6A">
      <w:pPr>
        <w:pStyle w:val="EndNoteBibliography"/>
        <w:ind w:left="720" w:hanging="720"/>
      </w:pPr>
      <w:r w:rsidRPr="007851DF">
        <w:t>4.</w:t>
      </w:r>
      <w:r w:rsidRPr="007851DF">
        <w:tab/>
        <w:t xml:space="preserve">Nyboer, J., </w:t>
      </w:r>
      <w:r w:rsidRPr="007851DF">
        <w:rPr>
          <w:i/>
        </w:rPr>
        <w:t>Electrical impedance plethysmography - a physical and physiologic approach to peripheral vascular study.</w:t>
      </w:r>
      <w:r w:rsidRPr="007851DF">
        <w:t xml:space="preserve"> Circulation, 1950. 2(6): p. 811-821.</w:t>
      </w:r>
    </w:p>
    <w:p w14:paraId="2B02D9D2" w14:textId="34177890" w:rsidR="00284C6A" w:rsidRPr="007851DF" w:rsidRDefault="00284C6A" w:rsidP="00284C6A">
      <w:pPr>
        <w:pStyle w:val="EndNoteBibliography"/>
        <w:ind w:left="720" w:hanging="720"/>
      </w:pPr>
      <w:r w:rsidRPr="007851DF">
        <w:t>5.</w:t>
      </w:r>
      <w:r w:rsidRPr="007851DF">
        <w:tab/>
        <w:t xml:space="preserve">Borzage, M., et al., </w:t>
      </w:r>
      <w:r w:rsidRPr="007851DF">
        <w:rPr>
          <w:i/>
        </w:rPr>
        <w:t>Measuring stroke volume: impedance cardiography vs phase-contrast magnetic resonance imaging.</w:t>
      </w:r>
      <w:r w:rsidRPr="007851DF">
        <w:t xml:space="preserve"> American Journal of Critical Care, 2017. 26(5): p. 408-415.</w:t>
      </w:r>
    </w:p>
    <w:p w14:paraId="558877CA" w14:textId="77777777" w:rsidR="00284C6A" w:rsidRPr="007851DF" w:rsidRDefault="00284C6A" w:rsidP="00284C6A">
      <w:pPr>
        <w:pStyle w:val="EndNoteBibliography"/>
        <w:ind w:left="720" w:hanging="720"/>
      </w:pPr>
      <w:r w:rsidRPr="007851DF">
        <w:t>6.</w:t>
      </w:r>
      <w:r w:rsidRPr="007851DF">
        <w:tab/>
        <w:t xml:space="preserve">Honzikova, N., et al., </w:t>
      </w:r>
      <w:r w:rsidRPr="007851DF">
        <w:rPr>
          <w:i/>
        </w:rPr>
        <w:t>Influence of age, body mass index, and blood pressure on the carotid intima-media thickness in normotensive and hypertensive patients.</w:t>
      </w:r>
      <w:r w:rsidRPr="007851DF">
        <w:t xml:space="preserve"> Biomedizinische Technik, 2006. 51(4): p. 159-+.</w:t>
      </w:r>
    </w:p>
    <w:p w14:paraId="2B0EDCAB" w14:textId="77777777" w:rsidR="00284C6A" w:rsidRPr="007851DF" w:rsidRDefault="00284C6A" w:rsidP="00284C6A">
      <w:pPr>
        <w:pStyle w:val="EndNoteBibliography"/>
        <w:ind w:left="720" w:hanging="720"/>
      </w:pPr>
      <w:r w:rsidRPr="007851DF">
        <w:t>7.</w:t>
      </w:r>
      <w:r w:rsidRPr="007851DF">
        <w:tab/>
        <w:t xml:space="preserve">Vondra, V., et al., </w:t>
      </w:r>
      <w:r w:rsidRPr="007851DF">
        <w:rPr>
          <w:i/>
        </w:rPr>
        <w:t>A multichannel bioimpedance monitor for full-body blood flow monitoring.</w:t>
      </w:r>
      <w:r w:rsidRPr="007851DF">
        <w:t xml:space="preserve"> Biomedical Engineering-Biomedizinische Technik, 2016. 61(1): p. 107-118.</w:t>
      </w:r>
    </w:p>
    <w:p w14:paraId="142DBA1C" w14:textId="77777777" w:rsidR="00284C6A" w:rsidRPr="007851DF" w:rsidRDefault="00284C6A" w:rsidP="00284C6A">
      <w:pPr>
        <w:pStyle w:val="EndNoteBibliography"/>
        <w:ind w:left="720" w:hanging="720"/>
      </w:pPr>
      <w:r w:rsidRPr="007851DF">
        <w:t>8.</w:t>
      </w:r>
      <w:r w:rsidRPr="007851DF">
        <w:tab/>
        <w:t xml:space="preserve">Boron, W.F.B., Emile L., </w:t>
      </w:r>
      <w:r w:rsidRPr="007851DF">
        <w:rPr>
          <w:i/>
        </w:rPr>
        <w:t>Medical physiology :a cellular and molecular approach </w:t>
      </w:r>
      <w:r w:rsidRPr="007851DF">
        <w:t>3ed. 2009, Philadelphia: Saunders/Elsevier.</w:t>
      </w:r>
    </w:p>
    <w:p w14:paraId="2C0E33BF" w14:textId="59689B35" w:rsidR="00284C6A" w:rsidRPr="007851DF" w:rsidRDefault="00284C6A" w:rsidP="00284C6A">
      <w:pPr>
        <w:pStyle w:val="EndNoteBibliography"/>
        <w:ind w:left="720" w:hanging="720"/>
      </w:pPr>
      <w:r w:rsidRPr="007851DF">
        <w:t>9.</w:t>
      </w:r>
      <w:r w:rsidRPr="007851DF">
        <w:tab/>
        <w:t xml:space="preserve">Coleman, T.G., </w:t>
      </w:r>
      <w:r w:rsidRPr="007851DF">
        <w:rPr>
          <w:i/>
        </w:rPr>
        <w:t>M</w:t>
      </w:r>
      <w:r w:rsidR="007851DF" w:rsidRPr="007851DF">
        <w:rPr>
          <w:i/>
        </w:rPr>
        <w:t>athematical-analysis of cardiovascular function</w:t>
      </w:r>
      <w:r w:rsidRPr="007851DF">
        <w:rPr>
          <w:i/>
        </w:rPr>
        <w:t>.</w:t>
      </w:r>
      <w:r w:rsidRPr="007851DF">
        <w:t xml:space="preserve"> Ieee Transactions on Biomedical Engineering, 1985. 32(4): p. 289-294.</w:t>
      </w:r>
    </w:p>
    <w:p w14:paraId="3FD2AF49" w14:textId="77777777" w:rsidR="00284C6A" w:rsidRPr="007851DF" w:rsidRDefault="00284C6A" w:rsidP="00284C6A">
      <w:pPr>
        <w:pStyle w:val="EndNoteBibliography"/>
        <w:ind w:left="720" w:hanging="720"/>
      </w:pPr>
      <w:r w:rsidRPr="007851DF">
        <w:t>10.</w:t>
      </w:r>
      <w:r w:rsidRPr="007851DF">
        <w:tab/>
        <w:t xml:space="preserve">Elias Francis, S., </w:t>
      </w:r>
      <w:r w:rsidRPr="007851DF">
        <w:rPr>
          <w:i/>
        </w:rPr>
        <w:t>Continuous estimation of cardiac output and arterial resistance from arterial blood pressure using a third-order Windkessel model.</w:t>
      </w:r>
      <w:r w:rsidRPr="007851DF">
        <w:t xml:space="preserve"> 2008.</w:t>
      </w:r>
    </w:p>
    <w:p w14:paraId="0EDE3943" w14:textId="77777777" w:rsidR="00284C6A" w:rsidRPr="007851DF" w:rsidRDefault="00284C6A" w:rsidP="00284C6A">
      <w:pPr>
        <w:pStyle w:val="EndNoteBibliography"/>
        <w:ind w:left="720" w:hanging="720"/>
      </w:pPr>
      <w:r w:rsidRPr="007851DF">
        <w:t>11.</w:t>
      </w:r>
      <w:r w:rsidRPr="007851DF">
        <w:tab/>
        <w:t xml:space="preserve">Papaioannou, T.G., O. Vardoulis, and N. Stergiopulos, </w:t>
      </w:r>
      <w:r w:rsidRPr="007851DF">
        <w:rPr>
          <w:i/>
        </w:rPr>
        <w:t>The "systolic volume balance" method for the noninvasive estimation of cardiac output based on pressure wave analysis.</w:t>
      </w:r>
      <w:r w:rsidRPr="007851DF">
        <w:t xml:space="preserve"> American Journal of Physiology-Heart and Circulatory Physiology, 2012. 302(10): p. H2064-H2073.</w:t>
      </w:r>
    </w:p>
    <w:p w14:paraId="41C5929F" w14:textId="77777777" w:rsidR="00284C6A" w:rsidRPr="007851DF" w:rsidRDefault="00284C6A" w:rsidP="00284C6A">
      <w:pPr>
        <w:pStyle w:val="EndNoteBibliography"/>
        <w:ind w:left="720" w:hanging="720"/>
      </w:pPr>
      <w:r w:rsidRPr="007851DF">
        <w:t>12.</w:t>
      </w:r>
      <w:r w:rsidRPr="007851DF">
        <w:tab/>
        <w:t xml:space="preserve">Segers, P., et al., </w:t>
      </w:r>
      <w:r w:rsidRPr="007851DF">
        <w:rPr>
          <w:i/>
        </w:rPr>
        <w:t>A non-invasive pulse pressure method for the estimation of total arterial compliance.</w:t>
      </w:r>
      <w:r w:rsidRPr="007851DF">
        <w:t xml:space="preserve"> Computers in Cardiology 1997, Vol 24, 1997. 24: p. 171-174.</w:t>
      </w:r>
    </w:p>
    <w:p w14:paraId="7359B707" w14:textId="77777777" w:rsidR="00284C6A" w:rsidRPr="007851DF" w:rsidRDefault="00284C6A" w:rsidP="00284C6A">
      <w:pPr>
        <w:pStyle w:val="EndNoteBibliography"/>
        <w:ind w:left="720" w:hanging="720"/>
      </w:pPr>
      <w:r w:rsidRPr="007851DF">
        <w:t>13.</w:t>
      </w:r>
      <w:r w:rsidRPr="007851DF">
        <w:tab/>
        <w:t xml:space="preserve">Greenwald, S.E., </w:t>
      </w:r>
      <w:r w:rsidRPr="007851DF">
        <w:rPr>
          <w:i/>
        </w:rPr>
        <w:t>Pulse pressure and arterial elasticity.</w:t>
      </w:r>
      <w:r w:rsidRPr="007851DF">
        <w:t xml:space="preserve"> Qjm-an International Journal of Medicine, 2002. 95(2): p. 107-112.</w:t>
      </w:r>
    </w:p>
    <w:p w14:paraId="1AE5E8D4" w14:textId="0D9BFC86" w:rsidR="00284C6A" w:rsidRPr="007851DF" w:rsidRDefault="00284C6A" w:rsidP="00284C6A">
      <w:pPr>
        <w:pStyle w:val="EndNoteBibliography"/>
        <w:ind w:left="720" w:hanging="720"/>
      </w:pPr>
      <w:r w:rsidRPr="007851DF">
        <w:t>14.</w:t>
      </w:r>
      <w:r w:rsidRPr="007851DF">
        <w:tab/>
        <w:t xml:space="preserve">Goldwyn, R.M. and T.B. Watt, </w:t>
      </w:r>
      <w:r w:rsidRPr="007851DF">
        <w:rPr>
          <w:i/>
        </w:rPr>
        <w:t>A</w:t>
      </w:r>
      <w:r w:rsidR="007851DF" w:rsidRPr="007851DF">
        <w:rPr>
          <w:i/>
        </w:rPr>
        <w:t>rterial pressure pulse contour analysis via a mathematical model for clinical quantification of human vascular properties.</w:t>
      </w:r>
      <w:r w:rsidR="007851DF" w:rsidRPr="007851DF">
        <w:t xml:space="preserve"> </w:t>
      </w:r>
      <w:r w:rsidRPr="007851DF">
        <w:t>Ieee Transactions on Biomedical Engineering, 1967. BM14(1): p. 11-&amp;.</w:t>
      </w:r>
    </w:p>
    <w:p w14:paraId="0B717EF1" w14:textId="77777777" w:rsidR="00284C6A" w:rsidRPr="007851DF" w:rsidRDefault="00284C6A" w:rsidP="00284C6A">
      <w:pPr>
        <w:pStyle w:val="EndNoteBibliography"/>
        <w:ind w:left="720" w:hanging="720"/>
      </w:pPr>
      <w:r w:rsidRPr="007851DF">
        <w:t>15.</w:t>
      </w:r>
      <w:r w:rsidRPr="007851DF">
        <w:tab/>
        <w:t xml:space="preserve">Brandao, A.A., et al., </w:t>
      </w:r>
      <w:r w:rsidRPr="007851DF">
        <w:rPr>
          <w:i/>
        </w:rPr>
        <w:t>I Luso-Brazilian Positioning on Central Arterial Pressure.</w:t>
      </w:r>
      <w:r w:rsidRPr="007851DF">
        <w:t xml:space="preserve"> Arquivos Brasileiros De Cardiologia, 2017. 108(2): p. 100-108.</w:t>
      </w:r>
    </w:p>
    <w:p w14:paraId="44E3F387" w14:textId="77777777" w:rsidR="00284C6A" w:rsidRPr="007851DF" w:rsidRDefault="00284C6A" w:rsidP="00284C6A">
      <w:pPr>
        <w:pStyle w:val="EndNoteBibliography"/>
        <w:ind w:left="720" w:hanging="720"/>
      </w:pPr>
      <w:r w:rsidRPr="007851DF">
        <w:t>16.</w:t>
      </w:r>
      <w:r w:rsidRPr="007851DF">
        <w:tab/>
        <w:t xml:space="preserve">Westerhof, N., J.W. Lankhaar, and B.E. Westerhof, </w:t>
      </w:r>
      <w:r w:rsidRPr="007851DF">
        <w:rPr>
          <w:i/>
        </w:rPr>
        <w:t>The arterial Windkessel.</w:t>
      </w:r>
      <w:r w:rsidRPr="007851DF">
        <w:t xml:space="preserve"> Medical &amp; Biological Engineering &amp; Computing, 2009. 47(2): p. 131-141.</w:t>
      </w:r>
    </w:p>
    <w:p w14:paraId="4D67CBE0" w14:textId="32413C69" w:rsidR="00284C6A" w:rsidRPr="007851DF" w:rsidRDefault="00284C6A" w:rsidP="00284C6A">
      <w:pPr>
        <w:pStyle w:val="EndNoteBibliography"/>
        <w:ind w:left="720" w:hanging="720"/>
      </w:pPr>
      <w:r w:rsidRPr="007851DF">
        <w:t>17.</w:t>
      </w:r>
      <w:r w:rsidRPr="007851DF">
        <w:tab/>
        <w:t xml:space="preserve">Stergiopulos, N., J.J. Meister, and N. Westerhof, </w:t>
      </w:r>
      <w:r w:rsidRPr="007851DF">
        <w:rPr>
          <w:i/>
        </w:rPr>
        <w:t>S</w:t>
      </w:r>
      <w:r w:rsidR="007851DF" w:rsidRPr="007851DF">
        <w:rPr>
          <w:i/>
        </w:rPr>
        <w:t>imple and accurate way for estimating total and segmental arterial compliance - the pulse pressure method.</w:t>
      </w:r>
      <w:r w:rsidRPr="007851DF">
        <w:t xml:space="preserve"> Annals of Biomedical Engineering, 1994. 22(4): p. 392-397.</w:t>
      </w:r>
    </w:p>
    <w:p w14:paraId="3E3C4E9B" w14:textId="475E54D2" w:rsidR="00284C6A" w:rsidRPr="007851DF" w:rsidRDefault="00284C6A" w:rsidP="00284C6A">
      <w:pPr>
        <w:pStyle w:val="EndNoteBibliography"/>
        <w:ind w:left="720" w:hanging="720"/>
      </w:pPr>
      <w:r w:rsidRPr="007851DF">
        <w:t>18.</w:t>
      </w:r>
      <w:r w:rsidRPr="007851DF">
        <w:tab/>
        <w:t xml:space="preserve">Westerhof, N., G. Elzinga, and P. Sipkema, </w:t>
      </w:r>
      <w:r w:rsidRPr="007851DF">
        <w:rPr>
          <w:i/>
        </w:rPr>
        <w:t>A</w:t>
      </w:r>
      <w:r w:rsidR="007851DF" w:rsidRPr="007851DF">
        <w:rPr>
          <w:i/>
        </w:rPr>
        <w:t>rtificial arterial system for pumping hearts.</w:t>
      </w:r>
      <w:r w:rsidRPr="007851DF">
        <w:t xml:space="preserve"> Journal of Applied Physiology, 1971. 31(5): p. 776-+.</w:t>
      </w:r>
    </w:p>
    <w:p w14:paraId="092BE39A" w14:textId="77777777" w:rsidR="00284C6A" w:rsidRPr="007851DF" w:rsidRDefault="00284C6A" w:rsidP="00284C6A">
      <w:pPr>
        <w:pStyle w:val="EndNoteBibliography"/>
        <w:ind w:left="720" w:hanging="720"/>
      </w:pPr>
      <w:r w:rsidRPr="007851DF">
        <w:t>19.</w:t>
      </w:r>
      <w:r w:rsidRPr="007851DF">
        <w:tab/>
        <w:t xml:space="preserve">Stergiopulos, N., B.E. Westerhof, and N. Westerhof, </w:t>
      </w:r>
      <w:r w:rsidRPr="007851DF">
        <w:rPr>
          <w:i/>
        </w:rPr>
        <w:t>Total arterial inertance as the fourth element of the windkessel model.</w:t>
      </w:r>
      <w:r w:rsidRPr="007851DF">
        <w:t xml:space="preserve"> American Journal of Physiology-Heart and Circulatory Physiology, 1999. 276(1): p. H81-H88.</w:t>
      </w:r>
    </w:p>
    <w:p w14:paraId="3E2B417A" w14:textId="77777777" w:rsidR="00284C6A" w:rsidRPr="007851DF" w:rsidRDefault="00284C6A" w:rsidP="00284C6A">
      <w:pPr>
        <w:pStyle w:val="EndNoteBibliography"/>
        <w:ind w:left="720" w:hanging="720"/>
      </w:pPr>
      <w:r w:rsidRPr="007851DF">
        <w:t>20.</w:t>
      </w:r>
      <w:r w:rsidRPr="007851DF">
        <w:tab/>
        <w:t xml:space="preserve">Rooney, W., </w:t>
      </w:r>
      <w:r w:rsidRPr="007851DF">
        <w:rPr>
          <w:i/>
        </w:rPr>
        <w:t>MRI: From picture to proton.</w:t>
      </w:r>
      <w:r w:rsidRPr="007851DF">
        <w:t xml:space="preserve"> Health Physics, 2003. 85(4): p. 504-505.</w:t>
      </w:r>
    </w:p>
    <w:p w14:paraId="09FF0E5F" w14:textId="10BEC5B2" w:rsidR="00284C6A" w:rsidRPr="007851DF" w:rsidRDefault="00284C6A" w:rsidP="00284C6A">
      <w:pPr>
        <w:pStyle w:val="EndNoteBibliography"/>
        <w:ind w:left="720" w:hanging="720"/>
      </w:pPr>
      <w:r w:rsidRPr="007851DF">
        <w:t>21.</w:t>
      </w:r>
      <w:r w:rsidRPr="007851DF">
        <w:tab/>
        <w:t xml:space="preserve">Leenders, K.L., </w:t>
      </w:r>
      <w:r w:rsidRPr="007851DF">
        <w:rPr>
          <w:i/>
        </w:rPr>
        <w:t>PET -</w:t>
      </w:r>
      <w:r w:rsidR="007851DF" w:rsidRPr="007851DF">
        <w:rPr>
          <w:i/>
        </w:rPr>
        <w:t xml:space="preserve"> blood-flow and oxygen-consumption in brain-tumors</w:t>
      </w:r>
      <w:r w:rsidRPr="007851DF">
        <w:rPr>
          <w:i/>
        </w:rPr>
        <w:t>.</w:t>
      </w:r>
      <w:r w:rsidRPr="007851DF">
        <w:t xml:space="preserve"> Journal of Neuro-Oncology, 1994. 22(3): p. 269-273.</w:t>
      </w:r>
    </w:p>
    <w:p w14:paraId="0C836748" w14:textId="77777777" w:rsidR="00284C6A" w:rsidRPr="007851DF" w:rsidRDefault="00284C6A" w:rsidP="00284C6A">
      <w:pPr>
        <w:pStyle w:val="EndNoteBibliography"/>
        <w:ind w:left="720" w:hanging="720"/>
      </w:pPr>
      <w:r w:rsidRPr="007851DF">
        <w:t>22.</w:t>
      </w:r>
      <w:r w:rsidRPr="007851DF">
        <w:tab/>
        <w:t xml:space="preserve">Mayet, J. and A. Hughes, </w:t>
      </w:r>
      <w:r w:rsidRPr="007851DF">
        <w:rPr>
          <w:i/>
        </w:rPr>
        <w:t>Cardiac and vascular pathophysiology in hypertension.</w:t>
      </w:r>
      <w:r w:rsidRPr="007851DF">
        <w:t xml:space="preserve"> Heart, 2003. 89(9): p. 1104-1109.</w:t>
      </w:r>
    </w:p>
    <w:p w14:paraId="712B7B60" w14:textId="77777777" w:rsidR="00284C6A" w:rsidRPr="007851DF" w:rsidRDefault="00284C6A" w:rsidP="00284C6A">
      <w:pPr>
        <w:pStyle w:val="EndNoteBibliography"/>
        <w:ind w:left="720" w:hanging="720"/>
      </w:pPr>
      <w:r w:rsidRPr="007851DF">
        <w:t>23.</w:t>
      </w:r>
      <w:r w:rsidRPr="007851DF">
        <w:tab/>
        <w:t xml:space="preserve">Parlikar, T.A., et al., </w:t>
      </w:r>
      <w:r w:rsidRPr="007851DF">
        <w:rPr>
          <w:i/>
        </w:rPr>
        <w:t>Model-Based Estimation of Cardiac Output and Total Peripheral Resistance.</w:t>
      </w:r>
      <w:r w:rsidRPr="007851DF">
        <w:t xml:space="preserve"> Computers in Cardiology 2007, Vol 34, 2007. 34: p. 379-382.</w:t>
      </w:r>
    </w:p>
    <w:p w14:paraId="47724FE1" w14:textId="77777777" w:rsidR="00284C6A" w:rsidRPr="007851DF" w:rsidRDefault="00284C6A" w:rsidP="00284C6A">
      <w:pPr>
        <w:pStyle w:val="EndNoteBibliography"/>
        <w:ind w:left="720" w:hanging="720"/>
      </w:pPr>
      <w:r w:rsidRPr="007851DF">
        <w:t>24.</w:t>
      </w:r>
      <w:r w:rsidRPr="007851DF">
        <w:tab/>
        <w:t xml:space="preserve">Caillard, A., et al., </w:t>
      </w:r>
      <w:r w:rsidRPr="007851DF">
        <w:rPr>
          <w:i/>
        </w:rPr>
        <w:t>Comparison of cardiac output measured by oesophageal Doppler ultrasonography or pulse pressure contour wave analysis.</w:t>
      </w:r>
      <w:r w:rsidRPr="007851DF">
        <w:t xml:space="preserve"> British Journal of Anaesthesia, 2015. 114(6): p. 893-900.</w:t>
      </w:r>
    </w:p>
    <w:p w14:paraId="5E95FF3A" w14:textId="77777777" w:rsidR="00284C6A" w:rsidRPr="007851DF" w:rsidRDefault="00284C6A" w:rsidP="00284C6A">
      <w:pPr>
        <w:pStyle w:val="EndNoteBibliography"/>
        <w:ind w:left="720" w:hanging="720"/>
      </w:pPr>
      <w:r w:rsidRPr="007851DF">
        <w:lastRenderedPageBreak/>
        <w:t>25.</w:t>
      </w:r>
      <w:r w:rsidRPr="007851DF">
        <w:tab/>
        <w:t xml:space="preserve">Jansen, J.R.C., et al., </w:t>
      </w:r>
      <w:r w:rsidRPr="007851DF">
        <w:rPr>
          <w:i/>
        </w:rPr>
        <w:t>A comparison of cardiac output derived from the arterial pressure wave against thermodilution in cardiac surgery patients.</w:t>
      </w:r>
      <w:r w:rsidRPr="007851DF">
        <w:t xml:space="preserve"> British Journal of Anaesthesia, 2001. 87(2): p. 212-222.</w:t>
      </w:r>
    </w:p>
    <w:p w14:paraId="66F73045" w14:textId="77777777" w:rsidR="00284C6A" w:rsidRPr="007851DF" w:rsidRDefault="00284C6A" w:rsidP="00284C6A">
      <w:pPr>
        <w:pStyle w:val="EndNoteBibliography"/>
        <w:ind w:left="720" w:hanging="720"/>
      </w:pPr>
      <w:r w:rsidRPr="007851DF">
        <w:t>26.</w:t>
      </w:r>
      <w:r w:rsidRPr="007851DF">
        <w:tab/>
        <w:t xml:space="preserve">Sollers, J.J., et al., </w:t>
      </w:r>
      <w:r w:rsidRPr="007851DF">
        <w:rPr>
          <w:i/>
        </w:rPr>
        <w:t>Comparison of arterial compliance indices derived via Beat-toBeat blood pressure waveforms: Aging and ethnicity.</w:t>
      </w:r>
      <w:r w:rsidRPr="007851DF">
        <w:t xml:space="preserve"> Biomedical Sciences Instrumentation, Vol 42, 2006. 42: p. 518-523.</w:t>
      </w:r>
    </w:p>
    <w:p w14:paraId="1E105850" w14:textId="77777777" w:rsidR="00284C6A" w:rsidRPr="007851DF" w:rsidRDefault="00284C6A" w:rsidP="00284C6A">
      <w:pPr>
        <w:pStyle w:val="EndNoteBibliography"/>
        <w:ind w:left="720" w:hanging="720"/>
      </w:pPr>
      <w:r w:rsidRPr="007851DF">
        <w:t>27.</w:t>
      </w:r>
      <w:r w:rsidRPr="007851DF">
        <w:tab/>
        <w:t xml:space="preserve">Monnet, X., et al., </w:t>
      </w:r>
      <w:r w:rsidRPr="007851DF">
        <w:rPr>
          <w:i/>
        </w:rPr>
        <w:t>Arterial pressure allows monitoring the changes in cardiac output induced by volume expansion but not by norepinephrine.</w:t>
      </w:r>
      <w:r w:rsidRPr="007851DF">
        <w:t xml:space="preserve"> Critical Care Medicine, 2011. 39(6): p. 1394-1399.</w:t>
      </w:r>
    </w:p>
    <w:p w14:paraId="1FF33086" w14:textId="77777777" w:rsidR="00284C6A" w:rsidRPr="007851DF" w:rsidRDefault="00284C6A" w:rsidP="00284C6A">
      <w:pPr>
        <w:pStyle w:val="EndNoteBibliography"/>
        <w:ind w:left="720" w:hanging="720"/>
      </w:pPr>
      <w:r w:rsidRPr="007851DF">
        <w:t>28.</w:t>
      </w:r>
      <w:r w:rsidRPr="007851DF">
        <w:tab/>
        <w:t xml:space="preserve">Pouwels, S., et al., </w:t>
      </w:r>
      <w:r w:rsidRPr="007851DF">
        <w:rPr>
          <w:i/>
        </w:rPr>
        <w:t>Validation of the Nexfin (R) non-invasive continuous blood pressure monitoring validated against Riva-Rocci/Korotkoff in a bariatric patient population.</w:t>
      </w:r>
      <w:r w:rsidRPr="007851DF">
        <w:t xml:space="preserve"> Journal of Clinical Anesthesia, 2017. 39: p. 89-95.</w:t>
      </w:r>
    </w:p>
    <w:p w14:paraId="17704389" w14:textId="6862CD8A" w:rsidR="00284C6A" w:rsidRPr="007851DF" w:rsidRDefault="00284C6A" w:rsidP="00284C6A">
      <w:pPr>
        <w:pStyle w:val="EndNoteBibliography"/>
        <w:ind w:left="720" w:hanging="720"/>
      </w:pPr>
      <w:r w:rsidRPr="007851DF">
        <w:t>29.</w:t>
      </w:r>
      <w:r w:rsidRPr="007851DF">
        <w:tab/>
        <w:t xml:space="preserve">Kubicek, W.G., et al., </w:t>
      </w:r>
      <w:r w:rsidRPr="007851DF">
        <w:rPr>
          <w:i/>
        </w:rPr>
        <w:t>D</w:t>
      </w:r>
      <w:r w:rsidR="007851DF" w:rsidRPr="007851DF">
        <w:rPr>
          <w:i/>
        </w:rPr>
        <w:t>evelopment and evaluation of an impedance cardiac output system.</w:t>
      </w:r>
      <w:r w:rsidRPr="007851DF">
        <w:t xml:space="preserve"> Aerospace Medicine, 1966. 37(12): p. 1208-&amp;.</w:t>
      </w:r>
    </w:p>
    <w:p w14:paraId="2D468CE0" w14:textId="77777777" w:rsidR="00284C6A" w:rsidRPr="007851DF" w:rsidRDefault="00284C6A" w:rsidP="00284C6A">
      <w:pPr>
        <w:pStyle w:val="EndNoteBibliography"/>
        <w:ind w:left="720" w:hanging="720"/>
      </w:pPr>
      <w:r w:rsidRPr="007851DF">
        <w:t>30.</w:t>
      </w:r>
      <w:r w:rsidRPr="007851DF">
        <w:tab/>
        <w:t xml:space="preserve">Bernstein, D.P., </w:t>
      </w:r>
      <w:r w:rsidRPr="007851DF">
        <w:rPr>
          <w:i/>
        </w:rPr>
        <w:t>A NEW STROKE VOLUME EQUATION FOR THORACIC ELECTRICAL BIOIMPEDANCE - THEORY AND RATIONALE.</w:t>
      </w:r>
      <w:r w:rsidRPr="007851DF">
        <w:t xml:space="preserve"> Critical Care Medicine, 1986. 14(10): p. 904-909.</w:t>
      </w:r>
    </w:p>
    <w:p w14:paraId="1ABC2A8A" w14:textId="77777777" w:rsidR="00284C6A" w:rsidRPr="007851DF" w:rsidRDefault="00284C6A" w:rsidP="00284C6A">
      <w:pPr>
        <w:pStyle w:val="EndNoteBibliography"/>
        <w:ind w:left="720" w:hanging="720"/>
      </w:pPr>
      <w:r w:rsidRPr="007851DF">
        <w:t>31.</w:t>
      </w:r>
      <w:r w:rsidRPr="007851DF">
        <w:tab/>
        <w:t xml:space="preserve">Keren, H., D. Burkhoff, and P. Squara, </w:t>
      </w:r>
      <w:r w:rsidRPr="007851DF">
        <w:rPr>
          <w:i/>
        </w:rPr>
        <w:t>Evaluation of a noninvasive continuous cardiac output monitoring system based on thoracic bioreactance.</w:t>
      </w:r>
      <w:r w:rsidRPr="007851DF">
        <w:t xml:space="preserve"> American Journal of Physiology-Heart and Circulatory Physiology, 2007. 293(1): p. H583-H589.</w:t>
      </w:r>
    </w:p>
    <w:p w14:paraId="22951BBC" w14:textId="77777777" w:rsidR="00284C6A" w:rsidRPr="007851DF" w:rsidRDefault="00284C6A" w:rsidP="00284C6A">
      <w:pPr>
        <w:pStyle w:val="EndNoteBibliography"/>
        <w:ind w:left="720" w:hanging="720"/>
      </w:pPr>
      <w:r w:rsidRPr="007851DF">
        <w:t>32.</w:t>
      </w:r>
      <w:r w:rsidRPr="007851DF">
        <w:tab/>
        <w:t xml:space="preserve">Gaw, R.L., B.H. Cornish, and B.J. Thomas, </w:t>
      </w:r>
      <w:r w:rsidRPr="007851DF">
        <w:rPr>
          <w:i/>
        </w:rPr>
        <w:t>The electrical impedance of pulsatile blood flowing through rigid tubes: A theoretical investigation.</w:t>
      </w:r>
      <w:r w:rsidRPr="007851DF">
        <w:t xml:space="preserve"> Ieee Transactions on Biomedical Engineering, 2008. 55(2): p. 721-727.</w:t>
      </w:r>
    </w:p>
    <w:p w14:paraId="0D10422F" w14:textId="4D4A201E" w:rsidR="00284C6A" w:rsidRPr="007851DF" w:rsidRDefault="00284C6A" w:rsidP="00284C6A">
      <w:pPr>
        <w:pStyle w:val="EndNoteBibliography"/>
        <w:ind w:left="720" w:hanging="720"/>
      </w:pPr>
      <w:r w:rsidRPr="007851DF">
        <w:t>33.</w:t>
      </w:r>
      <w:r w:rsidRPr="007851DF">
        <w:tab/>
        <w:t xml:space="preserve">Quail, A.W., et al., </w:t>
      </w:r>
      <w:r w:rsidRPr="007851DF">
        <w:rPr>
          <w:i/>
        </w:rPr>
        <w:t>T</w:t>
      </w:r>
      <w:r w:rsidR="007851DF" w:rsidRPr="007851DF">
        <w:rPr>
          <w:i/>
        </w:rPr>
        <w:t>horacic resistivity for stroke volume calculation in impedance cardiography.</w:t>
      </w:r>
      <w:r w:rsidRPr="007851DF">
        <w:t xml:space="preserve"> Journal of Applied Physiology, 1981. 50(1): p. 191-195.</w:t>
      </w:r>
    </w:p>
    <w:p w14:paraId="6210B319" w14:textId="4AD52DCA" w:rsidR="00284C6A" w:rsidRPr="007851DF" w:rsidRDefault="00284C6A" w:rsidP="00284C6A">
      <w:pPr>
        <w:pStyle w:val="EndNoteBibliography"/>
        <w:ind w:left="720" w:hanging="720"/>
      </w:pPr>
      <w:r w:rsidRPr="007851DF">
        <w:t>34.</w:t>
      </w:r>
      <w:r w:rsidRPr="007851DF">
        <w:tab/>
        <w:t xml:space="preserve">Hicks, D.A., et al., </w:t>
      </w:r>
      <w:r w:rsidRPr="007851DF">
        <w:rPr>
          <w:i/>
        </w:rPr>
        <w:t>T</w:t>
      </w:r>
      <w:r w:rsidR="007851DF" w:rsidRPr="007851DF">
        <w:rPr>
          <w:i/>
        </w:rPr>
        <w:t>he estimation and prediction of normal blood volume</w:t>
      </w:r>
      <w:r w:rsidRPr="007851DF">
        <w:rPr>
          <w:i/>
        </w:rPr>
        <w:t>.</w:t>
      </w:r>
      <w:r w:rsidRPr="007851DF">
        <w:t xml:space="preserve"> Clinical Science, 1956. 15(4): p. 557-565.</w:t>
      </w:r>
    </w:p>
    <w:p w14:paraId="255D80B5" w14:textId="2F5E9F7B" w:rsidR="00284C6A" w:rsidRPr="007851DF" w:rsidRDefault="00284C6A" w:rsidP="00284C6A">
      <w:pPr>
        <w:pStyle w:val="EndNoteBibliography"/>
        <w:ind w:left="720" w:hanging="720"/>
      </w:pPr>
      <w:r w:rsidRPr="007851DF">
        <w:t>35.</w:t>
      </w:r>
      <w:r w:rsidRPr="007851DF">
        <w:tab/>
        <w:t xml:space="preserve">Gardin, J.M., et al., </w:t>
      </w:r>
      <w:r w:rsidRPr="007851DF">
        <w:rPr>
          <w:i/>
        </w:rPr>
        <w:t>E</w:t>
      </w:r>
      <w:r w:rsidR="007851DF" w:rsidRPr="007851DF">
        <w:rPr>
          <w:i/>
        </w:rPr>
        <w:t>valuation of blood-flow velocity in the ascending aorta and main pulmonary-artery of normal subjects by doppler echocardiography</w:t>
      </w:r>
      <w:r w:rsidRPr="007851DF">
        <w:rPr>
          <w:i/>
        </w:rPr>
        <w:t>.</w:t>
      </w:r>
      <w:r w:rsidRPr="007851DF">
        <w:t xml:space="preserve"> American Heart Journal, 1984. 107(2): p. 310-319.</w:t>
      </w:r>
    </w:p>
    <w:p w14:paraId="5A0A1DD2" w14:textId="44E5077E" w:rsidR="00284C6A" w:rsidRPr="007851DF" w:rsidRDefault="00284C6A" w:rsidP="00284C6A">
      <w:pPr>
        <w:pStyle w:val="EndNoteBibliography"/>
        <w:ind w:left="720" w:hanging="720"/>
      </w:pPr>
      <w:r w:rsidRPr="007851DF">
        <w:t>36.</w:t>
      </w:r>
      <w:r w:rsidRPr="007851DF">
        <w:tab/>
        <w:t xml:space="preserve">Matsuda, Y., et al., </w:t>
      </w:r>
      <w:r w:rsidRPr="007851DF">
        <w:rPr>
          <w:i/>
        </w:rPr>
        <w:t>A</w:t>
      </w:r>
      <w:r w:rsidR="007851DF" w:rsidRPr="007851DF">
        <w:rPr>
          <w:i/>
        </w:rPr>
        <w:t>ssessment of left-ventricular performance in man with impedance cardiography</w:t>
      </w:r>
      <w:r w:rsidRPr="007851DF">
        <w:rPr>
          <w:i/>
        </w:rPr>
        <w:t>.</w:t>
      </w:r>
      <w:r w:rsidRPr="007851DF">
        <w:t xml:space="preserve"> Japanese Circulation Journal-English Edition, 1978. 42(8): p. 945-954.</w:t>
      </w:r>
    </w:p>
    <w:p w14:paraId="5F0120FF" w14:textId="77777777" w:rsidR="00284C6A" w:rsidRPr="007851DF" w:rsidRDefault="00284C6A" w:rsidP="00284C6A">
      <w:pPr>
        <w:pStyle w:val="EndNoteBibliography"/>
        <w:ind w:left="720" w:hanging="720"/>
      </w:pPr>
      <w:r w:rsidRPr="007851DF">
        <w:t>37.</w:t>
      </w:r>
      <w:r w:rsidRPr="007851DF">
        <w:tab/>
        <w:t xml:space="preserve">Lozano, D.L., et al., </w:t>
      </w:r>
      <w:r w:rsidRPr="007851DF">
        <w:rPr>
          <w:i/>
        </w:rPr>
        <w:t>Where to B in dZ/dt.</w:t>
      </w:r>
      <w:r w:rsidRPr="007851DF">
        <w:t xml:space="preserve"> Psychophysiology, 2007. 44(1): p. 113-119.</w:t>
      </w:r>
    </w:p>
    <w:p w14:paraId="011A8956" w14:textId="146A6FB1" w:rsidR="00284C6A" w:rsidRPr="007851DF" w:rsidRDefault="00284C6A" w:rsidP="00284C6A">
      <w:pPr>
        <w:pStyle w:val="EndNoteBibliography"/>
        <w:ind w:left="720" w:hanging="720"/>
      </w:pPr>
      <w:r w:rsidRPr="007851DF">
        <w:t>38.</w:t>
      </w:r>
      <w:r w:rsidRPr="007851DF">
        <w:tab/>
        <w:t xml:space="preserve">Kolettis, M., B.S. Jenkins, and M.M. Webbpeploe, </w:t>
      </w:r>
      <w:r w:rsidRPr="007851DF">
        <w:rPr>
          <w:i/>
        </w:rPr>
        <w:t>A</w:t>
      </w:r>
      <w:r w:rsidR="007851DF" w:rsidRPr="007851DF">
        <w:rPr>
          <w:i/>
        </w:rPr>
        <w:t>ssessment of left-ventricular function by indexes derived from aortic flow velocity</w:t>
      </w:r>
      <w:r w:rsidRPr="007851DF">
        <w:rPr>
          <w:i/>
        </w:rPr>
        <w:t>.</w:t>
      </w:r>
      <w:r w:rsidRPr="007851DF">
        <w:t xml:space="preserve"> British Heart Journal, 1976. 38(1): p. 18-31.</w:t>
      </w:r>
    </w:p>
    <w:p w14:paraId="6DEE79C7" w14:textId="77777777" w:rsidR="00284C6A" w:rsidRPr="007851DF" w:rsidRDefault="00284C6A" w:rsidP="00284C6A">
      <w:pPr>
        <w:pStyle w:val="EndNoteBibliography"/>
        <w:ind w:left="720" w:hanging="720"/>
      </w:pPr>
      <w:r w:rsidRPr="007851DF">
        <w:t>39.</w:t>
      </w:r>
      <w:r w:rsidRPr="007851DF">
        <w:tab/>
        <w:t xml:space="preserve">Sohn, S. and H.S. Kim, </w:t>
      </w:r>
      <w:r w:rsidRPr="007851DF">
        <w:rPr>
          <w:i/>
        </w:rPr>
        <w:t>Doppler aortic flow velocity measurement in healthy children.</w:t>
      </w:r>
      <w:r w:rsidRPr="007851DF">
        <w:t xml:space="preserve"> Journal of Korean Medical Science, 2001. 16(2): p. 140-144.</w:t>
      </w:r>
    </w:p>
    <w:p w14:paraId="0AB59F59" w14:textId="03C7A7AD" w:rsidR="00284C6A" w:rsidRPr="007851DF" w:rsidRDefault="00284C6A" w:rsidP="00284C6A">
      <w:pPr>
        <w:pStyle w:val="EndNoteBibliography"/>
        <w:ind w:left="720" w:hanging="720"/>
      </w:pPr>
      <w:r w:rsidRPr="007851DF">
        <w:t>40.</w:t>
      </w:r>
      <w:r w:rsidRPr="007851DF">
        <w:tab/>
        <w:t xml:space="preserve">Wallmeyer, K., et al., </w:t>
      </w:r>
      <w:r w:rsidRPr="007851DF">
        <w:rPr>
          <w:i/>
        </w:rPr>
        <w:t>T</w:t>
      </w:r>
      <w:r w:rsidR="007851DF" w:rsidRPr="007851DF">
        <w:rPr>
          <w:i/>
        </w:rPr>
        <w:t>he influence of preload and heart-rate on doppler echocardiographic indexes of left-ventricular performance - comparison with invasive indexes in an experimental preparation.</w:t>
      </w:r>
      <w:r w:rsidR="007851DF" w:rsidRPr="007851DF">
        <w:t xml:space="preserve"> </w:t>
      </w:r>
      <w:r w:rsidRPr="007851DF">
        <w:t>Circulation, 1986. 74(1): p. 181-186.</w:t>
      </w:r>
    </w:p>
    <w:p w14:paraId="2A21FB4F" w14:textId="77777777" w:rsidR="00284C6A" w:rsidRPr="007851DF" w:rsidRDefault="00284C6A" w:rsidP="00284C6A">
      <w:pPr>
        <w:pStyle w:val="EndNoteBibliography"/>
        <w:ind w:left="720" w:hanging="720"/>
      </w:pPr>
      <w:r w:rsidRPr="007851DF">
        <w:t>41.</w:t>
      </w:r>
      <w:r w:rsidRPr="007851DF">
        <w:tab/>
        <w:t xml:space="preserve">Collis, T., et al., </w:t>
      </w:r>
      <w:r w:rsidRPr="007851DF">
        <w:rPr>
          <w:i/>
        </w:rPr>
        <w:t>Relations of stroke volume and cardiac output to body composition - The strong heart study.</w:t>
      </w:r>
      <w:r w:rsidRPr="007851DF">
        <w:t xml:space="preserve"> Circulation, 2001. 103(6): p. 820-825.</w:t>
      </w:r>
    </w:p>
    <w:p w14:paraId="40769E9F" w14:textId="77777777" w:rsidR="00284C6A" w:rsidRPr="007851DF" w:rsidRDefault="00284C6A" w:rsidP="00284C6A">
      <w:pPr>
        <w:pStyle w:val="EndNoteBibliography"/>
        <w:ind w:left="720" w:hanging="720"/>
      </w:pPr>
      <w:r w:rsidRPr="007851DF">
        <w:t>42.</w:t>
      </w:r>
      <w:r w:rsidRPr="007851DF">
        <w:tab/>
        <w:t xml:space="preserve">Sageman, W.S., </w:t>
      </w:r>
      <w:r w:rsidRPr="007851DF">
        <w:rPr>
          <w:i/>
        </w:rPr>
        <w:t>Reliability and precision of a new thoracic electrical bioimpedance monitor in a lower body negative pressure model.</w:t>
      </w:r>
      <w:r w:rsidRPr="007851DF">
        <w:t xml:space="preserve"> Critical Care Medicine, 1999. 27(9): p. 1986-1990.</w:t>
      </w:r>
    </w:p>
    <w:p w14:paraId="7ABBEED0" w14:textId="77777777" w:rsidR="00284C6A" w:rsidRPr="007851DF" w:rsidRDefault="00284C6A" w:rsidP="00284C6A">
      <w:pPr>
        <w:pStyle w:val="EndNoteBibliography"/>
        <w:ind w:left="720" w:hanging="720"/>
      </w:pPr>
      <w:r w:rsidRPr="007851DF">
        <w:t>43.</w:t>
      </w:r>
      <w:r w:rsidRPr="007851DF">
        <w:tab/>
        <w:t xml:space="preserve">Cotter, G., et al., </w:t>
      </w:r>
      <w:r w:rsidRPr="007851DF">
        <w:rPr>
          <w:i/>
        </w:rPr>
        <w:t>Impedance cardiography revisited.</w:t>
      </w:r>
      <w:r w:rsidRPr="007851DF">
        <w:t xml:space="preserve"> Physiological Measurement, 2006. 27(9): p. 817-827.</w:t>
      </w:r>
    </w:p>
    <w:p w14:paraId="3888F827" w14:textId="77777777" w:rsidR="00284C6A" w:rsidRPr="007851DF" w:rsidRDefault="00284C6A" w:rsidP="00284C6A">
      <w:pPr>
        <w:pStyle w:val="EndNoteBibliography"/>
        <w:ind w:left="720" w:hanging="720"/>
      </w:pPr>
      <w:r w:rsidRPr="007851DF">
        <w:t>44.</w:t>
      </w:r>
      <w:r w:rsidRPr="007851DF">
        <w:tab/>
        <w:t xml:space="preserve">Koobi, T., et al., </w:t>
      </w:r>
      <w:r w:rsidRPr="007851DF">
        <w:rPr>
          <w:i/>
        </w:rPr>
        <w:t>Non-invasive measurement of cardiac output: whole-body impedance cardiography in simultaneous comparison with thermodilution and direct oxygen Fick methods.</w:t>
      </w:r>
      <w:r w:rsidRPr="007851DF">
        <w:t xml:space="preserve"> Intensive Care Medicine, 1997. 23(11): p. 1132-1137.</w:t>
      </w:r>
    </w:p>
    <w:p w14:paraId="6E63D358" w14:textId="77777777" w:rsidR="00284C6A" w:rsidRPr="007851DF" w:rsidRDefault="00284C6A" w:rsidP="00284C6A">
      <w:pPr>
        <w:pStyle w:val="EndNoteBibliography"/>
        <w:ind w:left="720" w:hanging="720"/>
      </w:pPr>
      <w:r w:rsidRPr="007851DF">
        <w:t>45.</w:t>
      </w:r>
      <w:r w:rsidRPr="007851DF">
        <w:tab/>
        <w:t xml:space="preserve">Henry, I.C., et al. </w:t>
      </w:r>
      <w:r w:rsidRPr="007851DF">
        <w:rPr>
          <w:i/>
        </w:rPr>
        <w:t>Stroke Volume Obtained from the Brachial Artery Using Transbrachial Electrical Bioimpedance Velocimetry</w:t>
      </w:r>
      <w:r w:rsidRPr="007851DF">
        <w:t xml:space="preserve">. in </w:t>
      </w:r>
      <w:r w:rsidRPr="007851DF">
        <w:rPr>
          <w:i/>
        </w:rPr>
        <w:t>34th Annual International Conference of the IEEE Engineering-in-Medicine-and-Biology-Society (EMBS)</w:t>
      </w:r>
      <w:r w:rsidRPr="007851DF">
        <w:t>. 2012. San Diego, CA: Ieee.</w:t>
      </w:r>
    </w:p>
    <w:p w14:paraId="6F8359A3" w14:textId="77777777" w:rsidR="00284C6A" w:rsidRPr="007851DF" w:rsidRDefault="00284C6A" w:rsidP="00284C6A">
      <w:pPr>
        <w:pStyle w:val="EndNoteBibliography"/>
        <w:ind w:left="720" w:hanging="720"/>
      </w:pPr>
      <w:r w:rsidRPr="007851DF">
        <w:t>46.</w:t>
      </w:r>
      <w:r w:rsidRPr="007851DF">
        <w:tab/>
        <w:t xml:space="preserve">Chemla, D., et al., </w:t>
      </w:r>
      <w:r w:rsidRPr="007851DF">
        <w:rPr>
          <w:i/>
        </w:rPr>
        <w:t>Blood flow acceleration in the carotid and brachial arteries of healthy volunteers: Respective contributions of cardiac performance and local resistance.</w:t>
      </w:r>
      <w:r w:rsidRPr="007851DF">
        <w:t xml:space="preserve"> Fundamental &amp; Clinical Pharmacology, 1996. 10(4): p. 393-399.</w:t>
      </w:r>
    </w:p>
    <w:p w14:paraId="44442226" w14:textId="29A3C0E3" w:rsidR="00284C6A" w:rsidRPr="007851DF" w:rsidRDefault="00284C6A" w:rsidP="00284C6A">
      <w:pPr>
        <w:pStyle w:val="EndNoteBibliography"/>
        <w:ind w:left="720" w:hanging="720"/>
      </w:pPr>
      <w:r w:rsidRPr="007851DF">
        <w:t>47.</w:t>
      </w:r>
      <w:r w:rsidRPr="007851DF">
        <w:tab/>
        <w:t xml:space="preserve">Chemla, D., et al., </w:t>
      </w:r>
      <w:r w:rsidRPr="007851DF">
        <w:rPr>
          <w:i/>
        </w:rPr>
        <w:t>E</w:t>
      </w:r>
      <w:r w:rsidR="007851DF" w:rsidRPr="007851DF">
        <w:rPr>
          <w:i/>
        </w:rPr>
        <w:t>ffect of beta-adrenoceptors and thyroid-hormones on velocity and acceleration of peripheral arterial flow in hyperthyroidism.</w:t>
      </w:r>
      <w:r w:rsidR="007851DF" w:rsidRPr="007851DF">
        <w:t xml:space="preserve"> </w:t>
      </w:r>
      <w:r w:rsidRPr="007851DF">
        <w:t>American Journal of Cardiology, 1990. 65(7): p. 494-500.</w:t>
      </w:r>
    </w:p>
    <w:p w14:paraId="12AD416C" w14:textId="77777777" w:rsidR="00284C6A" w:rsidRPr="007851DF" w:rsidRDefault="00284C6A" w:rsidP="00284C6A">
      <w:pPr>
        <w:pStyle w:val="EndNoteBibliography"/>
        <w:ind w:left="720" w:hanging="720"/>
      </w:pPr>
      <w:r w:rsidRPr="007851DF">
        <w:lastRenderedPageBreak/>
        <w:t>48.</w:t>
      </w:r>
      <w:r w:rsidRPr="007851DF">
        <w:tab/>
        <w:t xml:space="preserve">Bernstein, D.P., et al., </w:t>
      </w:r>
      <w:r w:rsidRPr="007851DF">
        <w:rPr>
          <w:i/>
        </w:rPr>
        <w:t>Validation of stroke volume and cardiac output by electrical interrogation of the brachial artery in normals: assessment of strengths, limitations, and sources of error.</w:t>
      </w:r>
      <w:r w:rsidRPr="007851DF">
        <w:t xml:space="preserve"> Journal of Clinical Monitoring and Computing, 2015. 29(6): p. 789-800.</w:t>
      </w:r>
    </w:p>
    <w:p w14:paraId="4F34866E" w14:textId="77777777" w:rsidR="00284C6A" w:rsidRPr="007851DF" w:rsidRDefault="00284C6A" w:rsidP="00284C6A">
      <w:pPr>
        <w:pStyle w:val="EndNoteBibliography"/>
        <w:ind w:left="720" w:hanging="720"/>
      </w:pPr>
      <w:r w:rsidRPr="007851DF">
        <w:t>49.</w:t>
      </w:r>
      <w:r w:rsidRPr="007851DF">
        <w:tab/>
        <w:t xml:space="preserve">Lim, P.S., et al., </w:t>
      </w:r>
      <w:r w:rsidRPr="007851DF">
        <w:rPr>
          <w:i/>
        </w:rPr>
        <w:t>Validating Body Fat Assessment by Bioelectric Impedance Spectroscopy in Taiwanese Hemodialysis Patients.</w:t>
      </w:r>
      <w:r w:rsidRPr="007851DF">
        <w:t xml:space="preserve"> Journal of Renal Nutrition, 2017. 27(1): p. 37-44.</w:t>
      </w:r>
    </w:p>
    <w:p w14:paraId="03761514" w14:textId="77777777" w:rsidR="00284C6A" w:rsidRPr="007851DF" w:rsidRDefault="00284C6A" w:rsidP="00284C6A">
      <w:pPr>
        <w:pStyle w:val="EndNoteBibliography"/>
        <w:ind w:left="720" w:hanging="720"/>
      </w:pPr>
      <w:r w:rsidRPr="007851DF">
        <w:t>50.</w:t>
      </w:r>
      <w:r w:rsidRPr="007851DF">
        <w:tab/>
        <w:t xml:space="preserve">Leonhardt, S., et al., </w:t>
      </w:r>
      <w:r w:rsidRPr="007851DF">
        <w:rPr>
          <w:i/>
        </w:rPr>
        <w:t>Electric impedance tomography for monitoring volume and size of the urinary bladder.</w:t>
      </w:r>
      <w:r w:rsidRPr="007851DF">
        <w:t xml:space="preserve"> Biomedizinische Technik, 2011. 56(6): p. 301-307.</w:t>
      </w:r>
    </w:p>
    <w:p w14:paraId="21900642" w14:textId="77777777" w:rsidR="00284C6A" w:rsidRPr="007851DF" w:rsidRDefault="00284C6A" w:rsidP="00284C6A">
      <w:pPr>
        <w:pStyle w:val="EndNoteBibliography"/>
        <w:ind w:left="720" w:hanging="720"/>
      </w:pPr>
      <w:r w:rsidRPr="007851DF">
        <w:t>51.</w:t>
      </w:r>
      <w:r w:rsidRPr="007851DF">
        <w:tab/>
        <w:t xml:space="preserve">Zhao, Z.Q., et al., </w:t>
      </w:r>
      <w:r w:rsidRPr="007851DF">
        <w:rPr>
          <w:i/>
        </w:rPr>
        <w:t>Customized evaluation software for clinical trials: an example on pulmonary function test with electrical impedance tomography.</w:t>
      </w:r>
      <w:r w:rsidRPr="007851DF">
        <w:t xml:space="preserve"> 2013 Icme International Conference on Complex Medical Engineering (Cme), 2013: p. 128-133.</w:t>
      </w:r>
    </w:p>
    <w:p w14:paraId="417F23EF" w14:textId="77777777" w:rsidR="00284C6A" w:rsidRPr="007851DF" w:rsidRDefault="00284C6A" w:rsidP="00284C6A">
      <w:pPr>
        <w:pStyle w:val="EndNoteBibliography"/>
        <w:ind w:left="720" w:hanging="720"/>
      </w:pPr>
      <w:r w:rsidRPr="007851DF">
        <w:t>52.</w:t>
      </w:r>
      <w:r w:rsidRPr="007851DF">
        <w:tab/>
        <w:t xml:space="preserve">Fox, G.N., </w:t>
      </w:r>
      <w:r w:rsidRPr="007851DF">
        <w:rPr>
          <w:i/>
        </w:rPr>
        <w:t>The physiologic origins of heart sounds and murmurs.</w:t>
      </w:r>
      <w:r w:rsidRPr="007851DF">
        <w:t xml:space="preserve"> Journal of Family Practice, 1999. 48(4): p. 308-309.</w:t>
      </w:r>
    </w:p>
    <w:p w14:paraId="19B41FB6" w14:textId="77777777" w:rsidR="00284C6A" w:rsidRPr="007851DF" w:rsidRDefault="00284C6A" w:rsidP="00284C6A">
      <w:pPr>
        <w:pStyle w:val="EndNoteBibliography"/>
        <w:ind w:left="720" w:hanging="720"/>
      </w:pPr>
      <w:r w:rsidRPr="007851DF">
        <w:t>53.</w:t>
      </w:r>
      <w:r w:rsidRPr="007851DF">
        <w:tab/>
        <w:t xml:space="preserve">Sherwood, A., et al., </w:t>
      </w:r>
      <w:r w:rsidRPr="007851DF">
        <w:rPr>
          <w:i/>
        </w:rPr>
        <w:t>METHODOLOGICAL GUIDELINES FOR IMPEDANCE CARDIOGRAPHY.</w:t>
      </w:r>
      <w:r w:rsidRPr="007851DF">
        <w:t xml:space="preserve"> Psychophysiology, 1990. 27(1): p. 1-23.</w:t>
      </w:r>
    </w:p>
    <w:p w14:paraId="234A0212" w14:textId="77777777" w:rsidR="00284C6A" w:rsidRPr="007851DF" w:rsidRDefault="00284C6A" w:rsidP="00284C6A">
      <w:pPr>
        <w:pStyle w:val="EndNoteBibliography"/>
        <w:ind w:left="720" w:hanging="720"/>
      </w:pPr>
      <w:r w:rsidRPr="007851DF">
        <w:t>54.</w:t>
      </w:r>
      <w:r w:rsidRPr="007851DF">
        <w:tab/>
        <w:t xml:space="preserve">Yuenyong, S., et al., </w:t>
      </w:r>
      <w:r w:rsidRPr="007851DF">
        <w:rPr>
          <w:i/>
        </w:rPr>
        <w:t>A framework for automatic heart sound analysis without segmentation.</w:t>
      </w:r>
      <w:r w:rsidRPr="007851DF">
        <w:t xml:space="preserve"> Biomedical Engineering Online, 2011. 10: p. 23.</w:t>
      </w:r>
    </w:p>
    <w:p w14:paraId="1133960C" w14:textId="77777777" w:rsidR="00284C6A" w:rsidRPr="007851DF" w:rsidRDefault="00284C6A" w:rsidP="00284C6A">
      <w:pPr>
        <w:pStyle w:val="EndNoteBibliography"/>
        <w:ind w:left="720" w:hanging="720"/>
      </w:pPr>
      <w:r w:rsidRPr="007851DF">
        <w:t>55.</w:t>
      </w:r>
      <w:r w:rsidRPr="007851DF">
        <w:tab/>
        <w:t xml:space="preserve">Ahlstrom, C., </w:t>
      </w:r>
      <w:r w:rsidRPr="007851DF">
        <w:rPr>
          <w:i/>
        </w:rPr>
        <w:t>NonLinear Phonocardiographic Signal Processing</w:t>
      </w:r>
      <w:r w:rsidRPr="007851DF">
        <w:t>. 2008, Linkoping University,   Sweden.</w:t>
      </w:r>
    </w:p>
    <w:p w14:paraId="25D72F1D" w14:textId="77777777" w:rsidR="00284C6A" w:rsidRPr="007851DF" w:rsidRDefault="00284C6A" w:rsidP="00284C6A">
      <w:pPr>
        <w:pStyle w:val="EndNoteBibliography"/>
        <w:ind w:left="720" w:hanging="720"/>
      </w:pPr>
      <w:r w:rsidRPr="007851DF">
        <w:t>56.</w:t>
      </w:r>
      <w:r w:rsidRPr="007851DF">
        <w:tab/>
        <w:t xml:space="preserve">Wang, X.P. and Y.Y. Lie. </w:t>
      </w:r>
      <w:r w:rsidRPr="007851DF">
        <w:rPr>
          <w:i/>
        </w:rPr>
        <w:t>Improving Classification Accuracy of Heart Sound Recordings by Wavelet Filter and Multiple Features</w:t>
      </w:r>
      <w:r w:rsidRPr="007851DF">
        <w:t xml:space="preserve">. in </w:t>
      </w:r>
      <w:r w:rsidRPr="007851DF">
        <w:rPr>
          <w:i/>
        </w:rPr>
        <w:t>43rd Computing in Cardiology Conference (CinC)</w:t>
      </w:r>
      <w:r w:rsidRPr="007851DF">
        <w:t>. 2016. Vancouver, CANADA: Ieee.</w:t>
      </w:r>
    </w:p>
    <w:p w14:paraId="575620A2" w14:textId="77777777" w:rsidR="00284C6A" w:rsidRPr="007851DF" w:rsidRDefault="00284C6A" w:rsidP="00284C6A">
      <w:pPr>
        <w:pStyle w:val="EndNoteBibliography"/>
        <w:ind w:left="720" w:hanging="720"/>
      </w:pPr>
      <w:r w:rsidRPr="007851DF">
        <w:t>57.</w:t>
      </w:r>
      <w:r w:rsidRPr="007851DF">
        <w:tab/>
        <w:t xml:space="preserve">Fortin, J., et al., </w:t>
      </w:r>
      <w:r w:rsidRPr="007851DF">
        <w:rPr>
          <w:i/>
        </w:rPr>
        <w:t>Non-invasive beat-to-beat cardiac output monitoring by an improved method of transthoracic bioimpedance measurement.</w:t>
      </w:r>
      <w:r w:rsidRPr="007851DF">
        <w:t xml:space="preserve"> Computers in Biology and Medicine, 2006. 36(11): p. 1185-1203.</w:t>
      </w:r>
    </w:p>
    <w:p w14:paraId="0377CE68" w14:textId="77777777" w:rsidR="00284C6A" w:rsidRPr="007851DF" w:rsidRDefault="00284C6A" w:rsidP="00284C6A">
      <w:pPr>
        <w:pStyle w:val="EndNoteBibliography"/>
        <w:ind w:left="720" w:hanging="720"/>
      </w:pPr>
      <w:r w:rsidRPr="007851DF">
        <w:t>58.</w:t>
      </w:r>
      <w:r w:rsidRPr="007851DF">
        <w:tab/>
        <w:t xml:space="preserve">Jia, R.Z., et al., </w:t>
      </w:r>
      <w:r w:rsidRPr="007851DF">
        <w:rPr>
          <w:i/>
        </w:rPr>
        <w:t>Relationship between cardiovascular function and fetal growth restriction in women with pre-eclampsia.</w:t>
      </w:r>
      <w:r w:rsidRPr="007851DF">
        <w:t xml:space="preserve"> International Journal of Gynecology &amp; Obstetrics, 2010. 110(1): p. 61-63.</w:t>
      </w:r>
    </w:p>
    <w:p w14:paraId="05251783" w14:textId="77777777" w:rsidR="00284C6A" w:rsidRPr="007851DF" w:rsidRDefault="00284C6A" w:rsidP="00284C6A">
      <w:pPr>
        <w:pStyle w:val="EndNoteBibliography"/>
        <w:ind w:left="720" w:hanging="720"/>
      </w:pPr>
      <w:r w:rsidRPr="007851DF">
        <w:t>59.</w:t>
      </w:r>
      <w:r w:rsidRPr="007851DF">
        <w:tab/>
        <w:t xml:space="preserve">Djebbari, A., F.B. Reguig, and Ieee, </w:t>
      </w:r>
      <w:r w:rsidRPr="007851DF">
        <w:rPr>
          <w:i/>
        </w:rPr>
        <w:t>Short-time Fourier transform analysis of the phonocardiogram signal.</w:t>
      </w:r>
      <w:r w:rsidRPr="007851DF">
        <w:t xml:space="preserve"> Icecs 2000: 7th Ieee International Conference on Electronics, Circuits &amp; Systems, Vols I and Ii, 2000: p. 844-847.</w:t>
      </w:r>
    </w:p>
    <w:p w14:paraId="2E86082D" w14:textId="43A4BEB2" w:rsidR="00284C6A" w:rsidRPr="007851DF" w:rsidRDefault="00284C6A" w:rsidP="007851DF">
      <w:pPr>
        <w:pStyle w:val="EndNoteBibliography"/>
        <w:ind w:left="720" w:hanging="720"/>
      </w:pPr>
      <w:r w:rsidRPr="007851DF">
        <w:t>60.</w:t>
      </w:r>
      <w:r w:rsidRPr="007851DF">
        <w:tab/>
        <w:t xml:space="preserve">J. Zhong, F.S., </w:t>
      </w:r>
      <w:r w:rsidRPr="007851DF">
        <w:rPr>
          <w:i/>
        </w:rPr>
        <w:t>Automatic heart sound signal analysis with reused multi-scale wavelet transform</w:t>
      </w:r>
      <w:r w:rsidRPr="007851DF">
        <w:t>. 2013, International</w:t>
      </w:r>
      <w:r w:rsidR="007851DF" w:rsidRPr="007851DF">
        <w:t xml:space="preserve"> </w:t>
      </w:r>
      <w:r w:rsidRPr="007851DF">
        <w:t>Journal Of Engineering And Science p. 50-57.</w:t>
      </w:r>
    </w:p>
    <w:p w14:paraId="483D98C8" w14:textId="77777777" w:rsidR="00284C6A" w:rsidRPr="007851DF" w:rsidRDefault="00284C6A" w:rsidP="00284C6A">
      <w:pPr>
        <w:pStyle w:val="EndNoteBibliography"/>
        <w:ind w:left="720" w:hanging="720"/>
      </w:pPr>
      <w:r w:rsidRPr="007851DF">
        <w:t>61.</w:t>
      </w:r>
      <w:r w:rsidRPr="007851DF">
        <w:tab/>
        <w:t xml:space="preserve">El-Segaier, M., et al., </w:t>
      </w:r>
      <w:r w:rsidRPr="007851DF">
        <w:rPr>
          <w:i/>
        </w:rPr>
        <w:t>Computer-based detection and analysis of heart sound and murmur.</w:t>
      </w:r>
      <w:r w:rsidRPr="007851DF">
        <w:t xml:space="preserve"> Annals of Biomedical Engineering, 2005. 33(7): p. 937-942.</w:t>
      </w:r>
    </w:p>
    <w:p w14:paraId="6BF33863" w14:textId="77777777" w:rsidR="00284C6A" w:rsidRPr="007851DF" w:rsidRDefault="00284C6A" w:rsidP="00284C6A">
      <w:pPr>
        <w:pStyle w:val="EndNoteBibliography"/>
        <w:ind w:left="720" w:hanging="720"/>
      </w:pPr>
      <w:r w:rsidRPr="007851DF">
        <w:t>62.</w:t>
      </w:r>
      <w:r w:rsidRPr="007851DF">
        <w:tab/>
        <w:t xml:space="preserve">Wang, X.P., et al. </w:t>
      </w:r>
      <w:r w:rsidRPr="007851DF">
        <w:rPr>
          <w:i/>
        </w:rPr>
        <w:t>Detection of the First and Second Heart Sound Using Heart Sound Energy</w:t>
      </w:r>
      <w:r w:rsidRPr="007851DF">
        <w:t xml:space="preserve">. in </w:t>
      </w:r>
      <w:r w:rsidRPr="007851DF">
        <w:rPr>
          <w:i/>
        </w:rPr>
        <w:t>2nd International Conference on Biomedical Engineering and Informatics (BMEI)</w:t>
      </w:r>
      <w:r w:rsidRPr="007851DF">
        <w:t>. 2009. Tianjin Univ Technol, Tianjin, PEOPLES R CHINA: Ieee.</w:t>
      </w:r>
    </w:p>
    <w:p w14:paraId="227056AC" w14:textId="77777777" w:rsidR="00284C6A" w:rsidRPr="007851DF" w:rsidRDefault="00284C6A" w:rsidP="00284C6A">
      <w:pPr>
        <w:pStyle w:val="EndNoteBibliography"/>
        <w:ind w:left="720" w:hanging="720"/>
      </w:pPr>
      <w:r w:rsidRPr="007851DF">
        <w:t>63.</w:t>
      </w:r>
      <w:r w:rsidRPr="007851DF">
        <w:tab/>
        <w:t xml:space="preserve">Messer, S.R., J. Agzarian, and D. Abbott, </w:t>
      </w:r>
      <w:r w:rsidRPr="007851DF">
        <w:rPr>
          <w:i/>
        </w:rPr>
        <w:t>Optimal wavelet denoising for phonocardiograms.</w:t>
      </w:r>
      <w:r w:rsidRPr="007851DF">
        <w:t xml:space="preserve"> Microelectronics Journal, 2001. 32(12): p. 931-941.</w:t>
      </w:r>
    </w:p>
    <w:p w14:paraId="26B05D4C" w14:textId="77777777" w:rsidR="00284C6A" w:rsidRPr="007851DF" w:rsidRDefault="00284C6A" w:rsidP="00284C6A">
      <w:pPr>
        <w:pStyle w:val="EndNoteBibliography"/>
        <w:ind w:left="720" w:hanging="720"/>
      </w:pPr>
      <w:r w:rsidRPr="007851DF">
        <w:t>64.</w:t>
      </w:r>
      <w:r w:rsidRPr="007851DF">
        <w:tab/>
        <w:t xml:space="preserve">Chen, T.E., et al., </w:t>
      </w:r>
      <w:r w:rsidRPr="007851DF">
        <w:rPr>
          <w:i/>
        </w:rPr>
        <w:t>S1 and S2 Heart Sound Recognition Using Deep Neural Networks.</w:t>
      </w:r>
      <w:r w:rsidRPr="007851DF">
        <w:t xml:space="preserve"> Ieee Transactions on Biomedical Engineering, 2017. 64(2): p. 372-380.</w:t>
      </w:r>
    </w:p>
    <w:p w14:paraId="030E079C" w14:textId="77777777" w:rsidR="00284C6A" w:rsidRPr="007851DF" w:rsidRDefault="00284C6A" w:rsidP="00284C6A">
      <w:pPr>
        <w:pStyle w:val="EndNoteBibliography"/>
        <w:ind w:left="720" w:hanging="720"/>
      </w:pPr>
      <w:r w:rsidRPr="007851DF">
        <w:t>65.</w:t>
      </w:r>
      <w:r w:rsidRPr="007851DF">
        <w:tab/>
        <w:t xml:space="preserve">Debbal, S.M. and F. Bereksi-Reguig, </w:t>
      </w:r>
      <w:r w:rsidRPr="007851DF">
        <w:rPr>
          <w:i/>
        </w:rPr>
        <w:t>Time-frequency analysis of the first and the second heartbeat sounds.</w:t>
      </w:r>
      <w:r w:rsidRPr="007851DF">
        <w:t xml:space="preserve"> Applied Mathematics and Computation, 2007. 184(2): p. 1041-1052.</w:t>
      </w:r>
    </w:p>
    <w:p w14:paraId="4C3AD9E7" w14:textId="77777777" w:rsidR="00284C6A" w:rsidRPr="007851DF" w:rsidRDefault="00284C6A" w:rsidP="00284C6A">
      <w:pPr>
        <w:pStyle w:val="EndNoteBibliography"/>
        <w:ind w:left="720" w:hanging="720"/>
      </w:pPr>
      <w:r w:rsidRPr="007851DF">
        <w:t>66.</w:t>
      </w:r>
      <w:r w:rsidRPr="007851DF">
        <w:tab/>
        <w:t xml:space="preserve">Shen, H., Y. Zhu, and K.R. Qin, </w:t>
      </w:r>
      <w:r w:rsidRPr="007851DF">
        <w:rPr>
          <w:i/>
        </w:rPr>
        <w:t>A theoretical computerized study for the electrical conductivity of arterial pulsatile blood flow by an elastic tube model.</w:t>
      </w:r>
      <w:r w:rsidRPr="007851DF">
        <w:t xml:space="preserve"> Medical Engineering &amp; Physics, 2016. 38(12): p. 1439-1448.</w:t>
      </w:r>
    </w:p>
    <w:p w14:paraId="0F88E152" w14:textId="77777777" w:rsidR="00284C6A" w:rsidRPr="007851DF" w:rsidRDefault="00284C6A" w:rsidP="00284C6A">
      <w:pPr>
        <w:pStyle w:val="EndNoteBibliography"/>
        <w:ind w:left="720" w:hanging="720"/>
      </w:pPr>
      <w:r w:rsidRPr="007851DF">
        <w:t>67.</w:t>
      </w:r>
      <w:r w:rsidRPr="007851DF">
        <w:tab/>
        <w:t xml:space="preserve">Seppä, V.-P., </w:t>
      </w:r>
      <w:r w:rsidRPr="007851DF">
        <w:rPr>
          <w:i/>
        </w:rPr>
        <w:t>Development and clinical application of impedance pneumography technique</w:t>
      </w:r>
      <w:r w:rsidRPr="007851DF">
        <w:t>. Tampere University of Techology. Publication. 2014, Tampere: Tampere University of Technology.</w:t>
      </w:r>
    </w:p>
    <w:p w14:paraId="34CCD9D9" w14:textId="77777777" w:rsidR="00284C6A" w:rsidRPr="007851DF" w:rsidRDefault="00284C6A" w:rsidP="00284C6A">
      <w:pPr>
        <w:pStyle w:val="EndNoteBibliography"/>
        <w:ind w:left="720" w:hanging="720"/>
      </w:pPr>
      <w:r w:rsidRPr="007851DF">
        <w:t>68.</w:t>
      </w:r>
      <w:r w:rsidRPr="007851DF">
        <w:tab/>
        <w:t xml:space="preserve">Jeyhani, V., et al., </w:t>
      </w:r>
      <w:r w:rsidRPr="007851DF">
        <w:rPr>
          <w:i/>
        </w:rPr>
        <w:t>Comparison of simple algorithms for estimating respiration rate from electrical impedance pneumography signals in wearable devices.</w:t>
      </w:r>
      <w:r w:rsidRPr="007851DF">
        <w:t xml:space="preserve"> Health and Technology, 2017. 7(1): p. 21-31.</w:t>
      </w:r>
    </w:p>
    <w:p w14:paraId="4B7683A0" w14:textId="77777777" w:rsidR="00284C6A" w:rsidRPr="007851DF" w:rsidRDefault="00284C6A" w:rsidP="00284C6A">
      <w:pPr>
        <w:pStyle w:val="EndNoteBibliography"/>
        <w:ind w:left="720" w:hanging="720"/>
      </w:pPr>
      <w:r w:rsidRPr="007851DF">
        <w:t>69.</w:t>
      </w:r>
      <w:r w:rsidRPr="007851DF">
        <w:tab/>
        <w:t xml:space="preserve">Barrett, K.E. and W.F. Ganong, </w:t>
      </w:r>
      <w:r w:rsidRPr="007851DF">
        <w:rPr>
          <w:i/>
        </w:rPr>
        <w:t>Ganong's review of medical physiology</w:t>
      </w:r>
      <w:r w:rsidRPr="007851DF">
        <w:t>. 2012, New York; London: McGraw-Hill Medical ; McGraw-Hill [distributor].</w:t>
      </w:r>
    </w:p>
    <w:p w14:paraId="5EC97410" w14:textId="77777777" w:rsidR="00284C6A" w:rsidRPr="007851DF" w:rsidRDefault="00284C6A" w:rsidP="00284C6A">
      <w:pPr>
        <w:pStyle w:val="EndNoteBibliography"/>
        <w:ind w:left="720" w:hanging="720"/>
      </w:pPr>
      <w:r w:rsidRPr="007851DF">
        <w:t>70.</w:t>
      </w:r>
      <w:r w:rsidRPr="007851DF">
        <w:tab/>
        <w:t xml:space="preserve">Hall, J.E. and A.C. Guyton, </w:t>
      </w:r>
      <w:r w:rsidRPr="007851DF">
        <w:rPr>
          <w:i/>
        </w:rPr>
        <w:t>Guyton and Hall textbook of medical physiology</w:t>
      </w:r>
      <w:r w:rsidRPr="007851DF">
        <w:t>. 2011.</w:t>
      </w:r>
    </w:p>
    <w:p w14:paraId="6675085B" w14:textId="77777777" w:rsidR="00284C6A" w:rsidRPr="007851DF" w:rsidRDefault="00284C6A" w:rsidP="00284C6A">
      <w:pPr>
        <w:pStyle w:val="EndNoteBibliography"/>
        <w:ind w:left="720" w:hanging="720"/>
      </w:pPr>
      <w:r w:rsidRPr="007851DF">
        <w:t>71.</w:t>
      </w:r>
      <w:r w:rsidRPr="007851DF">
        <w:tab/>
        <w:t xml:space="preserve">Halamek, J., et al., </w:t>
      </w:r>
      <w:r w:rsidRPr="007851DF">
        <w:rPr>
          <w:i/>
        </w:rPr>
        <w:t>Variability of phase shift between blood pressure and heart rate fluctuations - A marker of short-term circulation control.</w:t>
      </w:r>
      <w:r w:rsidRPr="007851DF">
        <w:t xml:space="preserve"> Circulation, 2003. 108(3): p. 292-297.</w:t>
      </w:r>
    </w:p>
    <w:p w14:paraId="4138F78F" w14:textId="6007096B" w:rsidR="00284C6A" w:rsidRPr="007851DF" w:rsidRDefault="00284C6A" w:rsidP="00284C6A">
      <w:pPr>
        <w:pStyle w:val="EndNoteBibliography"/>
        <w:ind w:left="720" w:hanging="720"/>
      </w:pPr>
      <w:r w:rsidRPr="007851DF">
        <w:t>72.</w:t>
      </w:r>
      <w:r w:rsidRPr="007851DF">
        <w:tab/>
        <w:t xml:space="preserve">Langer, </w:t>
      </w:r>
      <w:r w:rsidR="007851DF" w:rsidRPr="007851DF">
        <w:t>et al</w:t>
      </w:r>
      <w:r w:rsidRPr="007851DF">
        <w:t xml:space="preserve">, </w:t>
      </w:r>
      <w:r w:rsidRPr="007851DF">
        <w:rPr>
          <w:i/>
        </w:rPr>
        <w:t>Respiratory-induced hemodynamic changes measured by whole-body multichannel impedance plethysmography </w:t>
      </w:r>
      <w:r w:rsidRPr="007851DF">
        <w:t>Physiological Research, 2018.</w:t>
      </w:r>
    </w:p>
    <w:p w14:paraId="19355CF5" w14:textId="77777777" w:rsidR="00284C6A" w:rsidRPr="007851DF" w:rsidRDefault="00284C6A" w:rsidP="00284C6A">
      <w:pPr>
        <w:pStyle w:val="EndNoteBibliography"/>
        <w:ind w:left="720" w:hanging="720"/>
      </w:pPr>
      <w:r w:rsidRPr="007851DF">
        <w:lastRenderedPageBreak/>
        <w:t>73.</w:t>
      </w:r>
      <w:r w:rsidRPr="007851DF">
        <w:tab/>
        <w:t xml:space="preserve">Willeput, R., C. Rondeux, and A. Detroyer, </w:t>
      </w:r>
      <w:r w:rsidRPr="007851DF">
        <w:rPr>
          <w:i/>
        </w:rPr>
        <w:t>BREATHING AFFECTS VENOUS RETURN FROM LEGS IN HUMANS.</w:t>
      </w:r>
      <w:r w:rsidRPr="007851DF">
        <w:t xml:space="preserve"> Journal of Applied Physiology, 1984. 57(4): p. 971-976.</w:t>
      </w:r>
    </w:p>
    <w:p w14:paraId="24E246E5" w14:textId="77777777" w:rsidR="00284C6A" w:rsidRPr="007851DF" w:rsidRDefault="00284C6A" w:rsidP="00284C6A">
      <w:pPr>
        <w:pStyle w:val="EndNoteBibliography"/>
        <w:ind w:left="720" w:hanging="720"/>
      </w:pPr>
      <w:r w:rsidRPr="007851DF">
        <w:t>74.</w:t>
      </w:r>
      <w:r w:rsidRPr="007851DF">
        <w:tab/>
        <w:t xml:space="preserve">Berrones, B.S.F.A.J., </w:t>
      </w:r>
      <w:r w:rsidRPr="007851DF">
        <w:rPr>
          <w:i/>
        </w:rPr>
        <w:t>Arterial Stiffness</w:t>
      </w:r>
      <w:r w:rsidRPr="007851DF">
        <w:t>. 2015: Springer, Cham.</w:t>
      </w:r>
    </w:p>
    <w:p w14:paraId="22E25FC4" w14:textId="77777777" w:rsidR="00284C6A" w:rsidRPr="007851DF" w:rsidRDefault="00284C6A" w:rsidP="00284C6A">
      <w:pPr>
        <w:pStyle w:val="EndNoteBibliography"/>
        <w:ind w:left="720" w:hanging="720"/>
      </w:pPr>
      <w:r w:rsidRPr="007851DF">
        <w:t>75.</w:t>
      </w:r>
      <w:r w:rsidRPr="007851DF">
        <w:tab/>
        <w:t xml:space="preserve">Starc, V., </w:t>
      </w:r>
      <w:r w:rsidRPr="007851DF">
        <w:rPr>
          <w:i/>
        </w:rPr>
        <w:t>Effects of Myogenic and Metabolic Mechanisms on the Autoregulation of Blood Flow Through Muscle Tissue: A Mathematical Model Study.</w:t>
      </w:r>
      <w:r w:rsidRPr="007851DF">
        <w:t xml:space="preserve"> Cardiovascular Engineering: An International Journal, 2004. 4(1): p. 81-88.</w:t>
      </w:r>
    </w:p>
    <w:p w14:paraId="477E2592" w14:textId="77777777" w:rsidR="00284C6A" w:rsidRPr="007851DF" w:rsidRDefault="00284C6A" w:rsidP="00284C6A">
      <w:pPr>
        <w:pStyle w:val="EndNoteBibliography"/>
        <w:ind w:left="720" w:hanging="720"/>
      </w:pPr>
      <w:r w:rsidRPr="007851DF">
        <w:t>76.</w:t>
      </w:r>
      <w:r w:rsidRPr="007851DF">
        <w:tab/>
        <w:t xml:space="preserve">Udovicic, M., et al., </w:t>
      </w:r>
      <w:r w:rsidRPr="007851DF">
        <w:rPr>
          <w:i/>
        </w:rPr>
        <w:t>What we need to know when calculating the coefficient of correlation?</w:t>
      </w:r>
      <w:r w:rsidRPr="007851DF">
        <w:t xml:space="preserve"> Biochemia Medica, 2007. 17(1): p. 10-15.</w:t>
      </w:r>
    </w:p>
    <w:p w14:paraId="7D8D5F5B" w14:textId="77777777" w:rsidR="00284C6A" w:rsidRPr="007851DF" w:rsidRDefault="00284C6A" w:rsidP="00284C6A">
      <w:pPr>
        <w:pStyle w:val="EndNoteBibliography"/>
        <w:ind w:left="720" w:hanging="720"/>
      </w:pPr>
      <w:r w:rsidRPr="007851DF">
        <w:t>77.</w:t>
      </w:r>
      <w:r w:rsidRPr="007851DF">
        <w:tab/>
        <w:t xml:space="preserve">Giavarina, D., </w:t>
      </w:r>
      <w:r w:rsidRPr="007851DF">
        <w:rPr>
          <w:i/>
        </w:rPr>
        <w:t>Understanding Bland Altman analysis.</w:t>
      </w:r>
      <w:r w:rsidRPr="007851DF">
        <w:t xml:space="preserve"> Biochemia Medica, 2015. 25(2): p. 141-151.</w:t>
      </w:r>
    </w:p>
    <w:p w14:paraId="096CB794" w14:textId="0E402D11" w:rsidR="00284C6A" w:rsidRPr="007851DF" w:rsidRDefault="00284C6A" w:rsidP="007851DF">
      <w:pPr>
        <w:pStyle w:val="EndNoteBibliography"/>
        <w:ind w:left="720" w:hanging="720"/>
      </w:pPr>
      <w:r w:rsidRPr="007851DF">
        <w:t>78.</w:t>
      </w:r>
      <w:r w:rsidRPr="007851DF">
        <w:tab/>
        <w:t xml:space="preserve">Swain DP, L.B., </w:t>
      </w:r>
      <w:r w:rsidRPr="007851DF">
        <w:rPr>
          <w:i/>
        </w:rPr>
        <w:t>Exercise prescription.A case Study Approach to the ACSMGuidelines.</w:t>
      </w:r>
      <w:r w:rsidRPr="007851DF">
        <w:t>, ed. n. edition. 2007: Human Kinetics.</w:t>
      </w:r>
    </w:p>
    <w:p w14:paraId="5542B7D8" w14:textId="574FD438" w:rsidR="00284C6A" w:rsidRPr="007851DF" w:rsidRDefault="00284C6A" w:rsidP="00284C6A">
      <w:pPr>
        <w:pStyle w:val="EndNoteBibliography"/>
        <w:ind w:left="720" w:hanging="720"/>
      </w:pPr>
      <w:r w:rsidRPr="007851DF">
        <w:t>79.</w:t>
      </w:r>
      <w:r w:rsidRPr="007851DF">
        <w:tab/>
        <w:t xml:space="preserve">Higginbotham, M.B., et al., </w:t>
      </w:r>
      <w:r w:rsidRPr="007851DF">
        <w:rPr>
          <w:i/>
        </w:rPr>
        <w:t>R</w:t>
      </w:r>
      <w:r w:rsidR="007851DF" w:rsidRPr="007851DF">
        <w:rPr>
          <w:i/>
        </w:rPr>
        <w:t>egulation of stroke volume during submaximal and maximal upright exercise in normal man</w:t>
      </w:r>
      <w:r w:rsidRPr="007851DF">
        <w:rPr>
          <w:i/>
        </w:rPr>
        <w:t>.</w:t>
      </w:r>
      <w:r w:rsidRPr="007851DF">
        <w:t xml:space="preserve"> Circulation Research, 1986. 58(2): p. 281-291.</w:t>
      </w:r>
    </w:p>
    <w:p w14:paraId="3731C3BE" w14:textId="3593146B" w:rsidR="00284C6A" w:rsidRPr="007851DF" w:rsidRDefault="00284C6A" w:rsidP="00284C6A">
      <w:pPr>
        <w:pStyle w:val="EndNoteBibliography"/>
        <w:ind w:left="720" w:hanging="720"/>
      </w:pPr>
      <w:r w:rsidRPr="007851DF">
        <w:t>80.</w:t>
      </w:r>
      <w:r w:rsidRPr="007851DF">
        <w:tab/>
        <w:t xml:space="preserve">Kitzman, D.W., et al., </w:t>
      </w:r>
      <w:r w:rsidR="007851DF" w:rsidRPr="007851DF">
        <w:rPr>
          <w:i/>
        </w:rPr>
        <w:t>exercise intolerance in patients with heart-failure and preserved left-ventricular systolic function - failure of the frank-starling mechanism</w:t>
      </w:r>
      <w:r w:rsidRPr="007851DF">
        <w:rPr>
          <w:i/>
        </w:rPr>
        <w:t>.</w:t>
      </w:r>
      <w:r w:rsidRPr="007851DF">
        <w:t xml:space="preserve"> Journal of the American College of Cardiology, 1991. 17(5): p. 1065-1072.</w:t>
      </w:r>
    </w:p>
    <w:p w14:paraId="223FDEE4" w14:textId="62100FF4" w:rsidR="00284C6A" w:rsidRPr="007851DF" w:rsidRDefault="00284C6A" w:rsidP="00284C6A">
      <w:pPr>
        <w:pStyle w:val="EndNoteBibliography"/>
        <w:ind w:left="720" w:hanging="720"/>
      </w:pPr>
      <w:r w:rsidRPr="007851DF">
        <w:t>81.</w:t>
      </w:r>
      <w:r w:rsidRPr="007851DF">
        <w:tab/>
        <w:t xml:space="preserve">Rodeheffer, R.J., et al., </w:t>
      </w:r>
      <w:r w:rsidRPr="007851DF">
        <w:rPr>
          <w:i/>
        </w:rPr>
        <w:t>E</w:t>
      </w:r>
      <w:r w:rsidR="007851DF" w:rsidRPr="007851DF">
        <w:rPr>
          <w:i/>
        </w:rPr>
        <w:t>xercise cardiac-output is maintained with advancing age in healthy-human subjects - cardiac dilatation and increased stroke volume compensate for a diminished heart-rate.</w:t>
      </w:r>
      <w:r w:rsidRPr="007851DF">
        <w:t xml:space="preserve"> Circulation, 1984. 69(2): p. 203-213.</w:t>
      </w:r>
    </w:p>
    <w:p w14:paraId="45A0EB95" w14:textId="77777777" w:rsidR="00284C6A" w:rsidRPr="007851DF" w:rsidRDefault="00284C6A" w:rsidP="00284C6A">
      <w:pPr>
        <w:pStyle w:val="EndNoteBibliography"/>
        <w:ind w:left="720" w:hanging="720"/>
      </w:pPr>
      <w:r w:rsidRPr="007851DF">
        <w:t>82.</w:t>
      </w:r>
      <w:r w:rsidRPr="007851DF">
        <w:tab/>
        <w:t xml:space="preserve">Haykowsky, M.J., et al., </w:t>
      </w:r>
      <w:r w:rsidRPr="007851DF">
        <w:rPr>
          <w:i/>
        </w:rPr>
        <w:t>Determinants of Exercise Intolerance in Elderly Heart Failure Patients With Preserved Ejection Fraction.</w:t>
      </w:r>
      <w:r w:rsidRPr="007851DF">
        <w:t xml:space="preserve"> Journal of the American College of Cardiology, 2011. 58(3): p. 265-274.</w:t>
      </w:r>
    </w:p>
    <w:p w14:paraId="700563D2" w14:textId="77777777" w:rsidR="00284C6A" w:rsidRPr="007851DF" w:rsidRDefault="00284C6A" w:rsidP="00284C6A">
      <w:pPr>
        <w:pStyle w:val="EndNoteBibliography"/>
        <w:ind w:left="720" w:hanging="720"/>
      </w:pPr>
      <w:r w:rsidRPr="007851DF">
        <w:t>83.</w:t>
      </w:r>
      <w:r w:rsidRPr="007851DF">
        <w:tab/>
        <w:t xml:space="preserve">Meluzín, et al., </w:t>
      </w:r>
      <w:r w:rsidRPr="007851DF">
        <w:rPr>
          <w:i/>
        </w:rPr>
        <w:t>The magnitude and course of exercise-induced stroke volume changes determine the exercise tolerance in heart transplant recipients with heart failure and normal ejection fraction</w:t>
      </w:r>
      <w:r w:rsidRPr="007851DF">
        <w:t>. 2014, Experimental and Clinical Cardiology p. 674-687.</w:t>
      </w:r>
    </w:p>
    <w:p w14:paraId="6547E794" w14:textId="0058F6EC" w:rsidR="00BD7167" w:rsidRPr="00630043" w:rsidRDefault="00BD7167" w:rsidP="00BD7167">
      <w:pPr>
        <w:pStyle w:val="literatura"/>
        <w:rPr>
          <w:color w:val="000000" w:themeColor="text1"/>
          <w:lang w:val="sk-SK"/>
        </w:rPr>
      </w:pPr>
      <w:r w:rsidRPr="007851DF">
        <w:rPr>
          <w:color w:val="000000" w:themeColor="text1"/>
          <w:lang w:val="sk-SK"/>
        </w:rPr>
        <w:fldChar w:fldCharType="end"/>
      </w:r>
    </w:p>
    <w:p w14:paraId="128BF4A1" w14:textId="77777777" w:rsidR="00BD7167" w:rsidRPr="00630043" w:rsidRDefault="00BD7167" w:rsidP="00BD7167">
      <w:pPr>
        <w:overflowPunct/>
        <w:autoSpaceDE/>
        <w:autoSpaceDN/>
        <w:adjustRightInd/>
        <w:spacing w:line="240" w:lineRule="auto"/>
        <w:textAlignment w:val="auto"/>
        <w:rPr>
          <w:color w:val="000000" w:themeColor="text1"/>
          <w:sz w:val="20"/>
        </w:rPr>
      </w:pPr>
      <w:r w:rsidRPr="00630043">
        <w:rPr>
          <w:color w:val="000000" w:themeColor="text1"/>
        </w:rPr>
        <w:br w:type="page"/>
      </w:r>
    </w:p>
    <w:p w14:paraId="1E34927E" w14:textId="77777777" w:rsidR="00BD7167" w:rsidRPr="00630043" w:rsidRDefault="00BD7167" w:rsidP="00BD7167">
      <w:pPr>
        <w:pStyle w:val="Nadpis1"/>
        <w:numPr>
          <w:ilvl w:val="0"/>
          <w:numId w:val="0"/>
        </w:numPr>
        <w:ind w:left="432" w:hanging="432"/>
      </w:pPr>
      <w:bookmarkStart w:id="235" w:name="_Toc510268165"/>
      <w:bookmarkStart w:id="236" w:name="_Toc516835662"/>
      <w:r w:rsidRPr="00630043">
        <w:lastRenderedPageBreak/>
        <w:t>ZOZNAM SYMBOLOV, VELIČÍN A SKRATIEK</w:t>
      </w:r>
      <w:bookmarkEnd w:id="235"/>
      <w:bookmarkEnd w:id="236"/>
    </w:p>
    <w:p w14:paraId="61E4A29F" w14:textId="77777777" w:rsidR="00BD7167" w:rsidRPr="00630043" w:rsidRDefault="00BD7167" w:rsidP="00BD7167">
      <w:r w:rsidRPr="00630043">
        <w:t xml:space="preserve">CO </w:t>
      </w:r>
      <w:r w:rsidRPr="00630043">
        <w:tab/>
      </w:r>
      <w:r w:rsidRPr="00630043">
        <w:tab/>
      </w:r>
      <w:r w:rsidRPr="00630043">
        <w:tab/>
        <w:t>minútový objem</w:t>
      </w:r>
    </w:p>
    <w:p w14:paraId="1B3F861B" w14:textId="77777777" w:rsidR="00BD7167" w:rsidRPr="00630043" w:rsidRDefault="00BD7167" w:rsidP="00BD7167">
      <w:r w:rsidRPr="00630043">
        <w:t>SV</w:t>
      </w:r>
      <w:r w:rsidRPr="00630043">
        <w:tab/>
      </w:r>
      <w:r w:rsidRPr="00630043">
        <w:tab/>
      </w:r>
      <w:r w:rsidRPr="00630043">
        <w:tab/>
        <w:t>tepový objem</w:t>
      </w:r>
    </w:p>
    <w:p w14:paraId="6F087333" w14:textId="77777777" w:rsidR="00BD7167" w:rsidRPr="00630043" w:rsidRDefault="00BD7167" w:rsidP="00BD7167">
      <w:r w:rsidRPr="00630043">
        <w:t>LVET</w:t>
      </w:r>
      <w:r w:rsidRPr="00630043">
        <w:tab/>
      </w:r>
      <w:r w:rsidRPr="00630043">
        <w:tab/>
      </w:r>
      <w:r w:rsidRPr="00630043">
        <w:tab/>
        <w:t>doba výdaja ľavej komory</w:t>
      </w:r>
    </w:p>
    <w:p w14:paraId="323870FA" w14:textId="17E9327F" w:rsidR="00BD7167" w:rsidRPr="00630043" w:rsidRDefault="00BD7167" w:rsidP="00BD7167">
      <w:r w:rsidRPr="00630043">
        <w:t>HR</w:t>
      </w:r>
      <w:r w:rsidRPr="00630043">
        <w:tab/>
      </w:r>
      <w:r w:rsidRPr="00630043">
        <w:tab/>
      </w:r>
      <w:r w:rsidRPr="00630043">
        <w:tab/>
      </w:r>
      <w:r w:rsidR="009076DD">
        <w:t>srdcov</w:t>
      </w:r>
      <w:r w:rsidRPr="00630043">
        <w:t>á frekvencia</w:t>
      </w:r>
    </w:p>
    <w:p w14:paraId="3A52EDA1" w14:textId="77777777" w:rsidR="00BD7167" w:rsidRPr="00630043" w:rsidRDefault="00BD7167" w:rsidP="00BD7167">
      <w:r w:rsidRPr="00630043">
        <w:t>EKG</w:t>
      </w:r>
      <w:r w:rsidRPr="00630043">
        <w:tab/>
      </w:r>
      <w:r w:rsidRPr="00630043">
        <w:tab/>
      </w:r>
      <w:r w:rsidRPr="00630043">
        <w:tab/>
        <w:t>elektrokardiogra</w:t>
      </w:r>
    </w:p>
    <w:p w14:paraId="1A7305EB" w14:textId="77777777" w:rsidR="00BD7167" w:rsidRPr="00630043" w:rsidRDefault="00BD7167" w:rsidP="00BD7167">
      <w:r w:rsidRPr="00630043">
        <w:t>BP</w:t>
      </w:r>
      <w:r w:rsidRPr="00630043">
        <w:tab/>
      </w:r>
      <w:r w:rsidRPr="00630043">
        <w:tab/>
      </w:r>
      <w:r w:rsidRPr="00630043">
        <w:tab/>
        <w:t>arteriálny krvný tlak</w:t>
      </w:r>
    </w:p>
    <w:p w14:paraId="49B6C656" w14:textId="77777777" w:rsidR="00BD7167" w:rsidRPr="00630043" w:rsidRDefault="00BD7167" w:rsidP="00BD7167">
      <w:r w:rsidRPr="00630043">
        <w:t>PP</w:t>
      </w:r>
      <w:r w:rsidRPr="00630043">
        <w:tab/>
      </w:r>
      <w:r w:rsidRPr="00630043">
        <w:tab/>
      </w:r>
      <w:r w:rsidRPr="00630043">
        <w:tab/>
        <w:t>arteriálny pulzný tlak</w:t>
      </w:r>
    </w:p>
    <w:p w14:paraId="03E3B367" w14:textId="77777777" w:rsidR="00BD7167" w:rsidRPr="00630043" w:rsidRDefault="00BD7167" w:rsidP="00BD7167">
      <w:r w:rsidRPr="00630043">
        <w:t>MBP</w:t>
      </w:r>
      <w:r w:rsidRPr="00630043">
        <w:tab/>
      </w:r>
      <w:r w:rsidRPr="00630043">
        <w:tab/>
      </w:r>
      <w:r w:rsidRPr="00630043">
        <w:tab/>
        <w:t>stredný arteriálny krvný tlak</w:t>
      </w:r>
    </w:p>
    <w:p w14:paraId="516627F2" w14:textId="77777777" w:rsidR="00BD7167" w:rsidRPr="00630043" w:rsidRDefault="00BD7167" w:rsidP="00BD7167">
      <w:r w:rsidRPr="00630043">
        <w:t>SBP</w:t>
      </w:r>
      <w:r w:rsidRPr="00630043">
        <w:tab/>
      </w:r>
      <w:r w:rsidRPr="00630043">
        <w:tab/>
      </w:r>
      <w:r w:rsidRPr="00630043">
        <w:tab/>
        <w:t>systolický arteriálny krvný tlak</w:t>
      </w:r>
    </w:p>
    <w:p w14:paraId="57174B3A" w14:textId="77777777" w:rsidR="00BD7167" w:rsidRPr="00630043" w:rsidRDefault="00BD7167" w:rsidP="00BD7167">
      <w:r w:rsidRPr="00630043">
        <w:t>DBP</w:t>
      </w:r>
      <w:r w:rsidRPr="00630043">
        <w:tab/>
      </w:r>
      <w:r w:rsidRPr="00630043">
        <w:tab/>
      </w:r>
      <w:r w:rsidRPr="00630043">
        <w:tab/>
        <w:t>diastolický arteriálny krvný tlak</w:t>
      </w:r>
    </w:p>
    <w:p w14:paraId="33ADC185" w14:textId="77777777" w:rsidR="00BD7167" w:rsidRPr="00630043" w:rsidRDefault="00BD7167" w:rsidP="00BD7167">
      <w:r w:rsidRPr="00630043">
        <w:t>Z</w:t>
      </w:r>
      <w:r w:rsidRPr="00630043">
        <w:tab/>
      </w:r>
      <w:r w:rsidRPr="00630043">
        <w:tab/>
      </w:r>
      <w:r w:rsidRPr="00630043">
        <w:tab/>
        <w:t>impedancia</w:t>
      </w:r>
    </w:p>
    <w:p w14:paraId="2BE5CFCD" w14:textId="77777777" w:rsidR="00BD7167" w:rsidRPr="00630043" w:rsidRDefault="00BD7167" w:rsidP="00BD7167">
      <w:pPr>
        <w:rPr>
          <w:color w:val="000000" w:themeColor="text1"/>
        </w:rPr>
      </w:pPr>
      <m:oMath>
        <m:r>
          <w:rPr>
            <w:rFonts w:ascii="Cambria Math" w:hAnsi="Cambria Math"/>
          </w:rPr>
          <m:t>-dZ/dt</m:t>
        </m:r>
      </m:oMath>
      <w:r w:rsidRPr="00630043">
        <w:rPr>
          <w:color w:val="000000" w:themeColor="text1"/>
        </w:rPr>
        <w:t xml:space="preserve"> </w:t>
      </w:r>
      <w:r w:rsidRPr="00630043">
        <w:rPr>
          <w:color w:val="000000" w:themeColor="text1"/>
        </w:rPr>
        <w:tab/>
      </w:r>
      <w:r w:rsidRPr="00630043">
        <w:rPr>
          <w:color w:val="000000" w:themeColor="text1"/>
        </w:rPr>
        <w:tab/>
        <w:t>derivovaná hrudníková impedancia násobená konštantou -1</w:t>
      </w:r>
    </w:p>
    <w:p w14:paraId="2A61C610" w14:textId="77777777" w:rsidR="00BD7167" w:rsidRPr="00630043" w:rsidRDefault="00BD7167" w:rsidP="00BD7167">
      <w:pPr>
        <w:rPr>
          <w:color w:val="000000" w:themeColor="text1"/>
        </w:rPr>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color w:val="000000" w:themeColor="text1"/>
        </w:rPr>
        <w:t xml:space="preserve"> </w:t>
      </w:r>
      <w:r w:rsidRPr="00630043">
        <w:rPr>
          <w:color w:val="000000" w:themeColor="text1"/>
        </w:rPr>
        <w:tab/>
      </w:r>
      <w:r w:rsidR="00A37FEB">
        <w:rPr>
          <w:color w:val="000000" w:themeColor="text1"/>
        </w:rPr>
        <w:tab/>
      </w:r>
      <w:r w:rsidRPr="00630043">
        <w:rPr>
          <w:color w:val="000000" w:themeColor="text1"/>
        </w:rPr>
        <w:t>maximum zápornej derivovanej hrudníkovej impedancie</w:t>
      </w:r>
    </w:p>
    <w:p w14:paraId="03F81E72" w14:textId="693617CB" w:rsidR="00BD7167" w:rsidRPr="00630043" w:rsidRDefault="00BD7167" w:rsidP="00BD7167">
      <w:r w:rsidRPr="00630043">
        <w:t>S1</w:t>
      </w:r>
      <w:r w:rsidRPr="00630043">
        <w:tab/>
      </w:r>
      <w:r w:rsidRPr="00630043">
        <w:tab/>
      </w:r>
      <w:r w:rsidRPr="00630043">
        <w:tab/>
        <w:t xml:space="preserve">1. </w:t>
      </w:r>
      <w:r w:rsidR="009076DD">
        <w:t>srdcov</w:t>
      </w:r>
      <w:r w:rsidRPr="00630043">
        <w:t>ý zvuk</w:t>
      </w:r>
    </w:p>
    <w:p w14:paraId="60B4AB97" w14:textId="1C8629E5" w:rsidR="00BD7167" w:rsidRDefault="00BD7167" w:rsidP="00BD7167">
      <w:r w:rsidRPr="00630043">
        <w:t>S2</w:t>
      </w:r>
      <w:r w:rsidRPr="00630043">
        <w:tab/>
      </w:r>
      <w:r w:rsidRPr="00630043">
        <w:tab/>
      </w:r>
      <w:r w:rsidRPr="00630043">
        <w:tab/>
        <w:t xml:space="preserve">2. </w:t>
      </w:r>
      <w:r w:rsidR="009076DD">
        <w:t>srdcov</w:t>
      </w:r>
      <w:r w:rsidRPr="00630043">
        <w:t>ý zvuk</w:t>
      </w:r>
    </w:p>
    <w:p w14:paraId="0E27B832" w14:textId="016D9444" w:rsidR="00A37FEB" w:rsidRPr="00630043" w:rsidRDefault="00A37FEB" w:rsidP="00BD7167">
      <w:r>
        <w:t>S1S2</w:t>
      </w:r>
      <w:r>
        <w:tab/>
      </w:r>
      <w:r>
        <w:tab/>
      </w:r>
      <w:r>
        <w:tab/>
        <w:t xml:space="preserve">Interval medzi prvý a druhým </w:t>
      </w:r>
      <w:r w:rsidR="009076DD">
        <w:t>srdcov</w:t>
      </w:r>
      <w:r>
        <w:t>ým zvukom</w:t>
      </w:r>
    </w:p>
    <w:p w14:paraId="24D1FEB4" w14:textId="77777777" w:rsidR="00BD7167" w:rsidRPr="00630043" w:rsidRDefault="00BD7167" w:rsidP="00BD7167">
      <w:r w:rsidRPr="00630043">
        <w:t>r</w:t>
      </w:r>
      <w:r w:rsidRPr="00630043">
        <w:tab/>
      </w:r>
      <w:r w:rsidRPr="00630043">
        <w:tab/>
      </w:r>
      <w:r w:rsidRPr="00630043">
        <w:tab/>
        <w:t>Pearsonov korelačný koeficient</w:t>
      </w:r>
    </w:p>
    <w:p w14:paraId="2724FD22" w14:textId="77777777" w:rsidR="00BD7167" w:rsidRPr="00630043" w:rsidRDefault="00BD7167" w:rsidP="00BD7167">
      <w:r w:rsidRPr="00630043">
        <w:t>Ω</w:t>
      </w:r>
      <w:r w:rsidRPr="00630043">
        <w:tab/>
      </w:r>
      <w:r w:rsidRPr="00630043">
        <w:tab/>
      </w:r>
      <w:r w:rsidRPr="00630043">
        <w:tab/>
        <w:t>ohm</w:t>
      </w:r>
    </w:p>
    <w:p w14:paraId="510FCE9A" w14:textId="77777777" w:rsidR="00BD7167" w:rsidRPr="00630043" w:rsidRDefault="00BD7167" w:rsidP="00BD7167">
      <w:r w:rsidRPr="00630043">
        <w:t>s</w:t>
      </w:r>
      <w:r w:rsidRPr="00630043">
        <w:tab/>
      </w:r>
      <w:r w:rsidRPr="00630043">
        <w:tab/>
      </w:r>
      <w:r w:rsidRPr="00630043">
        <w:tab/>
        <w:t>sekunda</w:t>
      </w:r>
    </w:p>
    <w:p w14:paraId="6675CE33" w14:textId="77777777" w:rsidR="00BD7167" w:rsidRPr="00630043" w:rsidRDefault="00BD7167" w:rsidP="00BD7167">
      <w:r w:rsidRPr="00630043">
        <w:t>RR</w:t>
      </w:r>
      <w:r w:rsidRPr="00630043">
        <w:tab/>
      </w:r>
      <w:r w:rsidRPr="00630043">
        <w:tab/>
      </w:r>
      <w:r w:rsidRPr="00630043">
        <w:tab/>
        <w:t>R-R interval, dĺžka intervalu medzi dvoma R vlnami</w:t>
      </w:r>
    </w:p>
    <w:p w14:paraId="507455B7" w14:textId="77777777" w:rsidR="00BD7167" w:rsidRPr="00630043" w:rsidRDefault="00BD7167" w:rsidP="00BD7167"/>
    <w:p w14:paraId="1A09297F" w14:textId="77777777" w:rsidR="00BD7167" w:rsidRPr="00630043" w:rsidRDefault="00BD7167" w:rsidP="00BD7167"/>
    <w:p w14:paraId="6C89A2B5" w14:textId="77777777" w:rsidR="00337173" w:rsidRDefault="00337173"/>
    <w:sectPr w:rsidR="00337173" w:rsidSect="00BD7167">
      <w:headerReference w:type="default" r:id="rId55"/>
      <w:footerReference w:type="default" r:id="rId56"/>
      <w:headerReference w:type="first" r:id="rId57"/>
      <w:footerReference w:type="first" r:id="rId58"/>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84E625" w14:textId="77777777" w:rsidR="003C18C9" w:rsidRDefault="003C18C9" w:rsidP="009076DD">
      <w:pPr>
        <w:spacing w:line="240" w:lineRule="auto"/>
      </w:pPr>
      <w:r>
        <w:separator/>
      </w:r>
    </w:p>
  </w:endnote>
  <w:endnote w:type="continuationSeparator" w:id="0">
    <w:p w14:paraId="64A66876" w14:textId="77777777" w:rsidR="003C18C9" w:rsidRDefault="003C18C9" w:rsidP="009076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6663627"/>
      <w:docPartObj>
        <w:docPartGallery w:val="Page Numbers (Bottom of Page)"/>
        <w:docPartUnique/>
      </w:docPartObj>
    </w:sdtPr>
    <w:sdtContent>
      <w:p w14:paraId="257087EA" w14:textId="77777777" w:rsidR="006372A4" w:rsidRDefault="006372A4" w:rsidP="00BD7167">
        <w:pPr>
          <w:spacing w:before="360"/>
          <w:jc w:val="center"/>
        </w:pPr>
        <w:r>
          <w:fldChar w:fldCharType="begin"/>
        </w:r>
        <w:r>
          <w:instrText xml:space="preserve"> PAGE   \* MERGEFORMAT </w:instrText>
        </w:r>
        <w:r>
          <w:fldChar w:fldCharType="separate"/>
        </w:r>
        <w:r>
          <w:rPr>
            <w:noProof/>
          </w:rPr>
          <w:t>2</w:t>
        </w:r>
        <w:r>
          <w:rPr>
            <w:noProof/>
          </w:rPr>
          <w:fldChar w:fldCharType="end"/>
        </w:r>
        <w:sdt>
          <w:sdtPr>
            <w:id w:val="-361442602"/>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0288" behindDoc="0" locked="0" layoutInCell="1" allowOverlap="1" wp14:anchorId="32B70053" wp14:editId="319450D0">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ABC388"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5203266"/>
      <w:docPartObj>
        <w:docPartGallery w:val="Page Numbers (Bottom of Page)"/>
        <w:docPartUnique/>
      </w:docPartObj>
    </w:sdtPr>
    <w:sdtContent>
      <w:p w14:paraId="1B677F3F" w14:textId="77777777" w:rsidR="006372A4" w:rsidRDefault="006372A4" w:rsidP="00BD7167">
        <w:pPr>
          <w:spacing w:before="360"/>
          <w:jc w:val="center"/>
        </w:pPr>
        <w:sdt>
          <w:sdtPr>
            <w:id w:val="1915817946"/>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1312" behindDoc="0" locked="0" layoutInCell="1" allowOverlap="1" wp14:anchorId="385BA003" wp14:editId="2E1677A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FEBA61" id="Line 25" o:spid="_x0000_s1026" style="position:absolute;z-index:2516664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5873855"/>
      <w:docPartObj>
        <w:docPartGallery w:val="Page Numbers (Bottom of Page)"/>
        <w:docPartUnique/>
      </w:docPartObj>
    </w:sdtPr>
    <w:sdtContent>
      <w:p w14:paraId="36435806" w14:textId="77777777" w:rsidR="006372A4" w:rsidRDefault="006372A4" w:rsidP="00BD7167">
        <w:pPr>
          <w:spacing w:before="360"/>
          <w:jc w:val="center"/>
        </w:pPr>
        <w:r>
          <w:fldChar w:fldCharType="begin"/>
        </w:r>
        <w:r>
          <w:instrText xml:space="preserve"> PAGE   \* MERGEFORMAT </w:instrText>
        </w:r>
        <w:r>
          <w:fldChar w:fldCharType="separate"/>
        </w:r>
        <w:r w:rsidR="00D46096">
          <w:rPr>
            <w:noProof/>
          </w:rPr>
          <w:t>V</w:t>
        </w:r>
        <w:r>
          <w:rPr>
            <w:noProof/>
          </w:rPr>
          <w:fldChar w:fldCharType="end"/>
        </w:r>
        <w:sdt>
          <w:sdtPr>
            <w:id w:val="-1918691522"/>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4384" behindDoc="0" locked="0" layoutInCell="1" allowOverlap="1" wp14:anchorId="0982193F" wp14:editId="5F0F4CC4">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822C0D" id="Line 25" o:spid="_x0000_s1026" style="position:absolute;z-index:25166950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1544411"/>
      <w:docPartObj>
        <w:docPartGallery w:val="Page Numbers (Bottom of Page)"/>
        <w:docPartUnique/>
      </w:docPartObj>
    </w:sdtPr>
    <w:sdtContent>
      <w:p w14:paraId="733099C6" w14:textId="77777777" w:rsidR="006372A4" w:rsidRDefault="006372A4" w:rsidP="00BD7167">
        <w:pPr>
          <w:spacing w:before="360"/>
          <w:jc w:val="center"/>
        </w:pPr>
        <w:r>
          <w:fldChar w:fldCharType="begin"/>
        </w:r>
        <w:r>
          <w:instrText xml:space="preserve"> PAGE   \* MERGEFORMAT </w:instrText>
        </w:r>
        <w:r>
          <w:fldChar w:fldCharType="separate"/>
        </w:r>
        <w:r w:rsidR="00D46096">
          <w:rPr>
            <w:noProof/>
          </w:rPr>
          <w:t>I</w:t>
        </w:r>
        <w:r>
          <w:rPr>
            <w:noProof/>
          </w:rPr>
          <w:fldChar w:fldCharType="end"/>
        </w:r>
        <w:sdt>
          <w:sdtPr>
            <w:id w:val="184178958"/>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5408" behindDoc="0" locked="0" layoutInCell="1" allowOverlap="1" wp14:anchorId="102626F0" wp14:editId="22B07332">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076748" id="Line 25" o:spid="_x0000_s1026" style="position:absolute;z-index:25167052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67FC9A10" w14:textId="77777777" w:rsidR="006372A4" w:rsidRDefault="006372A4" w:rsidP="00BD7167">
        <w:pPr>
          <w:spacing w:before="360"/>
          <w:jc w:val="center"/>
        </w:pPr>
        <w:r>
          <w:fldChar w:fldCharType="begin"/>
        </w:r>
        <w:r>
          <w:instrText xml:space="preserve"> PAGE   \* MERGEFORMAT </w:instrText>
        </w:r>
        <w:r>
          <w:fldChar w:fldCharType="separate"/>
        </w:r>
        <w:r w:rsidR="00D46096">
          <w:rPr>
            <w:noProof/>
          </w:rPr>
          <w:t>4</w:t>
        </w:r>
        <w:r>
          <w:rPr>
            <w:noProof/>
          </w:rPr>
          <w:fldChar w:fldCharType="end"/>
        </w:r>
        <w:r w:rsidRPr="00E072E3">
          <w:t xml:space="preserve"> </w:t>
        </w:r>
        <w:sdt>
          <w:sdtPr>
            <w:id w:val="-1108657247"/>
            <w:docPartObj>
              <w:docPartGallery w:val="Page Numbers (Bottom of Page)"/>
              <w:docPartUnique/>
            </w:docPartObj>
          </w:sdtPr>
          <w:sdtContent>
            <w:r>
              <w:rPr>
                <w:noProof/>
                <w:lang w:val="cs-CZ"/>
              </w:rPr>
              <mc:AlternateContent>
                <mc:Choice Requires="wps">
                  <w:drawing>
                    <wp:anchor distT="4294967294" distB="4294967294" distL="114300" distR="114300" simplePos="0" relativeHeight="251654144" behindDoc="0" locked="0" layoutInCell="1" allowOverlap="1" wp14:anchorId="5D3F881E" wp14:editId="6955CD8C">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3B5BAF" id="Line 2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12942275" w14:textId="77777777" w:rsidR="006372A4" w:rsidRDefault="006372A4" w:rsidP="00BD7167">
        <w:pPr>
          <w:spacing w:before="360"/>
          <w:jc w:val="center"/>
        </w:pPr>
        <w:r>
          <w:fldChar w:fldCharType="begin"/>
        </w:r>
        <w:r>
          <w:instrText xml:space="preserve"> PAGE   \* MERGEFORMAT </w:instrText>
        </w:r>
        <w:r>
          <w:fldChar w:fldCharType="separate"/>
        </w:r>
        <w:r w:rsidR="00D46096">
          <w:rPr>
            <w:noProof/>
          </w:rPr>
          <w:t>1</w:t>
        </w:r>
        <w:r>
          <w:rPr>
            <w:noProof/>
          </w:rPr>
          <w:fldChar w:fldCharType="end"/>
        </w:r>
        <w:sdt>
          <w:sdtPr>
            <w:id w:val="781450977"/>
            <w:docPartObj>
              <w:docPartGallery w:val="Page Numbers (Bottom of Page)"/>
              <w:docPartUnique/>
            </w:docPartObj>
          </w:sdtPr>
          <w:sdtContent>
            <w:r>
              <w:rPr>
                <w:noProof/>
                <w:lang w:val="cs-CZ"/>
              </w:rPr>
              <mc:AlternateContent>
                <mc:Choice Requires="wps">
                  <w:drawing>
                    <wp:anchor distT="4294967294" distB="4294967294" distL="114300" distR="114300" simplePos="0" relativeHeight="251656192" behindDoc="0" locked="0" layoutInCell="1" allowOverlap="1" wp14:anchorId="4F2E39F7" wp14:editId="3B729019">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E859E4" id="Line 25"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723C98B9" w14:textId="77777777" w:rsidR="006372A4" w:rsidRDefault="006372A4" w:rsidP="00BD7167">
        <w:pPr>
          <w:spacing w:before="360"/>
          <w:jc w:val="center"/>
        </w:pPr>
        <w:r>
          <w:rPr>
            <w:noProof/>
            <w:lang w:val="cs-CZ"/>
          </w:rPr>
          <mc:AlternateContent>
            <mc:Choice Requires="wps">
              <w:drawing>
                <wp:anchor distT="4294967294" distB="4294967294" distL="114300" distR="114300" simplePos="0" relativeHeight="251657216" behindDoc="0" locked="0" layoutInCell="1" allowOverlap="1" wp14:anchorId="48939ACE" wp14:editId="61A6BCF5">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49DD6" id="Line 19"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D46096">
          <w:rPr>
            <w:noProof/>
          </w:rPr>
          <w:t>88</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5035ED" w14:textId="77777777" w:rsidR="006372A4" w:rsidRDefault="006372A4">
    <w:pPr>
      <w:spacing w:before="360"/>
      <w:jc w:val="center"/>
    </w:pPr>
    <w:r>
      <w:rPr>
        <w:noProof/>
        <w:lang w:val="cs-CZ"/>
      </w:rPr>
      <mc:AlternateContent>
        <mc:Choice Requires="wps">
          <w:drawing>
            <wp:anchor distT="4294967294" distB="4294967294" distL="114300" distR="114300" simplePos="0" relativeHeight="251653120" behindDoc="0" locked="0" layoutInCell="1" allowOverlap="1" wp14:anchorId="61192A74" wp14:editId="1D7E86F9">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9EEFA2" id="Line 4"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D46096">
      <w:rPr>
        <w:noProof/>
      </w:rPr>
      <w:t>80</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585F03" w14:textId="77777777" w:rsidR="003C18C9" w:rsidRDefault="003C18C9" w:rsidP="009076DD">
      <w:pPr>
        <w:spacing w:line="240" w:lineRule="auto"/>
      </w:pPr>
      <w:r>
        <w:separator/>
      </w:r>
    </w:p>
  </w:footnote>
  <w:footnote w:type="continuationSeparator" w:id="0">
    <w:p w14:paraId="5AC4A6CC" w14:textId="77777777" w:rsidR="003C18C9" w:rsidRDefault="003C18C9" w:rsidP="009076D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47A0F" w14:textId="77777777" w:rsidR="006372A4" w:rsidRPr="00887EC3" w:rsidRDefault="006372A4" w:rsidP="00BD7167">
    <w:pPr>
      <w:rPr>
        <w:rFonts w:ascii="Arial" w:hAnsi="Arial" w:cs="Arial"/>
        <w:b/>
        <w:bCs/>
      </w:rPr>
    </w:pPr>
    <w:r>
      <w:rPr>
        <w:noProof/>
        <w:lang w:val="cs-CZ"/>
      </w:rPr>
      <mc:AlternateContent>
        <mc:Choice Requires="wps">
          <w:drawing>
            <wp:anchor distT="4294967293" distB="4294967293" distL="114300" distR="114300" simplePos="0" relativeHeight="251658240" behindDoc="0" locked="0" layoutInCell="1" allowOverlap="1" wp14:anchorId="717AA31A" wp14:editId="08D01B6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8D5810" id="Line 22"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B2B6898" w14:textId="77777777" w:rsidR="006372A4" w:rsidRDefault="006372A4" w:rsidP="00BD7167">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9362D4" w14:textId="77777777" w:rsidR="006372A4" w:rsidRPr="00887EC3" w:rsidRDefault="006372A4" w:rsidP="00BD7167">
    <w:pPr>
      <w:rPr>
        <w:rFonts w:ascii="Arial" w:hAnsi="Arial" w:cs="Arial"/>
        <w:b/>
        <w:bCs/>
      </w:rPr>
    </w:pPr>
    <w:r>
      <w:rPr>
        <w:noProof/>
        <w:lang w:val="cs-CZ"/>
      </w:rPr>
      <mc:AlternateContent>
        <mc:Choice Requires="wps">
          <w:drawing>
            <wp:anchor distT="4294967293" distB="4294967293" distL="114300" distR="114300" simplePos="0" relativeHeight="251659264" behindDoc="0" locked="0" layoutInCell="1" allowOverlap="1" wp14:anchorId="21ECFB2E" wp14:editId="1B6CCF5B">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C4A27F" id="Line 23"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F4337E2" w14:textId="77777777" w:rsidR="006372A4" w:rsidRDefault="006372A4" w:rsidP="00BD7167">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CAE6B1" w14:textId="77777777" w:rsidR="006372A4" w:rsidRPr="00887EC3" w:rsidRDefault="006372A4" w:rsidP="00BD7167">
    <w:pPr>
      <w:rPr>
        <w:rFonts w:ascii="Arial" w:hAnsi="Arial" w:cs="Arial"/>
        <w:b/>
        <w:bCs/>
      </w:rPr>
    </w:pPr>
    <w:r>
      <w:rPr>
        <w:noProof/>
        <w:lang w:val="cs-CZ"/>
      </w:rPr>
      <mc:AlternateContent>
        <mc:Choice Requires="wps">
          <w:drawing>
            <wp:anchor distT="4294967293" distB="4294967293" distL="114300" distR="114300" simplePos="0" relativeHeight="251662336" behindDoc="0" locked="0" layoutInCell="1" allowOverlap="1" wp14:anchorId="2EF8C5A4" wp14:editId="18C2F01C">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86CF7A" id="Line 22" o:spid="_x0000_s1026" style="position:absolute;z-index:2516674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3F01061E" w14:textId="77777777" w:rsidR="006372A4" w:rsidRDefault="006372A4" w:rsidP="00BD7167">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C0BC5E" w14:textId="77777777" w:rsidR="006372A4" w:rsidRPr="00887EC3" w:rsidRDefault="006372A4" w:rsidP="00BD7167">
    <w:pPr>
      <w:rPr>
        <w:rFonts w:ascii="Arial" w:hAnsi="Arial" w:cs="Arial"/>
        <w:b/>
        <w:bCs/>
      </w:rPr>
    </w:pPr>
    <w:r>
      <w:rPr>
        <w:noProof/>
        <w:lang w:val="cs-CZ"/>
      </w:rPr>
      <mc:AlternateContent>
        <mc:Choice Requires="wps">
          <w:drawing>
            <wp:anchor distT="4294967293" distB="4294967293" distL="114300" distR="114300" simplePos="0" relativeHeight="251663360" behindDoc="0" locked="0" layoutInCell="1" allowOverlap="1" wp14:anchorId="6900F4F6" wp14:editId="64C26193">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089E91" id="Line 23" o:spid="_x0000_s1026" style="position:absolute;z-index:25166848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670755C3" w14:textId="77777777" w:rsidR="006372A4" w:rsidRDefault="006372A4" w:rsidP="00BD7167">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ECCA76" w14:textId="77777777" w:rsidR="006372A4" w:rsidRPr="00887EC3" w:rsidRDefault="006372A4" w:rsidP="00BD7167">
    <w:pPr>
      <w:rPr>
        <w:rFonts w:ascii="Arial" w:hAnsi="Arial" w:cs="Arial"/>
        <w:b/>
        <w:bCs/>
      </w:rPr>
    </w:pPr>
    <w:r>
      <w:rPr>
        <w:noProof/>
        <w:lang w:val="cs-CZ"/>
      </w:rPr>
      <mc:AlternateContent>
        <mc:Choice Requires="wps">
          <w:drawing>
            <wp:anchor distT="4294967294" distB="4294967294" distL="114300" distR="114300" simplePos="0" relativeHeight="251650048" behindDoc="0" locked="0" layoutInCell="1" allowOverlap="1" wp14:anchorId="66400CDE" wp14:editId="423A9A55">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D7FD10" id="Line 22"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21FE948" w14:textId="77777777" w:rsidR="006372A4" w:rsidRDefault="006372A4" w:rsidP="00BD7167">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078333" w14:textId="77777777" w:rsidR="006372A4" w:rsidRPr="00887EC3" w:rsidRDefault="006372A4" w:rsidP="00BD7167">
    <w:pPr>
      <w:rPr>
        <w:rFonts w:ascii="Arial" w:hAnsi="Arial" w:cs="Arial"/>
        <w:b/>
        <w:bCs/>
      </w:rPr>
    </w:pPr>
    <w:r>
      <w:rPr>
        <w:noProof/>
        <w:lang w:val="cs-CZ"/>
      </w:rPr>
      <mc:AlternateContent>
        <mc:Choice Requires="wps">
          <w:drawing>
            <wp:anchor distT="4294967294" distB="4294967294" distL="114300" distR="114300" simplePos="0" relativeHeight="251652096" behindDoc="0" locked="0" layoutInCell="1" allowOverlap="1" wp14:anchorId="1BBB6E38" wp14:editId="0080259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1453F0" id="Line 23"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E410722" w14:textId="77777777" w:rsidR="006372A4" w:rsidRDefault="006372A4" w:rsidP="00BD7167">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6FBA55" w14:textId="77777777" w:rsidR="006372A4" w:rsidRPr="00887EC3" w:rsidRDefault="006372A4" w:rsidP="00BD7167">
    <w:pPr>
      <w:rPr>
        <w:rFonts w:ascii="Arial" w:hAnsi="Arial" w:cs="Arial"/>
        <w:b/>
        <w:bCs/>
      </w:rPr>
    </w:pPr>
    <w:r>
      <w:rPr>
        <w:noProof/>
        <w:lang w:val="cs-CZ"/>
      </w:rPr>
      <mc:AlternateContent>
        <mc:Choice Requires="wps">
          <w:drawing>
            <wp:anchor distT="4294967294" distB="4294967294" distL="114300" distR="114300" simplePos="0" relativeHeight="251655168" behindDoc="0" locked="0" layoutInCell="1" allowOverlap="1" wp14:anchorId="6DC30971" wp14:editId="6E4E2FFB">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5F8600"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534C1CCE" w14:textId="77777777" w:rsidR="006372A4" w:rsidRDefault="006372A4" w:rsidP="00BD7167">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FDD152" w14:textId="77777777" w:rsidR="006372A4" w:rsidRDefault="006372A4" w:rsidP="00BD7167">
    <w:pPr>
      <w:rPr>
        <w:rFonts w:ascii="Arial" w:hAnsi="Arial" w:cs="Arial"/>
        <w:b/>
        <w:bCs/>
      </w:rPr>
    </w:pPr>
    <w:r>
      <w:rPr>
        <w:noProof/>
        <w:lang w:val="cs-CZ"/>
      </w:rPr>
      <mc:AlternateContent>
        <mc:Choice Requires="wps">
          <w:drawing>
            <wp:anchor distT="4294967294" distB="4294967294" distL="114300" distR="114300" simplePos="0" relativeHeight="251651072" behindDoc="0" locked="0" layoutInCell="1" allowOverlap="1" wp14:anchorId="54ABE0F7" wp14:editId="60E23507">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BA9357" id="Line 3"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56541918" w14:textId="77777777" w:rsidR="006372A4" w:rsidRDefault="006372A4">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4">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B23700E"/>
    <w:multiLevelType w:val="hybridMultilevel"/>
    <w:tmpl w:val="BF247826"/>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9">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3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5">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4"/>
  </w:num>
  <w:num w:numId="2">
    <w:abstractNumId w:val="2"/>
  </w:num>
  <w:num w:numId="3">
    <w:abstractNumId w:val="10"/>
  </w:num>
  <w:num w:numId="4">
    <w:abstractNumId w:val="33"/>
  </w:num>
  <w:num w:numId="5">
    <w:abstractNumId w:val="11"/>
  </w:num>
  <w:num w:numId="6">
    <w:abstractNumId w:val="0"/>
  </w:num>
  <w:num w:numId="7">
    <w:abstractNumId w:val="8"/>
  </w:num>
  <w:num w:numId="8">
    <w:abstractNumId w:val="36"/>
  </w:num>
  <w:num w:numId="9">
    <w:abstractNumId w:val="7"/>
  </w:num>
  <w:num w:numId="10">
    <w:abstractNumId w:val="28"/>
  </w:num>
  <w:num w:numId="11">
    <w:abstractNumId w:val="5"/>
  </w:num>
  <w:num w:numId="12">
    <w:abstractNumId w:val="24"/>
  </w:num>
  <w:num w:numId="13">
    <w:abstractNumId w:val="27"/>
  </w:num>
  <w:num w:numId="14">
    <w:abstractNumId w:val="37"/>
  </w:num>
  <w:num w:numId="15">
    <w:abstractNumId w:val="23"/>
  </w:num>
  <w:num w:numId="16">
    <w:abstractNumId w:val="9"/>
  </w:num>
  <w:num w:numId="17">
    <w:abstractNumId w:val="13"/>
  </w:num>
  <w:num w:numId="18">
    <w:abstractNumId w:val="31"/>
  </w:num>
  <w:num w:numId="19">
    <w:abstractNumId w:val="3"/>
  </w:num>
  <w:num w:numId="20">
    <w:abstractNumId w:val="12"/>
  </w:num>
  <w:num w:numId="21">
    <w:abstractNumId w:val="16"/>
  </w:num>
  <w:num w:numId="22">
    <w:abstractNumId w:val="15"/>
  </w:num>
  <w:num w:numId="23">
    <w:abstractNumId w:val="18"/>
  </w:num>
  <w:num w:numId="24">
    <w:abstractNumId w:val="26"/>
  </w:num>
  <w:num w:numId="25">
    <w:abstractNumId w:val="6"/>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9"/>
  </w:num>
  <w:num w:numId="3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num>
  <w:num w:numId="34">
    <w:abstractNumId w:val="21"/>
  </w:num>
  <w:num w:numId="3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5"/>
  </w:num>
  <w:num w:numId="37">
    <w:abstractNumId w:val="25"/>
  </w:num>
  <w:num w:numId="38">
    <w:abstractNumId w:val="22"/>
  </w:num>
  <w:num w:numId="39">
    <w:abstractNumId w:val="20"/>
  </w:num>
  <w:num w:numId="40">
    <w:abstractNumId w:val="14"/>
  </w:num>
  <w:num w:numId="41">
    <w:abstractNumId w:val="38"/>
  </w:num>
  <w:num w:numId="42">
    <w:abstractNumId w:val="32"/>
  </w:num>
  <w:num w:numId="43">
    <w:abstractNumId w:val="1"/>
  </w:num>
  <w:num w:numId="4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D7167"/>
    <w:rsid w:val="00067698"/>
    <w:rsid w:val="0016502A"/>
    <w:rsid w:val="00197EE5"/>
    <w:rsid w:val="0027698D"/>
    <w:rsid w:val="00284C6A"/>
    <w:rsid w:val="002C512A"/>
    <w:rsid w:val="00337173"/>
    <w:rsid w:val="0039451C"/>
    <w:rsid w:val="003C18C9"/>
    <w:rsid w:val="004349AC"/>
    <w:rsid w:val="00581146"/>
    <w:rsid w:val="00585A7B"/>
    <w:rsid w:val="005D438D"/>
    <w:rsid w:val="006372A4"/>
    <w:rsid w:val="006456FC"/>
    <w:rsid w:val="00663145"/>
    <w:rsid w:val="0068248B"/>
    <w:rsid w:val="00701162"/>
    <w:rsid w:val="00717CE4"/>
    <w:rsid w:val="007851DF"/>
    <w:rsid w:val="00796B63"/>
    <w:rsid w:val="00896546"/>
    <w:rsid w:val="008C6240"/>
    <w:rsid w:val="009076DD"/>
    <w:rsid w:val="00957A6D"/>
    <w:rsid w:val="00A37FEB"/>
    <w:rsid w:val="00A6119C"/>
    <w:rsid w:val="00AA122D"/>
    <w:rsid w:val="00B169C3"/>
    <w:rsid w:val="00B519B6"/>
    <w:rsid w:val="00B57C8B"/>
    <w:rsid w:val="00BD7167"/>
    <w:rsid w:val="00BF4D0C"/>
    <w:rsid w:val="00CD056E"/>
    <w:rsid w:val="00D46096"/>
    <w:rsid w:val="00E55C6C"/>
    <w:rsid w:val="00EE587A"/>
    <w:rsid w:val="00F15E78"/>
    <w:rsid w:val="00FA5C1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64143"/>
  <w15:chartTrackingRefBased/>
  <w15:docId w15:val="{E0925405-059F-490C-AFA5-48AC3D182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BD7167"/>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Nadpis1">
    <w:name w:val="heading 1"/>
    <w:basedOn w:val="Normlny"/>
    <w:next w:val="Normlny"/>
    <w:link w:val="Nadpis1Char"/>
    <w:uiPriority w:val="9"/>
    <w:qFormat/>
    <w:rsid w:val="00BD7167"/>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BD7167"/>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BD7167"/>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BD7167"/>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BD7167"/>
    <w:pPr>
      <w:keepNext/>
      <w:numPr>
        <w:ilvl w:val="4"/>
        <w:numId w:val="10"/>
      </w:numPr>
      <w:outlineLvl w:val="4"/>
    </w:pPr>
    <w:rPr>
      <w:szCs w:val="24"/>
    </w:rPr>
  </w:style>
  <w:style w:type="paragraph" w:styleId="Nadpis6">
    <w:name w:val="heading 6"/>
    <w:basedOn w:val="Normlny"/>
    <w:next w:val="Normlny"/>
    <w:link w:val="Nadpis6Char"/>
    <w:uiPriority w:val="9"/>
    <w:qFormat/>
    <w:rsid w:val="00BD7167"/>
    <w:pPr>
      <w:keepNext/>
      <w:numPr>
        <w:ilvl w:val="5"/>
        <w:numId w:val="10"/>
      </w:numPr>
      <w:outlineLvl w:val="5"/>
    </w:pPr>
    <w:rPr>
      <w:b/>
      <w:bCs/>
      <w:szCs w:val="24"/>
    </w:rPr>
  </w:style>
  <w:style w:type="paragraph" w:styleId="Nadpis7">
    <w:name w:val="heading 7"/>
    <w:basedOn w:val="Normlny"/>
    <w:next w:val="Normlny"/>
    <w:link w:val="Nadpis7Char"/>
    <w:uiPriority w:val="9"/>
    <w:qFormat/>
    <w:rsid w:val="00BD7167"/>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BD7167"/>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BD7167"/>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BD7167"/>
    <w:rPr>
      <w:rFonts w:ascii="Arial" w:eastAsia="Times New Roman" w:hAnsi="Arial" w:cs="Arial"/>
      <w:b/>
      <w:bCs/>
      <w:sz w:val="36"/>
      <w:szCs w:val="32"/>
      <w:lang w:val="sk-SK" w:eastAsia="cs-CZ"/>
    </w:rPr>
  </w:style>
  <w:style w:type="character" w:customStyle="1" w:styleId="Nadpis2Char">
    <w:name w:val="Nadpis 2 Char"/>
    <w:basedOn w:val="Predvolenpsmoodseku"/>
    <w:link w:val="Nadpis2"/>
    <w:uiPriority w:val="9"/>
    <w:rsid w:val="00BD7167"/>
    <w:rPr>
      <w:rFonts w:ascii="Arial" w:eastAsia="Times New Roman" w:hAnsi="Arial" w:cs="Arial Narrow"/>
      <w:b/>
      <w:bCs/>
      <w:sz w:val="28"/>
      <w:szCs w:val="40"/>
      <w:lang w:val="sk-SK" w:eastAsia="cs-CZ"/>
    </w:rPr>
  </w:style>
  <w:style w:type="character" w:customStyle="1" w:styleId="Nadpis3Char">
    <w:name w:val="Nadpis 3 Char"/>
    <w:basedOn w:val="Predvolenpsmoodseku"/>
    <w:link w:val="Nadpis3"/>
    <w:uiPriority w:val="9"/>
    <w:rsid w:val="00BD7167"/>
    <w:rPr>
      <w:rFonts w:asciiTheme="majorHAnsi" w:eastAsia="Times New Roman" w:hAnsiTheme="majorHAnsi" w:cs="Times New Roman"/>
      <w:b/>
      <w:bCs/>
      <w:sz w:val="24"/>
      <w:szCs w:val="32"/>
      <w:lang w:val="sk-SK" w:eastAsia="cs-CZ"/>
    </w:rPr>
  </w:style>
  <w:style w:type="character" w:customStyle="1" w:styleId="Nadpis4Char">
    <w:name w:val="Nadpis 4 Char"/>
    <w:basedOn w:val="Predvolenpsmoodseku"/>
    <w:link w:val="Nadpis4"/>
    <w:uiPriority w:val="9"/>
    <w:rsid w:val="00BD7167"/>
    <w:rPr>
      <w:rFonts w:asciiTheme="majorHAnsi" w:eastAsia="Times New Roman" w:hAnsiTheme="majorHAnsi" w:cs="Times New Roman"/>
      <w:b/>
      <w:bCs/>
      <w:lang w:val="sk-SK" w:eastAsia="cs-CZ"/>
    </w:rPr>
  </w:style>
  <w:style w:type="character" w:customStyle="1" w:styleId="Nadpis5Char">
    <w:name w:val="Nadpis 5 Char"/>
    <w:basedOn w:val="Predvolenpsmoodseku"/>
    <w:link w:val="Nadpis5"/>
    <w:uiPriority w:val="9"/>
    <w:rsid w:val="00BD7167"/>
    <w:rPr>
      <w:rFonts w:asciiTheme="majorHAnsi" w:eastAsia="Times New Roman" w:hAnsiTheme="majorHAnsi" w:cs="Times New Roman"/>
      <w:sz w:val="24"/>
      <w:szCs w:val="24"/>
      <w:lang w:val="sk-SK" w:eastAsia="cs-CZ"/>
    </w:rPr>
  </w:style>
  <w:style w:type="character" w:customStyle="1" w:styleId="Nadpis6Char">
    <w:name w:val="Nadpis 6 Char"/>
    <w:basedOn w:val="Predvolenpsmoodseku"/>
    <w:link w:val="Nadpis6"/>
    <w:uiPriority w:val="9"/>
    <w:rsid w:val="00BD7167"/>
    <w:rPr>
      <w:rFonts w:asciiTheme="majorHAnsi" w:eastAsia="Times New Roman" w:hAnsiTheme="majorHAnsi" w:cs="Times New Roman"/>
      <w:b/>
      <w:bCs/>
      <w:sz w:val="24"/>
      <w:szCs w:val="24"/>
      <w:lang w:val="sk-SK" w:eastAsia="cs-CZ"/>
    </w:rPr>
  </w:style>
  <w:style w:type="character" w:customStyle="1" w:styleId="Nadpis7Char">
    <w:name w:val="Nadpis 7 Char"/>
    <w:basedOn w:val="Predvolenpsmoodseku"/>
    <w:link w:val="Nadpis7"/>
    <w:uiPriority w:val="9"/>
    <w:rsid w:val="00BD7167"/>
    <w:rPr>
      <w:rFonts w:asciiTheme="majorHAnsi" w:eastAsia="Times New Roman" w:hAnsiTheme="majorHAnsi" w:cs="Times New Roman"/>
      <w:sz w:val="24"/>
      <w:szCs w:val="24"/>
      <w:lang w:val="sk-SK" w:eastAsia="cs-CZ"/>
    </w:rPr>
  </w:style>
  <w:style w:type="character" w:customStyle="1" w:styleId="Nadpis8Char">
    <w:name w:val="Nadpis 8 Char"/>
    <w:basedOn w:val="Predvolenpsmoodseku"/>
    <w:link w:val="Nadpis8"/>
    <w:uiPriority w:val="9"/>
    <w:rsid w:val="00BD7167"/>
    <w:rPr>
      <w:rFonts w:asciiTheme="majorHAnsi" w:eastAsia="Times New Roman" w:hAnsiTheme="majorHAnsi" w:cs="Times New Roman"/>
      <w:b/>
      <w:bCs/>
      <w:sz w:val="24"/>
      <w:szCs w:val="24"/>
      <w:lang w:val="sk-SK" w:eastAsia="cs-CZ"/>
    </w:rPr>
  </w:style>
  <w:style w:type="character" w:customStyle="1" w:styleId="Nadpis9Char">
    <w:name w:val="Nadpis 9 Char"/>
    <w:basedOn w:val="Predvolenpsmoodseku"/>
    <w:link w:val="Nadpis9"/>
    <w:uiPriority w:val="9"/>
    <w:rsid w:val="00BD7167"/>
    <w:rPr>
      <w:rFonts w:asciiTheme="majorHAnsi" w:eastAsia="Times New Roman" w:hAnsiTheme="majorHAnsi" w:cs="Times New Roman"/>
      <w:b/>
      <w:bCs/>
      <w:sz w:val="28"/>
      <w:szCs w:val="28"/>
      <w:lang w:val="sk-SK" w:eastAsia="cs-CZ"/>
    </w:rPr>
  </w:style>
  <w:style w:type="paragraph" w:styleId="Pta">
    <w:name w:val="footer"/>
    <w:basedOn w:val="Normlny"/>
    <w:link w:val="PtaChar"/>
    <w:uiPriority w:val="99"/>
    <w:rsid w:val="00BD7167"/>
    <w:pPr>
      <w:tabs>
        <w:tab w:val="center" w:pos="4536"/>
        <w:tab w:val="right" w:pos="9072"/>
      </w:tabs>
    </w:pPr>
  </w:style>
  <w:style w:type="character" w:customStyle="1" w:styleId="PtaChar">
    <w:name w:val="Päta Char"/>
    <w:basedOn w:val="Predvolenpsmoodseku"/>
    <w:link w:val="Pta"/>
    <w:uiPriority w:val="99"/>
    <w:rsid w:val="00BD7167"/>
    <w:rPr>
      <w:rFonts w:asciiTheme="majorHAnsi" w:eastAsia="Times New Roman" w:hAnsiTheme="majorHAnsi" w:cs="Times New Roman"/>
      <w:sz w:val="24"/>
      <w:szCs w:val="20"/>
      <w:lang w:val="sk-SK" w:eastAsia="cs-CZ"/>
    </w:rPr>
  </w:style>
  <w:style w:type="paragraph" w:customStyle="1" w:styleId="Title-main">
    <w:name w:val="Title - main"/>
    <w:basedOn w:val="Normlny"/>
    <w:uiPriority w:val="99"/>
    <w:rsid w:val="00BD7167"/>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BD7167"/>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BD7167"/>
    <w:pPr>
      <w:spacing w:after="360"/>
    </w:pPr>
    <w:rPr>
      <w:rFonts w:ascii="Arial" w:hAnsi="Arial" w:cs="Arial"/>
      <w:b/>
      <w:bCs/>
      <w:color w:val="333399"/>
      <w:sz w:val="30"/>
      <w:szCs w:val="30"/>
    </w:rPr>
  </w:style>
  <w:style w:type="paragraph" w:customStyle="1" w:styleId="Title-pojed">
    <w:name w:val="Title - pojed"/>
    <w:basedOn w:val="Normlny"/>
    <w:uiPriority w:val="99"/>
    <w:rsid w:val="00BD7167"/>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BD7167"/>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BD7167"/>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BD7167"/>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BD7167"/>
    <w:pPr>
      <w:spacing w:before="120"/>
      <w:ind w:firstLine="567"/>
    </w:pPr>
    <w:rPr>
      <w:szCs w:val="24"/>
    </w:rPr>
  </w:style>
  <w:style w:type="character" w:customStyle="1" w:styleId="TextChar">
    <w:name w:val="Text Char"/>
    <w:basedOn w:val="Predvolenpsmoodseku"/>
    <w:link w:val="Text"/>
    <w:uiPriority w:val="99"/>
    <w:rsid w:val="00BD7167"/>
    <w:rPr>
      <w:rFonts w:asciiTheme="majorHAnsi" w:eastAsia="Times New Roman" w:hAnsiTheme="majorHAnsi" w:cs="Times New Roman"/>
      <w:sz w:val="24"/>
      <w:szCs w:val="24"/>
      <w:lang w:val="sk-SK" w:eastAsia="cs-CZ"/>
    </w:rPr>
  </w:style>
  <w:style w:type="paragraph" w:customStyle="1" w:styleId="Reference">
    <w:name w:val="Reference"/>
    <w:basedOn w:val="Text"/>
    <w:link w:val="ReferenceChar"/>
    <w:rsid w:val="00BD7167"/>
    <w:pPr>
      <w:ind w:left="426" w:hanging="426"/>
    </w:pPr>
    <w:rPr>
      <w:sz w:val="20"/>
      <w:szCs w:val="20"/>
      <w:lang w:val="en-US"/>
    </w:rPr>
  </w:style>
  <w:style w:type="character" w:customStyle="1" w:styleId="ReferenceChar">
    <w:name w:val="Reference Char"/>
    <w:basedOn w:val="TextChar"/>
    <w:link w:val="Reference"/>
    <w:rsid w:val="00BD7167"/>
    <w:rPr>
      <w:rFonts w:asciiTheme="majorHAnsi" w:eastAsia="Times New Roman" w:hAnsiTheme="majorHAnsi" w:cs="Times New Roman"/>
      <w:sz w:val="20"/>
      <w:szCs w:val="20"/>
      <w:lang w:val="en-US" w:eastAsia="cs-CZ"/>
    </w:rPr>
  </w:style>
  <w:style w:type="paragraph" w:styleId="Hlavika">
    <w:name w:val="header"/>
    <w:basedOn w:val="Normlny"/>
    <w:link w:val="HlavikaChar"/>
    <w:uiPriority w:val="99"/>
    <w:rsid w:val="00BD7167"/>
    <w:pPr>
      <w:tabs>
        <w:tab w:val="center" w:pos="4536"/>
        <w:tab w:val="right" w:pos="9072"/>
      </w:tabs>
    </w:pPr>
  </w:style>
  <w:style w:type="character" w:customStyle="1" w:styleId="HlavikaChar">
    <w:name w:val="Hlavička Char"/>
    <w:basedOn w:val="Predvolenpsmoodseku"/>
    <w:link w:val="Hlavika"/>
    <w:uiPriority w:val="99"/>
    <w:rsid w:val="00BD7167"/>
    <w:rPr>
      <w:rFonts w:asciiTheme="majorHAnsi" w:eastAsia="Times New Roman" w:hAnsiTheme="majorHAnsi" w:cs="Times New Roman"/>
      <w:sz w:val="24"/>
      <w:szCs w:val="20"/>
      <w:lang w:val="sk-SK" w:eastAsia="cs-CZ"/>
    </w:rPr>
  </w:style>
  <w:style w:type="character" w:styleId="slostrany">
    <w:name w:val="page number"/>
    <w:basedOn w:val="Predvolenpsmoodseku"/>
    <w:uiPriority w:val="99"/>
    <w:rsid w:val="00BD7167"/>
    <w:rPr>
      <w:rFonts w:cs="Times New Roman"/>
    </w:rPr>
  </w:style>
  <w:style w:type="paragraph" w:styleId="Obsah1">
    <w:name w:val="toc 1"/>
    <w:basedOn w:val="Normlny"/>
    <w:next w:val="Normlny"/>
    <w:autoRedefine/>
    <w:uiPriority w:val="39"/>
    <w:rsid w:val="00BD7167"/>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BD7167"/>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BD7167"/>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BD7167"/>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BD7167"/>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BD7167"/>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BD7167"/>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BD7167"/>
    <w:pPr>
      <w:overflowPunct/>
      <w:autoSpaceDE/>
      <w:autoSpaceDN/>
      <w:adjustRightInd/>
      <w:ind w:firstLine="340"/>
      <w:textAlignment w:val="auto"/>
    </w:pPr>
    <w:rPr>
      <w:szCs w:val="24"/>
    </w:rPr>
  </w:style>
  <w:style w:type="character" w:styleId="Zvraznenie">
    <w:name w:val="Emphasis"/>
    <w:basedOn w:val="Predvolenpsmoodseku"/>
    <w:uiPriority w:val="20"/>
    <w:qFormat/>
    <w:rsid w:val="00BD7167"/>
    <w:rPr>
      <w:rFonts w:cs="Times New Roman"/>
      <w:i/>
      <w:iCs/>
    </w:rPr>
  </w:style>
  <w:style w:type="paragraph" w:styleId="Odsekzoznamu">
    <w:name w:val="List Paragraph"/>
    <w:basedOn w:val="Normlny"/>
    <w:uiPriority w:val="34"/>
    <w:qFormat/>
    <w:rsid w:val="00BD7167"/>
    <w:pPr>
      <w:ind w:left="708"/>
    </w:pPr>
  </w:style>
  <w:style w:type="character" w:customStyle="1" w:styleId="apple-style-span">
    <w:name w:val="apple-style-span"/>
    <w:basedOn w:val="Predvolenpsmoodseku"/>
    <w:rsid w:val="00BD7167"/>
    <w:rPr>
      <w:rFonts w:cs="Times New Roman"/>
    </w:rPr>
  </w:style>
  <w:style w:type="character" w:customStyle="1" w:styleId="apple-converted-space">
    <w:name w:val="apple-converted-space"/>
    <w:basedOn w:val="Predvolenpsmoodseku"/>
    <w:rsid w:val="00BD7167"/>
    <w:rPr>
      <w:rFonts w:cs="Times New Roman"/>
    </w:rPr>
  </w:style>
  <w:style w:type="character" w:styleId="Hypertextovprepojenie">
    <w:name w:val="Hyperlink"/>
    <w:basedOn w:val="Predvolenpsmoodseku"/>
    <w:uiPriority w:val="99"/>
    <w:unhideWhenUsed/>
    <w:rsid w:val="00BD7167"/>
    <w:rPr>
      <w:rFonts w:cs="Times New Roman"/>
      <w:color w:val="0000FF"/>
      <w:u w:val="single"/>
    </w:rPr>
  </w:style>
  <w:style w:type="paragraph" w:styleId="Textbubliny">
    <w:name w:val="Balloon Text"/>
    <w:basedOn w:val="Normlny"/>
    <w:link w:val="TextbublinyChar"/>
    <w:uiPriority w:val="99"/>
    <w:semiHidden/>
    <w:unhideWhenUsed/>
    <w:rsid w:val="00BD7167"/>
    <w:rPr>
      <w:rFonts w:ascii="Tahoma" w:hAnsi="Tahoma" w:cs="Tahoma"/>
      <w:sz w:val="16"/>
      <w:szCs w:val="16"/>
    </w:rPr>
  </w:style>
  <w:style w:type="character" w:customStyle="1" w:styleId="TextbublinyChar">
    <w:name w:val="Text bubliny Char"/>
    <w:basedOn w:val="Predvolenpsmoodseku"/>
    <w:link w:val="Textbubliny"/>
    <w:uiPriority w:val="99"/>
    <w:semiHidden/>
    <w:rsid w:val="00BD7167"/>
    <w:rPr>
      <w:rFonts w:ascii="Tahoma" w:eastAsia="Times New Roman" w:hAnsi="Tahoma" w:cs="Tahoma"/>
      <w:sz w:val="16"/>
      <w:szCs w:val="16"/>
      <w:lang w:val="sk-SK" w:eastAsia="cs-CZ"/>
    </w:rPr>
  </w:style>
  <w:style w:type="paragraph" w:styleId="Obsah2">
    <w:name w:val="toc 2"/>
    <w:basedOn w:val="Normlny"/>
    <w:next w:val="Normlny"/>
    <w:autoRedefine/>
    <w:uiPriority w:val="39"/>
    <w:unhideWhenUsed/>
    <w:rsid w:val="00BD7167"/>
    <w:pPr>
      <w:tabs>
        <w:tab w:val="left" w:pos="880"/>
        <w:tab w:val="right" w:pos="8494"/>
      </w:tabs>
      <w:spacing w:after="100" w:line="240" w:lineRule="auto"/>
      <w:ind w:left="200"/>
    </w:pPr>
  </w:style>
  <w:style w:type="paragraph" w:customStyle="1" w:styleId="References">
    <w:name w:val="References"/>
    <w:basedOn w:val="Normlny"/>
    <w:rsid w:val="00BD7167"/>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BD7167"/>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BD7167"/>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BD7167"/>
  </w:style>
  <w:style w:type="paragraph" w:styleId="Popis">
    <w:name w:val="caption"/>
    <w:basedOn w:val="Normlny"/>
    <w:next w:val="Normlny"/>
    <w:uiPriority w:val="35"/>
    <w:unhideWhenUsed/>
    <w:qFormat/>
    <w:rsid w:val="00BD7167"/>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BD7167"/>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BD7167"/>
    <w:rPr>
      <w:rFonts w:asciiTheme="majorHAnsi" w:eastAsiaTheme="majorEastAsia" w:hAnsiTheme="majorHAnsi" w:cstheme="majorBidi"/>
      <w:caps/>
      <w:spacing w:val="20"/>
      <w:sz w:val="18"/>
      <w:szCs w:val="18"/>
      <w:lang w:val="en-US" w:bidi="en-US"/>
    </w:rPr>
  </w:style>
  <w:style w:type="character" w:styleId="Siln">
    <w:name w:val="Strong"/>
    <w:uiPriority w:val="22"/>
    <w:qFormat/>
    <w:rsid w:val="00BD7167"/>
    <w:rPr>
      <w:b/>
      <w:bCs/>
      <w:color w:val="C45911" w:themeColor="accent2" w:themeShade="BF"/>
      <w:spacing w:val="5"/>
    </w:rPr>
  </w:style>
  <w:style w:type="paragraph" w:styleId="Bezriadkovania">
    <w:name w:val="No Spacing"/>
    <w:basedOn w:val="Normlny"/>
    <w:link w:val="BezriadkovaniaChar"/>
    <w:uiPriority w:val="1"/>
    <w:qFormat/>
    <w:rsid w:val="00BD7167"/>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BD7167"/>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BD7167"/>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BD7167"/>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BD7167"/>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BD7167"/>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BD7167"/>
    <w:rPr>
      <w:i/>
      <w:iCs/>
    </w:rPr>
  </w:style>
  <w:style w:type="character" w:styleId="Intenzvnezvraznenie">
    <w:name w:val="Intense Emphasis"/>
    <w:uiPriority w:val="21"/>
    <w:qFormat/>
    <w:rsid w:val="00BD7167"/>
    <w:rPr>
      <w:i/>
      <w:iCs/>
      <w:caps/>
      <w:spacing w:val="10"/>
      <w:sz w:val="20"/>
      <w:szCs w:val="20"/>
    </w:rPr>
  </w:style>
  <w:style w:type="character" w:styleId="Jemnodkaz">
    <w:name w:val="Subtle Reference"/>
    <w:basedOn w:val="Predvolenpsmoodseku"/>
    <w:uiPriority w:val="31"/>
    <w:qFormat/>
    <w:rsid w:val="00BD7167"/>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BD7167"/>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BD7167"/>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BD7167"/>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BD7167"/>
    <w:pPr>
      <w:tabs>
        <w:tab w:val="left" w:pos="1320"/>
        <w:tab w:val="right" w:pos="8494"/>
      </w:tabs>
      <w:spacing w:after="100" w:line="240" w:lineRule="auto"/>
      <w:ind w:left="400"/>
    </w:pPr>
  </w:style>
  <w:style w:type="paragraph" w:styleId="Zkladntext">
    <w:name w:val="Body Text"/>
    <w:basedOn w:val="Normlny"/>
    <w:link w:val="ZkladntextChar"/>
    <w:rsid w:val="00BD7167"/>
    <w:pPr>
      <w:overflowPunct/>
      <w:autoSpaceDE/>
      <w:autoSpaceDN/>
      <w:adjustRightInd/>
      <w:textAlignment w:val="auto"/>
    </w:pPr>
  </w:style>
  <w:style w:type="character" w:customStyle="1" w:styleId="ZkladntextChar">
    <w:name w:val="Základný text Char"/>
    <w:basedOn w:val="Predvolenpsmoodseku"/>
    <w:link w:val="Zkladntext"/>
    <w:rsid w:val="00BD7167"/>
    <w:rPr>
      <w:rFonts w:asciiTheme="majorHAnsi" w:eastAsia="Times New Roman" w:hAnsiTheme="majorHAnsi" w:cs="Times New Roman"/>
      <w:sz w:val="24"/>
      <w:szCs w:val="20"/>
      <w:lang w:val="sk-SK" w:eastAsia="cs-CZ"/>
    </w:rPr>
  </w:style>
  <w:style w:type="paragraph" w:customStyle="1" w:styleId="viewer-reference">
    <w:name w:val="viewer-reference"/>
    <w:basedOn w:val="Normlny"/>
    <w:rsid w:val="00BD7167"/>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BD7167"/>
    <w:rPr>
      <w:lang w:val="en-GB"/>
    </w:rPr>
  </w:style>
  <w:style w:type="character" w:customStyle="1" w:styleId="literaturaChar">
    <w:name w:val="literatura Char"/>
    <w:basedOn w:val="ReferenceChar"/>
    <w:link w:val="literatura"/>
    <w:rsid w:val="00BD7167"/>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BD7167"/>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BD7167"/>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BD7167"/>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BD7167"/>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BD7167"/>
  </w:style>
  <w:style w:type="table" w:styleId="Mriekatabuky">
    <w:name w:val="Table Grid"/>
    <w:basedOn w:val="Normlnatabuka"/>
    <w:uiPriority w:val="59"/>
    <w:rsid w:val="00BD7167"/>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BD7167"/>
    <w:pPr>
      <w:overflowPunct/>
      <w:autoSpaceDE/>
      <w:autoSpaceDN/>
      <w:adjustRightInd/>
      <w:spacing w:before="100" w:beforeAutospacing="1" w:after="100" w:afterAutospacing="1" w:line="240" w:lineRule="auto"/>
      <w:textAlignment w:val="auto"/>
    </w:pPr>
    <w:rPr>
      <w:rFonts w:eastAsiaTheme="minorEastAsia"/>
      <w:szCs w:val="24"/>
    </w:rPr>
  </w:style>
  <w:style w:type="paragraph" w:customStyle="1" w:styleId="Pokraovn">
    <w:name w:val="Pokračování"/>
    <w:basedOn w:val="Normlny"/>
    <w:next w:val="Normlny"/>
    <w:rsid w:val="00BD716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BD7167"/>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BD7167"/>
    <w:pPr>
      <w:spacing w:after="100"/>
      <w:ind w:left="720"/>
    </w:pPr>
  </w:style>
  <w:style w:type="paragraph" w:styleId="Zoznamobrzkov">
    <w:name w:val="table of figures"/>
    <w:basedOn w:val="Normlny"/>
    <w:next w:val="Normlny"/>
    <w:uiPriority w:val="99"/>
    <w:unhideWhenUsed/>
    <w:rsid w:val="00BD7167"/>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BD7167"/>
    <w:rPr>
      <w:sz w:val="16"/>
      <w:szCs w:val="16"/>
    </w:rPr>
  </w:style>
  <w:style w:type="paragraph" w:styleId="Textkomentra">
    <w:name w:val="annotation text"/>
    <w:basedOn w:val="Normlny"/>
    <w:link w:val="TextkomentraChar"/>
    <w:uiPriority w:val="99"/>
    <w:semiHidden/>
    <w:unhideWhenUsed/>
    <w:rsid w:val="00BD7167"/>
    <w:pPr>
      <w:spacing w:line="240" w:lineRule="auto"/>
    </w:pPr>
    <w:rPr>
      <w:sz w:val="20"/>
    </w:rPr>
  </w:style>
  <w:style w:type="character" w:customStyle="1" w:styleId="TextkomentraChar">
    <w:name w:val="Text komentára Char"/>
    <w:basedOn w:val="Predvolenpsmoodseku"/>
    <w:link w:val="Textkomentra"/>
    <w:uiPriority w:val="99"/>
    <w:semiHidden/>
    <w:rsid w:val="00BD7167"/>
    <w:rPr>
      <w:rFonts w:asciiTheme="majorHAnsi" w:eastAsia="Times New Roman" w:hAnsiTheme="majorHAnsi" w:cs="Times New Roman"/>
      <w:sz w:val="20"/>
      <w:szCs w:val="20"/>
      <w:lang w:val="sk-SK" w:eastAsia="cs-CZ"/>
    </w:rPr>
  </w:style>
  <w:style w:type="character" w:customStyle="1" w:styleId="PredmetkomentraChar">
    <w:name w:val="Predmet komentára Char"/>
    <w:basedOn w:val="TextkomentraChar"/>
    <w:link w:val="Predmetkomentra"/>
    <w:uiPriority w:val="99"/>
    <w:semiHidden/>
    <w:rsid w:val="00BD7167"/>
    <w:rPr>
      <w:rFonts w:asciiTheme="majorHAnsi" w:eastAsia="Times New Roman" w:hAnsiTheme="majorHAnsi" w:cs="Times New Roman"/>
      <w:b/>
      <w:bCs/>
      <w:sz w:val="20"/>
      <w:szCs w:val="20"/>
      <w:lang w:val="sk-SK" w:eastAsia="cs-CZ"/>
    </w:rPr>
  </w:style>
  <w:style w:type="paragraph" w:styleId="Predmetkomentra">
    <w:name w:val="annotation subject"/>
    <w:basedOn w:val="Textkomentra"/>
    <w:next w:val="Textkomentra"/>
    <w:link w:val="PredmetkomentraChar"/>
    <w:uiPriority w:val="99"/>
    <w:semiHidden/>
    <w:unhideWhenUsed/>
    <w:rsid w:val="00BD7167"/>
    <w:rPr>
      <w:b/>
      <w:bCs/>
    </w:rPr>
  </w:style>
  <w:style w:type="character" w:styleId="Zstupntext">
    <w:name w:val="Placeholder Text"/>
    <w:basedOn w:val="Predvolenpsmoodseku"/>
    <w:uiPriority w:val="99"/>
    <w:semiHidden/>
    <w:rsid w:val="006631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header" Target="header6.xml"/><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image" Target="media/image14.jpe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header" Target="head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9.png"/><Relationship Id="rId11" Type="http://schemas.openxmlformats.org/officeDocument/2006/relationships/footer" Target="footer1.xml"/><Relationship Id="rId24" Type="http://schemas.openxmlformats.org/officeDocument/2006/relationships/header" Target="header5.xml"/><Relationship Id="rId32" Type="http://schemas.openxmlformats.org/officeDocument/2006/relationships/image" Target="media/image12.jpeg"/><Relationship Id="rId37" Type="http://schemas.openxmlformats.org/officeDocument/2006/relationships/image" Target="media/image17.png"/><Relationship Id="rId40" Type="http://schemas.openxmlformats.org/officeDocument/2006/relationships/image" Target="media/image20.jpeg"/><Relationship Id="rId45" Type="http://schemas.openxmlformats.org/officeDocument/2006/relationships/image" Target="media/image25.png"/><Relationship Id="rId53" Type="http://schemas.openxmlformats.org/officeDocument/2006/relationships/chart" Target="charts/chart1.xml"/><Relationship Id="rId58" Type="http://schemas.openxmlformats.org/officeDocument/2006/relationships/footer" Target="footer8.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footer" Target="footer6.xml"/><Relationship Id="rId30" Type="http://schemas.openxmlformats.org/officeDocument/2006/relationships/image" Target="media/image10.jpeg"/><Relationship Id="rId35" Type="http://schemas.openxmlformats.org/officeDocument/2006/relationships/image" Target="media/image15.png"/><Relationship Id="rId43" Type="http://schemas.openxmlformats.org/officeDocument/2006/relationships/image" Target="media/image23.jpeg"/><Relationship Id="rId48" Type="http://schemas.openxmlformats.org/officeDocument/2006/relationships/image" Target="media/image28.jpeg"/><Relationship Id="rId56" Type="http://schemas.openxmlformats.org/officeDocument/2006/relationships/footer" Target="footer7.xml"/><Relationship Id="rId8" Type="http://schemas.openxmlformats.org/officeDocument/2006/relationships/image" Target="media/image1.wmf"/><Relationship Id="rId51" Type="http://schemas.openxmlformats.org/officeDocument/2006/relationships/image" Target="media/image31.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footer" Target="footer5.xml"/><Relationship Id="rId33" Type="http://schemas.openxmlformats.org/officeDocument/2006/relationships/image" Target="media/image13.jpeg"/><Relationship Id="rId38" Type="http://schemas.openxmlformats.org/officeDocument/2006/relationships/image" Target="media/image18.png"/><Relationship Id="rId46" Type="http://schemas.openxmlformats.org/officeDocument/2006/relationships/image" Target="media/image26.jpeg"/><Relationship Id="rId59"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image" Target="media/image21.png"/><Relationship Id="rId54"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jpeg"/><Relationship Id="rId28" Type="http://schemas.openxmlformats.org/officeDocument/2006/relationships/image" Target="media/image8.jpeg"/><Relationship Id="rId36" Type="http://schemas.openxmlformats.org/officeDocument/2006/relationships/image" Target="media/image16.png"/><Relationship Id="rId49" Type="http://schemas.openxmlformats.org/officeDocument/2006/relationships/image" Target="media/image29.jpeg"/><Relationship Id="rId57" Type="http://schemas.openxmlformats.org/officeDocument/2006/relationships/header" Target="header8.xml"/><Relationship Id="rId10" Type="http://schemas.openxmlformats.org/officeDocument/2006/relationships/header" Target="header1.xml"/><Relationship Id="rId31" Type="http://schemas.openxmlformats.org/officeDocument/2006/relationships/image" Target="media/image11.jpeg"/><Relationship Id="rId44" Type="http://schemas.openxmlformats.org/officeDocument/2006/relationships/image" Target="media/image24.jpeg"/><Relationship Id="rId52" Type="http://schemas.openxmlformats.org/officeDocument/2006/relationships/image" Target="media/image32.jpeg"/><Relationship Id="rId6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540268288"/>
        <c:axId val="-1540276448"/>
      </c:barChart>
      <c:catAx>
        <c:axId val="-1540268288"/>
        <c:scaling>
          <c:orientation val="minMax"/>
        </c:scaling>
        <c:delete val="0"/>
        <c:axPos val="b"/>
        <c:numFmt formatCode="General" sourceLinked="1"/>
        <c:majorTickMark val="out"/>
        <c:minorTickMark val="none"/>
        <c:tickLblPos val="nextTo"/>
        <c:crossAx val="-1540276448"/>
        <c:crosses val="autoZero"/>
        <c:auto val="1"/>
        <c:lblAlgn val="ctr"/>
        <c:lblOffset val="100"/>
        <c:noMultiLvlLbl val="0"/>
      </c:catAx>
      <c:valAx>
        <c:axId val="-1540276448"/>
        <c:scaling>
          <c:orientation val="minMax"/>
        </c:scaling>
        <c:delete val="0"/>
        <c:axPos val="l"/>
        <c:majorGridlines/>
        <c:numFmt formatCode="General" sourceLinked="1"/>
        <c:majorTickMark val="out"/>
        <c:minorTickMark val="none"/>
        <c:tickLblPos val="nextTo"/>
        <c:crossAx val="-154026828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1540272640"/>
        <c:axId val="-1540265568"/>
      </c:barChart>
      <c:catAx>
        <c:axId val="-1540272640"/>
        <c:scaling>
          <c:orientation val="minMax"/>
        </c:scaling>
        <c:delete val="0"/>
        <c:axPos val="b"/>
        <c:numFmt formatCode="General" sourceLinked="1"/>
        <c:majorTickMark val="out"/>
        <c:minorTickMark val="none"/>
        <c:tickLblPos val="nextTo"/>
        <c:crossAx val="-1540265568"/>
        <c:crosses val="autoZero"/>
        <c:auto val="1"/>
        <c:lblAlgn val="ctr"/>
        <c:lblOffset val="100"/>
        <c:noMultiLvlLbl val="0"/>
      </c:catAx>
      <c:valAx>
        <c:axId val="-1540265568"/>
        <c:scaling>
          <c:orientation val="minMax"/>
        </c:scaling>
        <c:delete val="0"/>
        <c:axPos val="l"/>
        <c:majorGridlines/>
        <c:numFmt formatCode="General" sourceLinked="1"/>
        <c:majorTickMark val="out"/>
        <c:minorTickMark val="none"/>
        <c:tickLblPos val="nextTo"/>
        <c:crossAx val="-1540272640"/>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D2DCCD-4B08-4915-AF4F-6B0483E27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94</Pages>
  <Words>39836</Words>
  <Characters>235033</Characters>
  <Application>Microsoft Office Word</Application>
  <DocSecurity>0</DocSecurity>
  <Lines>1958</Lines>
  <Paragraphs>548</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274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6</cp:revision>
  <dcterms:created xsi:type="dcterms:W3CDTF">2018-06-19T19:13:00Z</dcterms:created>
  <dcterms:modified xsi:type="dcterms:W3CDTF">2018-06-19T19:56:00Z</dcterms:modified>
</cp:coreProperties>
</file>